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CB1BBD" w14:textId="2855F118" w:rsidR="00C642EA" w:rsidRPr="000F7924" w:rsidRDefault="00C642EA" w:rsidP="00C642EA">
      <w:pPr>
        <w:spacing w:before="720" w:after="0"/>
        <w:jc w:val="center"/>
        <w:rPr>
          <w:rFonts w:cs="Calibri"/>
          <w:sz w:val="52"/>
          <w:szCs w:val="52"/>
        </w:rPr>
      </w:pPr>
      <w:r w:rsidRPr="000F7924">
        <w:rPr>
          <w:rFonts w:cs="Calibri"/>
          <w:sz w:val="52"/>
          <w:szCs w:val="52"/>
        </w:rPr>
        <w:t>Risk Assessment and Risk Management Plan for</w:t>
      </w:r>
    </w:p>
    <w:p w14:paraId="4A50C035" w14:textId="4DCD4228" w:rsidR="00C642EA" w:rsidRPr="000F7924" w:rsidRDefault="00C642EA" w:rsidP="00C642EA">
      <w:pPr>
        <w:spacing w:before="720" w:after="0"/>
        <w:jc w:val="center"/>
        <w:rPr>
          <w:rFonts w:cs="Calibri"/>
          <w:b/>
          <w:bCs/>
          <w:sz w:val="48"/>
          <w:szCs w:val="48"/>
        </w:rPr>
      </w:pPr>
      <w:r w:rsidRPr="000F7924">
        <w:rPr>
          <w:rFonts w:cs="Calibri"/>
          <w:b/>
          <w:bCs/>
          <w:sz w:val="48"/>
          <w:szCs w:val="48"/>
        </w:rPr>
        <w:t xml:space="preserve">DIR </w:t>
      </w:r>
      <w:r w:rsidR="007640BB" w:rsidRPr="000F7924">
        <w:rPr>
          <w:rFonts w:cs="Calibri"/>
          <w:b/>
          <w:bCs/>
          <w:sz w:val="48"/>
          <w:szCs w:val="48"/>
        </w:rPr>
        <w:t>21</w:t>
      </w:r>
      <w:r w:rsidR="00B940A9" w:rsidRPr="000F7924">
        <w:rPr>
          <w:rFonts w:cs="Calibri"/>
          <w:b/>
          <w:bCs/>
          <w:sz w:val="48"/>
          <w:szCs w:val="48"/>
        </w:rPr>
        <w:t>8</w:t>
      </w:r>
    </w:p>
    <w:p w14:paraId="66ECB2CB" w14:textId="633D43F4" w:rsidR="00C642EA" w:rsidRPr="000F7924" w:rsidRDefault="00B940A9" w:rsidP="00C642EA">
      <w:pPr>
        <w:spacing w:before="720" w:after="0"/>
        <w:jc w:val="center"/>
        <w:rPr>
          <w:rFonts w:cs="Calibri"/>
          <w:sz w:val="48"/>
          <w:szCs w:val="48"/>
        </w:rPr>
      </w:pPr>
      <w:r w:rsidRPr="000F7924">
        <w:rPr>
          <w:rFonts w:cs="Calibri"/>
          <w:sz w:val="48"/>
          <w:szCs w:val="48"/>
        </w:rPr>
        <w:t>Commercial release of tomato genetically modified for purple fruit colour</w:t>
      </w:r>
    </w:p>
    <w:p w14:paraId="68BA4DB8" w14:textId="392BF590" w:rsidR="00C642EA" w:rsidRPr="000F7924" w:rsidRDefault="00C642EA" w:rsidP="007614AC">
      <w:pPr>
        <w:spacing w:before="720" w:after="0"/>
        <w:jc w:val="center"/>
        <w:rPr>
          <w:rFonts w:cs="Calibri"/>
          <w:sz w:val="40"/>
          <w:szCs w:val="40"/>
        </w:rPr>
      </w:pPr>
      <w:r w:rsidRPr="000F7924">
        <w:rPr>
          <w:rFonts w:cs="Calibri"/>
          <w:sz w:val="40"/>
          <w:szCs w:val="40"/>
        </w:rPr>
        <w:t xml:space="preserve">Applicant: </w:t>
      </w:r>
      <w:r w:rsidR="00B940A9" w:rsidRPr="000F7924">
        <w:rPr>
          <w:rFonts w:cs="Calibri"/>
          <w:sz w:val="40"/>
          <w:szCs w:val="40"/>
        </w:rPr>
        <w:t>All Aussie Avocados Pty Ltd (trading as All Aussie Farmers)</w:t>
      </w:r>
    </w:p>
    <w:p w14:paraId="0AABE11F" w14:textId="1AC70C45" w:rsidR="001B1541" w:rsidRPr="000F7924" w:rsidRDefault="001B1541" w:rsidP="00FC7B25">
      <w:pPr>
        <w:spacing w:before="240" w:after="0"/>
        <w:jc w:val="center"/>
        <w:rPr>
          <w:rFonts w:cs="Calibri"/>
          <w:sz w:val="40"/>
          <w:szCs w:val="40"/>
        </w:rPr>
      </w:pPr>
    </w:p>
    <w:p w14:paraId="2DF0ECB3" w14:textId="5F67204D" w:rsidR="007614AC" w:rsidRPr="000F7924" w:rsidRDefault="007614AC" w:rsidP="00932F31"/>
    <w:p w14:paraId="205BAB7A" w14:textId="747C89AB" w:rsidR="007614AC" w:rsidRPr="000F7924" w:rsidRDefault="007614AC" w:rsidP="00C642EA">
      <w:pPr>
        <w:spacing w:before="720" w:after="0"/>
        <w:jc w:val="center"/>
        <w:rPr>
          <w:rFonts w:cs="Calibri"/>
          <w:sz w:val="48"/>
          <w:szCs w:val="48"/>
        </w:rPr>
        <w:sectPr w:rsidR="007614AC" w:rsidRPr="000F7924" w:rsidSect="00932F31">
          <w:headerReference w:type="even" r:id="rId8"/>
          <w:headerReference w:type="default" r:id="rId9"/>
          <w:footerReference w:type="even" r:id="rId10"/>
          <w:headerReference w:type="first" r:id="rId11"/>
          <w:footerReference w:type="first" r:id="rId12"/>
          <w:pgSz w:w="11906" w:h="16838"/>
          <w:pgMar w:top="1134" w:right="1134" w:bottom="1134" w:left="1134" w:header="709" w:footer="709" w:gutter="0"/>
          <w:cols w:space="708"/>
          <w:docGrid w:linePitch="360"/>
        </w:sectPr>
      </w:pPr>
    </w:p>
    <w:p w14:paraId="05B64F80" w14:textId="77777777" w:rsidR="00C642EA" w:rsidRPr="000F7924" w:rsidRDefault="00C642EA" w:rsidP="00BD0909">
      <w:pPr>
        <w:pStyle w:val="Heading1"/>
        <w:spacing w:before="120" w:after="80"/>
        <w:jc w:val="center"/>
      </w:pPr>
      <w:bookmarkStart w:id="0" w:name="_Toc152065676"/>
      <w:bookmarkStart w:id="1" w:name="_Toc219110419"/>
      <w:r w:rsidRPr="000F7924">
        <w:lastRenderedPageBreak/>
        <w:t>Summary of the Risk Assessment and Risk Management Plan</w:t>
      </w:r>
      <w:bookmarkEnd w:id="0"/>
      <w:bookmarkEnd w:id="1"/>
    </w:p>
    <w:p w14:paraId="3E14852B" w14:textId="17785569" w:rsidR="00C642EA" w:rsidRPr="000F7924" w:rsidRDefault="00C642EA" w:rsidP="00BD0909">
      <w:pPr>
        <w:spacing w:after="80"/>
        <w:jc w:val="center"/>
        <w:rPr>
          <w:b/>
          <w:bCs/>
          <w:sz w:val="36"/>
          <w:szCs w:val="36"/>
        </w:rPr>
      </w:pPr>
      <w:r w:rsidRPr="000F7924">
        <w:rPr>
          <w:b/>
          <w:bCs/>
          <w:sz w:val="36"/>
          <w:szCs w:val="36"/>
        </w:rPr>
        <w:t>for</w:t>
      </w:r>
    </w:p>
    <w:p w14:paraId="441C9FF1" w14:textId="4A70BCAD" w:rsidR="00C642EA" w:rsidRPr="000F7924" w:rsidRDefault="00C642EA" w:rsidP="00BD0909">
      <w:pPr>
        <w:spacing w:after="80"/>
        <w:jc w:val="center"/>
        <w:rPr>
          <w:b/>
          <w:bCs/>
          <w:sz w:val="36"/>
          <w:szCs w:val="36"/>
        </w:rPr>
      </w:pPr>
      <w:r w:rsidRPr="000F7924">
        <w:rPr>
          <w:b/>
          <w:bCs/>
          <w:sz w:val="36"/>
          <w:szCs w:val="36"/>
        </w:rPr>
        <w:t xml:space="preserve">Licence Application No. DIR </w:t>
      </w:r>
      <w:r w:rsidR="007640BB" w:rsidRPr="000F7924">
        <w:rPr>
          <w:b/>
          <w:bCs/>
          <w:sz w:val="36"/>
          <w:szCs w:val="36"/>
        </w:rPr>
        <w:t>21</w:t>
      </w:r>
      <w:r w:rsidR="00B940A9" w:rsidRPr="000F7924">
        <w:rPr>
          <w:b/>
          <w:bCs/>
          <w:sz w:val="36"/>
          <w:szCs w:val="36"/>
        </w:rPr>
        <w:t>8</w:t>
      </w:r>
    </w:p>
    <w:p w14:paraId="55752BB5" w14:textId="77777777" w:rsidR="00DA76ED" w:rsidRPr="00DA76ED" w:rsidRDefault="00DA76ED" w:rsidP="00DA76ED">
      <w:pPr>
        <w:spacing w:before="240"/>
        <w:rPr>
          <w:rFonts w:eastAsia="Times New Roman" w:cs="Times New Roman"/>
          <w:b/>
          <w:bCs/>
          <w:i/>
          <w:sz w:val="24"/>
          <w:szCs w:val="20"/>
        </w:rPr>
      </w:pPr>
      <w:bookmarkStart w:id="2" w:name="_Hlk218781123"/>
      <w:r w:rsidRPr="00DA76ED">
        <w:rPr>
          <w:rFonts w:eastAsia="Times New Roman" w:cs="Times New Roman"/>
          <w:b/>
          <w:bCs/>
          <w:i/>
          <w:sz w:val="24"/>
          <w:szCs w:val="20"/>
        </w:rPr>
        <w:t>Decision</w:t>
      </w:r>
    </w:p>
    <w:p w14:paraId="103EDE8A" w14:textId="280E7031" w:rsidR="000B6E5B" w:rsidRPr="000F7924" w:rsidRDefault="00DA76ED" w:rsidP="000B6E5B">
      <w:pPr>
        <w:rPr>
          <w:lang w:eastAsia="en-AU"/>
        </w:rPr>
      </w:pPr>
      <w:r w:rsidRPr="00DA76ED">
        <w:rPr>
          <w:rFonts w:eastAsia="Times New Roman" w:cs="Times New Roman"/>
          <w:szCs w:val="24"/>
        </w:rPr>
        <w:t>The Gene Technology Regulator (the Regulator) has decided to issue a licence for this application for the intentional release of a genetically modified organism (GMO) into the environment. A Ri</w:t>
      </w:r>
      <w:r w:rsidRPr="00DA76ED">
        <w:rPr>
          <w:rFonts w:eastAsia="Times New Roman" w:cs="Times New Roman"/>
          <w:color w:val="000000"/>
          <w:szCs w:val="24"/>
        </w:rPr>
        <w:t>sk Assessment and Risk Management Plan (RARMP) for this application</w:t>
      </w:r>
      <w:r w:rsidRPr="00DA76ED">
        <w:rPr>
          <w:rFonts w:eastAsia="Times New Roman" w:cs="Times New Roman"/>
          <w:szCs w:val="24"/>
        </w:rPr>
        <w:t xml:space="preserve"> has been prepared</w:t>
      </w:r>
      <w:r w:rsidRPr="00DA76ED" w:rsidDel="002F4DCA">
        <w:rPr>
          <w:rFonts w:eastAsia="Times New Roman" w:cs="Times New Roman"/>
          <w:szCs w:val="24"/>
        </w:rPr>
        <w:t xml:space="preserve"> </w:t>
      </w:r>
      <w:r w:rsidRPr="00DA76ED">
        <w:rPr>
          <w:rFonts w:eastAsia="Times New Roman" w:cs="Times New Roman"/>
          <w:szCs w:val="24"/>
        </w:rPr>
        <w:t xml:space="preserve">by the Regulator in accordance with the </w:t>
      </w:r>
      <w:r w:rsidRPr="00DA76ED">
        <w:rPr>
          <w:rFonts w:eastAsia="Times New Roman" w:cs="Times New Roman"/>
          <w:i/>
          <w:iCs/>
          <w:szCs w:val="24"/>
        </w:rPr>
        <w:t>Gene Technology Act 2000</w:t>
      </w:r>
      <w:r w:rsidRPr="00DA76ED">
        <w:rPr>
          <w:rFonts w:eastAsia="Times New Roman" w:cs="Times New Roman"/>
          <w:szCs w:val="24"/>
        </w:rPr>
        <w:t xml:space="preserve"> (the Act) and corresponding state and territory legislation, and finalised following consultation with a wide range of experts, agencies and authorities, and the public. The RARMP concluded</w:t>
      </w:r>
      <w:r w:rsidRPr="00DA76ED">
        <w:rPr>
          <w:rFonts w:eastAsia="Times New Roman" w:cs="Times New Roman"/>
          <w:color w:val="000000"/>
          <w:szCs w:val="24"/>
        </w:rPr>
        <w:t xml:space="preserve"> that the prop</w:t>
      </w:r>
      <w:r w:rsidRPr="002D48AF">
        <w:rPr>
          <w:rFonts w:eastAsia="Times New Roman" w:cs="Times New Roman"/>
          <w:szCs w:val="24"/>
        </w:rPr>
        <w:t>osed release</w:t>
      </w:r>
      <w:r w:rsidRPr="00DA76ED">
        <w:rPr>
          <w:rFonts w:eastAsia="Times New Roman" w:cs="Times New Roman"/>
          <w:szCs w:val="24"/>
        </w:rPr>
        <w:t xml:space="preserve"> poses </w:t>
      </w:r>
      <w:r w:rsidRPr="002D48AF">
        <w:rPr>
          <w:rFonts w:eastAsia="Times New Roman" w:cs="Times New Roman"/>
          <w:szCs w:val="24"/>
        </w:rPr>
        <w:t>negligible</w:t>
      </w:r>
      <w:r w:rsidRPr="00DA76ED">
        <w:rPr>
          <w:rFonts w:eastAsia="Times New Roman" w:cs="Times New Roman"/>
          <w:szCs w:val="24"/>
        </w:rPr>
        <w:t xml:space="preserve"> risk to human health and safety and the environment and that any risks posed by the dealings can be managed by imposing conditions on the release.</w:t>
      </w:r>
    </w:p>
    <w:p w14:paraId="56EC0AD4" w14:textId="77777777" w:rsidR="000B6E5B" w:rsidRPr="000F7924" w:rsidRDefault="000B6E5B" w:rsidP="001E038F">
      <w:pPr>
        <w:rPr>
          <w:b/>
          <w:bCs/>
          <w:i/>
          <w:iCs/>
          <w:sz w:val="24"/>
        </w:rPr>
      </w:pPr>
      <w:r w:rsidRPr="000F7924">
        <w:rPr>
          <w:b/>
          <w:bCs/>
          <w:i/>
          <w:iCs/>
          <w:sz w:val="24"/>
        </w:rPr>
        <w:t>The applic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03"/>
        <w:gridCol w:w="7425"/>
      </w:tblGrid>
      <w:tr w:rsidR="00B940A9" w:rsidRPr="000F7924" w14:paraId="571B4EB7" w14:textId="77777777" w:rsidTr="00C70624">
        <w:trPr>
          <w:jc w:val="center"/>
        </w:trPr>
        <w:tc>
          <w:tcPr>
            <w:tcW w:w="1144" w:type="pct"/>
          </w:tcPr>
          <w:p w14:paraId="2D324A35" w14:textId="52807E6B" w:rsidR="00B940A9" w:rsidRPr="000F7924" w:rsidRDefault="00B940A9" w:rsidP="00312B51">
            <w:pPr>
              <w:pStyle w:val="LEFTLIST"/>
              <w:keepNext w:val="0"/>
              <w:widowControl w:val="0"/>
              <w:spacing w:before="60" w:after="60"/>
              <w:rPr>
                <w:rFonts w:ascii="Calibri" w:hAnsi="Calibri"/>
                <w:i/>
              </w:rPr>
            </w:pPr>
            <w:r w:rsidRPr="000F7924">
              <w:rPr>
                <w:rFonts w:ascii="Calibri" w:hAnsi="Calibri"/>
                <w:i/>
              </w:rPr>
              <w:t>Applicant</w:t>
            </w:r>
          </w:p>
        </w:tc>
        <w:tc>
          <w:tcPr>
            <w:tcW w:w="3856" w:type="pct"/>
          </w:tcPr>
          <w:p w14:paraId="7D5593FD" w14:textId="586FD422" w:rsidR="00B940A9" w:rsidRPr="000F7924" w:rsidRDefault="00B940A9" w:rsidP="00312B51">
            <w:pPr>
              <w:pStyle w:val="RIGHTLIST"/>
              <w:widowControl w:val="0"/>
              <w:spacing w:before="60" w:after="60"/>
              <w:rPr>
                <w:rFonts w:ascii="Calibri" w:hAnsi="Calibri"/>
              </w:rPr>
            </w:pPr>
            <w:r w:rsidRPr="000F7924">
              <w:rPr>
                <w:rFonts w:ascii="Calibri" w:hAnsi="Calibri"/>
              </w:rPr>
              <w:t>All Aussie Avocados Pty Ltd (trading as All Aussie Farmers)</w:t>
            </w:r>
          </w:p>
        </w:tc>
      </w:tr>
      <w:tr w:rsidR="00B940A9" w:rsidRPr="000F7924" w14:paraId="20C15561" w14:textId="77777777" w:rsidTr="00C70624">
        <w:trPr>
          <w:jc w:val="center"/>
        </w:trPr>
        <w:tc>
          <w:tcPr>
            <w:tcW w:w="1144" w:type="pct"/>
          </w:tcPr>
          <w:p w14:paraId="4E4E63CB" w14:textId="77777777" w:rsidR="00B940A9" w:rsidRPr="000F7924" w:rsidRDefault="00B940A9" w:rsidP="00312B51">
            <w:pPr>
              <w:pStyle w:val="LEFTLIST"/>
              <w:keepNext w:val="0"/>
              <w:widowControl w:val="0"/>
              <w:spacing w:before="60" w:after="60"/>
              <w:rPr>
                <w:rFonts w:ascii="Calibri" w:hAnsi="Calibri"/>
                <w:i/>
              </w:rPr>
            </w:pPr>
            <w:r w:rsidRPr="000F7924">
              <w:rPr>
                <w:rFonts w:ascii="Calibri" w:hAnsi="Calibri"/>
                <w:i/>
              </w:rPr>
              <w:t>Project Title</w:t>
            </w:r>
          </w:p>
        </w:tc>
        <w:tc>
          <w:tcPr>
            <w:tcW w:w="3856" w:type="pct"/>
          </w:tcPr>
          <w:p w14:paraId="305750BE" w14:textId="77777777" w:rsidR="00B940A9" w:rsidRPr="000F7924" w:rsidRDefault="00B940A9" w:rsidP="00312B51">
            <w:pPr>
              <w:pStyle w:val="RIGHTLIST"/>
              <w:widowControl w:val="0"/>
              <w:spacing w:before="60" w:after="60"/>
              <w:rPr>
                <w:rFonts w:ascii="Calibri" w:hAnsi="Calibri"/>
              </w:rPr>
            </w:pPr>
            <w:r w:rsidRPr="000F7924">
              <w:rPr>
                <w:rFonts w:ascii="Calibri" w:hAnsi="Calibri"/>
              </w:rPr>
              <w:t xml:space="preserve">Commercial release of tomato genetically modified for </w:t>
            </w:r>
            <w:bookmarkStart w:id="3" w:name="_Ref63860401"/>
            <w:r w:rsidRPr="000F7924">
              <w:rPr>
                <w:rFonts w:ascii="Calibri" w:hAnsi="Calibri"/>
              </w:rPr>
              <w:t>purple fruit colour</w:t>
            </w:r>
            <w:r w:rsidRPr="000F7924">
              <w:rPr>
                <w:rStyle w:val="FootnoteReference"/>
                <w:rFonts w:ascii="Calibri" w:hAnsi="Calibri"/>
              </w:rPr>
              <w:footnoteReference w:id="1"/>
            </w:r>
            <w:bookmarkEnd w:id="3"/>
          </w:p>
        </w:tc>
      </w:tr>
      <w:tr w:rsidR="00B940A9" w:rsidRPr="000F7924" w14:paraId="15AF6D6C" w14:textId="77777777" w:rsidTr="00C70624">
        <w:trPr>
          <w:trHeight w:val="346"/>
          <w:jc w:val="center"/>
        </w:trPr>
        <w:tc>
          <w:tcPr>
            <w:tcW w:w="1144" w:type="pct"/>
          </w:tcPr>
          <w:p w14:paraId="33F5213D" w14:textId="77777777" w:rsidR="00B940A9" w:rsidRPr="000F7924" w:rsidRDefault="00B940A9" w:rsidP="00312B51">
            <w:pPr>
              <w:pStyle w:val="LEFTLIST"/>
              <w:keepNext w:val="0"/>
              <w:widowControl w:val="0"/>
              <w:spacing w:before="40"/>
              <w:rPr>
                <w:rFonts w:ascii="Calibri" w:hAnsi="Calibri"/>
                <w:i/>
              </w:rPr>
            </w:pPr>
            <w:r w:rsidRPr="000F7924">
              <w:rPr>
                <w:rFonts w:ascii="Calibri" w:hAnsi="Calibri"/>
                <w:i/>
              </w:rPr>
              <w:t>Parent organism</w:t>
            </w:r>
          </w:p>
        </w:tc>
        <w:tc>
          <w:tcPr>
            <w:tcW w:w="3856" w:type="pct"/>
          </w:tcPr>
          <w:p w14:paraId="5E08E113" w14:textId="77777777" w:rsidR="00B940A9" w:rsidRPr="000F7924" w:rsidRDefault="00B940A9" w:rsidP="00312B51">
            <w:pPr>
              <w:pStyle w:val="RIGHTLIST"/>
              <w:keepNext w:val="0"/>
              <w:widowControl w:val="0"/>
              <w:spacing w:before="60" w:after="60"/>
              <w:rPr>
                <w:rFonts w:ascii="Calibri" w:hAnsi="Calibri"/>
              </w:rPr>
            </w:pPr>
            <w:r w:rsidRPr="000F7924">
              <w:rPr>
                <w:rFonts w:ascii="Calibri" w:hAnsi="Calibri"/>
              </w:rPr>
              <w:t>Tomato (</w:t>
            </w:r>
            <w:r w:rsidRPr="000F7924">
              <w:rPr>
                <w:rFonts w:ascii="Calibri" w:hAnsi="Calibri"/>
                <w:i/>
                <w:iCs/>
              </w:rPr>
              <w:t>Solanum lycopersicum</w:t>
            </w:r>
            <w:r w:rsidRPr="000F7924">
              <w:rPr>
                <w:rFonts w:ascii="Calibri" w:hAnsi="Calibri"/>
              </w:rPr>
              <w:t>)</w:t>
            </w:r>
          </w:p>
        </w:tc>
      </w:tr>
      <w:tr w:rsidR="00B940A9" w:rsidRPr="000F7924" w14:paraId="1C4DBC72" w14:textId="77777777" w:rsidTr="00C70624">
        <w:trPr>
          <w:jc w:val="center"/>
        </w:trPr>
        <w:tc>
          <w:tcPr>
            <w:tcW w:w="5000" w:type="pct"/>
            <w:gridSpan w:val="2"/>
          </w:tcPr>
          <w:p w14:paraId="060581B5" w14:textId="77777777" w:rsidR="00B940A9" w:rsidRPr="000F7924" w:rsidRDefault="00B940A9" w:rsidP="00312B51">
            <w:pPr>
              <w:pStyle w:val="RIGHTLIST"/>
              <w:autoSpaceDE w:val="0"/>
              <w:autoSpaceDN w:val="0"/>
              <w:spacing w:before="0"/>
              <w:rPr>
                <w:rFonts w:ascii="Calibri" w:hAnsi="Calibri"/>
                <w:b/>
                <w:i/>
              </w:rPr>
            </w:pPr>
            <w:r w:rsidRPr="000F7924">
              <w:rPr>
                <w:rFonts w:ascii="Calibri" w:hAnsi="Calibri"/>
                <w:b/>
                <w:i/>
              </w:rPr>
              <w:t>Genetic modifications</w:t>
            </w:r>
          </w:p>
        </w:tc>
      </w:tr>
      <w:tr w:rsidR="00B940A9" w:rsidRPr="000F7924" w14:paraId="3441B2A7" w14:textId="77777777" w:rsidTr="00C70624">
        <w:trPr>
          <w:trHeight w:val="708"/>
          <w:jc w:val="center"/>
        </w:trPr>
        <w:tc>
          <w:tcPr>
            <w:tcW w:w="1144" w:type="pct"/>
          </w:tcPr>
          <w:p w14:paraId="6D432406" w14:textId="77777777" w:rsidR="00B940A9" w:rsidRPr="000F7924" w:rsidRDefault="00B940A9" w:rsidP="00312B51">
            <w:pPr>
              <w:pStyle w:val="LEFTLIST"/>
              <w:keepNext w:val="0"/>
              <w:widowControl w:val="0"/>
              <w:spacing w:before="40"/>
              <w:rPr>
                <w:rFonts w:ascii="Calibri" w:hAnsi="Calibri"/>
                <w:b w:val="0"/>
              </w:rPr>
            </w:pPr>
            <w:r w:rsidRPr="000F7924">
              <w:rPr>
                <w:rFonts w:ascii="Calibri" w:hAnsi="Calibri"/>
                <w:b w:val="0"/>
              </w:rPr>
              <w:t>Introduced genes</w:t>
            </w:r>
          </w:p>
        </w:tc>
        <w:tc>
          <w:tcPr>
            <w:tcW w:w="3856" w:type="pct"/>
          </w:tcPr>
          <w:p w14:paraId="43C9E660" w14:textId="77777777" w:rsidR="00B940A9" w:rsidRPr="000F7924" w:rsidRDefault="00B940A9" w:rsidP="00312B51">
            <w:pPr>
              <w:pStyle w:val="RIGHTLIST"/>
              <w:keepNext w:val="0"/>
              <w:widowControl w:val="0"/>
              <w:spacing w:before="60" w:after="60"/>
              <w:rPr>
                <w:rFonts w:ascii="Calibri" w:hAnsi="Calibri"/>
              </w:rPr>
            </w:pPr>
            <w:r w:rsidRPr="000F7924">
              <w:rPr>
                <w:rFonts w:ascii="Calibri" w:hAnsi="Calibri"/>
              </w:rPr>
              <w:t>Introduced genes conferring purple fruit colour, sourced from garden snapdragon (</w:t>
            </w:r>
            <w:r w:rsidRPr="000F7924">
              <w:rPr>
                <w:rFonts w:ascii="Calibri" w:hAnsi="Calibri"/>
                <w:i/>
                <w:iCs/>
              </w:rPr>
              <w:t>Antirrhinum majus</w:t>
            </w:r>
            <w:r w:rsidRPr="000F7924">
              <w:rPr>
                <w:rFonts w:ascii="Calibri" w:hAnsi="Calibri"/>
              </w:rPr>
              <w:t>):</w:t>
            </w:r>
          </w:p>
          <w:p w14:paraId="3397D5CE" w14:textId="77777777" w:rsidR="00B940A9" w:rsidRPr="000F7924" w:rsidRDefault="00B940A9">
            <w:pPr>
              <w:pStyle w:val="RIGHTLIST"/>
              <w:numPr>
                <w:ilvl w:val="0"/>
                <w:numId w:val="22"/>
              </w:numPr>
              <w:autoSpaceDE w:val="0"/>
              <w:autoSpaceDN w:val="0"/>
              <w:spacing w:before="0"/>
              <w:ind w:left="317" w:hanging="283"/>
              <w:rPr>
                <w:rFonts w:ascii="Calibri" w:hAnsi="Calibri"/>
              </w:rPr>
            </w:pPr>
            <w:r w:rsidRPr="000F7924">
              <w:rPr>
                <w:rFonts w:ascii="Calibri" w:hAnsi="Calibri"/>
                <w:i/>
                <w:iCs/>
              </w:rPr>
              <w:t>Delila</w:t>
            </w:r>
            <w:r w:rsidRPr="000F7924">
              <w:rPr>
                <w:rFonts w:ascii="Calibri" w:hAnsi="Calibri"/>
              </w:rPr>
              <w:t xml:space="preserve"> gene</w:t>
            </w:r>
          </w:p>
          <w:p w14:paraId="62F20D03" w14:textId="77777777" w:rsidR="00B940A9" w:rsidRPr="000F7924" w:rsidRDefault="00B940A9">
            <w:pPr>
              <w:pStyle w:val="RIGHTLIST"/>
              <w:numPr>
                <w:ilvl w:val="0"/>
                <w:numId w:val="22"/>
              </w:numPr>
              <w:autoSpaceDE w:val="0"/>
              <w:autoSpaceDN w:val="0"/>
              <w:spacing w:before="0"/>
              <w:ind w:left="317" w:hanging="283"/>
              <w:rPr>
                <w:rFonts w:ascii="Calibri" w:hAnsi="Calibri"/>
              </w:rPr>
            </w:pPr>
            <w:r w:rsidRPr="000F7924">
              <w:rPr>
                <w:rFonts w:ascii="Calibri" w:hAnsi="Calibri"/>
                <w:i/>
                <w:iCs/>
              </w:rPr>
              <w:t>Rosea1</w:t>
            </w:r>
            <w:r w:rsidRPr="000F7924">
              <w:rPr>
                <w:rFonts w:ascii="Calibri" w:hAnsi="Calibri"/>
              </w:rPr>
              <w:t xml:space="preserve"> gene</w:t>
            </w:r>
          </w:p>
          <w:p w14:paraId="7AEA095F" w14:textId="3B8385B0" w:rsidR="00B940A9" w:rsidRPr="000F7924" w:rsidRDefault="00B940A9" w:rsidP="00B940A9">
            <w:pPr>
              <w:pStyle w:val="RIGHTLIST"/>
              <w:autoSpaceDE w:val="0"/>
              <w:autoSpaceDN w:val="0"/>
              <w:spacing w:before="0" w:after="0"/>
              <w:rPr>
                <w:rFonts w:ascii="Calibri" w:hAnsi="Calibri"/>
              </w:rPr>
            </w:pPr>
            <w:r w:rsidRPr="000F7924">
              <w:rPr>
                <w:rFonts w:ascii="Calibri" w:hAnsi="Calibri"/>
              </w:rPr>
              <w:t xml:space="preserve">These 2 genes switch on production of natural </w:t>
            </w:r>
            <w:r w:rsidR="009138EC" w:rsidRPr="000F7924">
              <w:rPr>
                <w:rFonts w:ascii="Calibri" w:hAnsi="Calibri"/>
              </w:rPr>
              <w:t>purple/</w:t>
            </w:r>
            <w:r w:rsidRPr="000F7924">
              <w:rPr>
                <w:rFonts w:ascii="Calibri" w:hAnsi="Calibri"/>
              </w:rPr>
              <w:t>blue pigments, anthocyanins, in the ripening fruit.</w:t>
            </w:r>
          </w:p>
          <w:p w14:paraId="7F76872E" w14:textId="77777777" w:rsidR="00B940A9" w:rsidRPr="000F7924" w:rsidRDefault="00B940A9" w:rsidP="00312B51">
            <w:pPr>
              <w:pStyle w:val="RIGHTLIST"/>
              <w:autoSpaceDE w:val="0"/>
              <w:autoSpaceDN w:val="0"/>
              <w:rPr>
                <w:rFonts w:ascii="Calibri" w:hAnsi="Calibri"/>
              </w:rPr>
            </w:pPr>
            <w:r w:rsidRPr="000F7924">
              <w:rPr>
                <w:rFonts w:ascii="Calibri" w:hAnsi="Calibri"/>
              </w:rPr>
              <w:t>Introduced marker gene:</w:t>
            </w:r>
          </w:p>
          <w:p w14:paraId="012CF1B7" w14:textId="29119D22" w:rsidR="00B940A9" w:rsidRPr="000F7924" w:rsidRDefault="00B940A9">
            <w:pPr>
              <w:pStyle w:val="RIGHTLIST"/>
              <w:numPr>
                <w:ilvl w:val="0"/>
                <w:numId w:val="22"/>
              </w:numPr>
              <w:autoSpaceDE w:val="0"/>
              <w:autoSpaceDN w:val="0"/>
              <w:spacing w:before="0"/>
              <w:ind w:left="317" w:hanging="283"/>
              <w:rPr>
                <w:rFonts w:ascii="Calibri" w:hAnsi="Calibri"/>
              </w:rPr>
            </w:pPr>
            <w:r w:rsidRPr="000F7924">
              <w:rPr>
                <w:rFonts w:ascii="Calibri" w:hAnsi="Calibri"/>
                <w:i/>
              </w:rPr>
              <w:t>nptII</w:t>
            </w:r>
            <w:r w:rsidRPr="000F7924">
              <w:rPr>
                <w:rFonts w:ascii="Calibri" w:hAnsi="Calibri"/>
              </w:rPr>
              <w:t xml:space="preserve"> gene from the bacterium </w:t>
            </w:r>
            <w:r w:rsidRPr="000F7924">
              <w:rPr>
                <w:rFonts w:ascii="Calibri" w:hAnsi="Calibri"/>
                <w:i/>
              </w:rPr>
              <w:t>Escherichia coli</w:t>
            </w:r>
            <w:r w:rsidRPr="000F7924">
              <w:rPr>
                <w:rFonts w:ascii="Calibri" w:hAnsi="Calibri"/>
                <w:iCs/>
              </w:rPr>
              <w:t xml:space="preserve"> conferring resistance to the antibiotic kanamycin and structurally</w:t>
            </w:r>
            <w:r w:rsidR="007437CF" w:rsidRPr="000F7924">
              <w:rPr>
                <w:rFonts w:ascii="Calibri" w:hAnsi="Calibri"/>
                <w:iCs/>
              </w:rPr>
              <w:t xml:space="preserve"> </w:t>
            </w:r>
            <w:r w:rsidRPr="000F7924">
              <w:rPr>
                <w:rFonts w:ascii="Calibri" w:hAnsi="Calibri"/>
                <w:iCs/>
              </w:rPr>
              <w:t>related antibiotics</w:t>
            </w:r>
          </w:p>
        </w:tc>
      </w:tr>
      <w:tr w:rsidR="00B940A9" w:rsidRPr="000F7924" w14:paraId="30E50FFC" w14:textId="77777777" w:rsidTr="00C70624">
        <w:trPr>
          <w:jc w:val="center"/>
        </w:trPr>
        <w:tc>
          <w:tcPr>
            <w:tcW w:w="1144" w:type="pct"/>
          </w:tcPr>
          <w:p w14:paraId="576F7AD9" w14:textId="77777777" w:rsidR="00B940A9" w:rsidRPr="000F7924" w:rsidRDefault="00B940A9" w:rsidP="00312B51">
            <w:pPr>
              <w:pStyle w:val="LEFTLIST"/>
              <w:keepNext w:val="0"/>
              <w:widowControl w:val="0"/>
              <w:spacing w:before="40"/>
              <w:rPr>
                <w:rFonts w:ascii="Calibri" w:hAnsi="Calibri"/>
                <w:b w:val="0"/>
              </w:rPr>
            </w:pPr>
            <w:r w:rsidRPr="000F7924">
              <w:rPr>
                <w:rFonts w:ascii="Calibri" w:hAnsi="Calibri"/>
                <w:b w:val="0"/>
              </w:rPr>
              <w:t>Genetic modification method</w:t>
            </w:r>
          </w:p>
        </w:tc>
        <w:tc>
          <w:tcPr>
            <w:tcW w:w="3856" w:type="pct"/>
          </w:tcPr>
          <w:p w14:paraId="6AC8B56D" w14:textId="77777777" w:rsidR="00B940A9" w:rsidRPr="000F7924" w:rsidRDefault="00B940A9" w:rsidP="00312B51">
            <w:pPr>
              <w:pStyle w:val="Para"/>
              <w:rPr>
                <w:rFonts w:ascii="Calibri" w:hAnsi="Calibri" w:cs="Calibri"/>
                <w:sz w:val="22"/>
                <w:szCs w:val="22"/>
              </w:rPr>
            </w:pPr>
            <w:r w:rsidRPr="000F7924">
              <w:rPr>
                <w:rFonts w:ascii="Calibri" w:hAnsi="Calibri" w:cs="Calibri"/>
                <w:i/>
                <w:iCs/>
                <w:sz w:val="22"/>
                <w:szCs w:val="22"/>
              </w:rPr>
              <w:t>Agrobacterium</w:t>
            </w:r>
            <w:r w:rsidRPr="000F7924">
              <w:rPr>
                <w:rFonts w:ascii="Calibri" w:hAnsi="Calibri" w:cs="Calibri"/>
                <w:sz w:val="22"/>
                <w:szCs w:val="22"/>
              </w:rPr>
              <w:t>-mediated transformation</w:t>
            </w:r>
          </w:p>
        </w:tc>
      </w:tr>
      <w:tr w:rsidR="00B940A9" w:rsidRPr="000F7924" w14:paraId="2E2CD44E" w14:textId="77777777" w:rsidTr="00C70624">
        <w:trPr>
          <w:jc w:val="center"/>
        </w:trPr>
        <w:tc>
          <w:tcPr>
            <w:tcW w:w="1144" w:type="pct"/>
          </w:tcPr>
          <w:p w14:paraId="5EA2F3E9" w14:textId="77777777" w:rsidR="00B940A9" w:rsidRPr="000F7924" w:rsidRDefault="00B940A9" w:rsidP="00312B51">
            <w:pPr>
              <w:pStyle w:val="LEFTLIST"/>
              <w:keepNext w:val="0"/>
              <w:widowControl w:val="0"/>
              <w:spacing w:before="40"/>
              <w:rPr>
                <w:rFonts w:ascii="Calibri" w:hAnsi="Calibri"/>
                <w:b w:val="0"/>
              </w:rPr>
            </w:pPr>
            <w:r w:rsidRPr="000F7924">
              <w:rPr>
                <w:rFonts w:ascii="Calibri" w:hAnsi="Calibri"/>
                <w:b w:val="0"/>
              </w:rPr>
              <w:t>Identifier</w:t>
            </w:r>
          </w:p>
        </w:tc>
        <w:tc>
          <w:tcPr>
            <w:tcW w:w="3856" w:type="pct"/>
          </w:tcPr>
          <w:p w14:paraId="2C7428C8" w14:textId="6E4BADEE" w:rsidR="00B940A9" w:rsidRPr="000F7924" w:rsidRDefault="00B940A9" w:rsidP="00312B51">
            <w:pPr>
              <w:pStyle w:val="Para"/>
              <w:rPr>
                <w:rFonts w:ascii="Calibri" w:hAnsi="Calibri" w:cs="Calibri"/>
                <w:sz w:val="22"/>
                <w:szCs w:val="22"/>
              </w:rPr>
            </w:pPr>
            <w:r w:rsidRPr="000F7924">
              <w:rPr>
                <w:rFonts w:ascii="Calibri" w:hAnsi="Calibri" w:cs="Calibri"/>
                <w:sz w:val="22"/>
                <w:szCs w:val="22"/>
              </w:rPr>
              <w:t xml:space="preserve">Developer’s </w:t>
            </w:r>
            <w:r w:rsidR="004E4AE6">
              <w:rPr>
                <w:rFonts w:ascii="Calibri" w:hAnsi="Calibri" w:cs="Calibri"/>
                <w:sz w:val="22"/>
                <w:szCs w:val="22"/>
              </w:rPr>
              <w:t>event</w:t>
            </w:r>
            <w:r w:rsidR="004E4AE6" w:rsidRPr="000F7924">
              <w:rPr>
                <w:rFonts w:ascii="Calibri" w:hAnsi="Calibri" w:cs="Calibri"/>
                <w:sz w:val="22"/>
                <w:szCs w:val="22"/>
              </w:rPr>
              <w:t xml:space="preserve"> </w:t>
            </w:r>
            <w:r w:rsidRPr="000F7924">
              <w:rPr>
                <w:rFonts w:ascii="Calibri" w:hAnsi="Calibri" w:cs="Calibri"/>
                <w:sz w:val="22"/>
                <w:szCs w:val="22"/>
              </w:rPr>
              <w:t>name: Del/Ros1-N</w:t>
            </w:r>
          </w:p>
          <w:p w14:paraId="7F4D5326" w14:textId="77777777" w:rsidR="00B940A9" w:rsidRPr="000F7924" w:rsidRDefault="00B940A9" w:rsidP="00312B51">
            <w:pPr>
              <w:pStyle w:val="Para"/>
              <w:rPr>
                <w:rFonts w:ascii="Calibri" w:hAnsi="Calibri" w:cs="Calibri"/>
                <w:sz w:val="22"/>
                <w:szCs w:val="22"/>
              </w:rPr>
            </w:pPr>
            <w:r w:rsidRPr="000F7924">
              <w:rPr>
                <w:rFonts w:ascii="Calibri" w:hAnsi="Calibri" w:cs="Calibri"/>
                <w:sz w:val="22"/>
                <w:szCs w:val="22"/>
              </w:rPr>
              <w:t>Commercial name: The Purple Tomato</w:t>
            </w:r>
            <w:r w:rsidRPr="000F7924">
              <w:rPr>
                <w:rFonts w:ascii="Calibri" w:hAnsi="Calibri" w:cs="Calibri"/>
                <w:sz w:val="22"/>
                <w:szCs w:val="22"/>
                <w:vertAlign w:val="superscript"/>
              </w:rPr>
              <w:t>TM</w:t>
            </w:r>
          </w:p>
          <w:p w14:paraId="547BD87B" w14:textId="77777777" w:rsidR="00B940A9" w:rsidRPr="000F7924" w:rsidRDefault="00B940A9" w:rsidP="00312B51">
            <w:pPr>
              <w:pStyle w:val="Para"/>
              <w:rPr>
                <w:rFonts w:ascii="Calibri" w:hAnsi="Calibri" w:cs="Calibri"/>
                <w:sz w:val="22"/>
                <w:szCs w:val="22"/>
              </w:rPr>
            </w:pPr>
            <w:r w:rsidRPr="000F7924">
              <w:rPr>
                <w:rFonts w:ascii="Calibri" w:hAnsi="Calibri" w:cs="Calibri"/>
                <w:sz w:val="22"/>
                <w:szCs w:val="22"/>
              </w:rPr>
              <w:t>OECD Unique Identifier: NPS-01201-8</w:t>
            </w:r>
          </w:p>
        </w:tc>
      </w:tr>
      <w:tr w:rsidR="00B940A9" w:rsidRPr="000F7924" w14:paraId="109A63C0" w14:textId="77777777" w:rsidTr="00C70624">
        <w:trPr>
          <w:jc w:val="center"/>
        </w:trPr>
        <w:tc>
          <w:tcPr>
            <w:tcW w:w="1144" w:type="pct"/>
          </w:tcPr>
          <w:p w14:paraId="08D98437" w14:textId="77777777" w:rsidR="00B940A9" w:rsidRPr="000F7924" w:rsidRDefault="00B940A9" w:rsidP="00312B51">
            <w:pPr>
              <w:pStyle w:val="LEFTLIST"/>
              <w:keepNext w:val="0"/>
              <w:widowControl w:val="0"/>
              <w:spacing w:before="40"/>
              <w:rPr>
                <w:rFonts w:ascii="Calibri" w:hAnsi="Calibri"/>
                <w:i/>
              </w:rPr>
            </w:pPr>
            <w:r w:rsidRPr="000F7924">
              <w:rPr>
                <w:rFonts w:ascii="Calibri" w:hAnsi="Calibri" w:cs="Calibri"/>
                <w:i/>
              </w:rPr>
              <w:t>Principal purpose</w:t>
            </w:r>
          </w:p>
        </w:tc>
        <w:tc>
          <w:tcPr>
            <w:tcW w:w="3856" w:type="pct"/>
          </w:tcPr>
          <w:p w14:paraId="1BB1D739" w14:textId="77777777" w:rsidR="00B940A9" w:rsidRPr="000F7924" w:rsidRDefault="00B940A9" w:rsidP="00312B51">
            <w:pPr>
              <w:pStyle w:val="RIGHTLIST"/>
              <w:widowControl w:val="0"/>
              <w:spacing w:before="60" w:after="60"/>
              <w:rPr>
                <w:rFonts w:ascii="Calibri" w:hAnsi="Calibri" w:cs="Calibri"/>
              </w:rPr>
            </w:pPr>
            <w:r w:rsidRPr="000F7924">
              <w:rPr>
                <w:rFonts w:ascii="Calibri" w:hAnsi="Calibri" w:cs="Calibri"/>
              </w:rPr>
              <w:t>Commercial cultivation of the GM Purple Tomato in greenhouses</w:t>
            </w:r>
          </w:p>
        </w:tc>
      </w:tr>
      <w:tr w:rsidR="00B940A9" w:rsidRPr="000F7924" w14:paraId="4E413D6C" w14:textId="77777777" w:rsidTr="00C70624">
        <w:trPr>
          <w:jc w:val="center"/>
        </w:trPr>
        <w:tc>
          <w:tcPr>
            <w:tcW w:w="1144" w:type="pct"/>
          </w:tcPr>
          <w:p w14:paraId="0DF17F84" w14:textId="77777777" w:rsidR="00B940A9" w:rsidRPr="000F7924" w:rsidRDefault="00B940A9" w:rsidP="00312B51">
            <w:pPr>
              <w:pStyle w:val="LEFTLIST"/>
              <w:keepNext w:val="0"/>
              <w:widowControl w:val="0"/>
              <w:spacing w:before="40"/>
              <w:rPr>
                <w:rFonts w:ascii="Calibri" w:hAnsi="Calibri" w:cs="Calibri"/>
                <w:i/>
              </w:rPr>
            </w:pPr>
            <w:r w:rsidRPr="000F7924">
              <w:rPr>
                <w:rFonts w:ascii="Calibri" w:hAnsi="Calibri" w:cs="Calibri"/>
                <w:i/>
              </w:rPr>
              <w:t>Previous releases</w:t>
            </w:r>
          </w:p>
        </w:tc>
        <w:tc>
          <w:tcPr>
            <w:tcW w:w="3856" w:type="pct"/>
          </w:tcPr>
          <w:p w14:paraId="04B5985D" w14:textId="77777777" w:rsidR="00B940A9" w:rsidRPr="000F7924" w:rsidRDefault="00B940A9" w:rsidP="00312B51">
            <w:pPr>
              <w:pStyle w:val="RIGHTLIST"/>
              <w:widowControl w:val="0"/>
              <w:spacing w:before="60" w:after="60"/>
              <w:rPr>
                <w:rFonts w:ascii="Calibri" w:hAnsi="Calibri" w:cs="Calibri"/>
                <w:b/>
                <w:bCs/>
              </w:rPr>
            </w:pPr>
            <w:r w:rsidRPr="000F7924">
              <w:rPr>
                <w:rFonts w:ascii="Calibri" w:hAnsi="Calibri" w:cs="Calibri"/>
                <w:b/>
                <w:bCs/>
              </w:rPr>
              <w:t>Australia</w:t>
            </w:r>
          </w:p>
          <w:p w14:paraId="45A2DE1C" w14:textId="77777777" w:rsidR="00B940A9" w:rsidRPr="000F7924" w:rsidRDefault="00B940A9" w:rsidP="00312B51">
            <w:pPr>
              <w:pStyle w:val="RIGHTLIST"/>
              <w:widowControl w:val="0"/>
              <w:spacing w:before="60" w:after="60"/>
              <w:rPr>
                <w:rFonts w:ascii="Calibri" w:hAnsi="Calibri" w:cs="Calibri"/>
              </w:rPr>
            </w:pPr>
            <w:r w:rsidRPr="000F7924">
              <w:rPr>
                <w:rFonts w:ascii="Calibri" w:hAnsi="Calibri" w:cs="Calibri"/>
              </w:rPr>
              <w:t>The GM Purple Tomato has not been previously grown in Australia.</w:t>
            </w:r>
          </w:p>
          <w:p w14:paraId="142FA61A" w14:textId="77777777" w:rsidR="00B940A9" w:rsidRPr="000F7924" w:rsidRDefault="00B940A9" w:rsidP="00312B51">
            <w:pPr>
              <w:pStyle w:val="RIGHTLIST"/>
              <w:widowControl w:val="0"/>
              <w:spacing w:before="60" w:after="60"/>
              <w:rPr>
                <w:rFonts w:ascii="Calibri" w:hAnsi="Calibri" w:cs="Calibri"/>
                <w:b/>
                <w:bCs/>
              </w:rPr>
            </w:pPr>
            <w:r w:rsidRPr="000F7924">
              <w:rPr>
                <w:rFonts w:ascii="Calibri" w:hAnsi="Calibri" w:cs="Calibri"/>
                <w:b/>
                <w:bCs/>
              </w:rPr>
              <w:t>United States (US)</w:t>
            </w:r>
          </w:p>
          <w:p w14:paraId="0303E354" w14:textId="77777777" w:rsidR="00B940A9" w:rsidRPr="000F7924" w:rsidRDefault="00B940A9" w:rsidP="00312B51">
            <w:pPr>
              <w:pStyle w:val="RIGHTLIST"/>
              <w:widowControl w:val="0"/>
              <w:spacing w:before="60" w:after="60"/>
              <w:rPr>
                <w:rFonts w:ascii="Calibri" w:hAnsi="Calibri" w:cs="Calibri"/>
              </w:rPr>
            </w:pPr>
            <w:r w:rsidRPr="000F7924">
              <w:rPr>
                <w:rFonts w:ascii="Calibri" w:hAnsi="Calibri" w:cs="Calibri"/>
              </w:rPr>
              <w:t>The US Department of Agriculture Animal and Plant Health Inspection Service deemed the GM Purple Tomato not a regulated article. Seed has been sold to home gardeners since 2024.</w:t>
            </w:r>
          </w:p>
          <w:p w14:paraId="15A91BCE" w14:textId="77777777" w:rsidR="00B940A9" w:rsidRDefault="00B940A9" w:rsidP="00312B51">
            <w:pPr>
              <w:pStyle w:val="RIGHTLIST"/>
              <w:widowControl w:val="0"/>
              <w:spacing w:before="60" w:after="60"/>
              <w:rPr>
                <w:rFonts w:ascii="Calibri" w:hAnsi="Calibri" w:cs="Calibri"/>
              </w:rPr>
            </w:pPr>
            <w:r w:rsidRPr="000F7924">
              <w:rPr>
                <w:rFonts w:ascii="Calibri" w:hAnsi="Calibri" w:cs="Calibri"/>
              </w:rPr>
              <w:t xml:space="preserve">The US Food and Drug Administration authorised the GM Purple Tomato as food </w:t>
            </w:r>
            <w:r w:rsidRPr="000F7924">
              <w:rPr>
                <w:rFonts w:ascii="Calibri" w:hAnsi="Calibri" w:cs="Calibri"/>
              </w:rPr>
              <w:lastRenderedPageBreak/>
              <w:t>in 2023. In 2024</w:t>
            </w:r>
            <w:r w:rsidR="00A376E4">
              <w:rPr>
                <w:rFonts w:ascii="Calibri" w:hAnsi="Calibri" w:cs="Calibri"/>
              </w:rPr>
              <w:t xml:space="preserve"> and 2025</w:t>
            </w:r>
            <w:r w:rsidRPr="000F7924">
              <w:rPr>
                <w:rFonts w:ascii="Calibri" w:hAnsi="Calibri" w:cs="Calibri"/>
              </w:rPr>
              <w:t>, commercially produced fruit was sold in grocery stores.</w:t>
            </w:r>
          </w:p>
          <w:p w14:paraId="1A2C7AB6" w14:textId="3194158D" w:rsidR="0052353C" w:rsidRPr="000F7924" w:rsidRDefault="0052353C" w:rsidP="0052353C">
            <w:pPr>
              <w:pStyle w:val="RIGHTLIST"/>
              <w:widowControl w:val="0"/>
              <w:spacing w:before="60" w:after="60"/>
              <w:rPr>
                <w:rFonts w:ascii="Calibri" w:hAnsi="Calibri" w:cs="Calibri"/>
                <w:b/>
                <w:bCs/>
              </w:rPr>
            </w:pPr>
            <w:r>
              <w:rPr>
                <w:rFonts w:ascii="Calibri" w:hAnsi="Calibri" w:cs="Calibri"/>
                <w:b/>
                <w:bCs/>
              </w:rPr>
              <w:t>Canada</w:t>
            </w:r>
          </w:p>
          <w:p w14:paraId="4734C39D" w14:textId="1E50E215" w:rsidR="0052353C" w:rsidRPr="000F7924" w:rsidRDefault="005C4447" w:rsidP="00312B51">
            <w:pPr>
              <w:pStyle w:val="RIGHTLIST"/>
              <w:widowControl w:val="0"/>
              <w:spacing w:before="60" w:after="60"/>
              <w:rPr>
                <w:rFonts w:ascii="Calibri" w:hAnsi="Calibri" w:cs="Calibri"/>
                <w:color w:val="00B0F0"/>
              </w:rPr>
            </w:pPr>
            <w:r w:rsidRPr="0045646D">
              <w:rPr>
                <w:rFonts w:ascii="Calibri" w:hAnsi="Calibri" w:cs="Calibri"/>
              </w:rPr>
              <w:t>In August 2025, food safety and unconfined release approvals were granted in Canada.</w:t>
            </w:r>
          </w:p>
        </w:tc>
      </w:tr>
    </w:tbl>
    <w:p w14:paraId="1754A394" w14:textId="77777777" w:rsidR="000B6E5B" w:rsidRPr="000F7924" w:rsidRDefault="000B6E5B" w:rsidP="000B6E5B">
      <w:pPr>
        <w:spacing w:before="240"/>
        <w:rPr>
          <w:b/>
          <w:bCs/>
          <w:i/>
          <w:iCs/>
          <w:sz w:val="24"/>
          <w:lang w:eastAsia="en-AU"/>
        </w:rPr>
      </w:pPr>
      <w:r w:rsidRPr="000F7924">
        <w:rPr>
          <w:b/>
          <w:bCs/>
          <w:i/>
          <w:iCs/>
          <w:sz w:val="24"/>
          <w:lang w:eastAsia="en-AU"/>
        </w:rPr>
        <w:lastRenderedPageBreak/>
        <w:t>Risk assessment</w:t>
      </w:r>
    </w:p>
    <w:p w14:paraId="25141818" w14:textId="77777777" w:rsidR="000B6E5B" w:rsidRPr="000F7924" w:rsidRDefault="000B6E5B" w:rsidP="000B6E5B">
      <w:pPr>
        <w:rPr>
          <w:lang w:eastAsia="en-AU"/>
        </w:rPr>
      </w:pPr>
      <w:r w:rsidRPr="000F7924">
        <w:rPr>
          <w:lang w:eastAsia="en-AU"/>
        </w:rPr>
        <w:t>The risk assessment process considers how the genetic modification and proposed activities conducted with the GMOs might lead to harm to people or the environment. Risks are characterised in relation to both the seriousness and likelihood of harm, taking into account current scientific/technical knowledge, information in the application (including proposed limits and controls) and relevant previous approvals. Both the short- and long-term impacts are considered.</w:t>
      </w:r>
    </w:p>
    <w:p w14:paraId="0EED1475" w14:textId="2F0C882C" w:rsidR="000B6E5B" w:rsidRPr="000F7924" w:rsidRDefault="000B6E5B" w:rsidP="000B6E5B">
      <w:pPr>
        <w:rPr>
          <w:lang w:eastAsia="en-AU"/>
        </w:rPr>
      </w:pPr>
      <w:r w:rsidRPr="000F7924">
        <w:rPr>
          <w:lang w:eastAsia="en-AU"/>
        </w:rPr>
        <w:t xml:space="preserve">Credible pathways to potential harm that were considered included exposure of people or other desirable organisms to the GM plant material, </w:t>
      </w:r>
      <w:r w:rsidR="0003282B" w:rsidRPr="000F7924">
        <w:rPr>
          <w:lang w:eastAsia="en-AU"/>
        </w:rPr>
        <w:t xml:space="preserve">horizontal gene transfer of the antibiotic resistance gene, </w:t>
      </w:r>
      <w:r w:rsidRPr="000F7924">
        <w:rPr>
          <w:lang w:eastAsia="en-AU"/>
        </w:rPr>
        <w:t xml:space="preserve">potential for persistence or dispersal of the GMOs, and transfer of the introduced genetic material to non-GM </w:t>
      </w:r>
      <w:r w:rsidR="00F00628" w:rsidRPr="000F7924">
        <w:rPr>
          <w:lang w:eastAsia="en-AU"/>
        </w:rPr>
        <w:t>tomato</w:t>
      </w:r>
      <w:r w:rsidRPr="000F7924">
        <w:rPr>
          <w:lang w:eastAsia="en-AU"/>
        </w:rPr>
        <w:t xml:space="preserve"> plants. Potential harms associated with these pathways included </w:t>
      </w:r>
      <w:r w:rsidR="005151AC" w:rsidRPr="000F7924">
        <w:rPr>
          <w:lang w:eastAsia="en-AU"/>
        </w:rPr>
        <w:t xml:space="preserve">increased allergenicity </w:t>
      </w:r>
      <w:r w:rsidR="00AB4728" w:rsidRPr="000F7924">
        <w:rPr>
          <w:lang w:eastAsia="en-AU"/>
        </w:rPr>
        <w:t xml:space="preserve">or </w:t>
      </w:r>
      <w:r w:rsidR="005151AC" w:rsidRPr="000F7924">
        <w:rPr>
          <w:lang w:eastAsia="en-AU"/>
        </w:rPr>
        <w:t>toxicity</w:t>
      </w:r>
      <w:r w:rsidRPr="000F7924">
        <w:rPr>
          <w:lang w:eastAsia="en-AU"/>
        </w:rPr>
        <w:t xml:space="preserve"> to people, toxicity to </w:t>
      </w:r>
      <w:r w:rsidR="00EA6057">
        <w:rPr>
          <w:lang w:eastAsia="en-AU"/>
        </w:rPr>
        <w:t>other desirable organisms</w:t>
      </w:r>
      <w:r w:rsidRPr="000F7924">
        <w:rPr>
          <w:lang w:eastAsia="en-AU"/>
        </w:rPr>
        <w:t xml:space="preserve">, </w:t>
      </w:r>
      <w:r w:rsidR="005151AC" w:rsidRPr="000F7924">
        <w:rPr>
          <w:lang w:eastAsia="en-AU"/>
        </w:rPr>
        <w:t xml:space="preserve">increased antimicrobial resistance </w:t>
      </w:r>
      <w:r w:rsidRPr="000F7924">
        <w:rPr>
          <w:lang w:eastAsia="en-AU"/>
        </w:rPr>
        <w:t>and environmental harms due to weediness.</w:t>
      </w:r>
    </w:p>
    <w:p w14:paraId="383687C6" w14:textId="16206DDB" w:rsidR="000B6E5B" w:rsidRPr="000F7924" w:rsidRDefault="000B6E5B" w:rsidP="000B6E5B">
      <w:pPr>
        <w:rPr>
          <w:lang w:eastAsia="en-AU"/>
        </w:rPr>
      </w:pPr>
      <w:r w:rsidRPr="000F7924">
        <w:rPr>
          <w:lang w:eastAsia="en-AU"/>
        </w:rPr>
        <w:t xml:space="preserve">The risk assessment concludes that risks to the health and safety of people or the environment from the proposed dealings are </w:t>
      </w:r>
      <w:r w:rsidR="00F00628" w:rsidRPr="000F7924">
        <w:rPr>
          <w:lang w:eastAsia="en-AU"/>
        </w:rPr>
        <w:t>negligible. The principal reasons for the conclusion of negligible risks are that</w:t>
      </w:r>
      <w:r w:rsidR="00B3305D" w:rsidRPr="000F7924">
        <w:rPr>
          <w:lang w:eastAsia="en-AU"/>
        </w:rPr>
        <w:t xml:space="preserve"> the introduced proteins are not expected to be toxic or allergenic</w:t>
      </w:r>
      <w:r w:rsidR="006E6796" w:rsidRPr="000F7924">
        <w:rPr>
          <w:lang w:eastAsia="en-AU"/>
        </w:rPr>
        <w:t xml:space="preserve">, the </w:t>
      </w:r>
      <w:r w:rsidR="006E6796" w:rsidRPr="000F7924">
        <w:rPr>
          <w:i/>
          <w:iCs/>
          <w:lang w:eastAsia="en-AU"/>
        </w:rPr>
        <w:t>nptII</w:t>
      </w:r>
      <w:r w:rsidR="006E6796" w:rsidRPr="000F7924">
        <w:rPr>
          <w:lang w:eastAsia="en-AU"/>
        </w:rPr>
        <w:t xml:space="preserve"> gene is not expected to increase antimicrobial resistance, </w:t>
      </w:r>
      <w:r w:rsidR="009C572A" w:rsidRPr="000F7924">
        <w:rPr>
          <w:lang w:eastAsia="en-AU"/>
        </w:rPr>
        <w:t>tomatoes are not considered to be weedy and the genetic modifications are not expected to</w:t>
      </w:r>
      <w:r w:rsidR="00D342EB" w:rsidRPr="000F7924">
        <w:rPr>
          <w:lang w:eastAsia="en-AU"/>
        </w:rPr>
        <w:t xml:space="preserve"> make the GM Purple Tomato </w:t>
      </w:r>
      <w:r w:rsidR="00C5328E">
        <w:rPr>
          <w:lang w:eastAsia="en-AU"/>
        </w:rPr>
        <w:t>weedier</w:t>
      </w:r>
      <w:r w:rsidR="00D342EB" w:rsidRPr="000F7924">
        <w:rPr>
          <w:lang w:eastAsia="en-AU"/>
        </w:rPr>
        <w:t>, and tomatoes have limited ability to naturally hybridise with sexually compatible species</w:t>
      </w:r>
      <w:r w:rsidRPr="000F7924">
        <w:rPr>
          <w:lang w:eastAsia="en-AU"/>
        </w:rPr>
        <w:t xml:space="preserve">. </w:t>
      </w:r>
    </w:p>
    <w:p w14:paraId="1F038468" w14:textId="77777777" w:rsidR="000B6E5B" w:rsidRPr="000F7924" w:rsidRDefault="000B6E5B" w:rsidP="000B6E5B">
      <w:pPr>
        <w:spacing w:before="240"/>
        <w:rPr>
          <w:b/>
          <w:bCs/>
          <w:i/>
          <w:iCs/>
          <w:sz w:val="24"/>
          <w:lang w:eastAsia="en-AU"/>
        </w:rPr>
      </w:pPr>
      <w:r w:rsidRPr="000F7924">
        <w:rPr>
          <w:b/>
          <w:bCs/>
          <w:i/>
          <w:iCs/>
          <w:sz w:val="24"/>
          <w:lang w:eastAsia="en-AU"/>
        </w:rPr>
        <w:t>Risk management</w:t>
      </w:r>
    </w:p>
    <w:p w14:paraId="64FB5C93" w14:textId="6C949FAD" w:rsidR="000B6E5B" w:rsidRPr="000F7924" w:rsidRDefault="000B6E5B" w:rsidP="000B6E5B">
      <w:pPr>
        <w:rPr>
          <w:lang w:eastAsia="en-AU"/>
        </w:rPr>
      </w:pPr>
      <w:r w:rsidRPr="000F7924">
        <w:rPr>
          <w:lang w:eastAsia="en-AU"/>
        </w:rPr>
        <w:t>The risk management plan describes measures to protect the health and safety of people and to protect the environment by controlling or mitigating risk. The risk management plan is given effect through licence conditions.</w:t>
      </w:r>
    </w:p>
    <w:p w14:paraId="1E4276EC" w14:textId="353873B5" w:rsidR="000B6E5B" w:rsidRPr="000F7924" w:rsidRDefault="00F00628" w:rsidP="000B6E5B">
      <w:r w:rsidRPr="000F7924">
        <w:rPr>
          <w:lang w:eastAsia="en-AU"/>
        </w:rPr>
        <w:t xml:space="preserve">As the level of risk is assessed as negligible, specific risk treatment is </w:t>
      </w:r>
      <w:r w:rsidR="00AB4728" w:rsidRPr="000F7924">
        <w:rPr>
          <w:lang w:eastAsia="en-AU"/>
        </w:rPr>
        <w:t xml:space="preserve">not </w:t>
      </w:r>
      <w:r w:rsidRPr="000F7924">
        <w:rPr>
          <w:lang w:eastAsia="en-AU"/>
        </w:rPr>
        <w:t xml:space="preserve">required. However, licence conditions are </w:t>
      </w:r>
      <w:r w:rsidR="00577E0D">
        <w:rPr>
          <w:lang w:eastAsia="en-AU"/>
        </w:rPr>
        <w:t xml:space="preserve">imposed </w:t>
      </w:r>
      <w:r w:rsidRPr="000F7924">
        <w:rPr>
          <w:lang w:eastAsia="en-AU"/>
        </w:rPr>
        <w:t xml:space="preserve">regarding post-release review (PRR) to ensure that there is ongoing oversight of the release and to allow the collection of information to verify the findings of the RARMP. The licence also contains </w:t>
      </w:r>
      <w:r w:rsidR="00F74413">
        <w:rPr>
          <w:lang w:eastAsia="en-AU"/>
        </w:rPr>
        <w:t>several general</w:t>
      </w:r>
      <w:r w:rsidRPr="000F7924">
        <w:rPr>
          <w:lang w:eastAsia="en-AU"/>
        </w:rPr>
        <w:t xml:space="preserve"> conditions relating to ongoing licence holder suitability, auditing and monitoring, and reporting requirements, which include an obligation to report any unintended effects.</w:t>
      </w:r>
    </w:p>
    <w:bookmarkEnd w:id="2"/>
    <w:p w14:paraId="75F2A0DB" w14:textId="112EC2F2" w:rsidR="008B4CAD" w:rsidRPr="000F7924" w:rsidRDefault="008B4CAD" w:rsidP="00993322">
      <w:r w:rsidRPr="000F7924">
        <w:br w:type="page"/>
      </w:r>
    </w:p>
    <w:p w14:paraId="7EF7B979" w14:textId="778C17F0" w:rsidR="00C642EA" w:rsidRPr="000F7924" w:rsidRDefault="00C642EA" w:rsidP="00BD0909">
      <w:pPr>
        <w:pStyle w:val="Heading1"/>
        <w:spacing w:after="0"/>
        <w:jc w:val="center"/>
      </w:pPr>
      <w:bookmarkStart w:id="4" w:name="_Toc152065677"/>
      <w:bookmarkStart w:id="5" w:name="_Toc219110420"/>
      <w:r w:rsidRPr="000F7924">
        <w:lastRenderedPageBreak/>
        <w:t>Table of Contents</w:t>
      </w:r>
      <w:bookmarkEnd w:id="4"/>
      <w:bookmarkEnd w:id="5"/>
    </w:p>
    <w:sdt>
      <w:sdtPr>
        <w:rPr>
          <w:rFonts w:ascii="Calibri" w:eastAsiaTheme="minorHAnsi" w:hAnsi="Calibri" w:cstheme="minorBidi"/>
          <w:color w:val="auto"/>
          <w:sz w:val="22"/>
          <w:szCs w:val="22"/>
          <w:lang w:val="en-AU"/>
        </w:rPr>
        <w:id w:val="-153148183"/>
        <w:docPartObj>
          <w:docPartGallery w:val="Table of Contents"/>
          <w:docPartUnique/>
        </w:docPartObj>
      </w:sdtPr>
      <w:sdtEndPr>
        <w:rPr>
          <w:b/>
          <w:bCs/>
          <w:noProof/>
        </w:rPr>
      </w:sdtEndPr>
      <w:sdtContent>
        <w:p w14:paraId="67BBF340" w14:textId="52DF295B" w:rsidR="00D214C6" w:rsidRPr="00C5328E" w:rsidRDefault="00D214C6" w:rsidP="00C5328E">
          <w:pPr>
            <w:pStyle w:val="TOCHeading"/>
            <w:spacing w:before="0" w:after="0"/>
            <w:rPr>
              <w:color w:val="auto"/>
              <w:lang w:val="en-AU"/>
            </w:rPr>
          </w:pPr>
        </w:p>
        <w:p w14:paraId="32DE5B01" w14:textId="5A0D4E30" w:rsidR="00B53371" w:rsidRDefault="00D214C6">
          <w:pPr>
            <w:pStyle w:val="TOC1"/>
            <w:rPr>
              <w:rFonts w:asciiTheme="minorHAnsi" w:eastAsiaTheme="minorEastAsia" w:hAnsiTheme="minorHAnsi"/>
              <w:b w:val="0"/>
              <w:noProof/>
              <w:kern w:val="2"/>
              <w:sz w:val="24"/>
              <w:szCs w:val="24"/>
              <w:lang w:eastAsia="en-AU"/>
              <w14:ligatures w14:val="standardContextual"/>
            </w:rPr>
          </w:pPr>
          <w:r w:rsidRPr="000F7924">
            <w:fldChar w:fldCharType="begin" w:fldLock="1"/>
          </w:r>
          <w:r w:rsidRPr="000F7924">
            <w:instrText xml:space="preserve"> TOC \o "1-3" \h \z \u </w:instrText>
          </w:r>
          <w:r w:rsidRPr="000F7924">
            <w:fldChar w:fldCharType="separate"/>
          </w:r>
          <w:hyperlink w:anchor="_Toc219110419" w:history="1">
            <w:r w:rsidR="00B53371" w:rsidRPr="00C45F64">
              <w:rPr>
                <w:rStyle w:val="Hyperlink"/>
                <w:noProof/>
              </w:rPr>
              <w:t>Summary of the Risk Assessment and Risk Management Plan</w:t>
            </w:r>
            <w:r w:rsidR="00B53371">
              <w:rPr>
                <w:noProof/>
                <w:webHidden/>
              </w:rPr>
              <w:tab/>
            </w:r>
            <w:r w:rsidR="00B53371">
              <w:rPr>
                <w:noProof/>
                <w:webHidden/>
              </w:rPr>
              <w:fldChar w:fldCharType="begin" w:fldLock="1"/>
            </w:r>
            <w:r w:rsidR="00B53371">
              <w:rPr>
                <w:noProof/>
                <w:webHidden/>
              </w:rPr>
              <w:instrText xml:space="preserve"> PAGEREF _Toc219110419 \h </w:instrText>
            </w:r>
            <w:r w:rsidR="00B53371">
              <w:rPr>
                <w:noProof/>
                <w:webHidden/>
              </w:rPr>
            </w:r>
            <w:r w:rsidR="00B53371">
              <w:rPr>
                <w:noProof/>
                <w:webHidden/>
              </w:rPr>
              <w:fldChar w:fldCharType="separate"/>
            </w:r>
            <w:r w:rsidR="00B53371">
              <w:rPr>
                <w:noProof/>
                <w:webHidden/>
              </w:rPr>
              <w:t>i</w:t>
            </w:r>
            <w:r w:rsidR="00B53371">
              <w:rPr>
                <w:noProof/>
                <w:webHidden/>
              </w:rPr>
              <w:fldChar w:fldCharType="end"/>
            </w:r>
          </w:hyperlink>
        </w:p>
        <w:p w14:paraId="175600F8" w14:textId="2725EEA5" w:rsidR="00B53371" w:rsidRDefault="00B53371">
          <w:pPr>
            <w:pStyle w:val="TOC1"/>
            <w:rPr>
              <w:rFonts w:asciiTheme="minorHAnsi" w:eastAsiaTheme="minorEastAsia" w:hAnsiTheme="minorHAnsi"/>
              <w:b w:val="0"/>
              <w:noProof/>
              <w:kern w:val="2"/>
              <w:sz w:val="24"/>
              <w:szCs w:val="24"/>
              <w:lang w:eastAsia="en-AU"/>
              <w14:ligatures w14:val="standardContextual"/>
            </w:rPr>
          </w:pPr>
          <w:hyperlink w:anchor="_Toc219110420" w:history="1">
            <w:r w:rsidRPr="00C45F64">
              <w:rPr>
                <w:rStyle w:val="Hyperlink"/>
                <w:noProof/>
              </w:rPr>
              <w:t>Table of Contents</w:t>
            </w:r>
            <w:r>
              <w:rPr>
                <w:noProof/>
                <w:webHidden/>
              </w:rPr>
              <w:tab/>
            </w:r>
            <w:r>
              <w:rPr>
                <w:noProof/>
                <w:webHidden/>
              </w:rPr>
              <w:fldChar w:fldCharType="begin" w:fldLock="1"/>
            </w:r>
            <w:r>
              <w:rPr>
                <w:noProof/>
                <w:webHidden/>
              </w:rPr>
              <w:instrText xml:space="preserve"> PAGEREF _Toc219110420 \h </w:instrText>
            </w:r>
            <w:r>
              <w:rPr>
                <w:noProof/>
                <w:webHidden/>
              </w:rPr>
            </w:r>
            <w:r>
              <w:rPr>
                <w:noProof/>
                <w:webHidden/>
              </w:rPr>
              <w:fldChar w:fldCharType="separate"/>
            </w:r>
            <w:r>
              <w:rPr>
                <w:noProof/>
                <w:webHidden/>
              </w:rPr>
              <w:t>iii</w:t>
            </w:r>
            <w:r>
              <w:rPr>
                <w:noProof/>
                <w:webHidden/>
              </w:rPr>
              <w:fldChar w:fldCharType="end"/>
            </w:r>
          </w:hyperlink>
        </w:p>
        <w:p w14:paraId="596FE822" w14:textId="56B76227" w:rsidR="00B53371" w:rsidRDefault="00B53371">
          <w:pPr>
            <w:pStyle w:val="TOC1"/>
            <w:rPr>
              <w:rFonts w:asciiTheme="minorHAnsi" w:eastAsiaTheme="minorEastAsia" w:hAnsiTheme="minorHAnsi"/>
              <w:b w:val="0"/>
              <w:noProof/>
              <w:kern w:val="2"/>
              <w:sz w:val="24"/>
              <w:szCs w:val="24"/>
              <w:lang w:eastAsia="en-AU"/>
              <w14:ligatures w14:val="standardContextual"/>
            </w:rPr>
          </w:pPr>
          <w:hyperlink w:anchor="_Toc219110421" w:history="1">
            <w:r w:rsidRPr="00C45F64">
              <w:rPr>
                <w:rStyle w:val="Hyperlink"/>
                <w:noProof/>
              </w:rPr>
              <w:t>Abbreviations</w:t>
            </w:r>
            <w:r>
              <w:rPr>
                <w:noProof/>
                <w:webHidden/>
              </w:rPr>
              <w:tab/>
            </w:r>
            <w:r>
              <w:rPr>
                <w:noProof/>
                <w:webHidden/>
              </w:rPr>
              <w:fldChar w:fldCharType="begin" w:fldLock="1"/>
            </w:r>
            <w:r>
              <w:rPr>
                <w:noProof/>
                <w:webHidden/>
              </w:rPr>
              <w:instrText xml:space="preserve"> PAGEREF _Toc219110421 \h </w:instrText>
            </w:r>
            <w:r>
              <w:rPr>
                <w:noProof/>
                <w:webHidden/>
              </w:rPr>
            </w:r>
            <w:r>
              <w:rPr>
                <w:noProof/>
                <w:webHidden/>
              </w:rPr>
              <w:fldChar w:fldCharType="separate"/>
            </w:r>
            <w:r>
              <w:rPr>
                <w:noProof/>
                <w:webHidden/>
              </w:rPr>
              <w:t>v</w:t>
            </w:r>
            <w:r>
              <w:rPr>
                <w:noProof/>
                <w:webHidden/>
              </w:rPr>
              <w:fldChar w:fldCharType="end"/>
            </w:r>
          </w:hyperlink>
        </w:p>
        <w:p w14:paraId="3529497A" w14:textId="4FCA6CB0" w:rsidR="00B53371" w:rsidRDefault="00B53371">
          <w:pPr>
            <w:pStyle w:val="TOC1"/>
            <w:tabs>
              <w:tab w:val="left" w:pos="1200"/>
            </w:tabs>
            <w:rPr>
              <w:rFonts w:asciiTheme="minorHAnsi" w:eastAsiaTheme="minorEastAsia" w:hAnsiTheme="minorHAnsi"/>
              <w:b w:val="0"/>
              <w:noProof/>
              <w:kern w:val="2"/>
              <w:sz w:val="24"/>
              <w:szCs w:val="24"/>
              <w:lang w:eastAsia="en-AU"/>
              <w14:ligatures w14:val="standardContextual"/>
            </w:rPr>
          </w:pPr>
          <w:hyperlink w:anchor="_Toc219110422" w:history="1">
            <w:r w:rsidRPr="00C45F64">
              <w:rPr>
                <w:rStyle w:val="Hyperlink"/>
                <w:noProof/>
              </w:rPr>
              <w:t>Chapter 1</w:t>
            </w:r>
            <w:r>
              <w:rPr>
                <w:rFonts w:asciiTheme="minorHAnsi" w:eastAsiaTheme="minorEastAsia" w:hAnsiTheme="minorHAnsi"/>
                <w:b w:val="0"/>
                <w:noProof/>
                <w:kern w:val="2"/>
                <w:sz w:val="24"/>
                <w:szCs w:val="24"/>
                <w:lang w:eastAsia="en-AU"/>
                <w14:ligatures w14:val="standardContextual"/>
              </w:rPr>
              <w:tab/>
            </w:r>
            <w:r w:rsidRPr="00C45F64">
              <w:rPr>
                <w:rStyle w:val="Hyperlink"/>
                <w:noProof/>
              </w:rPr>
              <w:t>Risk assessment context</w:t>
            </w:r>
            <w:r>
              <w:rPr>
                <w:noProof/>
                <w:webHidden/>
              </w:rPr>
              <w:tab/>
            </w:r>
            <w:r>
              <w:rPr>
                <w:noProof/>
                <w:webHidden/>
              </w:rPr>
              <w:fldChar w:fldCharType="begin" w:fldLock="1"/>
            </w:r>
            <w:r>
              <w:rPr>
                <w:noProof/>
                <w:webHidden/>
              </w:rPr>
              <w:instrText xml:space="preserve"> PAGEREF _Toc219110422 \h </w:instrText>
            </w:r>
            <w:r>
              <w:rPr>
                <w:noProof/>
                <w:webHidden/>
              </w:rPr>
            </w:r>
            <w:r>
              <w:rPr>
                <w:noProof/>
                <w:webHidden/>
              </w:rPr>
              <w:fldChar w:fldCharType="separate"/>
            </w:r>
            <w:r>
              <w:rPr>
                <w:noProof/>
                <w:webHidden/>
              </w:rPr>
              <w:t>1</w:t>
            </w:r>
            <w:r>
              <w:rPr>
                <w:noProof/>
                <w:webHidden/>
              </w:rPr>
              <w:fldChar w:fldCharType="end"/>
            </w:r>
          </w:hyperlink>
        </w:p>
        <w:p w14:paraId="0BF4A118" w14:textId="7A007D21"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23" w:history="1">
            <w:r w:rsidRPr="00C45F64">
              <w:rPr>
                <w:rStyle w:val="Hyperlink"/>
                <w:noProof/>
              </w:rPr>
              <w:t>Section 1</w:t>
            </w:r>
            <w:r>
              <w:rPr>
                <w:rFonts w:asciiTheme="minorHAnsi" w:eastAsiaTheme="minorEastAsia" w:hAnsiTheme="minorHAnsi"/>
                <w:noProof/>
                <w:kern w:val="2"/>
                <w:sz w:val="24"/>
                <w:szCs w:val="24"/>
                <w:lang w:eastAsia="en-AU"/>
                <w14:ligatures w14:val="standardContextual"/>
              </w:rPr>
              <w:tab/>
            </w:r>
            <w:r w:rsidRPr="00C45F64">
              <w:rPr>
                <w:rStyle w:val="Hyperlink"/>
                <w:noProof/>
              </w:rPr>
              <w:t>Background</w:t>
            </w:r>
            <w:r>
              <w:rPr>
                <w:noProof/>
                <w:webHidden/>
              </w:rPr>
              <w:tab/>
            </w:r>
            <w:r>
              <w:rPr>
                <w:noProof/>
                <w:webHidden/>
              </w:rPr>
              <w:fldChar w:fldCharType="begin" w:fldLock="1"/>
            </w:r>
            <w:r>
              <w:rPr>
                <w:noProof/>
                <w:webHidden/>
              </w:rPr>
              <w:instrText xml:space="preserve"> PAGEREF _Toc219110423 \h </w:instrText>
            </w:r>
            <w:r>
              <w:rPr>
                <w:noProof/>
                <w:webHidden/>
              </w:rPr>
            </w:r>
            <w:r>
              <w:rPr>
                <w:noProof/>
                <w:webHidden/>
              </w:rPr>
              <w:fldChar w:fldCharType="separate"/>
            </w:r>
            <w:r>
              <w:rPr>
                <w:noProof/>
                <w:webHidden/>
              </w:rPr>
              <w:t>1</w:t>
            </w:r>
            <w:r>
              <w:rPr>
                <w:noProof/>
                <w:webHidden/>
              </w:rPr>
              <w:fldChar w:fldCharType="end"/>
            </w:r>
          </w:hyperlink>
        </w:p>
        <w:p w14:paraId="42D4CC0B" w14:textId="03A07F05"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24" w:history="1">
            <w:r w:rsidRPr="00C45F64">
              <w:rPr>
                <w:rStyle w:val="Hyperlink"/>
                <w:noProof/>
              </w:rPr>
              <w:t>1.1</w:t>
            </w:r>
            <w:r>
              <w:rPr>
                <w:rFonts w:asciiTheme="minorHAnsi" w:eastAsiaTheme="minorEastAsia" w:hAnsiTheme="minorHAnsi"/>
                <w:noProof/>
                <w:kern w:val="2"/>
                <w:sz w:val="24"/>
                <w:szCs w:val="24"/>
                <w:lang w:eastAsia="en-AU"/>
                <w14:ligatures w14:val="standardContextual"/>
              </w:rPr>
              <w:tab/>
            </w:r>
            <w:r w:rsidRPr="00C45F64">
              <w:rPr>
                <w:rStyle w:val="Hyperlink"/>
                <w:noProof/>
              </w:rPr>
              <w:t>Interface with other regulatory schemes – defining the scope of this evaluation</w:t>
            </w:r>
            <w:r>
              <w:rPr>
                <w:noProof/>
                <w:webHidden/>
              </w:rPr>
              <w:tab/>
            </w:r>
            <w:r>
              <w:rPr>
                <w:noProof/>
                <w:webHidden/>
              </w:rPr>
              <w:fldChar w:fldCharType="begin" w:fldLock="1"/>
            </w:r>
            <w:r>
              <w:rPr>
                <w:noProof/>
                <w:webHidden/>
              </w:rPr>
              <w:instrText xml:space="preserve"> PAGEREF _Toc219110424 \h </w:instrText>
            </w:r>
            <w:r>
              <w:rPr>
                <w:noProof/>
                <w:webHidden/>
              </w:rPr>
            </w:r>
            <w:r>
              <w:rPr>
                <w:noProof/>
                <w:webHidden/>
              </w:rPr>
              <w:fldChar w:fldCharType="separate"/>
            </w:r>
            <w:r>
              <w:rPr>
                <w:noProof/>
                <w:webHidden/>
              </w:rPr>
              <w:t>2</w:t>
            </w:r>
            <w:r>
              <w:rPr>
                <w:noProof/>
                <w:webHidden/>
              </w:rPr>
              <w:fldChar w:fldCharType="end"/>
            </w:r>
          </w:hyperlink>
        </w:p>
        <w:p w14:paraId="78A48FEB" w14:textId="0332EB2F"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25" w:history="1">
            <w:r w:rsidRPr="00C45F64">
              <w:rPr>
                <w:rStyle w:val="Hyperlink"/>
                <w:noProof/>
              </w:rPr>
              <w:t>Section 2</w:t>
            </w:r>
            <w:r>
              <w:rPr>
                <w:rFonts w:asciiTheme="minorHAnsi" w:eastAsiaTheme="minorEastAsia" w:hAnsiTheme="minorHAnsi"/>
                <w:noProof/>
                <w:kern w:val="2"/>
                <w:sz w:val="24"/>
                <w:szCs w:val="24"/>
                <w:lang w:eastAsia="en-AU"/>
                <w14:ligatures w14:val="standardContextual"/>
              </w:rPr>
              <w:tab/>
            </w:r>
            <w:r w:rsidRPr="00C45F64">
              <w:rPr>
                <w:rStyle w:val="Hyperlink"/>
                <w:noProof/>
              </w:rPr>
              <w:t>The proposed dealings</w:t>
            </w:r>
            <w:r>
              <w:rPr>
                <w:noProof/>
                <w:webHidden/>
              </w:rPr>
              <w:tab/>
            </w:r>
            <w:r>
              <w:rPr>
                <w:noProof/>
                <w:webHidden/>
              </w:rPr>
              <w:fldChar w:fldCharType="begin" w:fldLock="1"/>
            </w:r>
            <w:r>
              <w:rPr>
                <w:noProof/>
                <w:webHidden/>
              </w:rPr>
              <w:instrText xml:space="preserve"> PAGEREF _Toc219110425 \h </w:instrText>
            </w:r>
            <w:r>
              <w:rPr>
                <w:noProof/>
                <w:webHidden/>
              </w:rPr>
            </w:r>
            <w:r>
              <w:rPr>
                <w:noProof/>
                <w:webHidden/>
              </w:rPr>
              <w:fldChar w:fldCharType="separate"/>
            </w:r>
            <w:r>
              <w:rPr>
                <w:noProof/>
                <w:webHidden/>
              </w:rPr>
              <w:t>2</w:t>
            </w:r>
            <w:r>
              <w:rPr>
                <w:noProof/>
                <w:webHidden/>
              </w:rPr>
              <w:fldChar w:fldCharType="end"/>
            </w:r>
          </w:hyperlink>
        </w:p>
        <w:p w14:paraId="5C3226FA" w14:textId="4FB3739F"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26" w:history="1">
            <w:r w:rsidRPr="00C45F64">
              <w:rPr>
                <w:rStyle w:val="Hyperlink"/>
                <w:noProof/>
              </w:rPr>
              <w:t>Section 3</w:t>
            </w:r>
            <w:r>
              <w:rPr>
                <w:rFonts w:asciiTheme="minorHAnsi" w:eastAsiaTheme="minorEastAsia" w:hAnsiTheme="minorHAnsi"/>
                <w:noProof/>
                <w:kern w:val="2"/>
                <w:sz w:val="24"/>
                <w:szCs w:val="24"/>
                <w:lang w:eastAsia="en-AU"/>
                <w14:ligatures w14:val="standardContextual"/>
              </w:rPr>
              <w:tab/>
            </w:r>
            <w:r w:rsidRPr="00C45F64">
              <w:rPr>
                <w:rStyle w:val="Hyperlink"/>
                <w:noProof/>
              </w:rPr>
              <w:t>The parent organism</w:t>
            </w:r>
            <w:r>
              <w:rPr>
                <w:noProof/>
                <w:webHidden/>
              </w:rPr>
              <w:tab/>
            </w:r>
            <w:r>
              <w:rPr>
                <w:noProof/>
                <w:webHidden/>
              </w:rPr>
              <w:fldChar w:fldCharType="begin" w:fldLock="1"/>
            </w:r>
            <w:r>
              <w:rPr>
                <w:noProof/>
                <w:webHidden/>
              </w:rPr>
              <w:instrText xml:space="preserve"> PAGEREF _Toc219110426 \h </w:instrText>
            </w:r>
            <w:r>
              <w:rPr>
                <w:noProof/>
                <w:webHidden/>
              </w:rPr>
            </w:r>
            <w:r>
              <w:rPr>
                <w:noProof/>
                <w:webHidden/>
              </w:rPr>
              <w:fldChar w:fldCharType="separate"/>
            </w:r>
            <w:r>
              <w:rPr>
                <w:noProof/>
                <w:webHidden/>
              </w:rPr>
              <w:t>3</w:t>
            </w:r>
            <w:r>
              <w:rPr>
                <w:noProof/>
                <w:webHidden/>
              </w:rPr>
              <w:fldChar w:fldCharType="end"/>
            </w:r>
          </w:hyperlink>
        </w:p>
        <w:p w14:paraId="0B0E215C" w14:textId="444A7CA1"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27" w:history="1">
            <w:r w:rsidRPr="00C45F64">
              <w:rPr>
                <w:rStyle w:val="Hyperlink"/>
                <w:noProof/>
              </w:rPr>
              <w:t>3.1</w:t>
            </w:r>
            <w:r>
              <w:rPr>
                <w:rFonts w:asciiTheme="minorHAnsi" w:eastAsiaTheme="minorEastAsia" w:hAnsiTheme="minorHAnsi"/>
                <w:noProof/>
                <w:kern w:val="2"/>
                <w:sz w:val="24"/>
                <w:szCs w:val="24"/>
                <w:lang w:eastAsia="en-AU"/>
                <w14:ligatures w14:val="standardContextual"/>
              </w:rPr>
              <w:tab/>
            </w:r>
            <w:r w:rsidRPr="00C45F64">
              <w:rPr>
                <w:rStyle w:val="Hyperlink"/>
                <w:noProof/>
              </w:rPr>
              <w:t>Production and consumption</w:t>
            </w:r>
            <w:r>
              <w:rPr>
                <w:noProof/>
                <w:webHidden/>
              </w:rPr>
              <w:tab/>
            </w:r>
            <w:r>
              <w:rPr>
                <w:noProof/>
                <w:webHidden/>
              </w:rPr>
              <w:fldChar w:fldCharType="begin" w:fldLock="1"/>
            </w:r>
            <w:r>
              <w:rPr>
                <w:noProof/>
                <w:webHidden/>
              </w:rPr>
              <w:instrText xml:space="preserve"> PAGEREF _Toc219110427 \h </w:instrText>
            </w:r>
            <w:r>
              <w:rPr>
                <w:noProof/>
                <w:webHidden/>
              </w:rPr>
            </w:r>
            <w:r>
              <w:rPr>
                <w:noProof/>
                <w:webHidden/>
              </w:rPr>
              <w:fldChar w:fldCharType="separate"/>
            </w:r>
            <w:r>
              <w:rPr>
                <w:noProof/>
                <w:webHidden/>
              </w:rPr>
              <w:t>3</w:t>
            </w:r>
            <w:r>
              <w:rPr>
                <w:noProof/>
                <w:webHidden/>
              </w:rPr>
              <w:fldChar w:fldCharType="end"/>
            </w:r>
          </w:hyperlink>
        </w:p>
        <w:p w14:paraId="38228669" w14:textId="1366C4CE"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28" w:history="1">
            <w:r w:rsidRPr="00C45F64">
              <w:rPr>
                <w:rStyle w:val="Hyperlink"/>
                <w:noProof/>
              </w:rPr>
              <w:t>3.2</w:t>
            </w:r>
            <w:r>
              <w:rPr>
                <w:rFonts w:asciiTheme="minorHAnsi" w:eastAsiaTheme="minorEastAsia" w:hAnsiTheme="minorHAnsi"/>
                <w:noProof/>
                <w:kern w:val="2"/>
                <w:sz w:val="24"/>
                <w:szCs w:val="24"/>
                <w:lang w:eastAsia="en-AU"/>
                <w14:ligatures w14:val="standardContextual"/>
              </w:rPr>
              <w:tab/>
            </w:r>
            <w:r w:rsidRPr="00C45F64">
              <w:rPr>
                <w:rStyle w:val="Hyperlink"/>
                <w:noProof/>
              </w:rPr>
              <w:t>Reproduction</w:t>
            </w:r>
            <w:r>
              <w:rPr>
                <w:noProof/>
                <w:webHidden/>
              </w:rPr>
              <w:tab/>
            </w:r>
            <w:r>
              <w:rPr>
                <w:noProof/>
                <w:webHidden/>
              </w:rPr>
              <w:fldChar w:fldCharType="begin" w:fldLock="1"/>
            </w:r>
            <w:r>
              <w:rPr>
                <w:noProof/>
                <w:webHidden/>
              </w:rPr>
              <w:instrText xml:space="preserve"> PAGEREF _Toc219110428 \h </w:instrText>
            </w:r>
            <w:r>
              <w:rPr>
                <w:noProof/>
                <w:webHidden/>
              </w:rPr>
            </w:r>
            <w:r>
              <w:rPr>
                <w:noProof/>
                <w:webHidden/>
              </w:rPr>
              <w:fldChar w:fldCharType="separate"/>
            </w:r>
            <w:r>
              <w:rPr>
                <w:noProof/>
                <w:webHidden/>
              </w:rPr>
              <w:t>3</w:t>
            </w:r>
            <w:r>
              <w:rPr>
                <w:noProof/>
                <w:webHidden/>
              </w:rPr>
              <w:fldChar w:fldCharType="end"/>
            </w:r>
          </w:hyperlink>
        </w:p>
        <w:p w14:paraId="1F8B48A2" w14:textId="48BA7433"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29" w:history="1">
            <w:r w:rsidRPr="00C45F64">
              <w:rPr>
                <w:rStyle w:val="Hyperlink"/>
                <w:noProof/>
              </w:rPr>
              <w:t>3.3</w:t>
            </w:r>
            <w:r>
              <w:rPr>
                <w:rFonts w:asciiTheme="minorHAnsi" w:eastAsiaTheme="minorEastAsia" w:hAnsiTheme="minorHAnsi"/>
                <w:noProof/>
                <w:kern w:val="2"/>
                <w:sz w:val="24"/>
                <w:szCs w:val="24"/>
                <w:lang w:eastAsia="en-AU"/>
                <w14:ligatures w14:val="standardContextual"/>
              </w:rPr>
              <w:tab/>
            </w:r>
            <w:r w:rsidRPr="00C45F64">
              <w:rPr>
                <w:rStyle w:val="Hyperlink"/>
                <w:noProof/>
              </w:rPr>
              <w:t>Phenotypic characteristics</w:t>
            </w:r>
            <w:r>
              <w:rPr>
                <w:noProof/>
                <w:webHidden/>
              </w:rPr>
              <w:tab/>
            </w:r>
            <w:r>
              <w:rPr>
                <w:noProof/>
                <w:webHidden/>
              </w:rPr>
              <w:fldChar w:fldCharType="begin" w:fldLock="1"/>
            </w:r>
            <w:r>
              <w:rPr>
                <w:noProof/>
                <w:webHidden/>
              </w:rPr>
              <w:instrText xml:space="preserve"> PAGEREF _Toc219110429 \h </w:instrText>
            </w:r>
            <w:r>
              <w:rPr>
                <w:noProof/>
                <w:webHidden/>
              </w:rPr>
            </w:r>
            <w:r>
              <w:rPr>
                <w:noProof/>
                <w:webHidden/>
              </w:rPr>
              <w:fldChar w:fldCharType="separate"/>
            </w:r>
            <w:r>
              <w:rPr>
                <w:noProof/>
                <w:webHidden/>
              </w:rPr>
              <w:t>5</w:t>
            </w:r>
            <w:r>
              <w:rPr>
                <w:noProof/>
                <w:webHidden/>
              </w:rPr>
              <w:fldChar w:fldCharType="end"/>
            </w:r>
          </w:hyperlink>
        </w:p>
        <w:p w14:paraId="3D6E2433" w14:textId="49B4488C"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30" w:history="1">
            <w:r w:rsidRPr="00C45F64">
              <w:rPr>
                <w:rStyle w:val="Hyperlink"/>
                <w:noProof/>
              </w:rPr>
              <w:t>3.4</w:t>
            </w:r>
            <w:r>
              <w:rPr>
                <w:rFonts w:asciiTheme="minorHAnsi" w:eastAsiaTheme="minorEastAsia" w:hAnsiTheme="minorHAnsi"/>
                <w:noProof/>
                <w:kern w:val="2"/>
                <w:sz w:val="24"/>
                <w:szCs w:val="24"/>
                <w:lang w:eastAsia="en-AU"/>
                <w14:ligatures w14:val="standardContextual"/>
              </w:rPr>
              <w:tab/>
            </w:r>
            <w:r w:rsidRPr="00C45F64">
              <w:rPr>
                <w:rStyle w:val="Hyperlink"/>
                <w:noProof/>
              </w:rPr>
              <w:t>Toxicity and allergenicity of tomatoes</w:t>
            </w:r>
            <w:r>
              <w:rPr>
                <w:noProof/>
                <w:webHidden/>
              </w:rPr>
              <w:tab/>
            </w:r>
            <w:r>
              <w:rPr>
                <w:noProof/>
                <w:webHidden/>
              </w:rPr>
              <w:fldChar w:fldCharType="begin" w:fldLock="1"/>
            </w:r>
            <w:r>
              <w:rPr>
                <w:noProof/>
                <w:webHidden/>
              </w:rPr>
              <w:instrText xml:space="preserve"> PAGEREF _Toc219110430 \h </w:instrText>
            </w:r>
            <w:r>
              <w:rPr>
                <w:noProof/>
                <w:webHidden/>
              </w:rPr>
            </w:r>
            <w:r>
              <w:rPr>
                <w:noProof/>
                <w:webHidden/>
              </w:rPr>
              <w:fldChar w:fldCharType="separate"/>
            </w:r>
            <w:r>
              <w:rPr>
                <w:noProof/>
                <w:webHidden/>
              </w:rPr>
              <w:t>5</w:t>
            </w:r>
            <w:r>
              <w:rPr>
                <w:noProof/>
                <w:webHidden/>
              </w:rPr>
              <w:fldChar w:fldCharType="end"/>
            </w:r>
          </w:hyperlink>
        </w:p>
        <w:p w14:paraId="456F9EF4" w14:textId="292B8CE5"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31" w:history="1">
            <w:r w:rsidRPr="00C45F64">
              <w:rPr>
                <w:rStyle w:val="Hyperlink"/>
                <w:noProof/>
              </w:rPr>
              <w:t>3.5</w:t>
            </w:r>
            <w:r>
              <w:rPr>
                <w:rFonts w:asciiTheme="minorHAnsi" w:eastAsiaTheme="minorEastAsia" w:hAnsiTheme="minorHAnsi"/>
                <w:noProof/>
                <w:kern w:val="2"/>
                <w:sz w:val="24"/>
                <w:szCs w:val="24"/>
                <w:lang w:eastAsia="en-AU"/>
                <w14:ligatures w14:val="standardContextual"/>
              </w:rPr>
              <w:tab/>
            </w:r>
            <w:r w:rsidRPr="00C45F64">
              <w:rPr>
                <w:rStyle w:val="Hyperlink"/>
                <w:noProof/>
              </w:rPr>
              <w:t>Weed risk potential for tomato plants outside cultivation</w:t>
            </w:r>
            <w:r>
              <w:rPr>
                <w:noProof/>
                <w:webHidden/>
              </w:rPr>
              <w:tab/>
            </w:r>
            <w:r>
              <w:rPr>
                <w:noProof/>
                <w:webHidden/>
              </w:rPr>
              <w:fldChar w:fldCharType="begin" w:fldLock="1"/>
            </w:r>
            <w:r>
              <w:rPr>
                <w:noProof/>
                <w:webHidden/>
              </w:rPr>
              <w:instrText xml:space="preserve"> PAGEREF _Toc219110431 \h </w:instrText>
            </w:r>
            <w:r>
              <w:rPr>
                <w:noProof/>
                <w:webHidden/>
              </w:rPr>
            </w:r>
            <w:r>
              <w:rPr>
                <w:noProof/>
                <w:webHidden/>
              </w:rPr>
              <w:fldChar w:fldCharType="separate"/>
            </w:r>
            <w:r>
              <w:rPr>
                <w:noProof/>
                <w:webHidden/>
              </w:rPr>
              <w:t>6</w:t>
            </w:r>
            <w:r>
              <w:rPr>
                <w:noProof/>
                <w:webHidden/>
              </w:rPr>
              <w:fldChar w:fldCharType="end"/>
            </w:r>
          </w:hyperlink>
        </w:p>
        <w:p w14:paraId="6631DC17" w14:textId="65B5B6E4"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32" w:history="1">
            <w:r w:rsidRPr="00C45F64">
              <w:rPr>
                <w:rStyle w:val="Hyperlink"/>
                <w:noProof/>
              </w:rPr>
              <w:t>Section 4</w:t>
            </w:r>
            <w:r>
              <w:rPr>
                <w:rFonts w:asciiTheme="minorHAnsi" w:eastAsiaTheme="minorEastAsia" w:hAnsiTheme="minorHAnsi"/>
                <w:noProof/>
                <w:kern w:val="2"/>
                <w:sz w:val="24"/>
                <w:szCs w:val="24"/>
                <w:lang w:eastAsia="en-AU"/>
                <w14:ligatures w14:val="standardContextual"/>
              </w:rPr>
              <w:tab/>
            </w:r>
            <w:r w:rsidRPr="00C45F64">
              <w:rPr>
                <w:rStyle w:val="Hyperlink"/>
                <w:noProof/>
              </w:rPr>
              <w:t>The GMO, nature and effect of the genetic modification</w:t>
            </w:r>
            <w:r>
              <w:rPr>
                <w:noProof/>
                <w:webHidden/>
              </w:rPr>
              <w:tab/>
            </w:r>
            <w:r>
              <w:rPr>
                <w:noProof/>
                <w:webHidden/>
              </w:rPr>
              <w:fldChar w:fldCharType="begin" w:fldLock="1"/>
            </w:r>
            <w:r>
              <w:rPr>
                <w:noProof/>
                <w:webHidden/>
              </w:rPr>
              <w:instrText xml:space="preserve"> PAGEREF _Toc219110432 \h </w:instrText>
            </w:r>
            <w:r>
              <w:rPr>
                <w:noProof/>
                <w:webHidden/>
              </w:rPr>
            </w:r>
            <w:r>
              <w:rPr>
                <w:noProof/>
                <w:webHidden/>
              </w:rPr>
              <w:fldChar w:fldCharType="separate"/>
            </w:r>
            <w:r>
              <w:rPr>
                <w:noProof/>
                <w:webHidden/>
              </w:rPr>
              <w:t>7</w:t>
            </w:r>
            <w:r>
              <w:rPr>
                <w:noProof/>
                <w:webHidden/>
              </w:rPr>
              <w:fldChar w:fldCharType="end"/>
            </w:r>
          </w:hyperlink>
        </w:p>
        <w:p w14:paraId="21D55C50" w14:textId="4691611E"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33" w:history="1">
            <w:r w:rsidRPr="00C45F64">
              <w:rPr>
                <w:rStyle w:val="Hyperlink"/>
                <w:noProof/>
              </w:rPr>
              <w:t>4.1</w:t>
            </w:r>
            <w:r>
              <w:rPr>
                <w:rFonts w:asciiTheme="minorHAnsi" w:eastAsiaTheme="minorEastAsia" w:hAnsiTheme="minorHAnsi"/>
                <w:noProof/>
                <w:kern w:val="2"/>
                <w:sz w:val="24"/>
                <w:szCs w:val="24"/>
                <w:lang w:eastAsia="en-AU"/>
                <w14:ligatures w14:val="standardContextual"/>
              </w:rPr>
              <w:tab/>
            </w:r>
            <w:r w:rsidRPr="00C45F64">
              <w:rPr>
                <w:rStyle w:val="Hyperlink"/>
                <w:noProof/>
              </w:rPr>
              <w:t>The genetic modifications in the GMO proposed for release</w:t>
            </w:r>
            <w:r>
              <w:rPr>
                <w:noProof/>
                <w:webHidden/>
              </w:rPr>
              <w:tab/>
            </w:r>
            <w:r>
              <w:rPr>
                <w:noProof/>
                <w:webHidden/>
              </w:rPr>
              <w:fldChar w:fldCharType="begin" w:fldLock="1"/>
            </w:r>
            <w:r>
              <w:rPr>
                <w:noProof/>
                <w:webHidden/>
              </w:rPr>
              <w:instrText xml:space="preserve"> PAGEREF _Toc219110433 \h </w:instrText>
            </w:r>
            <w:r>
              <w:rPr>
                <w:noProof/>
                <w:webHidden/>
              </w:rPr>
            </w:r>
            <w:r>
              <w:rPr>
                <w:noProof/>
                <w:webHidden/>
              </w:rPr>
              <w:fldChar w:fldCharType="separate"/>
            </w:r>
            <w:r>
              <w:rPr>
                <w:noProof/>
                <w:webHidden/>
              </w:rPr>
              <w:t>7</w:t>
            </w:r>
            <w:r>
              <w:rPr>
                <w:noProof/>
                <w:webHidden/>
              </w:rPr>
              <w:fldChar w:fldCharType="end"/>
            </w:r>
          </w:hyperlink>
        </w:p>
        <w:p w14:paraId="11432981" w14:textId="1CA1E3DB"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34" w:history="1">
            <w:r w:rsidRPr="00C45F64">
              <w:rPr>
                <w:rStyle w:val="Hyperlink"/>
                <w:noProof/>
              </w:rPr>
              <w:t>4.2</w:t>
            </w:r>
            <w:r>
              <w:rPr>
                <w:rFonts w:asciiTheme="minorHAnsi" w:eastAsiaTheme="minorEastAsia" w:hAnsiTheme="minorHAnsi"/>
                <w:noProof/>
                <w:kern w:val="2"/>
                <w:sz w:val="24"/>
                <w:szCs w:val="24"/>
                <w:lang w:eastAsia="en-AU"/>
                <w14:ligatures w14:val="standardContextual"/>
              </w:rPr>
              <w:tab/>
            </w:r>
            <w:r w:rsidRPr="00C45F64">
              <w:rPr>
                <w:rStyle w:val="Hyperlink"/>
                <w:noProof/>
              </w:rPr>
              <w:t>Method of genetic modification</w:t>
            </w:r>
            <w:r>
              <w:rPr>
                <w:noProof/>
                <w:webHidden/>
              </w:rPr>
              <w:tab/>
            </w:r>
            <w:r>
              <w:rPr>
                <w:noProof/>
                <w:webHidden/>
              </w:rPr>
              <w:fldChar w:fldCharType="begin" w:fldLock="1"/>
            </w:r>
            <w:r>
              <w:rPr>
                <w:noProof/>
                <w:webHidden/>
              </w:rPr>
              <w:instrText xml:space="preserve"> PAGEREF _Toc219110434 \h </w:instrText>
            </w:r>
            <w:r>
              <w:rPr>
                <w:noProof/>
                <w:webHidden/>
              </w:rPr>
            </w:r>
            <w:r>
              <w:rPr>
                <w:noProof/>
                <w:webHidden/>
              </w:rPr>
              <w:fldChar w:fldCharType="separate"/>
            </w:r>
            <w:r>
              <w:rPr>
                <w:noProof/>
                <w:webHidden/>
              </w:rPr>
              <w:t>13</w:t>
            </w:r>
            <w:r>
              <w:rPr>
                <w:noProof/>
                <w:webHidden/>
              </w:rPr>
              <w:fldChar w:fldCharType="end"/>
            </w:r>
          </w:hyperlink>
        </w:p>
        <w:p w14:paraId="589BF56E" w14:textId="1AFBE071"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35" w:history="1">
            <w:r w:rsidRPr="00C45F64">
              <w:rPr>
                <w:rStyle w:val="Hyperlink"/>
                <w:noProof/>
              </w:rPr>
              <w:t>4.3</w:t>
            </w:r>
            <w:r>
              <w:rPr>
                <w:rFonts w:asciiTheme="minorHAnsi" w:eastAsiaTheme="minorEastAsia" w:hAnsiTheme="minorHAnsi"/>
                <w:noProof/>
                <w:kern w:val="2"/>
                <w:sz w:val="24"/>
                <w:szCs w:val="24"/>
                <w:lang w:eastAsia="en-AU"/>
                <w14:ligatures w14:val="standardContextual"/>
              </w:rPr>
              <w:tab/>
            </w:r>
            <w:r w:rsidRPr="00C45F64">
              <w:rPr>
                <w:rStyle w:val="Hyperlink"/>
                <w:noProof/>
              </w:rPr>
              <w:t>Toxicity and allergenicity of the proteins associated with the introduced genes</w:t>
            </w:r>
            <w:r>
              <w:rPr>
                <w:noProof/>
                <w:webHidden/>
              </w:rPr>
              <w:tab/>
            </w:r>
            <w:r>
              <w:rPr>
                <w:noProof/>
                <w:webHidden/>
              </w:rPr>
              <w:fldChar w:fldCharType="begin" w:fldLock="1"/>
            </w:r>
            <w:r>
              <w:rPr>
                <w:noProof/>
                <w:webHidden/>
              </w:rPr>
              <w:instrText xml:space="preserve"> PAGEREF _Toc219110435 \h </w:instrText>
            </w:r>
            <w:r>
              <w:rPr>
                <w:noProof/>
                <w:webHidden/>
              </w:rPr>
            </w:r>
            <w:r>
              <w:rPr>
                <w:noProof/>
                <w:webHidden/>
              </w:rPr>
              <w:fldChar w:fldCharType="separate"/>
            </w:r>
            <w:r>
              <w:rPr>
                <w:noProof/>
                <w:webHidden/>
              </w:rPr>
              <w:t>13</w:t>
            </w:r>
            <w:r>
              <w:rPr>
                <w:noProof/>
                <w:webHidden/>
              </w:rPr>
              <w:fldChar w:fldCharType="end"/>
            </w:r>
          </w:hyperlink>
        </w:p>
        <w:p w14:paraId="7223664F" w14:textId="20C8B30F"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36" w:history="1">
            <w:r w:rsidRPr="00C45F64">
              <w:rPr>
                <w:rStyle w:val="Hyperlink"/>
                <w:noProof/>
              </w:rPr>
              <w:t>4.4</w:t>
            </w:r>
            <w:r>
              <w:rPr>
                <w:rFonts w:asciiTheme="minorHAnsi" w:eastAsiaTheme="minorEastAsia" w:hAnsiTheme="minorHAnsi"/>
                <w:noProof/>
                <w:kern w:val="2"/>
                <w:sz w:val="24"/>
                <w:szCs w:val="24"/>
                <w:lang w:eastAsia="en-AU"/>
                <w14:ligatures w14:val="standardContextual"/>
              </w:rPr>
              <w:tab/>
            </w:r>
            <w:r w:rsidRPr="00C45F64">
              <w:rPr>
                <w:rStyle w:val="Hyperlink"/>
                <w:noProof/>
              </w:rPr>
              <w:t>Toxicity and allergenicity of the end products associated with the introduced genes</w:t>
            </w:r>
            <w:r>
              <w:rPr>
                <w:noProof/>
                <w:webHidden/>
              </w:rPr>
              <w:tab/>
            </w:r>
            <w:r>
              <w:rPr>
                <w:noProof/>
                <w:webHidden/>
              </w:rPr>
              <w:fldChar w:fldCharType="begin" w:fldLock="1"/>
            </w:r>
            <w:r>
              <w:rPr>
                <w:noProof/>
                <w:webHidden/>
              </w:rPr>
              <w:instrText xml:space="preserve"> PAGEREF _Toc219110436 \h </w:instrText>
            </w:r>
            <w:r>
              <w:rPr>
                <w:noProof/>
                <w:webHidden/>
              </w:rPr>
            </w:r>
            <w:r>
              <w:rPr>
                <w:noProof/>
                <w:webHidden/>
              </w:rPr>
              <w:fldChar w:fldCharType="separate"/>
            </w:r>
            <w:r>
              <w:rPr>
                <w:noProof/>
                <w:webHidden/>
              </w:rPr>
              <w:t>14</w:t>
            </w:r>
            <w:r>
              <w:rPr>
                <w:noProof/>
                <w:webHidden/>
              </w:rPr>
              <w:fldChar w:fldCharType="end"/>
            </w:r>
          </w:hyperlink>
        </w:p>
        <w:p w14:paraId="5318CD60" w14:textId="22115F0F"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37" w:history="1">
            <w:r w:rsidRPr="00C45F64">
              <w:rPr>
                <w:rStyle w:val="Hyperlink"/>
                <w:noProof/>
              </w:rPr>
              <w:t>4.5</w:t>
            </w:r>
            <w:r>
              <w:rPr>
                <w:rFonts w:asciiTheme="minorHAnsi" w:eastAsiaTheme="minorEastAsia" w:hAnsiTheme="minorHAnsi"/>
                <w:noProof/>
                <w:kern w:val="2"/>
                <w:sz w:val="24"/>
                <w:szCs w:val="24"/>
                <w:lang w:eastAsia="en-AU"/>
                <w14:ligatures w14:val="standardContextual"/>
              </w:rPr>
              <w:tab/>
            </w:r>
            <w:r w:rsidRPr="00C45F64">
              <w:rPr>
                <w:rStyle w:val="Hyperlink"/>
                <w:noProof/>
              </w:rPr>
              <w:t>Characterisation of the GMO</w:t>
            </w:r>
            <w:r>
              <w:rPr>
                <w:noProof/>
                <w:webHidden/>
              </w:rPr>
              <w:tab/>
            </w:r>
            <w:r>
              <w:rPr>
                <w:noProof/>
                <w:webHidden/>
              </w:rPr>
              <w:fldChar w:fldCharType="begin" w:fldLock="1"/>
            </w:r>
            <w:r>
              <w:rPr>
                <w:noProof/>
                <w:webHidden/>
              </w:rPr>
              <w:instrText xml:space="preserve"> PAGEREF _Toc219110437 \h </w:instrText>
            </w:r>
            <w:r>
              <w:rPr>
                <w:noProof/>
                <w:webHidden/>
              </w:rPr>
            </w:r>
            <w:r>
              <w:rPr>
                <w:noProof/>
                <w:webHidden/>
              </w:rPr>
              <w:fldChar w:fldCharType="separate"/>
            </w:r>
            <w:r>
              <w:rPr>
                <w:noProof/>
                <w:webHidden/>
              </w:rPr>
              <w:t>15</w:t>
            </w:r>
            <w:r>
              <w:rPr>
                <w:noProof/>
                <w:webHidden/>
              </w:rPr>
              <w:fldChar w:fldCharType="end"/>
            </w:r>
          </w:hyperlink>
        </w:p>
        <w:p w14:paraId="798BAC45" w14:textId="1F3929C4"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38" w:history="1">
            <w:r w:rsidRPr="00C45F64">
              <w:rPr>
                <w:rStyle w:val="Hyperlink"/>
                <w:noProof/>
              </w:rPr>
              <w:t>Section 5</w:t>
            </w:r>
            <w:r>
              <w:rPr>
                <w:rFonts w:asciiTheme="minorHAnsi" w:eastAsiaTheme="minorEastAsia" w:hAnsiTheme="minorHAnsi"/>
                <w:noProof/>
                <w:kern w:val="2"/>
                <w:sz w:val="24"/>
                <w:szCs w:val="24"/>
                <w:lang w:eastAsia="en-AU"/>
                <w14:ligatures w14:val="standardContextual"/>
              </w:rPr>
              <w:tab/>
            </w:r>
            <w:r w:rsidRPr="00C45F64">
              <w:rPr>
                <w:rStyle w:val="Hyperlink"/>
                <w:noProof/>
              </w:rPr>
              <w:t>The receiving environment</w:t>
            </w:r>
            <w:r>
              <w:rPr>
                <w:noProof/>
                <w:webHidden/>
              </w:rPr>
              <w:tab/>
            </w:r>
            <w:r>
              <w:rPr>
                <w:noProof/>
                <w:webHidden/>
              </w:rPr>
              <w:fldChar w:fldCharType="begin" w:fldLock="1"/>
            </w:r>
            <w:r>
              <w:rPr>
                <w:noProof/>
                <w:webHidden/>
              </w:rPr>
              <w:instrText xml:space="preserve"> PAGEREF _Toc219110438 \h </w:instrText>
            </w:r>
            <w:r>
              <w:rPr>
                <w:noProof/>
                <w:webHidden/>
              </w:rPr>
            </w:r>
            <w:r>
              <w:rPr>
                <w:noProof/>
                <w:webHidden/>
              </w:rPr>
              <w:fldChar w:fldCharType="separate"/>
            </w:r>
            <w:r>
              <w:rPr>
                <w:noProof/>
                <w:webHidden/>
              </w:rPr>
              <w:t>23</w:t>
            </w:r>
            <w:r>
              <w:rPr>
                <w:noProof/>
                <w:webHidden/>
              </w:rPr>
              <w:fldChar w:fldCharType="end"/>
            </w:r>
          </w:hyperlink>
        </w:p>
        <w:p w14:paraId="7E5CCF72" w14:textId="09BCB7CC"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39" w:history="1">
            <w:r w:rsidRPr="00C45F64">
              <w:rPr>
                <w:rStyle w:val="Hyperlink"/>
                <w:noProof/>
              </w:rPr>
              <w:t>5.1</w:t>
            </w:r>
            <w:r>
              <w:rPr>
                <w:rFonts w:asciiTheme="minorHAnsi" w:eastAsiaTheme="minorEastAsia" w:hAnsiTheme="minorHAnsi"/>
                <w:noProof/>
                <w:kern w:val="2"/>
                <w:sz w:val="24"/>
                <w:szCs w:val="24"/>
                <w:lang w:eastAsia="en-AU"/>
                <w14:ligatures w14:val="standardContextual"/>
              </w:rPr>
              <w:tab/>
            </w:r>
            <w:r w:rsidRPr="00C45F64">
              <w:rPr>
                <w:rStyle w:val="Hyperlink"/>
                <w:noProof/>
              </w:rPr>
              <w:t>Relevant abiotic factors</w:t>
            </w:r>
            <w:r>
              <w:rPr>
                <w:noProof/>
                <w:webHidden/>
              </w:rPr>
              <w:tab/>
            </w:r>
            <w:r>
              <w:rPr>
                <w:noProof/>
                <w:webHidden/>
              </w:rPr>
              <w:fldChar w:fldCharType="begin" w:fldLock="1"/>
            </w:r>
            <w:r>
              <w:rPr>
                <w:noProof/>
                <w:webHidden/>
              </w:rPr>
              <w:instrText xml:space="preserve"> PAGEREF _Toc219110439 \h </w:instrText>
            </w:r>
            <w:r>
              <w:rPr>
                <w:noProof/>
                <w:webHidden/>
              </w:rPr>
            </w:r>
            <w:r>
              <w:rPr>
                <w:noProof/>
                <w:webHidden/>
              </w:rPr>
              <w:fldChar w:fldCharType="separate"/>
            </w:r>
            <w:r>
              <w:rPr>
                <w:noProof/>
                <w:webHidden/>
              </w:rPr>
              <w:t>23</w:t>
            </w:r>
            <w:r>
              <w:rPr>
                <w:noProof/>
                <w:webHidden/>
              </w:rPr>
              <w:fldChar w:fldCharType="end"/>
            </w:r>
          </w:hyperlink>
        </w:p>
        <w:p w14:paraId="498F3655" w14:textId="659420DB"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40" w:history="1">
            <w:r w:rsidRPr="00C45F64">
              <w:rPr>
                <w:rStyle w:val="Hyperlink"/>
                <w:noProof/>
              </w:rPr>
              <w:t>5.2</w:t>
            </w:r>
            <w:r>
              <w:rPr>
                <w:rFonts w:asciiTheme="minorHAnsi" w:eastAsiaTheme="minorEastAsia" w:hAnsiTheme="minorHAnsi"/>
                <w:noProof/>
                <w:kern w:val="2"/>
                <w:sz w:val="24"/>
                <w:szCs w:val="24"/>
                <w:lang w:eastAsia="en-AU"/>
                <w14:ligatures w14:val="standardContextual"/>
              </w:rPr>
              <w:tab/>
            </w:r>
            <w:r w:rsidRPr="00C45F64">
              <w:rPr>
                <w:rStyle w:val="Hyperlink"/>
                <w:noProof/>
              </w:rPr>
              <w:t>Relevant biotic factors</w:t>
            </w:r>
            <w:r>
              <w:rPr>
                <w:noProof/>
                <w:webHidden/>
              </w:rPr>
              <w:tab/>
            </w:r>
            <w:r>
              <w:rPr>
                <w:noProof/>
                <w:webHidden/>
              </w:rPr>
              <w:fldChar w:fldCharType="begin" w:fldLock="1"/>
            </w:r>
            <w:r>
              <w:rPr>
                <w:noProof/>
                <w:webHidden/>
              </w:rPr>
              <w:instrText xml:space="preserve"> PAGEREF _Toc219110440 \h </w:instrText>
            </w:r>
            <w:r>
              <w:rPr>
                <w:noProof/>
                <w:webHidden/>
              </w:rPr>
            </w:r>
            <w:r>
              <w:rPr>
                <w:noProof/>
                <w:webHidden/>
              </w:rPr>
              <w:fldChar w:fldCharType="separate"/>
            </w:r>
            <w:r>
              <w:rPr>
                <w:noProof/>
                <w:webHidden/>
              </w:rPr>
              <w:t>24</w:t>
            </w:r>
            <w:r>
              <w:rPr>
                <w:noProof/>
                <w:webHidden/>
              </w:rPr>
              <w:fldChar w:fldCharType="end"/>
            </w:r>
          </w:hyperlink>
        </w:p>
        <w:p w14:paraId="162446B4" w14:textId="40050E16"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41" w:history="1">
            <w:r w:rsidRPr="00C45F64">
              <w:rPr>
                <w:rStyle w:val="Hyperlink"/>
                <w:noProof/>
              </w:rPr>
              <w:t>5.3</w:t>
            </w:r>
            <w:r>
              <w:rPr>
                <w:rFonts w:asciiTheme="minorHAnsi" w:eastAsiaTheme="minorEastAsia" w:hAnsiTheme="minorHAnsi"/>
                <w:noProof/>
                <w:kern w:val="2"/>
                <w:sz w:val="24"/>
                <w:szCs w:val="24"/>
                <w:lang w:eastAsia="en-AU"/>
                <w14:ligatures w14:val="standardContextual"/>
              </w:rPr>
              <w:tab/>
            </w:r>
            <w:r w:rsidRPr="00C45F64">
              <w:rPr>
                <w:rStyle w:val="Hyperlink"/>
                <w:noProof/>
              </w:rPr>
              <w:t>Relevant cultivation practices in Australia</w:t>
            </w:r>
            <w:r>
              <w:rPr>
                <w:noProof/>
                <w:webHidden/>
              </w:rPr>
              <w:tab/>
            </w:r>
            <w:r>
              <w:rPr>
                <w:noProof/>
                <w:webHidden/>
              </w:rPr>
              <w:fldChar w:fldCharType="begin" w:fldLock="1"/>
            </w:r>
            <w:r>
              <w:rPr>
                <w:noProof/>
                <w:webHidden/>
              </w:rPr>
              <w:instrText xml:space="preserve"> PAGEREF _Toc219110441 \h </w:instrText>
            </w:r>
            <w:r>
              <w:rPr>
                <w:noProof/>
                <w:webHidden/>
              </w:rPr>
            </w:r>
            <w:r>
              <w:rPr>
                <w:noProof/>
                <w:webHidden/>
              </w:rPr>
              <w:fldChar w:fldCharType="separate"/>
            </w:r>
            <w:r>
              <w:rPr>
                <w:noProof/>
                <w:webHidden/>
              </w:rPr>
              <w:t>24</w:t>
            </w:r>
            <w:r>
              <w:rPr>
                <w:noProof/>
                <w:webHidden/>
              </w:rPr>
              <w:fldChar w:fldCharType="end"/>
            </w:r>
          </w:hyperlink>
        </w:p>
        <w:p w14:paraId="08B9297B" w14:textId="48AD96D7"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42" w:history="1">
            <w:r w:rsidRPr="00C45F64">
              <w:rPr>
                <w:rStyle w:val="Hyperlink"/>
                <w:noProof/>
              </w:rPr>
              <w:t>5.4</w:t>
            </w:r>
            <w:r>
              <w:rPr>
                <w:rFonts w:asciiTheme="minorHAnsi" w:eastAsiaTheme="minorEastAsia" w:hAnsiTheme="minorHAnsi"/>
                <w:noProof/>
                <w:kern w:val="2"/>
                <w:sz w:val="24"/>
                <w:szCs w:val="24"/>
                <w:lang w:eastAsia="en-AU"/>
                <w14:ligatures w14:val="standardContextual"/>
              </w:rPr>
              <w:tab/>
            </w:r>
            <w:r w:rsidRPr="00C45F64">
              <w:rPr>
                <w:rStyle w:val="Hyperlink"/>
                <w:noProof/>
              </w:rPr>
              <w:t>Presence of related species in the receiving environment</w:t>
            </w:r>
            <w:r>
              <w:rPr>
                <w:noProof/>
                <w:webHidden/>
              </w:rPr>
              <w:tab/>
            </w:r>
            <w:r>
              <w:rPr>
                <w:noProof/>
                <w:webHidden/>
              </w:rPr>
              <w:fldChar w:fldCharType="begin" w:fldLock="1"/>
            </w:r>
            <w:r>
              <w:rPr>
                <w:noProof/>
                <w:webHidden/>
              </w:rPr>
              <w:instrText xml:space="preserve"> PAGEREF _Toc219110442 \h </w:instrText>
            </w:r>
            <w:r>
              <w:rPr>
                <w:noProof/>
                <w:webHidden/>
              </w:rPr>
            </w:r>
            <w:r>
              <w:rPr>
                <w:noProof/>
                <w:webHidden/>
              </w:rPr>
              <w:fldChar w:fldCharType="separate"/>
            </w:r>
            <w:r>
              <w:rPr>
                <w:noProof/>
                <w:webHidden/>
              </w:rPr>
              <w:t>25</w:t>
            </w:r>
            <w:r>
              <w:rPr>
                <w:noProof/>
                <w:webHidden/>
              </w:rPr>
              <w:fldChar w:fldCharType="end"/>
            </w:r>
          </w:hyperlink>
        </w:p>
        <w:p w14:paraId="42790F1A" w14:textId="4F413003"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43" w:history="1">
            <w:r w:rsidRPr="00C45F64">
              <w:rPr>
                <w:rStyle w:val="Hyperlink"/>
                <w:noProof/>
              </w:rPr>
              <w:t>5.5</w:t>
            </w:r>
            <w:r>
              <w:rPr>
                <w:rFonts w:asciiTheme="minorHAnsi" w:eastAsiaTheme="minorEastAsia" w:hAnsiTheme="minorHAnsi"/>
                <w:noProof/>
                <w:kern w:val="2"/>
                <w:sz w:val="24"/>
                <w:szCs w:val="24"/>
                <w:lang w:eastAsia="en-AU"/>
                <w14:ligatures w14:val="standardContextual"/>
              </w:rPr>
              <w:tab/>
            </w:r>
            <w:r w:rsidRPr="00C45F64">
              <w:rPr>
                <w:rStyle w:val="Hyperlink"/>
                <w:noProof/>
              </w:rPr>
              <w:t>Presence of the introduced genes and their encoded proteins in the environment</w:t>
            </w:r>
            <w:r>
              <w:rPr>
                <w:noProof/>
                <w:webHidden/>
              </w:rPr>
              <w:tab/>
            </w:r>
            <w:r>
              <w:rPr>
                <w:noProof/>
                <w:webHidden/>
              </w:rPr>
              <w:fldChar w:fldCharType="begin" w:fldLock="1"/>
            </w:r>
            <w:r>
              <w:rPr>
                <w:noProof/>
                <w:webHidden/>
              </w:rPr>
              <w:instrText xml:space="preserve"> PAGEREF _Toc219110443 \h </w:instrText>
            </w:r>
            <w:r>
              <w:rPr>
                <w:noProof/>
                <w:webHidden/>
              </w:rPr>
            </w:r>
            <w:r>
              <w:rPr>
                <w:noProof/>
                <w:webHidden/>
              </w:rPr>
              <w:fldChar w:fldCharType="separate"/>
            </w:r>
            <w:r>
              <w:rPr>
                <w:noProof/>
                <w:webHidden/>
              </w:rPr>
              <w:t>26</w:t>
            </w:r>
            <w:r>
              <w:rPr>
                <w:noProof/>
                <w:webHidden/>
              </w:rPr>
              <w:fldChar w:fldCharType="end"/>
            </w:r>
          </w:hyperlink>
        </w:p>
        <w:p w14:paraId="394533DC" w14:textId="163EA1DB"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44" w:history="1">
            <w:r w:rsidRPr="00C45F64">
              <w:rPr>
                <w:rStyle w:val="Hyperlink"/>
                <w:noProof/>
              </w:rPr>
              <w:t>5.6</w:t>
            </w:r>
            <w:r>
              <w:rPr>
                <w:rFonts w:asciiTheme="minorHAnsi" w:eastAsiaTheme="minorEastAsia" w:hAnsiTheme="minorHAnsi"/>
                <w:noProof/>
                <w:kern w:val="2"/>
                <w:sz w:val="24"/>
                <w:szCs w:val="24"/>
                <w:lang w:eastAsia="en-AU"/>
                <w14:ligatures w14:val="standardContextual"/>
              </w:rPr>
              <w:tab/>
            </w:r>
            <w:r w:rsidRPr="00C45F64">
              <w:rPr>
                <w:rStyle w:val="Hyperlink"/>
                <w:noProof/>
              </w:rPr>
              <w:t>Use of kanamycin, neomycin and related antibiotics in veterinary and human medicine</w:t>
            </w:r>
            <w:r>
              <w:rPr>
                <w:noProof/>
                <w:webHidden/>
              </w:rPr>
              <w:tab/>
            </w:r>
            <w:r>
              <w:rPr>
                <w:noProof/>
                <w:webHidden/>
              </w:rPr>
              <w:fldChar w:fldCharType="begin" w:fldLock="1"/>
            </w:r>
            <w:r>
              <w:rPr>
                <w:noProof/>
                <w:webHidden/>
              </w:rPr>
              <w:instrText xml:space="preserve"> PAGEREF _Toc219110444 \h </w:instrText>
            </w:r>
            <w:r>
              <w:rPr>
                <w:noProof/>
                <w:webHidden/>
              </w:rPr>
            </w:r>
            <w:r>
              <w:rPr>
                <w:noProof/>
                <w:webHidden/>
              </w:rPr>
              <w:fldChar w:fldCharType="separate"/>
            </w:r>
            <w:r>
              <w:rPr>
                <w:noProof/>
                <w:webHidden/>
              </w:rPr>
              <w:t>26</w:t>
            </w:r>
            <w:r>
              <w:rPr>
                <w:noProof/>
                <w:webHidden/>
              </w:rPr>
              <w:fldChar w:fldCharType="end"/>
            </w:r>
          </w:hyperlink>
        </w:p>
        <w:p w14:paraId="2EE3497A" w14:textId="10789845"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45" w:history="1">
            <w:r w:rsidRPr="00C45F64">
              <w:rPr>
                <w:rStyle w:val="Hyperlink"/>
                <w:noProof/>
              </w:rPr>
              <w:t>Section 6</w:t>
            </w:r>
            <w:r>
              <w:rPr>
                <w:rFonts w:asciiTheme="minorHAnsi" w:eastAsiaTheme="minorEastAsia" w:hAnsiTheme="minorHAnsi"/>
                <w:noProof/>
                <w:kern w:val="2"/>
                <w:sz w:val="24"/>
                <w:szCs w:val="24"/>
                <w:lang w:eastAsia="en-AU"/>
                <w14:ligatures w14:val="standardContextual"/>
              </w:rPr>
              <w:tab/>
            </w:r>
            <w:r w:rsidRPr="00C45F64">
              <w:rPr>
                <w:rStyle w:val="Hyperlink"/>
                <w:noProof/>
              </w:rPr>
              <w:t>Relevant Australian and international approvals</w:t>
            </w:r>
            <w:r>
              <w:rPr>
                <w:noProof/>
                <w:webHidden/>
              </w:rPr>
              <w:tab/>
            </w:r>
            <w:r>
              <w:rPr>
                <w:noProof/>
                <w:webHidden/>
              </w:rPr>
              <w:fldChar w:fldCharType="begin" w:fldLock="1"/>
            </w:r>
            <w:r>
              <w:rPr>
                <w:noProof/>
                <w:webHidden/>
              </w:rPr>
              <w:instrText xml:space="preserve"> PAGEREF _Toc219110445 \h </w:instrText>
            </w:r>
            <w:r>
              <w:rPr>
                <w:noProof/>
                <w:webHidden/>
              </w:rPr>
            </w:r>
            <w:r>
              <w:rPr>
                <w:noProof/>
                <w:webHidden/>
              </w:rPr>
              <w:fldChar w:fldCharType="separate"/>
            </w:r>
            <w:r>
              <w:rPr>
                <w:noProof/>
                <w:webHidden/>
              </w:rPr>
              <w:t>27</w:t>
            </w:r>
            <w:r>
              <w:rPr>
                <w:noProof/>
                <w:webHidden/>
              </w:rPr>
              <w:fldChar w:fldCharType="end"/>
            </w:r>
          </w:hyperlink>
        </w:p>
        <w:p w14:paraId="60869CE4" w14:textId="3F8A01A6"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46" w:history="1">
            <w:r w:rsidRPr="00C45F64">
              <w:rPr>
                <w:rStyle w:val="Hyperlink"/>
                <w:noProof/>
              </w:rPr>
              <w:t>6.1</w:t>
            </w:r>
            <w:r>
              <w:rPr>
                <w:rFonts w:asciiTheme="minorHAnsi" w:eastAsiaTheme="minorEastAsia" w:hAnsiTheme="minorHAnsi"/>
                <w:noProof/>
                <w:kern w:val="2"/>
                <w:sz w:val="24"/>
                <w:szCs w:val="24"/>
                <w:lang w:eastAsia="en-AU"/>
                <w14:ligatures w14:val="standardContextual"/>
              </w:rPr>
              <w:tab/>
            </w:r>
            <w:r w:rsidRPr="00C45F64">
              <w:rPr>
                <w:rStyle w:val="Hyperlink"/>
                <w:noProof/>
              </w:rPr>
              <w:t>Australian approvals</w:t>
            </w:r>
            <w:r>
              <w:rPr>
                <w:noProof/>
                <w:webHidden/>
              </w:rPr>
              <w:tab/>
            </w:r>
            <w:r>
              <w:rPr>
                <w:noProof/>
                <w:webHidden/>
              </w:rPr>
              <w:fldChar w:fldCharType="begin" w:fldLock="1"/>
            </w:r>
            <w:r>
              <w:rPr>
                <w:noProof/>
                <w:webHidden/>
              </w:rPr>
              <w:instrText xml:space="preserve"> PAGEREF _Toc219110446 \h </w:instrText>
            </w:r>
            <w:r>
              <w:rPr>
                <w:noProof/>
                <w:webHidden/>
              </w:rPr>
            </w:r>
            <w:r>
              <w:rPr>
                <w:noProof/>
                <w:webHidden/>
              </w:rPr>
              <w:fldChar w:fldCharType="separate"/>
            </w:r>
            <w:r>
              <w:rPr>
                <w:noProof/>
                <w:webHidden/>
              </w:rPr>
              <w:t>27</w:t>
            </w:r>
            <w:r>
              <w:rPr>
                <w:noProof/>
                <w:webHidden/>
              </w:rPr>
              <w:fldChar w:fldCharType="end"/>
            </w:r>
          </w:hyperlink>
        </w:p>
        <w:p w14:paraId="273DD349" w14:textId="1469CFEA"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47" w:history="1">
            <w:r w:rsidRPr="00C45F64">
              <w:rPr>
                <w:rStyle w:val="Hyperlink"/>
                <w:noProof/>
              </w:rPr>
              <w:t>6.2</w:t>
            </w:r>
            <w:r>
              <w:rPr>
                <w:rFonts w:asciiTheme="minorHAnsi" w:eastAsiaTheme="minorEastAsia" w:hAnsiTheme="minorHAnsi"/>
                <w:noProof/>
                <w:kern w:val="2"/>
                <w:sz w:val="24"/>
                <w:szCs w:val="24"/>
                <w:lang w:eastAsia="en-AU"/>
                <w14:ligatures w14:val="standardContextual"/>
              </w:rPr>
              <w:tab/>
            </w:r>
            <w:r w:rsidRPr="00C45F64">
              <w:rPr>
                <w:rStyle w:val="Hyperlink"/>
                <w:noProof/>
              </w:rPr>
              <w:t>International approvals</w:t>
            </w:r>
            <w:r>
              <w:rPr>
                <w:noProof/>
                <w:webHidden/>
              </w:rPr>
              <w:tab/>
            </w:r>
            <w:r>
              <w:rPr>
                <w:noProof/>
                <w:webHidden/>
              </w:rPr>
              <w:fldChar w:fldCharType="begin" w:fldLock="1"/>
            </w:r>
            <w:r>
              <w:rPr>
                <w:noProof/>
                <w:webHidden/>
              </w:rPr>
              <w:instrText xml:space="preserve"> PAGEREF _Toc219110447 \h </w:instrText>
            </w:r>
            <w:r>
              <w:rPr>
                <w:noProof/>
                <w:webHidden/>
              </w:rPr>
            </w:r>
            <w:r>
              <w:rPr>
                <w:noProof/>
                <w:webHidden/>
              </w:rPr>
              <w:fldChar w:fldCharType="separate"/>
            </w:r>
            <w:r>
              <w:rPr>
                <w:noProof/>
                <w:webHidden/>
              </w:rPr>
              <w:t>28</w:t>
            </w:r>
            <w:r>
              <w:rPr>
                <w:noProof/>
                <w:webHidden/>
              </w:rPr>
              <w:fldChar w:fldCharType="end"/>
            </w:r>
          </w:hyperlink>
        </w:p>
        <w:p w14:paraId="09DF660C" w14:textId="270DF204" w:rsidR="00B53371" w:rsidRDefault="00B53371">
          <w:pPr>
            <w:pStyle w:val="TOC1"/>
            <w:tabs>
              <w:tab w:val="left" w:pos="1200"/>
            </w:tabs>
            <w:rPr>
              <w:rFonts w:asciiTheme="minorHAnsi" w:eastAsiaTheme="minorEastAsia" w:hAnsiTheme="minorHAnsi"/>
              <w:b w:val="0"/>
              <w:noProof/>
              <w:kern w:val="2"/>
              <w:sz w:val="24"/>
              <w:szCs w:val="24"/>
              <w:lang w:eastAsia="en-AU"/>
              <w14:ligatures w14:val="standardContextual"/>
            </w:rPr>
          </w:pPr>
          <w:hyperlink w:anchor="_Toc219110448" w:history="1">
            <w:r w:rsidRPr="00C45F64">
              <w:rPr>
                <w:rStyle w:val="Hyperlink"/>
                <w:noProof/>
              </w:rPr>
              <w:t>Chapter 2</w:t>
            </w:r>
            <w:r>
              <w:rPr>
                <w:rFonts w:asciiTheme="minorHAnsi" w:eastAsiaTheme="minorEastAsia" w:hAnsiTheme="minorHAnsi"/>
                <w:b w:val="0"/>
                <w:noProof/>
                <w:kern w:val="2"/>
                <w:sz w:val="24"/>
                <w:szCs w:val="24"/>
                <w:lang w:eastAsia="en-AU"/>
                <w14:ligatures w14:val="standardContextual"/>
              </w:rPr>
              <w:tab/>
            </w:r>
            <w:r w:rsidRPr="00C45F64">
              <w:rPr>
                <w:rStyle w:val="Hyperlink"/>
                <w:noProof/>
              </w:rPr>
              <w:t>Risk assessment</w:t>
            </w:r>
            <w:r>
              <w:rPr>
                <w:noProof/>
                <w:webHidden/>
              </w:rPr>
              <w:tab/>
            </w:r>
            <w:r>
              <w:rPr>
                <w:noProof/>
                <w:webHidden/>
              </w:rPr>
              <w:fldChar w:fldCharType="begin" w:fldLock="1"/>
            </w:r>
            <w:r>
              <w:rPr>
                <w:noProof/>
                <w:webHidden/>
              </w:rPr>
              <w:instrText xml:space="preserve"> PAGEREF _Toc219110448 \h </w:instrText>
            </w:r>
            <w:r>
              <w:rPr>
                <w:noProof/>
                <w:webHidden/>
              </w:rPr>
            </w:r>
            <w:r>
              <w:rPr>
                <w:noProof/>
                <w:webHidden/>
              </w:rPr>
              <w:fldChar w:fldCharType="separate"/>
            </w:r>
            <w:r>
              <w:rPr>
                <w:noProof/>
                <w:webHidden/>
              </w:rPr>
              <w:t>29</w:t>
            </w:r>
            <w:r>
              <w:rPr>
                <w:noProof/>
                <w:webHidden/>
              </w:rPr>
              <w:fldChar w:fldCharType="end"/>
            </w:r>
          </w:hyperlink>
        </w:p>
        <w:p w14:paraId="5A5A9B9F" w14:textId="6EEC7779"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49" w:history="1">
            <w:r w:rsidRPr="00C45F64">
              <w:rPr>
                <w:rStyle w:val="Hyperlink"/>
                <w:noProof/>
              </w:rPr>
              <w:t>Section 1</w:t>
            </w:r>
            <w:r>
              <w:rPr>
                <w:rFonts w:asciiTheme="minorHAnsi" w:eastAsiaTheme="minorEastAsia" w:hAnsiTheme="minorHAnsi"/>
                <w:noProof/>
                <w:kern w:val="2"/>
                <w:sz w:val="24"/>
                <w:szCs w:val="24"/>
                <w:lang w:eastAsia="en-AU"/>
                <w14:ligatures w14:val="standardContextual"/>
              </w:rPr>
              <w:tab/>
            </w:r>
            <w:r w:rsidRPr="00C45F64">
              <w:rPr>
                <w:rStyle w:val="Hyperlink"/>
                <w:noProof/>
              </w:rPr>
              <w:t>Introduction</w:t>
            </w:r>
            <w:r>
              <w:rPr>
                <w:noProof/>
                <w:webHidden/>
              </w:rPr>
              <w:tab/>
            </w:r>
            <w:r>
              <w:rPr>
                <w:noProof/>
                <w:webHidden/>
              </w:rPr>
              <w:fldChar w:fldCharType="begin" w:fldLock="1"/>
            </w:r>
            <w:r>
              <w:rPr>
                <w:noProof/>
                <w:webHidden/>
              </w:rPr>
              <w:instrText xml:space="preserve"> PAGEREF _Toc219110449 \h </w:instrText>
            </w:r>
            <w:r>
              <w:rPr>
                <w:noProof/>
                <w:webHidden/>
              </w:rPr>
            </w:r>
            <w:r>
              <w:rPr>
                <w:noProof/>
                <w:webHidden/>
              </w:rPr>
              <w:fldChar w:fldCharType="separate"/>
            </w:r>
            <w:r>
              <w:rPr>
                <w:noProof/>
                <w:webHidden/>
              </w:rPr>
              <w:t>29</w:t>
            </w:r>
            <w:r>
              <w:rPr>
                <w:noProof/>
                <w:webHidden/>
              </w:rPr>
              <w:fldChar w:fldCharType="end"/>
            </w:r>
          </w:hyperlink>
        </w:p>
        <w:p w14:paraId="6111049E" w14:textId="045834AB"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50" w:history="1">
            <w:r w:rsidRPr="00C45F64">
              <w:rPr>
                <w:rStyle w:val="Hyperlink"/>
                <w:noProof/>
              </w:rPr>
              <w:t>Section 2</w:t>
            </w:r>
            <w:r>
              <w:rPr>
                <w:rFonts w:asciiTheme="minorHAnsi" w:eastAsiaTheme="minorEastAsia" w:hAnsiTheme="minorHAnsi"/>
                <w:noProof/>
                <w:kern w:val="2"/>
                <w:sz w:val="24"/>
                <w:szCs w:val="24"/>
                <w:lang w:eastAsia="en-AU"/>
                <w14:ligatures w14:val="standardContextual"/>
              </w:rPr>
              <w:tab/>
            </w:r>
            <w:r w:rsidRPr="00C45F64">
              <w:rPr>
                <w:rStyle w:val="Hyperlink"/>
                <w:noProof/>
              </w:rPr>
              <w:t>Risk identification</w:t>
            </w:r>
            <w:r>
              <w:rPr>
                <w:noProof/>
                <w:webHidden/>
              </w:rPr>
              <w:tab/>
            </w:r>
            <w:r>
              <w:rPr>
                <w:noProof/>
                <w:webHidden/>
              </w:rPr>
              <w:fldChar w:fldCharType="begin" w:fldLock="1"/>
            </w:r>
            <w:r>
              <w:rPr>
                <w:noProof/>
                <w:webHidden/>
              </w:rPr>
              <w:instrText xml:space="preserve"> PAGEREF _Toc219110450 \h </w:instrText>
            </w:r>
            <w:r>
              <w:rPr>
                <w:noProof/>
                <w:webHidden/>
              </w:rPr>
            </w:r>
            <w:r>
              <w:rPr>
                <w:noProof/>
                <w:webHidden/>
              </w:rPr>
              <w:fldChar w:fldCharType="separate"/>
            </w:r>
            <w:r>
              <w:rPr>
                <w:noProof/>
                <w:webHidden/>
              </w:rPr>
              <w:t>30</w:t>
            </w:r>
            <w:r>
              <w:rPr>
                <w:noProof/>
                <w:webHidden/>
              </w:rPr>
              <w:fldChar w:fldCharType="end"/>
            </w:r>
          </w:hyperlink>
        </w:p>
        <w:p w14:paraId="64EB03C7" w14:textId="7D4017A7"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51" w:history="1">
            <w:r w:rsidRPr="00C45F64">
              <w:rPr>
                <w:rStyle w:val="Hyperlink"/>
                <w:noProof/>
              </w:rPr>
              <w:t>2.1</w:t>
            </w:r>
            <w:r>
              <w:rPr>
                <w:rFonts w:asciiTheme="minorHAnsi" w:eastAsiaTheme="minorEastAsia" w:hAnsiTheme="minorHAnsi"/>
                <w:noProof/>
                <w:kern w:val="2"/>
                <w:sz w:val="24"/>
                <w:szCs w:val="24"/>
                <w:lang w:eastAsia="en-AU"/>
                <w14:ligatures w14:val="standardContextual"/>
              </w:rPr>
              <w:tab/>
            </w:r>
            <w:r w:rsidRPr="00C45F64">
              <w:rPr>
                <w:rStyle w:val="Hyperlink"/>
                <w:noProof/>
              </w:rPr>
              <w:t>Risk source</w:t>
            </w:r>
            <w:r>
              <w:rPr>
                <w:noProof/>
                <w:webHidden/>
              </w:rPr>
              <w:tab/>
            </w:r>
            <w:r>
              <w:rPr>
                <w:noProof/>
                <w:webHidden/>
              </w:rPr>
              <w:fldChar w:fldCharType="begin" w:fldLock="1"/>
            </w:r>
            <w:r>
              <w:rPr>
                <w:noProof/>
                <w:webHidden/>
              </w:rPr>
              <w:instrText xml:space="preserve"> PAGEREF _Toc219110451 \h </w:instrText>
            </w:r>
            <w:r>
              <w:rPr>
                <w:noProof/>
                <w:webHidden/>
              </w:rPr>
            </w:r>
            <w:r>
              <w:rPr>
                <w:noProof/>
                <w:webHidden/>
              </w:rPr>
              <w:fldChar w:fldCharType="separate"/>
            </w:r>
            <w:r>
              <w:rPr>
                <w:noProof/>
                <w:webHidden/>
              </w:rPr>
              <w:t>30</w:t>
            </w:r>
            <w:r>
              <w:rPr>
                <w:noProof/>
                <w:webHidden/>
              </w:rPr>
              <w:fldChar w:fldCharType="end"/>
            </w:r>
          </w:hyperlink>
        </w:p>
        <w:p w14:paraId="26FCD617" w14:textId="6B18FD3F"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52" w:history="1">
            <w:r w:rsidRPr="00C45F64">
              <w:rPr>
                <w:rStyle w:val="Hyperlink"/>
                <w:noProof/>
              </w:rPr>
              <w:t>2.2</w:t>
            </w:r>
            <w:r>
              <w:rPr>
                <w:rFonts w:asciiTheme="minorHAnsi" w:eastAsiaTheme="minorEastAsia" w:hAnsiTheme="minorHAnsi"/>
                <w:noProof/>
                <w:kern w:val="2"/>
                <w:sz w:val="24"/>
                <w:szCs w:val="24"/>
                <w:lang w:eastAsia="en-AU"/>
                <w14:ligatures w14:val="standardContextual"/>
              </w:rPr>
              <w:tab/>
            </w:r>
            <w:r w:rsidRPr="00C45F64">
              <w:rPr>
                <w:rStyle w:val="Hyperlink"/>
                <w:noProof/>
              </w:rPr>
              <w:t>Causal pathway</w:t>
            </w:r>
            <w:r>
              <w:rPr>
                <w:noProof/>
                <w:webHidden/>
              </w:rPr>
              <w:tab/>
            </w:r>
            <w:r>
              <w:rPr>
                <w:noProof/>
                <w:webHidden/>
              </w:rPr>
              <w:fldChar w:fldCharType="begin" w:fldLock="1"/>
            </w:r>
            <w:r>
              <w:rPr>
                <w:noProof/>
                <w:webHidden/>
              </w:rPr>
              <w:instrText xml:space="preserve"> PAGEREF _Toc219110452 \h </w:instrText>
            </w:r>
            <w:r>
              <w:rPr>
                <w:noProof/>
                <w:webHidden/>
              </w:rPr>
            </w:r>
            <w:r>
              <w:rPr>
                <w:noProof/>
                <w:webHidden/>
              </w:rPr>
              <w:fldChar w:fldCharType="separate"/>
            </w:r>
            <w:r>
              <w:rPr>
                <w:noProof/>
                <w:webHidden/>
              </w:rPr>
              <w:t>31</w:t>
            </w:r>
            <w:r>
              <w:rPr>
                <w:noProof/>
                <w:webHidden/>
              </w:rPr>
              <w:fldChar w:fldCharType="end"/>
            </w:r>
          </w:hyperlink>
        </w:p>
        <w:p w14:paraId="4CAE004E" w14:textId="10B03559"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53" w:history="1">
            <w:r w:rsidRPr="00C45F64">
              <w:rPr>
                <w:rStyle w:val="Hyperlink"/>
                <w:noProof/>
              </w:rPr>
              <w:t>2.3</w:t>
            </w:r>
            <w:r>
              <w:rPr>
                <w:rFonts w:asciiTheme="minorHAnsi" w:eastAsiaTheme="minorEastAsia" w:hAnsiTheme="minorHAnsi"/>
                <w:noProof/>
                <w:kern w:val="2"/>
                <w:sz w:val="24"/>
                <w:szCs w:val="24"/>
                <w:lang w:eastAsia="en-AU"/>
                <w14:ligatures w14:val="standardContextual"/>
              </w:rPr>
              <w:tab/>
            </w:r>
            <w:r w:rsidRPr="00C45F64">
              <w:rPr>
                <w:rStyle w:val="Hyperlink"/>
                <w:noProof/>
              </w:rPr>
              <w:t>Potential harm</w:t>
            </w:r>
            <w:r>
              <w:rPr>
                <w:noProof/>
                <w:webHidden/>
              </w:rPr>
              <w:tab/>
            </w:r>
            <w:r>
              <w:rPr>
                <w:noProof/>
                <w:webHidden/>
              </w:rPr>
              <w:fldChar w:fldCharType="begin" w:fldLock="1"/>
            </w:r>
            <w:r>
              <w:rPr>
                <w:noProof/>
                <w:webHidden/>
              </w:rPr>
              <w:instrText xml:space="preserve"> PAGEREF _Toc219110453 \h </w:instrText>
            </w:r>
            <w:r>
              <w:rPr>
                <w:noProof/>
                <w:webHidden/>
              </w:rPr>
            </w:r>
            <w:r>
              <w:rPr>
                <w:noProof/>
                <w:webHidden/>
              </w:rPr>
              <w:fldChar w:fldCharType="separate"/>
            </w:r>
            <w:r>
              <w:rPr>
                <w:noProof/>
                <w:webHidden/>
              </w:rPr>
              <w:t>31</w:t>
            </w:r>
            <w:r>
              <w:rPr>
                <w:noProof/>
                <w:webHidden/>
              </w:rPr>
              <w:fldChar w:fldCharType="end"/>
            </w:r>
          </w:hyperlink>
        </w:p>
        <w:p w14:paraId="4A4E82E8" w14:textId="0ED348F8"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54" w:history="1">
            <w:r w:rsidRPr="00C45F64">
              <w:rPr>
                <w:rStyle w:val="Hyperlink"/>
                <w:noProof/>
              </w:rPr>
              <w:t>2.4</w:t>
            </w:r>
            <w:r>
              <w:rPr>
                <w:rFonts w:asciiTheme="minorHAnsi" w:eastAsiaTheme="minorEastAsia" w:hAnsiTheme="minorHAnsi"/>
                <w:noProof/>
                <w:kern w:val="2"/>
                <w:sz w:val="24"/>
                <w:szCs w:val="24"/>
                <w:lang w:eastAsia="en-AU"/>
                <w14:ligatures w14:val="standardContextual"/>
              </w:rPr>
              <w:tab/>
            </w:r>
            <w:r w:rsidRPr="00C45F64">
              <w:rPr>
                <w:rStyle w:val="Hyperlink"/>
                <w:noProof/>
              </w:rPr>
              <w:t>Postulated risk scenarios</w:t>
            </w:r>
            <w:r>
              <w:rPr>
                <w:noProof/>
                <w:webHidden/>
              </w:rPr>
              <w:tab/>
            </w:r>
            <w:r>
              <w:rPr>
                <w:noProof/>
                <w:webHidden/>
              </w:rPr>
              <w:fldChar w:fldCharType="begin" w:fldLock="1"/>
            </w:r>
            <w:r>
              <w:rPr>
                <w:noProof/>
                <w:webHidden/>
              </w:rPr>
              <w:instrText xml:space="preserve"> PAGEREF _Toc219110454 \h </w:instrText>
            </w:r>
            <w:r>
              <w:rPr>
                <w:noProof/>
                <w:webHidden/>
              </w:rPr>
            </w:r>
            <w:r>
              <w:rPr>
                <w:noProof/>
                <w:webHidden/>
              </w:rPr>
              <w:fldChar w:fldCharType="separate"/>
            </w:r>
            <w:r>
              <w:rPr>
                <w:noProof/>
                <w:webHidden/>
              </w:rPr>
              <w:t>32</w:t>
            </w:r>
            <w:r>
              <w:rPr>
                <w:noProof/>
                <w:webHidden/>
              </w:rPr>
              <w:fldChar w:fldCharType="end"/>
            </w:r>
          </w:hyperlink>
        </w:p>
        <w:p w14:paraId="4100DE90" w14:textId="39CEF296"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55" w:history="1">
            <w:r w:rsidRPr="00C45F64">
              <w:rPr>
                <w:rStyle w:val="Hyperlink"/>
                <w:noProof/>
              </w:rPr>
              <w:t>Section 3</w:t>
            </w:r>
            <w:r>
              <w:rPr>
                <w:rFonts w:asciiTheme="minorHAnsi" w:eastAsiaTheme="minorEastAsia" w:hAnsiTheme="minorHAnsi"/>
                <w:noProof/>
                <w:kern w:val="2"/>
                <w:sz w:val="24"/>
                <w:szCs w:val="24"/>
                <w:lang w:eastAsia="en-AU"/>
                <w14:ligatures w14:val="standardContextual"/>
              </w:rPr>
              <w:tab/>
            </w:r>
            <w:r w:rsidRPr="00C45F64">
              <w:rPr>
                <w:rStyle w:val="Hyperlink"/>
                <w:noProof/>
              </w:rPr>
              <w:t>Uncertainty</w:t>
            </w:r>
            <w:r>
              <w:rPr>
                <w:noProof/>
                <w:webHidden/>
              </w:rPr>
              <w:tab/>
            </w:r>
            <w:r>
              <w:rPr>
                <w:noProof/>
                <w:webHidden/>
              </w:rPr>
              <w:fldChar w:fldCharType="begin" w:fldLock="1"/>
            </w:r>
            <w:r>
              <w:rPr>
                <w:noProof/>
                <w:webHidden/>
              </w:rPr>
              <w:instrText xml:space="preserve"> PAGEREF _Toc219110455 \h </w:instrText>
            </w:r>
            <w:r>
              <w:rPr>
                <w:noProof/>
                <w:webHidden/>
              </w:rPr>
            </w:r>
            <w:r>
              <w:rPr>
                <w:noProof/>
                <w:webHidden/>
              </w:rPr>
              <w:fldChar w:fldCharType="separate"/>
            </w:r>
            <w:r>
              <w:rPr>
                <w:noProof/>
                <w:webHidden/>
              </w:rPr>
              <w:t>46</w:t>
            </w:r>
            <w:r>
              <w:rPr>
                <w:noProof/>
                <w:webHidden/>
              </w:rPr>
              <w:fldChar w:fldCharType="end"/>
            </w:r>
          </w:hyperlink>
        </w:p>
        <w:p w14:paraId="596723CF" w14:textId="6BC46022"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56" w:history="1">
            <w:r w:rsidRPr="00C45F64">
              <w:rPr>
                <w:rStyle w:val="Hyperlink"/>
                <w:noProof/>
              </w:rPr>
              <w:t>Section 4</w:t>
            </w:r>
            <w:r>
              <w:rPr>
                <w:rFonts w:asciiTheme="minorHAnsi" w:eastAsiaTheme="minorEastAsia" w:hAnsiTheme="minorHAnsi"/>
                <w:noProof/>
                <w:kern w:val="2"/>
                <w:sz w:val="24"/>
                <w:szCs w:val="24"/>
                <w:lang w:eastAsia="en-AU"/>
                <w14:ligatures w14:val="standardContextual"/>
              </w:rPr>
              <w:tab/>
            </w:r>
            <w:r w:rsidRPr="00C45F64">
              <w:rPr>
                <w:rStyle w:val="Hyperlink"/>
                <w:noProof/>
              </w:rPr>
              <w:t>Risk evaluation</w:t>
            </w:r>
            <w:r>
              <w:rPr>
                <w:noProof/>
                <w:webHidden/>
              </w:rPr>
              <w:tab/>
            </w:r>
            <w:r>
              <w:rPr>
                <w:noProof/>
                <w:webHidden/>
              </w:rPr>
              <w:fldChar w:fldCharType="begin" w:fldLock="1"/>
            </w:r>
            <w:r>
              <w:rPr>
                <w:noProof/>
                <w:webHidden/>
              </w:rPr>
              <w:instrText xml:space="preserve"> PAGEREF _Toc219110456 \h </w:instrText>
            </w:r>
            <w:r>
              <w:rPr>
                <w:noProof/>
                <w:webHidden/>
              </w:rPr>
            </w:r>
            <w:r>
              <w:rPr>
                <w:noProof/>
                <w:webHidden/>
              </w:rPr>
              <w:fldChar w:fldCharType="separate"/>
            </w:r>
            <w:r>
              <w:rPr>
                <w:noProof/>
                <w:webHidden/>
              </w:rPr>
              <w:t>47</w:t>
            </w:r>
            <w:r>
              <w:rPr>
                <w:noProof/>
                <w:webHidden/>
              </w:rPr>
              <w:fldChar w:fldCharType="end"/>
            </w:r>
          </w:hyperlink>
        </w:p>
        <w:p w14:paraId="64D5B2CF" w14:textId="53AB46ED" w:rsidR="00B53371" w:rsidRDefault="00B53371">
          <w:pPr>
            <w:pStyle w:val="TOC1"/>
            <w:tabs>
              <w:tab w:val="left" w:pos="1200"/>
            </w:tabs>
            <w:rPr>
              <w:rFonts w:asciiTheme="minorHAnsi" w:eastAsiaTheme="minorEastAsia" w:hAnsiTheme="minorHAnsi"/>
              <w:b w:val="0"/>
              <w:noProof/>
              <w:kern w:val="2"/>
              <w:sz w:val="24"/>
              <w:szCs w:val="24"/>
              <w:lang w:eastAsia="en-AU"/>
              <w14:ligatures w14:val="standardContextual"/>
            </w:rPr>
          </w:pPr>
          <w:hyperlink w:anchor="_Toc219110457" w:history="1">
            <w:r w:rsidRPr="00C45F64">
              <w:rPr>
                <w:rStyle w:val="Hyperlink"/>
                <w:noProof/>
              </w:rPr>
              <w:t>Chapter 3</w:t>
            </w:r>
            <w:r>
              <w:rPr>
                <w:rFonts w:asciiTheme="minorHAnsi" w:eastAsiaTheme="minorEastAsia" w:hAnsiTheme="minorHAnsi"/>
                <w:b w:val="0"/>
                <w:noProof/>
                <w:kern w:val="2"/>
                <w:sz w:val="24"/>
                <w:szCs w:val="24"/>
                <w:lang w:eastAsia="en-AU"/>
                <w14:ligatures w14:val="standardContextual"/>
              </w:rPr>
              <w:tab/>
            </w:r>
            <w:r w:rsidRPr="00C45F64">
              <w:rPr>
                <w:rStyle w:val="Hyperlink"/>
                <w:noProof/>
              </w:rPr>
              <w:t>Risk management plan</w:t>
            </w:r>
            <w:r>
              <w:rPr>
                <w:noProof/>
                <w:webHidden/>
              </w:rPr>
              <w:tab/>
            </w:r>
            <w:r>
              <w:rPr>
                <w:noProof/>
                <w:webHidden/>
              </w:rPr>
              <w:fldChar w:fldCharType="begin" w:fldLock="1"/>
            </w:r>
            <w:r>
              <w:rPr>
                <w:noProof/>
                <w:webHidden/>
              </w:rPr>
              <w:instrText xml:space="preserve"> PAGEREF _Toc219110457 \h </w:instrText>
            </w:r>
            <w:r>
              <w:rPr>
                <w:noProof/>
                <w:webHidden/>
              </w:rPr>
            </w:r>
            <w:r>
              <w:rPr>
                <w:noProof/>
                <w:webHidden/>
              </w:rPr>
              <w:fldChar w:fldCharType="separate"/>
            </w:r>
            <w:r>
              <w:rPr>
                <w:noProof/>
                <w:webHidden/>
              </w:rPr>
              <w:t>48</w:t>
            </w:r>
            <w:r>
              <w:rPr>
                <w:noProof/>
                <w:webHidden/>
              </w:rPr>
              <w:fldChar w:fldCharType="end"/>
            </w:r>
          </w:hyperlink>
        </w:p>
        <w:p w14:paraId="75399DA4" w14:textId="0AFD023B"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58" w:history="1">
            <w:r w:rsidRPr="00C45F64">
              <w:rPr>
                <w:rStyle w:val="Hyperlink"/>
                <w:noProof/>
              </w:rPr>
              <w:t>Section 1</w:t>
            </w:r>
            <w:r>
              <w:rPr>
                <w:rFonts w:asciiTheme="minorHAnsi" w:eastAsiaTheme="minorEastAsia" w:hAnsiTheme="minorHAnsi"/>
                <w:noProof/>
                <w:kern w:val="2"/>
                <w:sz w:val="24"/>
                <w:szCs w:val="24"/>
                <w:lang w:eastAsia="en-AU"/>
                <w14:ligatures w14:val="standardContextual"/>
              </w:rPr>
              <w:tab/>
            </w:r>
            <w:r w:rsidRPr="00C45F64">
              <w:rPr>
                <w:rStyle w:val="Hyperlink"/>
                <w:noProof/>
              </w:rPr>
              <w:t>Background</w:t>
            </w:r>
            <w:r>
              <w:rPr>
                <w:noProof/>
                <w:webHidden/>
              </w:rPr>
              <w:tab/>
            </w:r>
            <w:r>
              <w:rPr>
                <w:noProof/>
                <w:webHidden/>
              </w:rPr>
              <w:fldChar w:fldCharType="begin" w:fldLock="1"/>
            </w:r>
            <w:r>
              <w:rPr>
                <w:noProof/>
                <w:webHidden/>
              </w:rPr>
              <w:instrText xml:space="preserve"> PAGEREF _Toc219110458 \h </w:instrText>
            </w:r>
            <w:r>
              <w:rPr>
                <w:noProof/>
                <w:webHidden/>
              </w:rPr>
            </w:r>
            <w:r>
              <w:rPr>
                <w:noProof/>
                <w:webHidden/>
              </w:rPr>
              <w:fldChar w:fldCharType="separate"/>
            </w:r>
            <w:r>
              <w:rPr>
                <w:noProof/>
                <w:webHidden/>
              </w:rPr>
              <w:t>48</w:t>
            </w:r>
            <w:r>
              <w:rPr>
                <w:noProof/>
                <w:webHidden/>
              </w:rPr>
              <w:fldChar w:fldCharType="end"/>
            </w:r>
          </w:hyperlink>
        </w:p>
        <w:p w14:paraId="3E6192BE" w14:textId="0C12C22B"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59" w:history="1">
            <w:r w:rsidRPr="00C45F64">
              <w:rPr>
                <w:rStyle w:val="Hyperlink"/>
                <w:noProof/>
              </w:rPr>
              <w:t>Section 2</w:t>
            </w:r>
            <w:r>
              <w:rPr>
                <w:rFonts w:asciiTheme="minorHAnsi" w:eastAsiaTheme="minorEastAsia" w:hAnsiTheme="minorHAnsi"/>
                <w:noProof/>
                <w:kern w:val="2"/>
                <w:sz w:val="24"/>
                <w:szCs w:val="24"/>
                <w:lang w:eastAsia="en-AU"/>
                <w14:ligatures w14:val="standardContextual"/>
              </w:rPr>
              <w:tab/>
            </w:r>
            <w:r w:rsidRPr="00C45F64">
              <w:rPr>
                <w:rStyle w:val="Hyperlink"/>
                <w:noProof/>
              </w:rPr>
              <w:t>Risk treatment measures for substantive risks</w:t>
            </w:r>
            <w:r>
              <w:rPr>
                <w:noProof/>
                <w:webHidden/>
              </w:rPr>
              <w:tab/>
            </w:r>
            <w:r>
              <w:rPr>
                <w:noProof/>
                <w:webHidden/>
              </w:rPr>
              <w:fldChar w:fldCharType="begin" w:fldLock="1"/>
            </w:r>
            <w:r>
              <w:rPr>
                <w:noProof/>
                <w:webHidden/>
              </w:rPr>
              <w:instrText xml:space="preserve"> PAGEREF _Toc219110459 \h </w:instrText>
            </w:r>
            <w:r>
              <w:rPr>
                <w:noProof/>
                <w:webHidden/>
              </w:rPr>
            </w:r>
            <w:r>
              <w:rPr>
                <w:noProof/>
                <w:webHidden/>
              </w:rPr>
              <w:fldChar w:fldCharType="separate"/>
            </w:r>
            <w:r>
              <w:rPr>
                <w:noProof/>
                <w:webHidden/>
              </w:rPr>
              <w:t>48</w:t>
            </w:r>
            <w:r>
              <w:rPr>
                <w:noProof/>
                <w:webHidden/>
              </w:rPr>
              <w:fldChar w:fldCharType="end"/>
            </w:r>
          </w:hyperlink>
        </w:p>
        <w:p w14:paraId="404747BC" w14:textId="5963602B"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60" w:history="1">
            <w:r w:rsidRPr="00C45F64">
              <w:rPr>
                <w:rStyle w:val="Hyperlink"/>
                <w:noProof/>
              </w:rPr>
              <w:t>Section 3</w:t>
            </w:r>
            <w:r>
              <w:rPr>
                <w:rFonts w:asciiTheme="minorHAnsi" w:eastAsiaTheme="minorEastAsia" w:hAnsiTheme="minorHAnsi"/>
                <w:noProof/>
                <w:kern w:val="2"/>
                <w:sz w:val="24"/>
                <w:szCs w:val="24"/>
                <w:lang w:eastAsia="en-AU"/>
                <w14:ligatures w14:val="standardContextual"/>
              </w:rPr>
              <w:tab/>
            </w:r>
            <w:r w:rsidRPr="00C45F64">
              <w:rPr>
                <w:rStyle w:val="Hyperlink"/>
                <w:noProof/>
              </w:rPr>
              <w:t>General risk management</w:t>
            </w:r>
            <w:r>
              <w:rPr>
                <w:noProof/>
                <w:webHidden/>
              </w:rPr>
              <w:tab/>
            </w:r>
            <w:r>
              <w:rPr>
                <w:noProof/>
                <w:webHidden/>
              </w:rPr>
              <w:fldChar w:fldCharType="begin" w:fldLock="1"/>
            </w:r>
            <w:r>
              <w:rPr>
                <w:noProof/>
                <w:webHidden/>
              </w:rPr>
              <w:instrText xml:space="preserve"> PAGEREF _Toc219110460 \h </w:instrText>
            </w:r>
            <w:r>
              <w:rPr>
                <w:noProof/>
                <w:webHidden/>
              </w:rPr>
            </w:r>
            <w:r>
              <w:rPr>
                <w:noProof/>
                <w:webHidden/>
              </w:rPr>
              <w:fldChar w:fldCharType="separate"/>
            </w:r>
            <w:r>
              <w:rPr>
                <w:noProof/>
                <w:webHidden/>
              </w:rPr>
              <w:t>48</w:t>
            </w:r>
            <w:r>
              <w:rPr>
                <w:noProof/>
                <w:webHidden/>
              </w:rPr>
              <w:fldChar w:fldCharType="end"/>
            </w:r>
          </w:hyperlink>
        </w:p>
        <w:p w14:paraId="0997C06E" w14:textId="7CE3CB9F"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61" w:history="1">
            <w:r w:rsidRPr="00C45F64">
              <w:rPr>
                <w:rStyle w:val="Hyperlink"/>
                <w:noProof/>
              </w:rPr>
              <w:t>3.1</w:t>
            </w:r>
            <w:r>
              <w:rPr>
                <w:rFonts w:asciiTheme="minorHAnsi" w:eastAsiaTheme="minorEastAsia" w:hAnsiTheme="minorHAnsi"/>
                <w:noProof/>
                <w:kern w:val="2"/>
                <w:sz w:val="24"/>
                <w:szCs w:val="24"/>
                <w:lang w:eastAsia="en-AU"/>
                <w14:ligatures w14:val="standardContextual"/>
              </w:rPr>
              <w:tab/>
            </w:r>
            <w:r w:rsidRPr="00C45F64">
              <w:rPr>
                <w:rStyle w:val="Hyperlink"/>
                <w:noProof/>
              </w:rPr>
              <w:t>Applicant suitability</w:t>
            </w:r>
            <w:r>
              <w:rPr>
                <w:noProof/>
                <w:webHidden/>
              </w:rPr>
              <w:tab/>
            </w:r>
            <w:r>
              <w:rPr>
                <w:noProof/>
                <w:webHidden/>
              </w:rPr>
              <w:fldChar w:fldCharType="begin" w:fldLock="1"/>
            </w:r>
            <w:r>
              <w:rPr>
                <w:noProof/>
                <w:webHidden/>
              </w:rPr>
              <w:instrText xml:space="preserve"> PAGEREF _Toc219110461 \h </w:instrText>
            </w:r>
            <w:r>
              <w:rPr>
                <w:noProof/>
                <w:webHidden/>
              </w:rPr>
            </w:r>
            <w:r>
              <w:rPr>
                <w:noProof/>
                <w:webHidden/>
              </w:rPr>
              <w:fldChar w:fldCharType="separate"/>
            </w:r>
            <w:r>
              <w:rPr>
                <w:noProof/>
                <w:webHidden/>
              </w:rPr>
              <w:t>48</w:t>
            </w:r>
            <w:r>
              <w:rPr>
                <w:noProof/>
                <w:webHidden/>
              </w:rPr>
              <w:fldChar w:fldCharType="end"/>
            </w:r>
          </w:hyperlink>
        </w:p>
        <w:p w14:paraId="1DBDFA3B" w14:textId="1C6D8435"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62" w:history="1">
            <w:r w:rsidRPr="00C45F64">
              <w:rPr>
                <w:rStyle w:val="Hyperlink"/>
                <w:noProof/>
              </w:rPr>
              <w:t>3.2</w:t>
            </w:r>
            <w:r>
              <w:rPr>
                <w:rFonts w:asciiTheme="minorHAnsi" w:eastAsiaTheme="minorEastAsia" w:hAnsiTheme="minorHAnsi"/>
                <w:noProof/>
                <w:kern w:val="2"/>
                <w:sz w:val="24"/>
                <w:szCs w:val="24"/>
                <w:lang w:eastAsia="en-AU"/>
                <w14:ligatures w14:val="standardContextual"/>
              </w:rPr>
              <w:tab/>
            </w:r>
            <w:r w:rsidRPr="00C45F64">
              <w:rPr>
                <w:rStyle w:val="Hyperlink"/>
                <w:noProof/>
              </w:rPr>
              <w:t>Testing methodology</w:t>
            </w:r>
            <w:r>
              <w:rPr>
                <w:noProof/>
                <w:webHidden/>
              </w:rPr>
              <w:tab/>
            </w:r>
            <w:r>
              <w:rPr>
                <w:noProof/>
                <w:webHidden/>
              </w:rPr>
              <w:fldChar w:fldCharType="begin" w:fldLock="1"/>
            </w:r>
            <w:r>
              <w:rPr>
                <w:noProof/>
                <w:webHidden/>
              </w:rPr>
              <w:instrText xml:space="preserve"> PAGEREF _Toc219110462 \h </w:instrText>
            </w:r>
            <w:r>
              <w:rPr>
                <w:noProof/>
                <w:webHidden/>
              </w:rPr>
            </w:r>
            <w:r>
              <w:rPr>
                <w:noProof/>
                <w:webHidden/>
              </w:rPr>
              <w:fldChar w:fldCharType="separate"/>
            </w:r>
            <w:r>
              <w:rPr>
                <w:noProof/>
                <w:webHidden/>
              </w:rPr>
              <w:t>49</w:t>
            </w:r>
            <w:r>
              <w:rPr>
                <w:noProof/>
                <w:webHidden/>
              </w:rPr>
              <w:fldChar w:fldCharType="end"/>
            </w:r>
          </w:hyperlink>
        </w:p>
        <w:p w14:paraId="1C355ABD" w14:textId="2E5682BB"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63" w:history="1">
            <w:r w:rsidRPr="00C45F64">
              <w:rPr>
                <w:rStyle w:val="Hyperlink"/>
                <w:noProof/>
              </w:rPr>
              <w:t>3.3</w:t>
            </w:r>
            <w:r>
              <w:rPr>
                <w:rFonts w:asciiTheme="minorHAnsi" w:eastAsiaTheme="minorEastAsia" w:hAnsiTheme="minorHAnsi"/>
                <w:noProof/>
                <w:kern w:val="2"/>
                <w:sz w:val="24"/>
                <w:szCs w:val="24"/>
                <w:lang w:eastAsia="en-AU"/>
                <w14:ligatures w14:val="standardContextual"/>
              </w:rPr>
              <w:tab/>
            </w:r>
            <w:r w:rsidRPr="00C45F64">
              <w:rPr>
                <w:rStyle w:val="Hyperlink"/>
                <w:noProof/>
              </w:rPr>
              <w:t>Identification of the persons or classes of persons covered by the licence</w:t>
            </w:r>
            <w:r>
              <w:rPr>
                <w:noProof/>
                <w:webHidden/>
              </w:rPr>
              <w:tab/>
            </w:r>
            <w:r>
              <w:rPr>
                <w:noProof/>
                <w:webHidden/>
              </w:rPr>
              <w:fldChar w:fldCharType="begin" w:fldLock="1"/>
            </w:r>
            <w:r>
              <w:rPr>
                <w:noProof/>
                <w:webHidden/>
              </w:rPr>
              <w:instrText xml:space="preserve"> PAGEREF _Toc219110463 \h </w:instrText>
            </w:r>
            <w:r>
              <w:rPr>
                <w:noProof/>
                <w:webHidden/>
              </w:rPr>
            </w:r>
            <w:r>
              <w:rPr>
                <w:noProof/>
                <w:webHidden/>
              </w:rPr>
              <w:fldChar w:fldCharType="separate"/>
            </w:r>
            <w:r>
              <w:rPr>
                <w:noProof/>
                <w:webHidden/>
              </w:rPr>
              <w:t>49</w:t>
            </w:r>
            <w:r>
              <w:rPr>
                <w:noProof/>
                <w:webHidden/>
              </w:rPr>
              <w:fldChar w:fldCharType="end"/>
            </w:r>
          </w:hyperlink>
        </w:p>
        <w:p w14:paraId="45E6CC11" w14:textId="465D059D"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64" w:history="1">
            <w:r w:rsidRPr="00C45F64">
              <w:rPr>
                <w:rStyle w:val="Hyperlink"/>
                <w:noProof/>
              </w:rPr>
              <w:t>3.4</w:t>
            </w:r>
            <w:r>
              <w:rPr>
                <w:rFonts w:asciiTheme="minorHAnsi" w:eastAsiaTheme="minorEastAsia" w:hAnsiTheme="minorHAnsi"/>
                <w:noProof/>
                <w:kern w:val="2"/>
                <w:sz w:val="24"/>
                <w:szCs w:val="24"/>
                <w:lang w:eastAsia="en-AU"/>
                <w14:ligatures w14:val="standardContextual"/>
              </w:rPr>
              <w:tab/>
            </w:r>
            <w:r w:rsidRPr="00C45F64">
              <w:rPr>
                <w:rStyle w:val="Hyperlink"/>
                <w:noProof/>
              </w:rPr>
              <w:t>Reporting requirements</w:t>
            </w:r>
            <w:r>
              <w:rPr>
                <w:noProof/>
                <w:webHidden/>
              </w:rPr>
              <w:tab/>
            </w:r>
            <w:r>
              <w:rPr>
                <w:noProof/>
                <w:webHidden/>
              </w:rPr>
              <w:fldChar w:fldCharType="begin" w:fldLock="1"/>
            </w:r>
            <w:r>
              <w:rPr>
                <w:noProof/>
                <w:webHidden/>
              </w:rPr>
              <w:instrText xml:space="preserve"> PAGEREF _Toc219110464 \h </w:instrText>
            </w:r>
            <w:r>
              <w:rPr>
                <w:noProof/>
                <w:webHidden/>
              </w:rPr>
            </w:r>
            <w:r>
              <w:rPr>
                <w:noProof/>
                <w:webHidden/>
              </w:rPr>
              <w:fldChar w:fldCharType="separate"/>
            </w:r>
            <w:r>
              <w:rPr>
                <w:noProof/>
                <w:webHidden/>
              </w:rPr>
              <w:t>49</w:t>
            </w:r>
            <w:r>
              <w:rPr>
                <w:noProof/>
                <w:webHidden/>
              </w:rPr>
              <w:fldChar w:fldCharType="end"/>
            </w:r>
          </w:hyperlink>
        </w:p>
        <w:p w14:paraId="422F85FC" w14:textId="031A5EAA"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65" w:history="1">
            <w:r w:rsidRPr="00C45F64">
              <w:rPr>
                <w:rStyle w:val="Hyperlink"/>
                <w:noProof/>
              </w:rPr>
              <w:t>3.5</w:t>
            </w:r>
            <w:r>
              <w:rPr>
                <w:rFonts w:asciiTheme="minorHAnsi" w:eastAsiaTheme="minorEastAsia" w:hAnsiTheme="minorHAnsi"/>
                <w:noProof/>
                <w:kern w:val="2"/>
                <w:sz w:val="24"/>
                <w:szCs w:val="24"/>
                <w:lang w:eastAsia="en-AU"/>
                <w14:ligatures w14:val="standardContextual"/>
              </w:rPr>
              <w:tab/>
            </w:r>
            <w:r w:rsidRPr="00C45F64">
              <w:rPr>
                <w:rStyle w:val="Hyperlink"/>
                <w:noProof/>
              </w:rPr>
              <w:t>Monitoring for compliance</w:t>
            </w:r>
            <w:r>
              <w:rPr>
                <w:noProof/>
                <w:webHidden/>
              </w:rPr>
              <w:tab/>
            </w:r>
            <w:r>
              <w:rPr>
                <w:noProof/>
                <w:webHidden/>
              </w:rPr>
              <w:fldChar w:fldCharType="begin" w:fldLock="1"/>
            </w:r>
            <w:r>
              <w:rPr>
                <w:noProof/>
                <w:webHidden/>
              </w:rPr>
              <w:instrText xml:space="preserve"> PAGEREF _Toc219110465 \h </w:instrText>
            </w:r>
            <w:r>
              <w:rPr>
                <w:noProof/>
                <w:webHidden/>
              </w:rPr>
            </w:r>
            <w:r>
              <w:rPr>
                <w:noProof/>
                <w:webHidden/>
              </w:rPr>
              <w:fldChar w:fldCharType="separate"/>
            </w:r>
            <w:r>
              <w:rPr>
                <w:noProof/>
                <w:webHidden/>
              </w:rPr>
              <w:t>49</w:t>
            </w:r>
            <w:r>
              <w:rPr>
                <w:noProof/>
                <w:webHidden/>
              </w:rPr>
              <w:fldChar w:fldCharType="end"/>
            </w:r>
          </w:hyperlink>
        </w:p>
        <w:p w14:paraId="3433FE46" w14:textId="2C79ADF0"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66" w:history="1">
            <w:r w:rsidRPr="00C45F64">
              <w:rPr>
                <w:rStyle w:val="Hyperlink"/>
                <w:noProof/>
              </w:rPr>
              <w:t>Section 4</w:t>
            </w:r>
            <w:r>
              <w:rPr>
                <w:rFonts w:asciiTheme="minorHAnsi" w:eastAsiaTheme="minorEastAsia" w:hAnsiTheme="minorHAnsi"/>
                <w:noProof/>
                <w:kern w:val="2"/>
                <w:sz w:val="24"/>
                <w:szCs w:val="24"/>
                <w:lang w:eastAsia="en-AU"/>
                <w14:ligatures w14:val="standardContextual"/>
              </w:rPr>
              <w:tab/>
            </w:r>
            <w:r w:rsidRPr="00C45F64">
              <w:rPr>
                <w:rStyle w:val="Hyperlink"/>
                <w:noProof/>
              </w:rPr>
              <w:t>Post release review</w:t>
            </w:r>
            <w:r>
              <w:rPr>
                <w:noProof/>
                <w:webHidden/>
              </w:rPr>
              <w:tab/>
            </w:r>
            <w:r>
              <w:rPr>
                <w:noProof/>
                <w:webHidden/>
              </w:rPr>
              <w:fldChar w:fldCharType="begin" w:fldLock="1"/>
            </w:r>
            <w:r>
              <w:rPr>
                <w:noProof/>
                <w:webHidden/>
              </w:rPr>
              <w:instrText xml:space="preserve"> PAGEREF _Toc219110466 \h </w:instrText>
            </w:r>
            <w:r>
              <w:rPr>
                <w:noProof/>
                <w:webHidden/>
              </w:rPr>
            </w:r>
            <w:r>
              <w:rPr>
                <w:noProof/>
                <w:webHidden/>
              </w:rPr>
              <w:fldChar w:fldCharType="separate"/>
            </w:r>
            <w:r>
              <w:rPr>
                <w:noProof/>
                <w:webHidden/>
              </w:rPr>
              <w:t>49</w:t>
            </w:r>
            <w:r>
              <w:rPr>
                <w:noProof/>
                <w:webHidden/>
              </w:rPr>
              <w:fldChar w:fldCharType="end"/>
            </w:r>
          </w:hyperlink>
        </w:p>
        <w:p w14:paraId="49AE8238" w14:textId="0B2EE175"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67" w:history="1">
            <w:r w:rsidRPr="00C45F64">
              <w:rPr>
                <w:rStyle w:val="Hyperlink"/>
                <w:noProof/>
              </w:rPr>
              <w:t>4.1</w:t>
            </w:r>
            <w:r>
              <w:rPr>
                <w:rFonts w:asciiTheme="minorHAnsi" w:eastAsiaTheme="minorEastAsia" w:hAnsiTheme="minorHAnsi"/>
                <w:noProof/>
                <w:kern w:val="2"/>
                <w:sz w:val="24"/>
                <w:szCs w:val="24"/>
                <w:lang w:eastAsia="en-AU"/>
                <w14:ligatures w14:val="standardContextual"/>
              </w:rPr>
              <w:tab/>
            </w:r>
            <w:r w:rsidRPr="00C45F64">
              <w:rPr>
                <w:rStyle w:val="Hyperlink"/>
                <w:noProof/>
              </w:rPr>
              <w:t>Adverse effects reporting system</w:t>
            </w:r>
            <w:r>
              <w:rPr>
                <w:noProof/>
                <w:webHidden/>
              </w:rPr>
              <w:tab/>
            </w:r>
            <w:r>
              <w:rPr>
                <w:noProof/>
                <w:webHidden/>
              </w:rPr>
              <w:fldChar w:fldCharType="begin" w:fldLock="1"/>
            </w:r>
            <w:r>
              <w:rPr>
                <w:noProof/>
                <w:webHidden/>
              </w:rPr>
              <w:instrText xml:space="preserve"> PAGEREF _Toc219110467 \h </w:instrText>
            </w:r>
            <w:r>
              <w:rPr>
                <w:noProof/>
                <w:webHidden/>
              </w:rPr>
            </w:r>
            <w:r>
              <w:rPr>
                <w:noProof/>
                <w:webHidden/>
              </w:rPr>
              <w:fldChar w:fldCharType="separate"/>
            </w:r>
            <w:r>
              <w:rPr>
                <w:noProof/>
                <w:webHidden/>
              </w:rPr>
              <w:t>50</w:t>
            </w:r>
            <w:r>
              <w:rPr>
                <w:noProof/>
                <w:webHidden/>
              </w:rPr>
              <w:fldChar w:fldCharType="end"/>
            </w:r>
          </w:hyperlink>
        </w:p>
        <w:p w14:paraId="46C6806D" w14:textId="328881A1"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68" w:history="1">
            <w:r w:rsidRPr="00C45F64">
              <w:rPr>
                <w:rStyle w:val="Hyperlink"/>
                <w:noProof/>
              </w:rPr>
              <w:t>4.2</w:t>
            </w:r>
            <w:r>
              <w:rPr>
                <w:rFonts w:asciiTheme="minorHAnsi" w:eastAsiaTheme="minorEastAsia" w:hAnsiTheme="minorHAnsi"/>
                <w:noProof/>
                <w:kern w:val="2"/>
                <w:sz w:val="24"/>
                <w:szCs w:val="24"/>
                <w:lang w:eastAsia="en-AU"/>
                <w14:ligatures w14:val="standardContextual"/>
              </w:rPr>
              <w:tab/>
            </w:r>
            <w:r w:rsidRPr="00C45F64">
              <w:rPr>
                <w:rStyle w:val="Hyperlink"/>
                <w:noProof/>
              </w:rPr>
              <w:t>Requirement to collect additional specific information</w:t>
            </w:r>
            <w:r>
              <w:rPr>
                <w:noProof/>
                <w:webHidden/>
              </w:rPr>
              <w:tab/>
            </w:r>
            <w:r>
              <w:rPr>
                <w:noProof/>
                <w:webHidden/>
              </w:rPr>
              <w:fldChar w:fldCharType="begin" w:fldLock="1"/>
            </w:r>
            <w:r>
              <w:rPr>
                <w:noProof/>
                <w:webHidden/>
              </w:rPr>
              <w:instrText xml:space="preserve"> PAGEREF _Toc219110468 \h </w:instrText>
            </w:r>
            <w:r>
              <w:rPr>
                <w:noProof/>
                <w:webHidden/>
              </w:rPr>
            </w:r>
            <w:r>
              <w:rPr>
                <w:noProof/>
                <w:webHidden/>
              </w:rPr>
              <w:fldChar w:fldCharType="separate"/>
            </w:r>
            <w:r>
              <w:rPr>
                <w:noProof/>
                <w:webHidden/>
              </w:rPr>
              <w:t>50</w:t>
            </w:r>
            <w:r>
              <w:rPr>
                <w:noProof/>
                <w:webHidden/>
              </w:rPr>
              <w:fldChar w:fldCharType="end"/>
            </w:r>
          </w:hyperlink>
        </w:p>
        <w:p w14:paraId="4839A685" w14:textId="23995688" w:rsidR="00B53371" w:rsidRDefault="00B53371">
          <w:pPr>
            <w:pStyle w:val="TOC3"/>
            <w:tabs>
              <w:tab w:val="left" w:pos="1200"/>
              <w:tab w:val="right" w:leader="dot" w:pos="9628"/>
            </w:tabs>
            <w:rPr>
              <w:rFonts w:asciiTheme="minorHAnsi" w:eastAsiaTheme="minorEastAsia" w:hAnsiTheme="minorHAnsi"/>
              <w:noProof/>
              <w:kern w:val="2"/>
              <w:sz w:val="24"/>
              <w:szCs w:val="24"/>
              <w:lang w:eastAsia="en-AU"/>
              <w14:ligatures w14:val="standardContextual"/>
            </w:rPr>
          </w:pPr>
          <w:hyperlink w:anchor="_Toc219110469" w:history="1">
            <w:r w:rsidRPr="00C45F64">
              <w:rPr>
                <w:rStyle w:val="Hyperlink"/>
                <w:noProof/>
              </w:rPr>
              <w:t>4.3</w:t>
            </w:r>
            <w:r>
              <w:rPr>
                <w:rFonts w:asciiTheme="minorHAnsi" w:eastAsiaTheme="minorEastAsia" w:hAnsiTheme="minorHAnsi"/>
                <w:noProof/>
                <w:kern w:val="2"/>
                <w:sz w:val="24"/>
                <w:szCs w:val="24"/>
                <w:lang w:eastAsia="en-AU"/>
                <w14:ligatures w14:val="standardContextual"/>
              </w:rPr>
              <w:tab/>
            </w:r>
            <w:r w:rsidRPr="00C45F64">
              <w:rPr>
                <w:rStyle w:val="Hyperlink"/>
                <w:noProof/>
              </w:rPr>
              <w:t>Review of the RARMP</w:t>
            </w:r>
            <w:r>
              <w:rPr>
                <w:noProof/>
                <w:webHidden/>
              </w:rPr>
              <w:tab/>
            </w:r>
            <w:r>
              <w:rPr>
                <w:noProof/>
                <w:webHidden/>
              </w:rPr>
              <w:fldChar w:fldCharType="begin" w:fldLock="1"/>
            </w:r>
            <w:r>
              <w:rPr>
                <w:noProof/>
                <w:webHidden/>
              </w:rPr>
              <w:instrText xml:space="preserve"> PAGEREF _Toc219110469 \h </w:instrText>
            </w:r>
            <w:r>
              <w:rPr>
                <w:noProof/>
                <w:webHidden/>
              </w:rPr>
            </w:r>
            <w:r>
              <w:rPr>
                <w:noProof/>
                <w:webHidden/>
              </w:rPr>
              <w:fldChar w:fldCharType="separate"/>
            </w:r>
            <w:r>
              <w:rPr>
                <w:noProof/>
                <w:webHidden/>
              </w:rPr>
              <w:t>50</w:t>
            </w:r>
            <w:r>
              <w:rPr>
                <w:noProof/>
                <w:webHidden/>
              </w:rPr>
              <w:fldChar w:fldCharType="end"/>
            </w:r>
          </w:hyperlink>
        </w:p>
        <w:p w14:paraId="66B61CBF" w14:textId="34B3AFBE" w:rsidR="00B53371" w:rsidRDefault="00B53371">
          <w:pPr>
            <w:pStyle w:val="TOC2"/>
            <w:tabs>
              <w:tab w:val="left" w:pos="1440"/>
              <w:tab w:val="right" w:leader="dot" w:pos="9628"/>
            </w:tabs>
            <w:rPr>
              <w:rFonts w:asciiTheme="minorHAnsi" w:eastAsiaTheme="minorEastAsia" w:hAnsiTheme="minorHAnsi"/>
              <w:noProof/>
              <w:kern w:val="2"/>
              <w:sz w:val="24"/>
              <w:szCs w:val="24"/>
              <w:lang w:eastAsia="en-AU"/>
              <w14:ligatures w14:val="standardContextual"/>
            </w:rPr>
          </w:pPr>
          <w:hyperlink w:anchor="_Toc219110470" w:history="1">
            <w:r w:rsidRPr="00C45F64">
              <w:rPr>
                <w:rStyle w:val="Hyperlink"/>
                <w:noProof/>
              </w:rPr>
              <w:t>Section 5</w:t>
            </w:r>
            <w:r>
              <w:rPr>
                <w:rFonts w:asciiTheme="minorHAnsi" w:eastAsiaTheme="minorEastAsia" w:hAnsiTheme="minorHAnsi"/>
                <w:noProof/>
                <w:kern w:val="2"/>
                <w:sz w:val="24"/>
                <w:szCs w:val="24"/>
                <w:lang w:eastAsia="en-AU"/>
                <w14:ligatures w14:val="standardContextual"/>
              </w:rPr>
              <w:tab/>
            </w:r>
            <w:r w:rsidRPr="00C45F64">
              <w:rPr>
                <w:rStyle w:val="Hyperlink"/>
                <w:noProof/>
              </w:rPr>
              <w:t>Conclusions of the RARMP</w:t>
            </w:r>
            <w:r>
              <w:rPr>
                <w:noProof/>
                <w:webHidden/>
              </w:rPr>
              <w:tab/>
            </w:r>
            <w:r>
              <w:rPr>
                <w:noProof/>
                <w:webHidden/>
              </w:rPr>
              <w:fldChar w:fldCharType="begin" w:fldLock="1"/>
            </w:r>
            <w:r>
              <w:rPr>
                <w:noProof/>
                <w:webHidden/>
              </w:rPr>
              <w:instrText xml:space="preserve"> PAGEREF _Toc219110470 \h </w:instrText>
            </w:r>
            <w:r>
              <w:rPr>
                <w:noProof/>
                <w:webHidden/>
              </w:rPr>
            </w:r>
            <w:r>
              <w:rPr>
                <w:noProof/>
                <w:webHidden/>
              </w:rPr>
              <w:fldChar w:fldCharType="separate"/>
            </w:r>
            <w:r>
              <w:rPr>
                <w:noProof/>
                <w:webHidden/>
              </w:rPr>
              <w:t>51</w:t>
            </w:r>
            <w:r>
              <w:rPr>
                <w:noProof/>
                <w:webHidden/>
              </w:rPr>
              <w:fldChar w:fldCharType="end"/>
            </w:r>
          </w:hyperlink>
        </w:p>
        <w:p w14:paraId="7379C2D2" w14:textId="36143BEA" w:rsidR="00B53371" w:rsidRDefault="00B53371">
          <w:pPr>
            <w:pStyle w:val="TOC1"/>
            <w:rPr>
              <w:rFonts w:asciiTheme="minorHAnsi" w:eastAsiaTheme="minorEastAsia" w:hAnsiTheme="minorHAnsi"/>
              <w:b w:val="0"/>
              <w:noProof/>
              <w:kern w:val="2"/>
              <w:sz w:val="24"/>
              <w:szCs w:val="24"/>
              <w:lang w:eastAsia="en-AU"/>
              <w14:ligatures w14:val="standardContextual"/>
            </w:rPr>
          </w:pPr>
          <w:hyperlink w:anchor="_Toc219110471" w:history="1">
            <w:r w:rsidRPr="00C45F64">
              <w:rPr>
                <w:rStyle w:val="Hyperlink"/>
                <w:noProof/>
              </w:rPr>
              <w:t>References</w:t>
            </w:r>
            <w:r>
              <w:rPr>
                <w:noProof/>
                <w:webHidden/>
              </w:rPr>
              <w:tab/>
            </w:r>
            <w:r>
              <w:rPr>
                <w:noProof/>
                <w:webHidden/>
              </w:rPr>
              <w:fldChar w:fldCharType="begin" w:fldLock="1"/>
            </w:r>
            <w:r>
              <w:rPr>
                <w:noProof/>
                <w:webHidden/>
              </w:rPr>
              <w:instrText xml:space="preserve"> PAGEREF _Toc219110471 \h </w:instrText>
            </w:r>
            <w:r>
              <w:rPr>
                <w:noProof/>
                <w:webHidden/>
              </w:rPr>
            </w:r>
            <w:r>
              <w:rPr>
                <w:noProof/>
                <w:webHidden/>
              </w:rPr>
              <w:fldChar w:fldCharType="separate"/>
            </w:r>
            <w:r>
              <w:rPr>
                <w:noProof/>
                <w:webHidden/>
              </w:rPr>
              <w:t>52</w:t>
            </w:r>
            <w:r>
              <w:rPr>
                <w:noProof/>
                <w:webHidden/>
              </w:rPr>
              <w:fldChar w:fldCharType="end"/>
            </w:r>
          </w:hyperlink>
        </w:p>
        <w:p w14:paraId="2133E0A9" w14:textId="019D78B3" w:rsidR="00B53371" w:rsidRDefault="00B53371">
          <w:pPr>
            <w:pStyle w:val="TOC1"/>
            <w:rPr>
              <w:rFonts w:asciiTheme="minorHAnsi" w:eastAsiaTheme="minorEastAsia" w:hAnsiTheme="minorHAnsi"/>
              <w:b w:val="0"/>
              <w:noProof/>
              <w:kern w:val="2"/>
              <w:sz w:val="24"/>
              <w:szCs w:val="24"/>
              <w:lang w:eastAsia="en-AU"/>
              <w14:ligatures w14:val="standardContextual"/>
            </w:rPr>
          </w:pPr>
          <w:hyperlink w:anchor="_Toc219110472" w:history="1">
            <w:r w:rsidRPr="00C45F64">
              <w:rPr>
                <w:rStyle w:val="Hyperlink"/>
                <w:noProof/>
              </w:rPr>
              <w:t>Appendix A: Summary of submissions on matters relevant to preparation of the consultation RARMP</w:t>
            </w:r>
            <w:r>
              <w:rPr>
                <w:noProof/>
                <w:webHidden/>
              </w:rPr>
              <w:tab/>
            </w:r>
            <w:r>
              <w:rPr>
                <w:noProof/>
                <w:webHidden/>
              </w:rPr>
              <w:fldChar w:fldCharType="begin" w:fldLock="1"/>
            </w:r>
            <w:r>
              <w:rPr>
                <w:noProof/>
                <w:webHidden/>
              </w:rPr>
              <w:instrText xml:space="preserve"> PAGEREF _Toc219110472 \h </w:instrText>
            </w:r>
            <w:r>
              <w:rPr>
                <w:noProof/>
                <w:webHidden/>
              </w:rPr>
            </w:r>
            <w:r>
              <w:rPr>
                <w:noProof/>
                <w:webHidden/>
              </w:rPr>
              <w:fldChar w:fldCharType="separate"/>
            </w:r>
            <w:r>
              <w:rPr>
                <w:noProof/>
                <w:webHidden/>
              </w:rPr>
              <w:t>64</w:t>
            </w:r>
            <w:r>
              <w:rPr>
                <w:noProof/>
                <w:webHidden/>
              </w:rPr>
              <w:fldChar w:fldCharType="end"/>
            </w:r>
          </w:hyperlink>
        </w:p>
        <w:p w14:paraId="5E3E7C4C" w14:textId="644A9028" w:rsidR="00B53371" w:rsidRDefault="00B53371">
          <w:pPr>
            <w:pStyle w:val="TOC1"/>
            <w:rPr>
              <w:rFonts w:asciiTheme="minorHAnsi" w:eastAsiaTheme="minorEastAsia" w:hAnsiTheme="minorHAnsi"/>
              <w:b w:val="0"/>
              <w:noProof/>
              <w:kern w:val="2"/>
              <w:sz w:val="24"/>
              <w:szCs w:val="24"/>
              <w:lang w:eastAsia="en-AU"/>
              <w14:ligatures w14:val="standardContextual"/>
            </w:rPr>
          </w:pPr>
          <w:hyperlink w:anchor="_Toc219110473" w:history="1">
            <w:r w:rsidRPr="00C45F64">
              <w:rPr>
                <w:rStyle w:val="Hyperlink"/>
                <w:noProof/>
              </w:rPr>
              <w:t>Appendix B: Summary of submissions from prescribed experts, agencies and authorities on the consultation RARMP</w:t>
            </w:r>
            <w:r>
              <w:rPr>
                <w:noProof/>
                <w:webHidden/>
              </w:rPr>
              <w:tab/>
            </w:r>
            <w:r>
              <w:rPr>
                <w:noProof/>
                <w:webHidden/>
              </w:rPr>
              <w:fldChar w:fldCharType="begin" w:fldLock="1"/>
            </w:r>
            <w:r>
              <w:rPr>
                <w:noProof/>
                <w:webHidden/>
              </w:rPr>
              <w:instrText xml:space="preserve"> PAGEREF _Toc219110473 \h </w:instrText>
            </w:r>
            <w:r>
              <w:rPr>
                <w:noProof/>
                <w:webHidden/>
              </w:rPr>
            </w:r>
            <w:r>
              <w:rPr>
                <w:noProof/>
                <w:webHidden/>
              </w:rPr>
              <w:fldChar w:fldCharType="separate"/>
            </w:r>
            <w:r>
              <w:rPr>
                <w:noProof/>
                <w:webHidden/>
              </w:rPr>
              <w:t>68</w:t>
            </w:r>
            <w:r>
              <w:rPr>
                <w:noProof/>
                <w:webHidden/>
              </w:rPr>
              <w:fldChar w:fldCharType="end"/>
            </w:r>
          </w:hyperlink>
        </w:p>
        <w:p w14:paraId="1E3365B3" w14:textId="799212A0" w:rsidR="00B53371" w:rsidRDefault="00B53371">
          <w:pPr>
            <w:pStyle w:val="TOC1"/>
            <w:rPr>
              <w:rFonts w:asciiTheme="minorHAnsi" w:eastAsiaTheme="minorEastAsia" w:hAnsiTheme="minorHAnsi"/>
              <w:b w:val="0"/>
              <w:noProof/>
              <w:kern w:val="2"/>
              <w:sz w:val="24"/>
              <w:szCs w:val="24"/>
              <w:lang w:eastAsia="en-AU"/>
              <w14:ligatures w14:val="standardContextual"/>
            </w:rPr>
          </w:pPr>
          <w:hyperlink w:anchor="_Toc219110474" w:history="1">
            <w:r w:rsidRPr="00C45F64">
              <w:rPr>
                <w:rStyle w:val="Hyperlink"/>
                <w:noProof/>
              </w:rPr>
              <w:t>Appendix C: Summary of submissions from the public on the consultation RARMP</w:t>
            </w:r>
            <w:r>
              <w:rPr>
                <w:noProof/>
                <w:webHidden/>
              </w:rPr>
              <w:tab/>
            </w:r>
            <w:r>
              <w:rPr>
                <w:noProof/>
                <w:webHidden/>
              </w:rPr>
              <w:fldChar w:fldCharType="begin" w:fldLock="1"/>
            </w:r>
            <w:r>
              <w:rPr>
                <w:noProof/>
                <w:webHidden/>
              </w:rPr>
              <w:instrText xml:space="preserve"> PAGEREF _Toc219110474 \h </w:instrText>
            </w:r>
            <w:r>
              <w:rPr>
                <w:noProof/>
                <w:webHidden/>
              </w:rPr>
            </w:r>
            <w:r>
              <w:rPr>
                <w:noProof/>
                <w:webHidden/>
              </w:rPr>
              <w:fldChar w:fldCharType="separate"/>
            </w:r>
            <w:r>
              <w:rPr>
                <w:noProof/>
                <w:webHidden/>
              </w:rPr>
              <w:t>70</w:t>
            </w:r>
            <w:r>
              <w:rPr>
                <w:noProof/>
                <w:webHidden/>
              </w:rPr>
              <w:fldChar w:fldCharType="end"/>
            </w:r>
          </w:hyperlink>
        </w:p>
        <w:p w14:paraId="306FDB75" w14:textId="34D141B2" w:rsidR="00D214C6" w:rsidRPr="000F7924" w:rsidRDefault="00D214C6">
          <w:r w:rsidRPr="000F7924">
            <w:rPr>
              <w:b/>
              <w:bCs/>
              <w:noProof/>
            </w:rPr>
            <w:fldChar w:fldCharType="end"/>
          </w:r>
        </w:p>
      </w:sdtContent>
    </w:sdt>
    <w:p w14:paraId="26014788" w14:textId="77777777" w:rsidR="002D575C" w:rsidRPr="000F7924" w:rsidRDefault="002D575C"/>
    <w:p w14:paraId="65973B49" w14:textId="540A30DC" w:rsidR="0073687D" w:rsidRPr="000F7924" w:rsidRDefault="0073687D">
      <w:r w:rsidRPr="000F7924">
        <w:br w:type="page"/>
      </w:r>
    </w:p>
    <w:p w14:paraId="5A528CBE" w14:textId="03AFB7C4" w:rsidR="00C642EA" w:rsidRPr="000F7924" w:rsidRDefault="0073687D" w:rsidP="0073687D">
      <w:pPr>
        <w:pStyle w:val="Heading1"/>
        <w:jc w:val="center"/>
      </w:pPr>
      <w:bookmarkStart w:id="6" w:name="_Toc152065678"/>
      <w:bookmarkStart w:id="7" w:name="_Toc219110421"/>
      <w:r w:rsidRPr="000F7924">
        <w:lastRenderedPageBreak/>
        <w:t>Abbreviations</w:t>
      </w:r>
      <w:bookmarkEnd w:id="6"/>
      <w:bookmarkEnd w:id="7"/>
    </w:p>
    <w:tbl>
      <w:tblPr>
        <w:tblStyle w:val="TableGrid"/>
        <w:tblW w:w="0" w:type="auto"/>
        <w:tblLook w:val="04A0" w:firstRow="1" w:lastRow="0" w:firstColumn="1" w:lastColumn="0" w:noHBand="0" w:noVBand="1"/>
      </w:tblPr>
      <w:tblGrid>
        <w:gridCol w:w="1696"/>
        <w:gridCol w:w="7371"/>
      </w:tblGrid>
      <w:tr w:rsidR="00982378" w:rsidRPr="000F7924" w14:paraId="0156CAF3" w14:textId="77777777" w:rsidTr="00F5489E">
        <w:tc>
          <w:tcPr>
            <w:tcW w:w="1696" w:type="dxa"/>
          </w:tcPr>
          <w:p w14:paraId="3C55037D" w14:textId="77777777" w:rsidR="00982378" w:rsidRPr="000F7924" w:rsidRDefault="00982378" w:rsidP="00423164">
            <w:pPr>
              <w:spacing w:before="40" w:after="40"/>
            </w:pPr>
            <w:r w:rsidRPr="000F7924">
              <w:t>AICIS</w:t>
            </w:r>
          </w:p>
        </w:tc>
        <w:tc>
          <w:tcPr>
            <w:tcW w:w="7371" w:type="dxa"/>
          </w:tcPr>
          <w:p w14:paraId="24739639" w14:textId="77777777" w:rsidR="00982378" w:rsidRPr="000F7924" w:rsidRDefault="00982378" w:rsidP="00423164">
            <w:pPr>
              <w:spacing w:before="40" w:after="40"/>
            </w:pPr>
            <w:r w:rsidRPr="000F7924">
              <w:t>Australian Industrial Chemicals Introduction Scheme</w:t>
            </w:r>
          </w:p>
        </w:tc>
      </w:tr>
      <w:tr w:rsidR="00982378" w:rsidRPr="000F7924" w14:paraId="785A6400" w14:textId="77777777" w:rsidTr="00F5489E">
        <w:tc>
          <w:tcPr>
            <w:tcW w:w="1696" w:type="dxa"/>
          </w:tcPr>
          <w:p w14:paraId="79B46F44" w14:textId="77777777" w:rsidR="00982378" w:rsidRPr="000F7924" w:rsidRDefault="00982378" w:rsidP="00423164">
            <w:pPr>
              <w:spacing w:before="40" w:after="40"/>
            </w:pPr>
            <w:r w:rsidRPr="000F7924">
              <w:t>APHIS</w:t>
            </w:r>
          </w:p>
        </w:tc>
        <w:tc>
          <w:tcPr>
            <w:tcW w:w="7371" w:type="dxa"/>
          </w:tcPr>
          <w:p w14:paraId="1A1D7D3E" w14:textId="77777777" w:rsidR="00982378" w:rsidRPr="000F7924" w:rsidRDefault="00982378" w:rsidP="00423164">
            <w:pPr>
              <w:spacing w:before="40" w:after="40"/>
            </w:pPr>
            <w:r w:rsidRPr="000F7924">
              <w:t>United States Department of Agriculture Animal and Plant Health Inspection Service</w:t>
            </w:r>
          </w:p>
        </w:tc>
      </w:tr>
      <w:tr w:rsidR="00982378" w:rsidRPr="000F7924" w14:paraId="3182763B" w14:textId="77777777" w:rsidTr="00F5489E">
        <w:tc>
          <w:tcPr>
            <w:tcW w:w="1696" w:type="dxa"/>
          </w:tcPr>
          <w:p w14:paraId="3EBB41D8" w14:textId="77777777" w:rsidR="00982378" w:rsidRPr="000F7924" w:rsidRDefault="00982378" w:rsidP="00423164">
            <w:pPr>
              <w:spacing w:before="40" w:after="40"/>
            </w:pPr>
            <w:r w:rsidRPr="000F7924">
              <w:t>APVMA</w:t>
            </w:r>
          </w:p>
        </w:tc>
        <w:tc>
          <w:tcPr>
            <w:tcW w:w="7371" w:type="dxa"/>
          </w:tcPr>
          <w:p w14:paraId="30D9E066" w14:textId="77777777" w:rsidR="00982378" w:rsidRPr="000F7924" w:rsidRDefault="00982378" w:rsidP="00423164">
            <w:pPr>
              <w:spacing w:before="40" w:after="40"/>
            </w:pPr>
            <w:r w:rsidRPr="000F7924">
              <w:t>Australian Pesticides and Veterinary Medicines Authority</w:t>
            </w:r>
          </w:p>
        </w:tc>
      </w:tr>
      <w:tr w:rsidR="00982378" w:rsidRPr="000F7924" w14:paraId="355ABFCE" w14:textId="77777777" w:rsidTr="00F5489E">
        <w:tc>
          <w:tcPr>
            <w:tcW w:w="1696" w:type="dxa"/>
          </w:tcPr>
          <w:p w14:paraId="74FE92B7" w14:textId="77777777" w:rsidR="00982378" w:rsidRPr="000F7924" w:rsidRDefault="00982378" w:rsidP="00423164">
            <w:pPr>
              <w:spacing w:before="40" w:after="40"/>
            </w:pPr>
            <w:r w:rsidRPr="000F7924">
              <w:t>ARTG</w:t>
            </w:r>
          </w:p>
        </w:tc>
        <w:tc>
          <w:tcPr>
            <w:tcW w:w="7371" w:type="dxa"/>
          </w:tcPr>
          <w:p w14:paraId="654F7C27" w14:textId="77777777" w:rsidR="00982378" w:rsidRPr="000F7924" w:rsidRDefault="00982378" w:rsidP="00423164">
            <w:pPr>
              <w:spacing w:before="40" w:after="40"/>
            </w:pPr>
            <w:r w:rsidRPr="000F7924">
              <w:t>Australian Register of Therapeutic Goods</w:t>
            </w:r>
          </w:p>
        </w:tc>
      </w:tr>
      <w:tr w:rsidR="00982378" w:rsidRPr="000F7924" w14:paraId="48320695" w14:textId="77777777" w:rsidTr="00F5489E">
        <w:tc>
          <w:tcPr>
            <w:tcW w:w="1696" w:type="dxa"/>
          </w:tcPr>
          <w:p w14:paraId="757D214B" w14:textId="77777777" w:rsidR="00982378" w:rsidRPr="000F7924" w:rsidRDefault="00982378" w:rsidP="00423164">
            <w:pPr>
              <w:spacing w:before="40" w:after="40"/>
            </w:pPr>
            <w:r w:rsidRPr="000F7924">
              <w:t>ASPCA</w:t>
            </w:r>
          </w:p>
        </w:tc>
        <w:tc>
          <w:tcPr>
            <w:tcW w:w="7371" w:type="dxa"/>
          </w:tcPr>
          <w:p w14:paraId="5C7323D2" w14:textId="77777777" w:rsidR="00982378" w:rsidRPr="000F7924" w:rsidRDefault="00982378" w:rsidP="00423164">
            <w:pPr>
              <w:spacing w:before="40" w:after="40"/>
            </w:pPr>
            <w:r w:rsidRPr="000F7924">
              <w:t>American Society for the Prevention of Cruelty to Animals</w:t>
            </w:r>
          </w:p>
        </w:tc>
      </w:tr>
      <w:tr w:rsidR="00982378" w:rsidRPr="000F7924" w14:paraId="78598A59" w14:textId="77777777" w:rsidTr="00F5489E">
        <w:tc>
          <w:tcPr>
            <w:tcW w:w="1696" w:type="dxa"/>
          </w:tcPr>
          <w:p w14:paraId="42334D0F" w14:textId="77777777" w:rsidR="00982378" w:rsidRPr="000F7924" w:rsidRDefault="00982378" w:rsidP="00423164">
            <w:pPr>
              <w:spacing w:before="40" w:after="40"/>
            </w:pPr>
            <w:r w:rsidRPr="000F7924">
              <w:t>ASTAG</w:t>
            </w:r>
          </w:p>
        </w:tc>
        <w:tc>
          <w:tcPr>
            <w:tcW w:w="7371" w:type="dxa"/>
          </w:tcPr>
          <w:p w14:paraId="45200480" w14:textId="77777777" w:rsidR="00982378" w:rsidRPr="000F7924" w:rsidRDefault="00982378" w:rsidP="00423164">
            <w:pPr>
              <w:spacing w:before="40" w:after="40"/>
            </w:pPr>
            <w:r w:rsidRPr="000F7924">
              <w:t>Australian Strategic and Technical Advisory Group on Antimicrobial Resistance</w:t>
            </w:r>
          </w:p>
        </w:tc>
      </w:tr>
      <w:tr w:rsidR="00982378" w:rsidRPr="000F7924" w14:paraId="11871717" w14:textId="77777777" w:rsidTr="00F5489E">
        <w:tc>
          <w:tcPr>
            <w:tcW w:w="1696" w:type="dxa"/>
          </w:tcPr>
          <w:p w14:paraId="1E1D6F19" w14:textId="77777777" w:rsidR="00982378" w:rsidRPr="000F7924" w:rsidRDefault="00982378" w:rsidP="00423164">
            <w:pPr>
              <w:spacing w:before="40" w:after="40"/>
            </w:pPr>
            <w:r w:rsidRPr="000F7924">
              <w:t>DAFF</w:t>
            </w:r>
          </w:p>
        </w:tc>
        <w:tc>
          <w:tcPr>
            <w:tcW w:w="7371" w:type="dxa"/>
          </w:tcPr>
          <w:p w14:paraId="6A3BC1CF" w14:textId="77777777" w:rsidR="00982378" w:rsidRPr="000F7924" w:rsidRDefault="00982378" w:rsidP="00423164">
            <w:pPr>
              <w:spacing w:before="40" w:after="40"/>
            </w:pPr>
            <w:r w:rsidRPr="000F7924">
              <w:t>Department of Agriculture, Fisheries and Forestry</w:t>
            </w:r>
          </w:p>
        </w:tc>
      </w:tr>
      <w:tr w:rsidR="00982378" w:rsidRPr="000F7924" w14:paraId="7D9310FE" w14:textId="77777777" w:rsidTr="00F5489E">
        <w:tc>
          <w:tcPr>
            <w:tcW w:w="1696" w:type="dxa"/>
          </w:tcPr>
          <w:p w14:paraId="068D8E9F" w14:textId="77777777" w:rsidR="00982378" w:rsidRPr="000F7924" w:rsidRDefault="00982378" w:rsidP="00423164">
            <w:pPr>
              <w:spacing w:before="40" w:after="40"/>
            </w:pPr>
            <w:r w:rsidRPr="000F7924">
              <w:t>Del</w:t>
            </w:r>
          </w:p>
        </w:tc>
        <w:tc>
          <w:tcPr>
            <w:tcW w:w="7371" w:type="dxa"/>
          </w:tcPr>
          <w:p w14:paraId="7FA52540" w14:textId="77777777" w:rsidR="00982378" w:rsidRPr="000F7924" w:rsidRDefault="00982378" w:rsidP="00423164">
            <w:pPr>
              <w:spacing w:before="40" w:after="40"/>
            </w:pPr>
            <w:r w:rsidRPr="000F7924">
              <w:t>Delila</w:t>
            </w:r>
          </w:p>
        </w:tc>
      </w:tr>
      <w:tr w:rsidR="00982378" w:rsidRPr="000F7924" w14:paraId="768806BD" w14:textId="77777777" w:rsidTr="00F5489E">
        <w:tc>
          <w:tcPr>
            <w:tcW w:w="1696" w:type="dxa"/>
          </w:tcPr>
          <w:p w14:paraId="0DFFCD26" w14:textId="77777777" w:rsidR="00982378" w:rsidRPr="000F7924" w:rsidRDefault="00982378" w:rsidP="00423164">
            <w:pPr>
              <w:spacing w:before="40" w:after="40"/>
            </w:pPr>
            <w:r w:rsidRPr="000F7924">
              <w:t>DIR</w:t>
            </w:r>
          </w:p>
        </w:tc>
        <w:tc>
          <w:tcPr>
            <w:tcW w:w="7371" w:type="dxa"/>
          </w:tcPr>
          <w:p w14:paraId="296DDB6F" w14:textId="77777777" w:rsidR="00982378" w:rsidRPr="000F7924" w:rsidRDefault="00982378" w:rsidP="00423164">
            <w:pPr>
              <w:spacing w:before="40" w:after="40"/>
            </w:pPr>
            <w:r w:rsidRPr="000F7924">
              <w:t>Dealings involving intentional release</w:t>
            </w:r>
          </w:p>
        </w:tc>
      </w:tr>
      <w:tr w:rsidR="00684F10" w:rsidRPr="000F7924" w14:paraId="12B4AA35" w14:textId="77777777" w:rsidTr="00F5489E">
        <w:tc>
          <w:tcPr>
            <w:tcW w:w="1696" w:type="dxa"/>
          </w:tcPr>
          <w:p w14:paraId="2A28F7E4" w14:textId="5150E300" w:rsidR="00684F10" w:rsidRPr="000F7924" w:rsidRDefault="00684F10" w:rsidP="00423164">
            <w:pPr>
              <w:spacing w:before="40" w:after="40"/>
            </w:pPr>
            <w:r w:rsidRPr="000F7924">
              <w:t>DPA</w:t>
            </w:r>
          </w:p>
        </w:tc>
        <w:tc>
          <w:tcPr>
            <w:tcW w:w="7371" w:type="dxa"/>
          </w:tcPr>
          <w:p w14:paraId="00BAA0BA" w14:textId="55F2A28C" w:rsidR="00684F10" w:rsidRPr="000F7924" w:rsidRDefault="00684F10" w:rsidP="00423164">
            <w:pPr>
              <w:spacing w:before="40" w:after="40"/>
            </w:pPr>
            <w:r w:rsidRPr="000F7924">
              <w:t>Days post anthesis (flower opening)</w:t>
            </w:r>
          </w:p>
        </w:tc>
      </w:tr>
      <w:tr w:rsidR="00982378" w:rsidRPr="000F7924" w14:paraId="5898A754" w14:textId="77777777" w:rsidTr="00F5489E">
        <w:tc>
          <w:tcPr>
            <w:tcW w:w="1696" w:type="dxa"/>
          </w:tcPr>
          <w:p w14:paraId="5B77838F" w14:textId="77777777" w:rsidR="00982378" w:rsidRPr="000F7924" w:rsidRDefault="00982378" w:rsidP="00423164">
            <w:pPr>
              <w:spacing w:before="40" w:after="40"/>
            </w:pPr>
            <w:r w:rsidRPr="000F7924">
              <w:t>FSANZ</w:t>
            </w:r>
          </w:p>
        </w:tc>
        <w:tc>
          <w:tcPr>
            <w:tcW w:w="7371" w:type="dxa"/>
          </w:tcPr>
          <w:p w14:paraId="12FEEB61" w14:textId="77777777" w:rsidR="00982378" w:rsidRPr="000F7924" w:rsidRDefault="00982378" w:rsidP="00423164">
            <w:pPr>
              <w:spacing w:before="40" w:after="40"/>
            </w:pPr>
            <w:r w:rsidRPr="000F7924">
              <w:t>Food Standards Australia New Zealand</w:t>
            </w:r>
          </w:p>
        </w:tc>
      </w:tr>
      <w:tr w:rsidR="00982378" w:rsidRPr="000F7924" w14:paraId="35D8CD9B" w14:textId="77777777" w:rsidTr="00F5489E">
        <w:tc>
          <w:tcPr>
            <w:tcW w:w="1696" w:type="dxa"/>
          </w:tcPr>
          <w:p w14:paraId="7358191B" w14:textId="77777777" w:rsidR="00982378" w:rsidRPr="000F7924" w:rsidRDefault="00982378" w:rsidP="00423164">
            <w:pPr>
              <w:spacing w:before="40" w:after="40"/>
            </w:pPr>
            <w:r w:rsidRPr="000F7924">
              <w:t>GM(O)</w:t>
            </w:r>
          </w:p>
        </w:tc>
        <w:tc>
          <w:tcPr>
            <w:tcW w:w="7371" w:type="dxa"/>
          </w:tcPr>
          <w:p w14:paraId="15C8079D" w14:textId="77777777" w:rsidR="00982378" w:rsidRPr="000F7924" w:rsidRDefault="00982378" w:rsidP="00423164">
            <w:pPr>
              <w:spacing w:before="40" w:after="40"/>
            </w:pPr>
            <w:r w:rsidRPr="000F7924">
              <w:t>Genetically modified (organism)</w:t>
            </w:r>
          </w:p>
        </w:tc>
      </w:tr>
      <w:tr w:rsidR="00982378" w:rsidRPr="000F7924" w14:paraId="10E24510" w14:textId="77777777" w:rsidTr="00F5489E">
        <w:tc>
          <w:tcPr>
            <w:tcW w:w="1696" w:type="dxa"/>
          </w:tcPr>
          <w:p w14:paraId="5954764B" w14:textId="77777777" w:rsidR="00982378" w:rsidRPr="000F7924" w:rsidRDefault="00982378" w:rsidP="00423164">
            <w:pPr>
              <w:spacing w:before="40" w:after="40"/>
            </w:pPr>
            <w:r w:rsidRPr="000F7924">
              <w:t>GTTAC</w:t>
            </w:r>
          </w:p>
        </w:tc>
        <w:tc>
          <w:tcPr>
            <w:tcW w:w="7371" w:type="dxa"/>
          </w:tcPr>
          <w:p w14:paraId="184B03EC" w14:textId="77777777" w:rsidR="00982378" w:rsidRPr="000F7924" w:rsidRDefault="00982378" w:rsidP="00423164">
            <w:pPr>
              <w:spacing w:before="40" w:after="40"/>
            </w:pPr>
            <w:r w:rsidRPr="000F7924">
              <w:t>Gene Technology Technical Advisory Committee</w:t>
            </w:r>
          </w:p>
        </w:tc>
      </w:tr>
      <w:tr w:rsidR="00982378" w:rsidRPr="000F7924" w14:paraId="7C48D2B7" w14:textId="77777777" w:rsidTr="00F5489E">
        <w:tc>
          <w:tcPr>
            <w:tcW w:w="1696" w:type="dxa"/>
          </w:tcPr>
          <w:p w14:paraId="53801F7F" w14:textId="77777777" w:rsidR="00982378" w:rsidRPr="000F7924" w:rsidRDefault="00982378" w:rsidP="00423164">
            <w:pPr>
              <w:spacing w:before="40" w:after="40"/>
            </w:pPr>
            <w:r w:rsidRPr="000F7924">
              <w:t>ha</w:t>
            </w:r>
          </w:p>
        </w:tc>
        <w:tc>
          <w:tcPr>
            <w:tcW w:w="7371" w:type="dxa"/>
          </w:tcPr>
          <w:p w14:paraId="75453D2D" w14:textId="77777777" w:rsidR="00982378" w:rsidRPr="000F7924" w:rsidRDefault="00982378" w:rsidP="00423164">
            <w:pPr>
              <w:spacing w:before="40" w:after="40"/>
            </w:pPr>
            <w:r w:rsidRPr="000F7924">
              <w:t>Hectare(s)</w:t>
            </w:r>
          </w:p>
        </w:tc>
      </w:tr>
      <w:tr w:rsidR="00982378" w:rsidRPr="000F7924" w14:paraId="07211AC0" w14:textId="77777777" w:rsidTr="00F5489E">
        <w:tc>
          <w:tcPr>
            <w:tcW w:w="1696" w:type="dxa"/>
          </w:tcPr>
          <w:p w14:paraId="10C8C1ED" w14:textId="77777777" w:rsidR="00982378" w:rsidRPr="000F7924" w:rsidRDefault="00982378" w:rsidP="00423164">
            <w:pPr>
              <w:spacing w:before="40" w:after="40"/>
            </w:pPr>
            <w:r w:rsidRPr="000F7924">
              <w:t>HGT</w:t>
            </w:r>
          </w:p>
        </w:tc>
        <w:tc>
          <w:tcPr>
            <w:tcW w:w="7371" w:type="dxa"/>
          </w:tcPr>
          <w:p w14:paraId="00C455ED" w14:textId="77777777" w:rsidR="00982378" w:rsidRPr="000F7924" w:rsidRDefault="00982378" w:rsidP="00423164">
            <w:pPr>
              <w:spacing w:before="40" w:after="40"/>
            </w:pPr>
            <w:r w:rsidRPr="000F7924">
              <w:t>Horizontal gene transfer</w:t>
            </w:r>
          </w:p>
        </w:tc>
      </w:tr>
      <w:tr w:rsidR="00982378" w:rsidRPr="000F7924" w14:paraId="5B8CE080" w14:textId="77777777" w:rsidTr="00F5489E">
        <w:tc>
          <w:tcPr>
            <w:tcW w:w="1696" w:type="dxa"/>
          </w:tcPr>
          <w:p w14:paraId="1C0BED54" w14:textId="77777777" w:rsidR="00982378" w:rsidRPr="000F7924" w:rsidRDefault="00982378" w:rsidP="00423164">
            <w:pPr>
              <w:spacing w:before="40" w:after="40"/>
            </w:pPr>
            <w:r w:rsidRPr="000F7924">
              <w:t>HLH</w:t>
            </w:r>
          </w:p>
        </w:tc>
        <w:tc>
          <w:tcPr>
            <w:tcW w:w="7371" w:type="dxa"/>
          </w:tcPr>
          <w:p w14:paraId="109C69A0" w14:textId="77777777" w:rsidR="00982378" w:rsidRPr="000F7924" w:rsidRDefault="00982378" w:rsidP="00423164">
            <w:pPr>
              <w:spacing w:before="40" w:after="40"/>
            </w:pPr>
            <w:r w:rsidRPr="000F7924">
              <w:t>Helix loop helix</w:t>
            </w:r>
          </w:p>
        </w:tc>
      </w:tr>
      <w:tr w:rsidR="00635540" w:rsidRPr="000F7924" w14:paraId="447821EF" w14:textId="77777777" w:rsidTr="00F5489E">
        <w:tc>
          <w:tcPr>
            <w:tcW w:w="1696" w:type="dxa"/>
          </w:tcPr>
          <w:p w14:paraId="0BEB2A06" w14:textId="5C835257" w:rsidR="00635540" w:rsidRPr="000F7924" w:rsidRDefault="00635540" w:rsidP="00423164">
            <w:pPr>
              <w:spacing w:before="40" w:after="40"/>
            </w:pPr>
            <w:r w:rsidRPr="000F7924">
              <w:t>kg</w:t>
            </w:r>
          </w:p>
        </w:tc>
        <w:tc>
          <w:tcPr>
            <w:tcW w:w="7371" w:type="dxa"/>
          </w:tcPr>
          <w:p w14:paraId="57B7E279" w14:textId="47D91718" w:rsidR="00635540" w:rsidRPr="000F7924" w:rsidRDefault="00635540" w:rsidP="00423164">
            <w:pPr>
              <w:spacing w:before="40" w:after="40"/>
            </w:pPr>
            <w:r w:rsidRPr="000F7924">
              <w:t>kilogram</w:t>
            </w:r>
          </w:p>
        </w:tc>
      </w:tr>
      <w:tr w:rsidR="00635540" w:rsidRPr="000F7924" w14:paraId="0079121B" w14:textId="77777777" w:rsidTr="00F5489E">
        <w:tc>
          <w:tcPr>
            <w:tcW w:w="1696" w:type="dxa"/>
          </w:tcPr>
          <w:p w14:paraId="014E50E6" w14:textId="6C2D0123" w:rsidR="00635540" w:rsidRPr="000F7924" w:rsidRDefault="00635540" w:rsidP="00423164">
            <w:pPr>
              <w:spacing w:before="40" w:after="40"/>
            </w:pPr>
            <w:r w:rsidRPr="000F7924">
              <w:t>m</w:t>
            </w:r>
          </w:p>
        </w:tc>
        <w:tc>
          <w:tcPr>
            <w:tcW w:w="7371" w:type="dxa"/>
          </w:tcPr>
          <w:p w14:paraId="34822959" w14:textId="5E7E17BE" w:rsidR="00635540" w:rsidRPr="000F7924" w:rsidRDefault="00635540" w:rsidP="00423164">
            <w:pPr>
              <w:spacing w:before="40" w:after="40"/>
            </w:pPr>
            <w:r w:rsidRPr="000F7924">
              <w:t xml:space="preserve">Metre </w:t>
            </w:r>
          </w:p>
        </w:tc>
      </w:tr>
      <w:tr w:rsidR="007F2709" w:rsidRPr="000F7924" w14:paraId="0B6AE138" w14:textId="77777777" w:rsidTr="00F5489E">
        <w:tc>
          <w:tcPr>
            <w:tcW w:w="1696" w:type="dxa"/>
          </w:tcPr>
          <w:p w14:paraId="75EA942C" w14:textId="044B9A9A" w:rsidR="007F2709" w:rsidRPr="000F7924" w:rsidRDefault="007F2709" w:rsidP="00423164">
            <w:pPr>
              <w:spacing w:before="40" w:after="40"/>
            </w:pPr>
            <w:r w:rsidRPr="000F7924">
              <w:t>mg</w:t>
            </w:r>
          </w:p>
        </w:tc>
        <w:tc>
          <w:tcPr>
            <w:tcW w:w="7371" w:type="dxa"/>
          </w:tcPr>
          <w:p w14:paraId="43436447" w14:textId="5D89808C" w:rsidR="007F2709" w:rsidRPr="000F7924" w:rsidRDefault="007F2709" w:rsidP="00423164">
            <w:pPr>
              <w:spacing w:before="40" w:after="40"/>
            </w:pPr>
            <w:r w:rsidRPr="000F7924">
              <w:t>Milligram</w:t>
            </w:r>
          </w:p>
        </w:tc>
      </w:tr>
      <w:tr w:rsidR="00982378" w:rsidRPr="000F7924" w14:paraId="152E564A" w14:textId="77777777" w:rsidTr="00F5489E">
        <w:tc>
          <w:tcPr>
            <w:tcW w:w="1696" w:type="dxa"/>
          </w:tcPr>
          <w:p w14:paraId="468D67A1" w14:textId="77777777" w:rsidR="00982378" w:rsidRPr="000F7924" w:rsidRDefault="00982378" w:rsidP="00423164">
            <w:pPr>
              <w:spacing w:before="40" w:after="40"/>
            </w:pPr>
            <w:r w:rsidRPr="000F7924">
              <w:t>NPTII</w:t>
            </w:r>
          </w:p>
        </w:tc>
        <w:tc>
          <w:tcPr>
            <w:tcW w:w="7371" w:type="dxa"/>
          </w:tcPr>
          <w:p w14:paraId="39CD5478" w14:textId="77777777" w:rsidR="00982378" w:rsidRPr="000F7924" w:rsidRDefault="00982378" w:rsidP="00423164">
            <w:pPr>
              <w:spacing w:before="40" w:after="40"/>
            </w:pPr>
            <w:r w:rsidRPr="000F7924">
              <w:t>Neomycin phosphotransferase type II</w:t>
            </w:r>
          </w:p>
        </w:tc>
      </w:tr>
      <w:tr w:rsidR="00982378" w:rsidRPr="000F7924" w14:paraId="55EB8A40" w14:textId="77777777" w:rsidTr="00F5489E">
        <w:tc>
          <w:tcPr>
            <w:tcW w:w="1696" w:type="dxa"/>
          </w:tcPr>
          <w:p w14:paraId="2DB10E6E" w14:textId="77777777" w:rsidR="00982378" w:rsidRPr="000F7924" w:rsidRDefault="00982378" w:rsidP="00423164">
            <w:pPr>
              <w:spacing w:before="40" w:after="40"/>
            </w:pPr>
            <w:r w:rsidRPr="000F7924">
              <w:t>OECD</w:t>
            </w:r>
          </w:p>
        </w:tc>
        <w:tc>
          <w:tcPr>
            <w:tcW w:w="7371" w:type="dxa"/>
          </w:tcPr>
          <w:p w14:paraId="7C83589D" w14:textId="77777777" w:rsidR="00982378" w:rsidRPr="000F7924" w:rsidRDefault="00982378" w:rsidP="00423164">
            <w:pPr>
              <w:spacing w:before="40" w:after="40"/>
            </w:pPr>
            <w:r w:rsidRPr="000F7924">
              <w:t>Organisation for Economic Co-operation and Development</w:t>
            </w:r>
          </w:p>
        </w:tc>
      </w:tr>
      <w:tr w:rsidR="00982378" w:rsidRPr="000F7924" w14:paraId="7BD44160" w14:textId="77777777" w:rsidTr="00F5489E">
        <w:tc>
          <w:tcPr>
            <w:tcW w:w="1696" w:type="dxa"/>
          </w:tcPr>
          <w:p w14:paraId="4823A5F9" w14:textId="77777777" w:rsidR="00982378" w:rsidRPr="000F7924" w:rsidRDefault="00982378" w:rsidP="00423164">
            <w:pPr>
              <w:spacing w:before="40" w:after="40"/>
            </w:pPr>
            <w:r w:rsidRPr="000F7924">
              <w:t>OGTR</w:t>
            </w:r>
          </w:p>
        </w:tc>
        <w:tc>
          <w:tcPr>
            <w:tcW w:w="7371" w:type="dxa"/>
          </w:tcPr>
          <w:p w14:paraId="1AA30A71" w14:textId="77777777" w:rsidR="00982378" w:rsidRPr="000F7924" w:rsidRDefault="00982378" w:rsidP="00423164">
            <w:pPr>
              <w:spacing w:before="40" w:after="40"/>
            </w:pPr>
            <w:r w:rsidRPr="000F7924">
              <w:t>Office of the Gene Technology Regulator</w:t>
            </w:r>
          </w:p>
        </w:tc>
      </w:tr>
      <w:tr w:rsidR="00982378" w:rsidRPr="000F7924" w14:paraId="5B9BE1B8" w14:textId="77777777" w:rsidTr="00F5489E">
        <w:tc>
          <w:tcPr>
            <w:tcW w:w="1696" w:type="dxa"/>
          </w:tcPr>
          <w:p w14:paraId="18DD0626" w14:textId="77777777" w:rsidR="00982378" w:rsidRPr="000F7924" w:rsidRDefault="00982378" w:rsidP="00423164">
            <w:pPr>
              <w:spacing w:before="40" w:after="40"/>
            </w:pPr>
            <w:r w:rsidRPr="000F7924">
              <w:t>PRR</w:t>
            </w:r>
          </w:p>
        </w:tc>
        <w:tc>
          <w:tcPr>
            <w:tcW w:w="7371" w:type="dxa"/>
          </w:tcPr>
          <w:p w14:paraId="7241A676" w14:textId="77777777" w:rsidR="00982378" w:rsidRPr="000F7924" w:rsidRDefault="00982378" w:rsidP="00423164">
            <w:pPr>
              <w:spacing w:before="40" w:after="40"/>
            </w:pPr>
            <w:r w:rsidRPr="000F7924">
              <w:t>Post release review</w:t>
            </w:r>
          </w:p>
        </w:tc>
      </w:tr>
      <w:tr w:rsidR="00982378" w:rsidRPr="000F7924" w14:paraId="1483B6BA" w14:textId="77777777" w:rsidTr="00F5489E">
        <w:tc>
          <w:tcPr>
            <w:tcW w:w="1696" w:type="dxa"/>
          </w:tcPr>
          <w:p w14:paraId="062F3C92" w14:textId="77777777" w:rsidR="00982378" w:rsidRPr="000F7924" w:rsidRDefault="00982378" w:rsidP="00423164">
            <w:pPr>
              <w:spacing w:before="40" w:after="40"/>
            </w:pPr>
            <w:r w:rsidRPr="000F7924">
              <w:t>RARMP</w:t>
            </w:r>
          </w:p>
        </w:tc>
        <w:tc>
          <w:tcPr>
            <w:tcW w:w="7371" w:type="dxa"/>
          </w:tcPr>
          <w:p w14:paraId="5D334FA8" w14:textId="77777777" w:rsidR="00982378" w:rsidRPr="000F7924" w:rsidRDefault="00982378" w:rsidP="00423164">
            <w:pPr>
              <w:spacing w:before="40" w:after="40"/>
            </w:pPr>
            <w:r w:rsidRPr="000F7924">
              <w:t>Risk Assessment and Risk Management Plan</w:t>
            </w:r>
          </w:p>
        </w:tc>
      </w:tr>
      <w:tr w:rsidR="00982378" w:rsidRPr="000F7924" w14:paraId="423DEC71" w14:textId="77777777" w:rsidTr="00F5489E">
        <w:tc>
          <w:tcPr>
            <w:tcW w:w="1696" w:type="dxa"/>
          </w:tcPr>
          <w:p w14:paraId="1C05B71E" w14:textId="77777777" w:rsidR="00982378" w:rsidRPr="000F7924" w:rsidRDefault="00982378" w:rsidP="00423164">
            <w:pPr>
              <w:spacing w:before="40" w:after="40"/>
            </w:pPr>
            <w:r w:rsidRPr="000F7924">
              <w:t>ROS</w:t>
            </w:r>
          </w:p>
        </w:tc>
        <w:tc>
          <w:tcPr>
            <w:tcW w:w="7371" w:type="dxa"/>
          </w:tcPr>
          <w:p w14:paraId="224EC08F" w14:textId="77777777" w:rsidR="00982378" w:rsidRPr="000F7924" w:rsidRDefault="00982378" w:rsidP="00423164">
            <w:pPr>
              <w:spacing w:before="40" w:after="40"/>
            </w:pPr>
            <w:r w:rsidRPr="000F7924">
              <w:t>Reactive oxygen species</w:t>
            </w:r>
          </w:p>
        </w:tc>
      </w:tr>
      <w:tr w:rsidR="00982378" w:rsidRPr="000F7924" w14:paraId="4728D889" w14:textId="77777777" w:rsidTr="00F5489E">
        <w:tc>
          <w:tcPr>
            <w:tcW w:w="1696" w:type="dxa"/>
          </w:tcPr>
          <w:p w14:paraId="5CA47142" w14:textId="77777777" w:rsidR="00982378" w:rsidRPr="000F7924" w:rsidRDefault="00982378" w:rsidP="00423164">
            <w:pPr>
              <w:spacing w:before="40" w:after="40"/>
            </w:pPr>
            <w:r w:rsidRPr="000F7924">
              <w:t>Ros1</w:t>
            </w:r>
          </w:p>
        </w:tc>
        <w:tc>
          <w:tcPr>
            <w:tcW w:w="7371" w:type="dxa"/>
          </w:tcPr>
          <w:p w14:paraId="2B99D263" w14:textId="77777777" w:rsidR="00982378" w:rsidRPr="000F7924" w:rsidRDefault="00982378" w:rsidP="00423164">
            <w:pPr>
              <w:spacing w:before="40" w:after="40"/>
            </w:pPr>
            <w:r w:rsidRPr="000F7924">
              <w:t>Rosea1</w:t>
            </w:r>
          </w:p>
        </w:tc>
      </w:tr>
      <w:tr w:rsidR="00982378" w:rsidRPr="000F7924" w14:paraId="1191F299" w14:textId="77777777" w:rsidTr="00F5489E">
        <w:tc>
          <w:tcPr>
            <w:tcW w:w="1696" w:type="dxa"/>
          </w:tcPr>
          <w:p w14:paraId="0507DEEF" w14:textId="77777777" w:rsidR="00982378" w:rsidRPr="000F7924" w:rsidRDefault="00982378" w:rsidP="00423164">
            <w:pPr>
              <w:spacing w:before="40" w:after="40"/>
            </w:pPr>
            <w:r w:rsidRPr="000F7924">
              <w:t>TGA</w:t>
            </w:r>
          </w:p>
        </w:tc>
        <w:tc>
          <w:tcPr>
            <w:tcW w:w="7371" w:type="dxa"/>
          </w:tcPr>
          <w:p w14:paraId="1A001E2A" w14:textId="77777777" w:rsidR="00982378" w:rsidRPr="000F7924" w:rsidRDefault="00982378" w:rsidP="00423164">
            <w:pPr>
              <w:spacing w:before="40" w:after="40"/>
            </w:pPr>
            <w:r w:rsidRPr="000F7924">
              <w:t>Therapeutic Goods Administration</w:t>
            </w:r>
          </w:p>
        </w:tc>
      </w:tr>
      <w:tr w:rsidR="00982378" w:rsidRPr="000F7924" w14:paraId="61D388C8" w14:textId="77777777" w:rsidTr="00F5489E">
        <w:tc>
          <w:tcPr>
            <w:tcW w:w="1696" w:type="dxa"/>
          </w:tcPr>
          <w:p w14:paraId="27149A0C" w14:textId="77777777" w:rsidR="00982378" w:rsidRPr="000F7924" w:rsidRDefault="00982378" w:rsidP="00423164">
            <w:pPr>
              <w:spacing w:before="40" w:after="40"/>
            </w:pPr>
            <w:r w:rsidRPr="000F7924">
              <w:t>the Act</w:t>
            </w:r>
          </w:p>
        </w:tc>
        <w:tc>
          <w:tcPr>
            <w:tcW w:w="7371" w:type="dxa"/>
          </w:tcPr>
          <w:p w14:paraId="5C667641" w14:textId="77777777" w:rsidR="00982378" w:rsidRPr="000F7924" w:rsidRDefault="00982378" w:rsidP="00423164">
            <w:pPr>
              <w:spacing w:before="40" w:after="40"/>
            </w:pPr>
            <w:r w:rsidRPr="000F7924">
              <w:t>The</w:t>
            </w:r>
            <w:r w:rsidRPr="000F7924">
              <w:rPr>
                <w:i/>
                <w:iCs/>
              </w:rPr>
              <w:t xml:space="preserve"> Gene Technology Act 2000</w:t>
            </w:r>
          </w:p>
        </w:tc>
      </w:tr>
      <w:tr w:rsidR="00982378" w:rsidRPr="000F7924" w14:paraId="0495FB2F" w14:textId="77777777" w:rsidTr="00F5489E">
        <w:tc>
          <w:tcPr>
            <w:tcW w:w="1696" w:type="dxa"/>
          </w:tcPr>
          <w:p w14:paraId="0B335373" w14:textId="77777777" w:rsidR="00982378" w:rsidRPr="000F7924" w:rsidRDefault="00982378" w:rsidP="00423164">
            <w:pPr>
              <w:spacing w:before="40" w:after="40"/>
            </w:pPr>
            <w:r w:rsidRPr="000F7924">
              <w:t>the Regulations</w:t>
            </w:r>
          </w:p>
        </w:tc>
        <w:tc>
          <w:tcPr>
            <w:tcW w:w="7371" w:type="dxa"/>
          </w:tcPr>
          <w:p w14:paraId="4B1520BE" w14:textId="77777777" w:rsidR="00982378" w:rsidRPr="000F7924" w:rsidRDefault="00982378" w:rsidP="00423164">
            <w:pPr>
              <w:spacing w:before="40" w:after="40"/>
            </w:pPr>
            <w:r w:rsidRPr="000F7924">
              <w:t>The Gene Technology Regulations 2001</w:t>
            </w:r>
          </w:p>
        </w:tc>
      </w:tr>
      <w:tr w:rsidR="00982378" w:rsidRPr="000F7924" w14:paraId="0915686D" w14:textId="77777777" w:rsidTr="00F5489E">
        <w:tc>
          <w:tcPr>
            <w:tcW w:w="1696" w:type="dxa"/>
          </w:tcPr>
          <w:p w14:paraId="08D1EB9B" w14:textId="77777777" w:rsidR="00982378" w:rsidRPr="000F7924" w:rsidRDefault="00982378" w:rsidP="00423164">
            <w:pPr>
              <w:spacing w:before="40" w:after="40"/>
            </w:pPr>
            <w:r w:rsidRPr="000F7924">
              <w:t>the Regulator</w:t>
            </w:r>
          </w:p>
        </w:tc>
        <w:tc>
          <w:tcPr>
            <w:tcW w:w="7371" w:type="dxa"/>
          </w:tcPr>
          <w:p w14:paraId="78484F41" w14:textId="77777777" w:rsidR="00982378" w:rsidRPr="000F7924" w:rsidRDefault="00982378" w:rsidP="00423164">
            <w:pPr>
              <w:spacing w:before="40" w:after="40"/>
            </w:pPr>
            <w:r w:rsidRPr="000F7924">
              <w:t>The Gene Technology Regulator</w:t>
            </w:r>
          </w:p>
        </w:tc>
      </w:tr>
      <w:tr w:rsidR="00982378" w:rsidRPr="000F7924" w14:paraId="08E20ADE" w14:textId="77777777" w:rsidTr="00F5489E">
        <w:tc>
          <w:tcPr>
            <w:tcW w:w="1696" w:type="dxa"/>
          </w:tcPr>
          <w:p w14:paraId="1553E229" w14:textId="77777777" w:rsidR="00982378" w:rsidRPr="000F7924" w:rsidRDefault="00982378" w:rsidP="00423164">
            <w:pPr>
              <w:spacing w:before="40" w:after="40"/>
            </w:pPr>
            <w:r w:rsidRPr="000F7924">
              <w:t>US</w:t>
            </w:r>
          </w:p>
        </w:tc>
        <w:tc>
          <w:tcPr>
            <w:tcW w:w="7371" w:type="dxa"/>
          </w:tcPr>
          <w:p w14:paraId="4E17FA16" w14:textId="77777777" w:rsidR="00982378" w:rsidRPr="000F7924" w:rsidRDefault="00982378" w:rsidP="00423164">
            <w:pPr>
              <w:spacing w:before="40" w:after="40"/>
            </w:pPr>
            <w:r w:rsidRPr="000F7924">
              <w:t>United States</w:t>
            </w:r>
          </w:p>
        </w:tc>
      </w:tr>
      <w:tr w:rsidR="00982378" w:rsidRPr="000F7924" w14:paraId="127C0E44" w14:textId="77777777" w:rsidTr="00F5489E">
        <w:tc>
          <w:tcPr>
            <w:tcW w:w="1696" w:type="dxa"/>
          </w:tcPr>
          <w:p w14:paraId="62C79733" w14:textId="77777777" w:rsidR="00982378" w:rsidRPr="000F7924" w:rsidRDefault="00982378" w:rsidP="00423164">
            <w:pPr>
              <w:spacing w:before="40" w:after="40"/>
            </w:pPr>
            <w:r w:rsidRPr="000F7924">
              <w:t>USDA</w:t>
            </w:r>
          </w:p>
        </w:tc>
        <w:tc>
          <w:tcPr>
            <w:tcW w:w="7371" w:type="dxa"/>
          </w:tcPr>
          <w:p w14:paraId="1E007458" w14:textId="77777777" w:rsidR="00982378" w:rsidRPr="000F7924" w:rsidRDefault="00982378" w:rsidP="00423164">
            <w:pPr>
              <w:spacing w:before="40" w:after="40"/>
            </w:pPr>
            <w:r w:rsidRPr="000F7924">
              <w:t>United States Department of Agriculture</w:t>
            </w:r>
          </w:p>
        </w:tc>
      </w:tr>
      <w:tr w:rsidR="00894ACA" w:rsidRPr="000F7924" w14:paraId="535FC5BE" w14:textId="77777777" w:rsidTr="00F5489E">
        <w:tc>
          <w:tcPr>
            <w:tcW w:w="1696" w:type="dxa"/>
          </w:tcPr>
          <w:p w14:paraId="05B6CD05" w14:textId="1E7C0BB1" w:rsidR="00894ACA" w:rsidRPr="000F7924" w:rsidRDefault="00894ACA" w:rsidP="00423164">
            <w:pPr>
              <w:spacing w:before="40" w:after="40"/>
            </w:pPr>
            <w:r w:rsidRPr="000F7924">
              <w:t>WDR</w:t>
            </w:r>
          </w:p>
        </w:tc>
        <w:tc>
          <w:tcPr>
            <w:tcW w:w="7371" w:type="dxa"/>
          </w:tcPr>
          <w:p w14:paraId="50E3EF4A" w14:textId="6F2CE134" w:rsidR="00894ACA" w:rsidRPr="000F7924" w:rsidRDefault="00894ACA" w:rsidP="00423164">
            <w:pPr>
              <w:spacing w:before="40" w:after="40"/>
            </w:pPr>
            <w:r w:rsidRPr="000F7924">
              <w:t>Tryptophan-aspartic acid-40 repeat</w:t>
            </w:r>
          </w:p>
        </w:tc>
      </w:tr>
      <w:tr w:rsidR="00982378" w:rsidRPr="000F7924" w14:paraId="3F80F347" w14:textId="77777777" w:rsidTr="00F5489E">
        <w:tc>
          <w:tcPr>
            <w:tcW w:w="1696" w:type="dxa"/>
          </w:tcPr>
          <w:p w14:paraId="3C3C0651" w14:textId="77777777" w:rsidR="00982378" w:rsidRPr="000F7924" w:rsidRDefault="00982378" w:rsidP="00423164">
            <w:pPr>
              <w:spacing w:before="40" w:after="40"/>
            </w:pPr>
            <w:r w:rsidRPr="000F7924">
              <w:t>WHO</w:t>
            </w:r>
          </w:p>
        </w:tc>
        <w:tc>
          <w:tcPr>
            <w:tcW w:w="7371" w:type="dxa"/>
          </w:tcPr>
          <w:p w14:paraId="65CB336E" w14:textId="77777777" w:rsidR="00982378" w:rsidRPr="000F7924" w:rsidRDefault="00982378" w:rsidP="00423164">
            <w:pPr>
              <w:spacing w:before="40" w:after="40"/>
            </w:pPr>
            <w:r w:rsidRPr="000F7924">
              <w:t>World Health Organization</w:t>
            </w:r>
          </w:p>
        </w:tc>
      </w:tr>
    </w:tbl>
    <w:p w14:paraId="0729927A" w14:textId="2A6D7DBD" w:rsidR="0073687D" w:rsidRPr="000F7924" w:rsidRDefault="0073687D" w:rsidP="0073687D"/>
    <w:p w14:paraId="281B3EC0" w14:textId="77777777" w:rsidR="0073687D" w:rsidRPr="000F7924" w:rsidRDefault="0073687D" w:rsidP="0073687D"/>
    <w:p w14:paraId="11070064" w14:textId="77777777" w:rsidR="0073687D" w:rsidRPr="000F7924" w:rsidRDefault="0073687D" w:rsidP="0073687D">
      <w:pPr>
        <w:sectPr w:rsidR="0073687D" w:rsidRPr="000F7924" w:rsidSect="001C1B59">
          <w:headerReference w:type="default" r:id="rId13"/>
          <w:footerReference w:type="default" r:id="rId14"/>
          <w:footerReference w:type="first" r:id="rId15"/>
          <w:pgSz w:w="11906" w:h="16838"/>
          <w:pgMar w:top="1134" w:right="1134" w:bottom="1134" w:left="1134" w:header="708" w:footer="708" w:gutter="0"/>
          <w:pgNumType w:fmt="lowerRoman" w:start="1"/>
          <w:cols w:space="708"/>
          <w:docGrid w:linePitch="360"/>
        </w:sectPr>
      </w:pPr>
    </w:p>
    <w:p w14:paraId="4F7AB97E" w14:textId="54F6FCC2" w:rsidR="0073687D" w:rsidRPr="000F7924" w:rsidRDefault="0075525C" w:rsidP="00B60A75">
      <w:pPr>
        <w:pStyle w:val="Chapterheading"/>
      </w:pPr>
      <w:bookmarkStart w:id="8" w:name="_Toc152065679"/>
      <w:bookmarkStart w:id="9" w:name="_Toc219110422"/>
      <w:r w:rsidRPr="000F7924">
        <w:lastRenderedPageBreak/>
        <w:t>Risk assessment context</w:t>
      </w:r>
      <w:bookmarkEnd w:id="8"/>
      <w:bookmarkEnd w:id="9"/>
    </w:p>
    <w:p w14:paraId="246F67F8" w14:textId="45A577E7" w:rsidR="00B60A75" w:rsidRPr="000F7924" w:rsidRDefault="007376F6" w:rsidP="00FA02E6">
      <w:pPr>
        <w:pStyle w:val="Sectionheading1"/>
      </w:pPr>
      <w:bookmarkStart w:id="10" w:name="_Toc152065680"/>
      <w:bookmarkStart w:id="11" w:name="_Toc219110423"/>
      <w:r w:rsidRPr="000F7924">
        <w:t>Background</w:t>
      </w:r>
      <w:bookmarkEnd w:id="10"/>
      <w:bookmarkEnd w:id="11"/>
    </w:p>
    <w:p w14:paraId="584D665C" w14:textId="4A617AFD" w:rsidR="00B60A75" w:rsidRPr="000F7924" w:rsidRDefault="00B60A75" w:rsidP="003B3134">
      <w:pPr>
        <w:pStyle w:val="RARMPparagraph"/>
      </w:pPr>
      <w:r w:rsidRPr="000F7924">
        <w:t xml:space="preserve">An application has been made under the </w:t>
      </w:r>
      <w:r w:rsidRPr="000F7924">
        <w:rPr>
          <w:i/>
          <w:iCs/>
        </w:rPr>
        <w:t>Gene Technology Act 2000</w:t>
      </w:r>
      <w:r w:rsidRPr="000F7924">
        <w:t xml:space="preserve"> (the Act) for Dealings involving the Intentional Release (DIR) of genetically modified organisms (GMOs) into the Australian environment.</w:t>
      </w:r>
    </w:p>
    <w:p w14:paraId="2C5CC126" w14:textId="5B4F94EE" w:rsidR="00B60A75" w:rsidRPr="000F7924" w:rsidRDefault="00B60A75" w:rsidP="003B3134">
      <w:pPr>
        <w:pStyle w:val="RARMPparagraph"/>
      </w:pPr>
      <w:r w:rsidRPr="000F7924">
        <w:t>The Act and the Gene Technology Regulations 2001 (the Regulations), together with corresponding State and Territory legislation, comprise Australia’s national regulatory system for gene technology. Its objective is to protect the health and safety of people, and to protect the environment, by identifying risks posed by or as a result of gene technology, and by managing those risks through regulating certain dealings with GMOs.</w:t>
      </w:r>
    </w:p>
    <w:p w14:paraId="67021261" w14:textId="454FD939" w:rsidR="00B60A75" w:rsidRPr="000F7924" w:rsidRDefault="00B60A75" w:rsidP="003B3134">
      <w:pPr>
        <w:pStyle w:val="RARMPparagraph"/>
      </w:pPr>
      <w:r w:rsidRPr="000F7924">
        <w:t>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take into account and who must be consulted when preparing the RARMP.</w:t>
      </w:r>
    </w:p>
    <w:p w14:paraId="2246A3B5" w14:textId="4B940444" w:rsidR="00B60A75" w:rsidRPr="000F7924" w:rsidRDefault="00B60A75" w:rsidP="003B3134">
      <w:pPr>
        <w:pStyle w:val="RARMPparagraph"/>
      </w:pPr>
      <w:r w:rsidRPr="000F7924">
        <w:t xml:space="preserve">The </w:t>
      </w:r>
      <w:r w:rsidRPr="000F7924">
        <w:rPr>
          <w:i/>
          <w:iCs/>
        </w:rPr>
        <w:t>Risk Analysis Framework</w:t>
      </w:r>
      <w:r w:rsidRPr="000F7924">
        <w:t xml:space="preserve"> </w:t>
      </w:r>
      <w:r w:rsidR="00690A8B" w:rsidRPr="000F7924">
        <w:fldChar w:fldCharType="begin"/>
      </w:r>
      <w:r w:rsidR="00690A8B" w:rsidRPr="000F7924">
        <w:instrText xml:space="preserve"> ADDIN EN.CITE &lt;EndNote&gt;&lt;Cite&gt;&lt;Author&gt;OGTR&lt;/Author&gt;&lt;Year&gt;2013&lt;/Year&gt;&lt;RecNum&gt;1&lt;/RecNum&gt;&lt;DisplayText&gt;(OGTR, 2013)&lt;/DisplayText&gt;&lt;record&gt;&lt;rec-number&gt;1&lt;/rec-number&gt;&lt;foreign-keys&gt;&lt;key app="EN" db-id="wz9x5s2ahfd99oe05ddpfs5zp2rwvtfs9xr9" timestamp="1750407867"&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690A8B" w:rsidRPr="000F7924">
        <w:fldChar w:fldCharType="separate"/>
      </w:r>
      <w:r w:rsidR="00690A8B" w:rsidRPr="000F7924">
        <w:rPr>
          <w:noProof/>
        </w:rPr>
        <w:t>(</w:t>
      </w:r>
      <w:hyperlink w:anchor="_ENREF_107" w:tooltip="OGTR, 2013 #1" w:history="1">
        <w:r w:rsidR="00E5312E" w:rsidRPr="000F7924">
          <w:rPr>
            <w:noProof/>
          </w:rPr>
          <w:t>OGTR, 2013</w:t>
        </w:r>
      </w:hyperlink>
      <w:r w:rsidR="00690A8B" w:rsidRPr="000F7924">
        <w:rPr>
          <w:noProof/>
        </w:rPr>
        <w:t>)</w:t>
      </w:r>
      <w:r w:rsidR="00690A8B" w:rsidRPr="000F7924">
        <w:fldChar w:fldCharType="end"/>
      </w:r>
      <w:r w:rsidR="0084704C" w:rsidRPr="000F7924">
        <w:t xml:space="preserve"> </w:t>
      </w:r>
      <w:r w:rsidRPr="000F7924">
        <w:t xml:space="preserve">explains the Regulator‘s approach to the preparation of RARMPs in accordance with the Act and the Regulations. The Regulator has also developed operational policies and guidelines that are relevant to DIR licences. These documents are available from the Office of the Gene Technology Regulator (OGTR) </w:t>
      </w:r>
      <w:hyperlink r:id="rId16" w:history="1">
        <w:r w:rsidRPr="000F7924">
          <w:rPr>
            <w:rStyle w:val="Hyperlink"/>
            <w:color w:val="auto"/>
          </w:rPr>
          <w:t>website</w:t>
        </w:r>
      </w:hyperlink>
      <w:r w:rsidRPr="000F7924">
        <w:t>.</w:t>
      </w:r>
    </w:p>
    <w:p w14:paraId="234D4756" w14:textId="29545C1E" w:rsidR="00B60A75" w:rsidRPr="000F7924" w:rsidRDefault="00180086" w:rsidP="003B3134">
      <w:pPr>
        <w:pStyle w:val="RARMPparagraph"/>
      </w:pPr>
      <w:r w:rsidRPr="000F7924">
        <w:fldChar w:fldCharType="begin"/>
      </w:r>
      <w:r w:rsidRPr="000F7924">
        <w:instrText xml:space="preserve"> REF _Ref119353028 \h </w:instrText>
      </w:r>
      <w:r w:rsidRPr="000F7924">
        <w:fldChar w:fldCharType="separate"/>
      </w:r>
      <w:r w:rsidR="00BC38E3" w:rsidRPr="000F7924">
        <w:t xml:space="preserve">Figure </w:t>
      </w:r>
      <w:r w:rsidR="00BC38E3">
        <w:rPr>
          <w:noProof/>
        </w:rPr>
        <w:t>1</w:t>
      </w:r>
      <w:r w:rsidRPr="000F7924">
        <w:fldChar w:fldCharType="end"/>
      </w:r>
      <w:r w:rsidRPr="000F7924">
        <w:t xml:space="preserve"> </w:t>
      </w:r>
      <w:r w:rsidR="00B60A75" w:rsidRPr="000F7924">
        <w:t xml:space="preserve">shows the information that is considered, within the regulatory framework, in establishing the risk assessment context. This information is specific for each application. </w:t>
      </w:r>
      <w:r w:rsidR="00160B4A" w:rsidRPr="000F7924">
        <w:t>Potential r</w:t>
      </w:r>
      <w:r w:rsidR="00B60A75" w:rsidRPr="000F7924">
        <w:t>isks to the health and safety of people or the environment posed by the proposed release are assessed within this context. Chapter 1 provides the specific information for establishing the risk assessment context for this application.</w:t>
      </w:r>
    </w:p>
    <w:p w14:paraId="3AF637A7" w14:textId="4457619D" w:rsidR="003B3134" w:rsidRPr="000F7924" w:rsidRDefault="003B3134" w:rsidP="000B60AF">
      <w:pPr>
        <w:keepNext/>
        <w:jc w:val="center"/>
      </w:pPr>
      <w:r w:rsidRPr="000F7924">
        <w:rPr>
          <w:noProof/>
          <w:lang w:eastAsia="en-AU"/>
        </w:rPr>
        <w:drawing>
          <wp:inline distT="0" distB="0" distL="0" distR="0" wp14:anchorId="329E956F" wp14:editId="10483F91">
            <wp:extent cx="4238625" cy="2857013"/>
            <wp:effectExtent l="0" t="0" r="0" b="635"/>
            <wp:docPr id="6" name="Picture 6" descr="Diagram of risk assessment context, listing the parameters that are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of risk assessment context, listing the parameters that are consider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4966" cy="2868028"/>
                    </a:xfrm>
                    <a:prstGeom prst="rect">
                      <a:avLst/>
                    </a:prstGeom>
                    <a:noFill/>
                  </pic:spPr>
                </pic:pic>
              </a:graphicData>
            </a:graphic>
          </wp:inline>
        </w:drawing>
      </w:r>
    </w:p>
    <w:p w14:paraId="4815617A" w14:textId="2835C92F" w:rsidR="003B3134" w:rsidRPr="000F7924" w:rsidRDefault="000B60AF" w:rsidP="000B60AF">
      <w:pPr>
        <w:pStyle w:val="Figuretitle"/>
      </w:pPr>
      <w:bookmarkStart w:id="12" w:name="_Ref119353028"/>
      <w:bookmarkStart w:id="13" w:name="_Ref256168805"/>
      <w:r w:rsidRPr="000F7924">
        <w:t xml:space="preserve">Figure </w:t>
      </w:r>
      <w:r w:rsidRPr="000F7924">
        <w:fldChar w:fldCharType="begin"/>
      </w:r>
      <w:r w:rsidRPr="000F7924">
        <w:instrText xml:space="preserve"> SEQ Figure \* ARABIC </w:instrText>
      </w:r>
      <w:r w:rsidRPr="000F7924">
        <w:fldChar w:fldCharType="separate"/>
      </w:r>
      <w:r w:rsidR="00BC38E3">
        <w:rPr>
          <w:noProof/>
        </w:rPr>
        <w:t>1</w:t>
      </w:r>
      <w:r w:rsidRPr="000F7924">
        <w:rPr>
          <w:noProof/>
        </w:rPr>
        <w:fldChar w:fldCharType="end"/>
      </w:r>
      <w:bookmarkEnd w:id="12"/>
      <w:r w:rsidRPr="000F7924">
        <w:t xml:space="preserve">. </w:t>
      </w:r>
      <w:r w:rsidR="003B3134" w:rsidRPr="000F7924">
        <w:t>Summary of parameters used to establish the risk assessment context</w:t>
      </w:r>
      <w:bookmarkEnd w:id="13"/>
      <w:r w:rsidR="003B3134" w:rsidRPr="000F7924">
        <w:t>, within the legislative requirements, operational policies and guidelines of the OGTR</w:t>
      </w:r>
      <w:r w:rsidR="00CE37EB" w:rsidRPr="000F7924">
        <w:t>,</w:t>
      </w:r>
      <w:r w:rsidR="003B3134" w:rsidRPr="000F7924">
        <w:t xml:space="preserve"> and the </w:t>
      </w:r>
      <w:r w:rsidR="00E4799B" w:rsidRPr="000F7924">
        <w:t>Risk Analysis Framework</w:t>
      </w:r>
    </w:p>
    <w:p w14:paraId="494AD7D0" w14:textId="16FD6E36" w:rsidR="00C24B39" w:rsidRDefault="00F00628" w:rsidP="000B6E5B">
      <w:pPr>
        <w:pStyle w:val="RARMPparagraph"/>
      </w:pPr>
      <w:r w:rsidRPr="000F7924">
        <w:t>Since this application is for commercial purposes, it cannot be considered as a limited and controlled release application under section 50A of the Act. Therefore, under section 50(3) of the Act, the Regulator was required to seek advice from prescribed experts, agencies and authorities on matters relevant to the preparation of the RARMP. This first round of consultation included the Gene Technology Technical Advisory Committee (GTTAC), State and Territory Governments, Australian Government authorities or agencies prescribed in the Regulations, all Australian local councils and the Minister for the Environment. A summary of issues contained in submissions received is provided in Appendix A</w:t>
      </w:r>
      <w:r w:rsidR="003B3134" w:rsidRPr="000F7924">
        <w:t>.</w:t>
      </w:r>
    </w:p>
    <w:p w14:paraId="1A4222C5" w14:textId="7354C2FE" w:rsidR="00C503B9" w:rsidRPr="000F7924" w:rsidRDefault="00C503B9" w:rsidP="000B6E5B">
      <w:pPr>
        <w:pStyle w:val="RARMPparagraph"/>
      </w:pPr>
      <w:r w:rsidRPr="00C503B9">
        <w:lastRenderedPageBreak/>
        <w:t xml:space="preserve">Section 52 of the Act requires the Regulator, in a second round of consultation, to seek comment on the RARMP from the experts, agencies and authorities outlined above, as well as the public. Advice from the prescribed experts, agencies and authorities in the second round of consultation, and how it was taken into account, is summarised in Appendix B. </w:t>
      </w:r>
      <w:r w:rsidR="000E322F">
        <w:t>Fifteen</w:t>
      </w:r>
      <w:r w:rsidRPr="00BA1075">
        <w:t xml:space="preserve"> public submissions were</w:t>
      </w:r>
      <w:r w:rsidRPr="00C503B9">
        <w:t xml:space="preserve"> received and their consideration is summarised in Appendix C.</w:t>
      </w:r>
    </w:p>
    <w:p w14:paraId="7D9B7A07" w14:textId="4B811AF1" w:rsidR="001500A7" w:rsidRPr="000F7924" w:rsidRDefault="001500A7" w:rsidP="001500A7">
      <w:pPr>
        <w:pStyle w:val="Sectionheading2"/>
      </w:pPr>
      <w:bookmarkStart w:id="14" w:name="_Ref142304042"/>
      <w:bookmarkStart w:id="15" w:name="_Toc152065681"/>
      <w:bookmarkStart w:id="16" w:name="_Toc219110424"/>
      <w:r w:rsidRPr="000F7924">
        <w:t>Interface with other regulatory schemes</w:t>
      </w:r>
      <w:bookmarkEnd w:id="14"/>
      <w:bookmarkEnd w:id="15"/>
      <w:r w:rsidR="003F6294" w:rsidRPr="000F7924">
        <w:t xml:space="preserve"> – defining the scope of this evaluation</w:t>
      </w:r>
      <w:bookmarkEnd w:id="16"/>
    </w:p>
    <w:p w14:paraId="3688D681" w14:textId="397CD6D9" w:rsidR="00C24B39" w:rsidRPr="000F7924" w:rsidRDefault="000B6E5B" w:rsidP="00C24B39">
      <w:pPr>
        <w:pStyle w:val="RARMPparagraph"/>
      </w:pPr>
      <w:r w:rsidRPr="000F7924">
        <w:t>Gene technology legislation operates in conjunction with other regulatory schemes in Australia. The GMOs and any proposed dealings may also be subject to regulation by other Australian government agencies that regulate GMOs or GM products, including Food Standards Australia New Zealand (FSANZ), the Australian Pesticides and Veterinary Medicines Authority (APVMA), the Therapeutic Goods Administration (TGA), the Australian Industrial Chemicals Introduction Scheme (AICIS) and the Department of Agriculture, Fisheries and Forestry (DAFF). These dealings may also be subject to the operation of State legislation recognising an area as designated for the purpose of preserving the identity of GM crops, non-GM crops, or both GM crops and non-GM crops, for marketing purposes.</w:t>
      </w:r>
    </w:p>
    <w:p w14:paraId="13359BFE" w14:textId="1D74271E" w:rsidR="00C24B39" w:rsidRPr="000F7924" w:rsidRDefault="00C24B39" w:rsidP="000B6E5B">
      <w:pPr>
        <w:pStyle w:val="RARMPparagraph"/>
      </w:pPr>
      <w:r w:rsidRPr="000F7924">
        <w:t xml:space="preserve">To avoid duplication of regulatory oversight, risks that </w:t>
      </w:r>
      <w:r w:rsidR="00A41296" w:rsidRPr="000F7924">
        <w:t>will be</w:t>
      </w:r>
      <w:r w:rsidRPr="000F7924">
        <w:t xml:space="preserve"> considered by other regulatory agencies would not be assessed by the Regulator.</w:t>
      </w:r>
    </w:p>
    <w:p w14:paraId="1C580419" w14:textId="17463ED4" w:rsidR="00F00628" w:rsidRPr="000F7924" w:rsidRDefault="00F00628" w:rsidP="00C3531B">
      <w:pPr>
        <w:pStyle w:val="RARMPparagraph"/>
      </w:pPr>
      <w:bookmarkStart w:id="17" w:name="_Hlk202519220"/>
      <w:r w:rsidRPr="000F7924">
        <w:t xml:space="preserve">FSANZ assesses the safety of food produced using gene technology through administration of the </w:t>
      </w:r>
      <w:r w:rsidRPr="000F7924">
        <w:rPr>
          <w:i/>
          <w:iCs/>
        </w:rPr>
        <w:t>Australia New Zealand Food Standards Code</w:t>
      </w:r>
      <w:r w:rsidRPr="000F7924">
        <w:t>.</w:t>
      </w:r>
      <w:bookmarkEnd w:id="17"/>
      <w:r w:rsidRPr="000F7924">
        <w:t xml:space="preserve"> </w:t>
      </w:r>
      <w:bookmarkStart w:id="18" w:name="_Hlk202517938"/>
      <w:r w:rsidRPr="000F7924">
        <w:t>FSANZ received an application</w:t>
      </w:r>
      <w:r w:rsidR="00016107" w:rsidRPr="000F7924">
        <w:t xml:space="preserve"> related to the GM Purple Tomato</w:t>
      </w:r>
      <w:r w:rsidRPr="000F7924">
        <w:t xml:space="preserve">, </w:t>
      </w:r>
      <w:r w:rsidR="009E02C3" w:rsidRPr="000F7924">
        <w:t>A1333</w:t>
      </w:r>
      <w:r w:rsidRPr="000F7924">
        <w:t xml:space="preserve">, </w:t>
      </w:r>
      <w:r w:rsidR="00BA1075">
        <w:t>and the</w:t>
      </w:r>
      <w:r w:rsidR="000E322F">
        <w:t>ir</w:t>
      </w:r>
      <w:r w:rsidR="00BA1075">
        <w:t xml:space="preserve"> assessment found that</w:t>
      </w:r>
      <w:r w:rsidR="00BA1075" w:rsidRPr="00BA1075">
        <w:t xml:space="preserve"> food derived from the GM Purple Tomato is as safe as food from conventional tomatoes already in the Australian and New Zealand food supply</w:t>
      </w:r>
      <w:r w:rsidRPr="000F7924">
        <w:t xml:space="preserve">. </w:t>
      </w:r>
      <w:r w:rsidR="00C3531B">
        <w:t>In October 2025, FSANZ approved this GM Purple Tomato for sale as a food in Australia and New Zealand. The GM tomatoes and any derived food products are subject to mandatory GM labelling</w:t>
      </w:r>
      <w:r w:rsidR="00BA1075">
        <w:t xml:space="preserve">. </w:t>
      </w:r>
      <w:r w:rsidRPr="000F7924">
        <w:t xml:space="preserve">More information is available on the </w:t>
      </w:r>
      <w:hyperlink r:id="rId18" w:history="1">
        <w:r w:rsidRPr="00C3531B">
          <w:rPr>
            <w:rStyle w:val="Hyperlink"/>
            <w:color w:val="auto"/>
          </w:rPr>
          <w:t>FSANZ website</w:t>
        </w:r>
      </w:hyperlink>
      <w:r w:rsidRPr="000F7924">
        <w:t>.</w:t>
      </w:r>
      <w:bookmarkEnd w:id="18"/>
    </w:p>
    <w:p w14:paraId="311CCA96" w14:textId="47FA3447" w:rsidR="00F00628" w:rsidRPr="000F7924" w:rsidRDefault="00A376E4" w:rsidP="000B6E5B">
      <w:pPr>
        <w:pStyle w:val="RARMPparagraph"/>
      </w:pPr>
      <w:r>
        <w:t xml:space="preserve">DAFF is responsible for </w:t>
      </w:r>
      <w:r w:rsidR="003207B5">
        <w:t xml:space="preserve">administering various </w:t>
      </w:r>
      <w:r>
        <w:t xml:space="preserve">biosecurity measures. </w:t>
      </w:r>
      <w:r w:rsidR="00F00628" w:rsidRPr="000F7924">
        <w:t>The applicant has proposed to import the GM Purple Tomato seeds into Australia from the United States (US). These imports would be subject to permits obtained from DAFF.</w:t>
      </w:r>
    </w:p>
    <w:p w14:paraId="2763CD7E" w14:textId="7685979D" w:rsidR="0091523E" w:rsidRPr="000F7924" w:rsidRDefault="0091523E" w:rsidP="0091523E">
      <w:pPr>
        <w:pStyle w:val="RARMPparagraph"/>
      </w:pPr>
      <w:r w:rsidRPr="000F7924">
        <w:t>The applicant has stated that the increased anthocyanins in the GMO could have health-promoting effects. Claimed benefits of the GMO are outside the scope of the Gene Technology legislation. The Regulator’s responsibility is to identify and manage risk as a result of gene technology.</w:t>
      </w:r>
    </w:p>
    <w:p w14:paraId="7EEB5CB2" w14:textId="5FE6FA38" w:rsidR="00891032" w:rsidRPr="000F7924" w:rsidRDefault="00891032" w:rsidP="002E7EC1">
      <w:pPr>
        <w:pStyle w:val="Sectionheading1"/>
      </w:pPr>
      <w:bookmarkStart w:id="19" w:name="_Toc152065682"/>
      <w:bookmarkStart w:id="20" w:name="_Ref206155921"/>
      <w:bookmarkStart w:id="21" w:name="_Toc219110425"/>
      <w:r w:rsidRPr="000F7924">
        <w:t>The proposed dealings</w:t>
      </w:r>
      <w:bookmarkEnd w:id="19"/>
      <w:bookmarkEnd w:id="20"/>
      <w:bookmarkEnd w:id="21"/>
    </w:p>
    <w:p w14:paraId="50D84340" w14:textId="0093F6D3" w:rsidR="00824A4B" w:rsidRPr="000F7924" w:rsidRDefault="00F00628" w:rsidP="002D0D84">
      <w:pPr>
        <w:pStyle w:val="RARMPparagraph"/>
      </w:pPr>
      <w:r w:rsidRPr="000F7924">
        <w:t>All Aussie Avocados Pty Ltd (the applicant)</w:t>
      </w:r>
      <w:r w:rsidR="001C4347" w:rsidRPr="000F7924">
        <w:t>, trading as All Aussie Farmers,</w:t>
      </w:r>
      <w:r w:rsidRPr="000F7924">
        <w:t xml:space="preserve"> is seeking approval to commercially grow a GM Purple Tomato (</w:t>
      </w:r>
      <w:r w:rsidR="002A0E47" w:rsidRPr="000F7924">
        <w:t>Organisation for Economic Co-operation and Development/</w:t>
      </w:r>
      <w:r w:rsidRPr="000F7924">
        <w:t xml:space="preserve">OECD Unique Identifier: NPS-01201-8). The proposed release would be Australia-wide, subject to restrictions </w:t>
      </w:r>
      <w:r w:rsidR="008D724D" w:rsidRPr="000F7924">
        <w:t xml:space="preserve">imposed under </w:t>
      </w:r>
      <w:r w:rsidR="00C12B8F" w:rsidRPr="000F7924">
        <w:t xml:space="preserve">any applicable </w:t>
      </w:r>
      <w:r w:rsidR="008D724D" w:rsidRPr="000F7924">
        <w:t>legislation other than the Gene Technology legislation</w:t>
      </w:r>
      <w:r w:rsidRPr="000F7924">
        <w:t>. The GM Purple Tomato and its products would enter general commerce including use in human food.</w:t>
      </w:r>
    </w:p>
    <w:p w14:paraId="093816A4" w14:textId="77777777" w:rsidR="00AC340C" w:rsidRPr="000F7924" w:rsidRDefault="00AC340C" w:rsidP="00AC340C">
      <w:pPr>
        <w:pStyle w:val="RARMPparagraph"/>
      </w:pPr>
      <w:r w:rsidRPr="000F7924">
        <w:t>The dealings involved in the proposed intentional release are to:</w:t>
      </w:r>
    </w:p>
    <w:p w14:paraId="47C95324" w14:textId="32906F8F" w:rsidR="00AC340C" w:rsidRPr="000F7924" w:rsidRDefault="00AC340C">
      <w:pPr>
        <w:pStyle w:val="RARMPparagraph"/>
        <w:numPr>
          <w:ilvl w:val="0"/>
          <w:numId w:val="18"/>
        </w:numPr>
      </w:pPr>
      <w:bookmarkStart w:id="22" w:name="_Hlk201089127"/>
      <w:r w:rsidRPr="000F7924">
        <w:t>conduct experiments with the GMO</w:t>
      </w:r>
    </w:p>
    <w:p w14:paraId="11876373" w14:textId="6A1486EE" w:rsidR="00AC340C" w:rsidRPr="000F7924" w:rsidRDefault="00AC340C">
      <w:pPr>
        <w:pStyle w:val="RARMPparagraph"/>
        <w:numPr>
          <w:ilvl w:val="0"/>
          <w:numId w:val="18"/>
        </w:numPr>
      </w:pPr>
      <w:r w:rsidRPr="000F7924">
        <w:t>breed the GMO</w:t>
      </w:r>
    </w:p>
    <w:p w14:paraId="11FEDE50" w14:textId="30894B54" w:rsidR="00AC340C" w:rsidRPr="000F7924" w:rsidRDefault="00AC340C">
      <w:pPr>
        <w:pStyle w:val="RARMPparagraph"/>
        <w:numPr>
          <w:ilvl w:val="0"/>
          <w:numId w:val="18"/>
        </w:numPr>
      </w:pPr>
      <w:r w:rsidRPr="000F7924">
        <w:t>propagate the GMO</w:t>
      </w:r>
    </w:p>
    <w:p w14:paraId="24010BD0" w14:textId="4671E124" w:rsidR="00F00628" w:rsidRPr="000F7924" w:rsidRDefault="00F00628">
      <w:pPr>
        <w:pStyle w:val="RARMPparagraph"/>
        <w:numPr>
          <w:ilvl w:val="0"/>
          <w:numId w:val="18"/>
        </w:numPr>
      </w:pPr>
      <w:r w:rsidRPr="000F7924">
        <w:t>use the GMO in the course of manufacture of a thing that is not a GMO</w:t>
      </w:r>
    </w:p>
    <w:p w14:paraId="79A36AFE" w14:textId="46E10B57" w:rsidR="00AC340C" w:rsidRPr="000F7924" w:rsidRDefault="00AC340C">
      <w:pPr>
        <w:pStyle w:val="RARMPparagraph"/>
        <w:numPr>
          <w:ilvl w:val="0"/>
          <w:numId w:val="18"/>
        </w:numPr>
      </w:pPr>
      <w:r w:rsidRPr="000F7924">
        <w:t>grow</w:t>
      </w:r>
      <w:r w:rsidR="00A9041B" w:rsidRPr="000F7924">
        <w:t>, raise or culture</w:t>
      </w:r>
      <w:r w:rsidRPr="000F7924">
        <w:t xml:space="preserve"> the GMO</w:t>
      </w:r>
    </w:p>
    <w:p w14:paraId="4B168BF3" w14:textId="10D8693E" w:rsidR="00A9041B" w:rsidRPr="000F7924" w:rsidRDefault="00A9041B">
      <w:pPr>
        <w:pStyle w:val="RARMPparagraph"/>
        <w:numPr>
          <w:ilvl w:val="0"/>
          <w:numId w:val="18"/>
        </w:numPr>
      </w:pPr>
      <w:r w:rsidRPr="000F7924">
        <w:t>import the GMO</w:t>
      </w:r>
    </w:p>
    <w:p w14:paraId="0D4C7A81" w14:textId="594A2612" w:rsidR="00AC340C" w:rsidRPr="000F7924" w:rsidRDefault="00AC340C">
      <w:pPr>
        <w:pStyle w:val="RARMPparagraph"/>
        <w:numPr>
          <w:ilvl w:val="0"/>
          <w:numId w:val="18"/>
        </w:numPr>
      </w:pPr>
      <w:r w:rsidRPr="000F7924">
        <w:t>transport the GMO</w:t>
      </w:r>
    </w:p>
    <w:p w14:paraId="4A044D73" w14:textId="0CA3635F" w:rsidR="00AC340C" w:rsidRPr="000F7924" w:rsidRDefault="00AC340C">
      <w:pPr>
        <w:pStyle w:val="RARMPparagraph"/>
        <w:numPr>
          <w:ilvl w:val="0"/>
          <w:numId w:val="18"/>
        </w:numPr>
      </w:pPr>
      <w:r w:rsidRPr="000F7924">
        <w:t>dispose of the GMO</w:t>
      </w:r>
      <w:bookmarkEnd w:id="22"/>
    </w:p>
    <w:p w14:paraId="1C8C5C29" w14:textId="032EEC32" w:rsidR="00AC340C" w:rsidRPr="000F7924" w:rsidRDefault="00AC340C" w:rsidP="00AC340C">
      <w:pPr>
        <w:pStyle w:val="RARMPparagraph"/>
        <w:numPr>
          <w:ilvl w:val="0"/>
          <w:numId w:val="0"/>
        </w:numPr>
      </w:pPr>
      <w:r w:rsidRPr="000F7924">
        <w:lastRenderedPageBreak/>
        <w:t>and the possession, supply or use of the GMO in the course of any of these dealings.</w:t>
      </w:r>
    </w:p>
    <w:p w14:paraId="5C7E09FF" w14:textId="3AFB6166" w:rsidR="000D29E7" w:rsidRPr="000F7924" w:rsidRDefault="000D29E7" w:rsidP="00DE66DA">
      <w:pPr>
        <w:pStyle w:val="Sectionheading1"/>
      </w:pPr>
      <w:bookmarkStart w:id="23" w:name="_Toc152065684"/>
      <w:bookmarkStart w:id="24" w:name="_Toc219110426"/>
      <w:r w:rsidRPr="000F7924">
        <w:t>The parent organism</w:t>
      </w:r>
      <w:bookmarkEnd w:id="23"/>
      <w:bookmarkEnd w:id="24"/>
    </w:p>
    <w:p w14:paraId="54A2A092" w14:textId="36DECA72" w:rsidR="005E378A" w:rsidRPr="000F7924" w:rsidRDefault="00323215" w:rsidP="005E378A">
      <w:pPr>
        <w:pStyle w:val="RARMPparagraph"/>
      </w:pPr>
      <w:r w:rsidRPr="000F7924">
        <w:t xml:space="preserve">In establishing the risk context, details of the parent organism form part of the baseline for a comparative risk assessment </w:t>
      </w:r>
      <w:r w:rsidR="00690A8B" w:rsidRPr="000F7924">
        <w:fldChar w:fldCharType="begin"/>
      </w:r>
      <w:r w:rsidR="00690A8B" w:rsidRPr="000F7924">
        <w:instrText xml:space="preserve"> ADDIN EN.CITE &lt;EndNote&gt;&lt;Cite&gt;&lt;Author&gt;OGTR&lt;/Author&gt;&lt;Year&gt;2013&lt;/Year&gt;&lt;RecNum&gt;1&lt;/RecNum&gt;&lt;DisplayText&gt;(OGTR, 2013)&lt;/DisplayText&gt;&lt;record&gt;&lt;rec-number&gt;1&lt;/rec-number&gt;&lt;foreign-keys&gt;&lt;key app="EN" db-id="wz9x5s2ahfd99oe05ddpfs5zp2rwvtfs9xr9" timestamp="1750407867"&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690A8B" w:rsidRPr="000F7924">
        <w:fldChar w:fldCharType="separate"/>
      </w:r>
      <w:r w:rsidR="00690A8B" w:rsidRPr="000F7924">
        <w:rPr>
          <w:noProof/>
        </w:rPr>
        <w:t>(</w:t>
      </w:r>
      <w:hyperlink w:anchor="_ENREF_107" w:tooltip="OGTR, 2013 #1" w:history="1">
        <w:r w:rsidR="00E5312E" w:rsidRPr="000F7924">
          <w:rPr>
            <w:noProof/>
          </w:rPr>
          <w:t>OGTR, 2013</w:t>
        </w:r>
      </w:hyperlink>
      <w:r w:rsidR="00690A8B" w:rsidRPr="000F7924">
        <w:rPr>
          <w:noProof/>
        </w:rPr>
        <w:t>)</w:t>
      </w:r>
      <w:r w:rsidR="00690A8B" w:rsidRPr="000F7924">
        <w:fldChar w:fldCharType="end"/>
      </w:r>
      <w:r w:rsidRPr="000F7924">
        <w:t>. Non-GM tomato is the standard baseline for biological comparison in this RARMP.</w:t>
      </w:r>
    </w:p>
    <w:p w14:paraId="3C1AC2A3" w14:textId="6B07AD55" w:rsidR="00423BFD" w:rsidRPr="000F7924" w:rsidRDefault="00315D27" w:rsidP="00350D35">
      <w:pPr>
        <w:pStyle w:val="RARMPparagraph"/>
      </w:pPr>
      <w:r w:rsidRPr="000F7924">
        <w:t xml:space="preserve">The parent organism is tomato, </w:t>
      </w:r>
      <w:r w:rsidRPr="000F7924">
        <w:rPr>
          <w:i/>
          <w:iCs/>
        </w:rPr>
        <w:t>Solanum lycopersicum</w:t>
      </w:r>
      <w:r w:rsidR="00951FA5" w:rsidRPr="000F7924">
        <w:rPr>
          <w:i/>
          <w:iCs/>
        </w:rPr>
        <w:t>,</w:t>
      </w:r>
      <w:r w:rsidR="00951FA5" w:rsidRPr="000F7924">
        <w:t xml:space="preserve"> also known as </w:t>
      </w:r>
      <w:r w:rsidR="00951FA5" w:rsidRPr="000F7924">
        <w:rPr>
          <w:i/>
          <w:iCs/>
        </w:rPr>
        <w:t>Lycopersicon esculentum</w:t>
      </w:r>
      <w:r w:rsidRPr="000F7924">
        <w:t xml:space="preserve">. </w:t>
      </w:r>
      <w:r w:rsidR="00FA60A4" w:rsidRPr="000F7924">
        <w:t xml:space="preserve">Tomato plants are exotic to Australia. </w:t>
      </w:r>
      <w:r w:rsidR="00041D32" w:rsidRPr="000F7924">
        <w:t xml:space="preserve">Modern </w:t>
      </w:r>
      <w:r w:rsidR="00576784" w:rsidRPr="000F7924">
        <w:t xml:space="preserve">cultivated </w:t>
      </w:r>
      <w:r w:rsidR="00041D32" w:rsidRPr="000F7924">
        <w:t xml:space="preserve">tomatoes </w:t>
      </w:r>
      <w:r w:rsidR="00350D35" w:rsidRPr="000F7924">
        <w:t>(</w:t>
      </w:r>
      <w:r w:rsidR="00350D35" w:rsidRPr="000F7924">
        <w:rPr>
          <w:i/>
          <w:iCs/>
        </w:rPr>
        <w:t>S. lycopersicum</w:t>
      </w:r>
      <w:r w:rsidR="006A4D78" w:rsidRPr="000F7924">
        <w:rPr>
          <w:i/>
          <w:iCs/>
        </w:rPr>
        <w:t xml:space="preserve"> </w:t>
      </w:r>
      <w:r w:rsidR="006A4D78" w:rsidRPr="000F7924">
        <w:t>var</w:t>
      </w:r>
      <w:r w:rsidR="006A4D78" w:rsidRPr="000F7924">
        <w:rPr>
          <w:i/>
          <w:iCs/>
        </w:rPr>
        <w:t>. lycopersicum</w:t>
      </w:r>
      <w:r w:rsidR="00350D35" w:rsidRPr="000F7924">
        <w:t xml:space="preserve">) </w:t>
      </w:r>
      <w:r w:rsidR="00041D32" w:rsidRPr="000F7924">
        <w:t xml:space="preserve">originated from wild tomatoes in Peru, Ecuador, and other parts of South America, with </w:t>
      </w:r>
      <w:r w:rsidR="0041575D" w:rsidRPr="000F7924">
        <w:t>domestication then occurring in Mexico</w:t>
      </w:r>
      <w:r w:rsidR="00350D35" w:rsidRPr="000F7924">
        <w:t xml:space="preserve">. </w:t>
      </w:r>
      <w:r w:rsidR="00664D02" w:rsidRPr="000F7924">
        <w:t xml:space="preserve">The wild cherry tomato </w:t>
      </w:r>
      <w:r w:rsidR="00664D02" w:rsidRPr="000F7924">
        <w:rPr>
          <w:i/>
          <w:iCs/>
        </w:rPr>
        <w:t>S. lycopersicum</w:t>
      </w:r>
      <w:r w:rsidR="00664D02" w:rsidRPr="000F7924">
        <w:t xml:space="preserve"> var. </w:t>
      </w:r>
      <w:r w:rsidR="00664D02" w:rsidRPr="000F7924">
        <w:rPr>
          <w:i/>
          <w:iCs/>
        </w:rPr>
        <w:t>cerasiforme</w:t>
      </w:r>
      <w:r w:rsidR="00664D02" w:rsidRPr="000F7924">
        <w:t xml:space="preserve"> is a weed</w:t>
      </w:r>
      <w:r w:rsidR="00F638BE" w:rsidRPr="000F7924">
        <w:t>y</w:t>
      </w:r>
      <w:r w:rsidR="00664D02" w:rsidRPr="000F7924">
        <w:t xml:space="preserve"> variety of tomato that is recognised to be closely related to cultivated tomatoes</w:t>
      </w:r>
      <w:r w:rsidR="006A4D78" w:rsidRPr="000F7924">
        <w:t xml:space="preserve"> </w:t>
      </w:r>
      <w:r w:rsidR="0057484D" w:rsidRPr="000F7924">
        <w:fldChar w:fldCharType="begin"/>
      </w:r>
      <w:r w:rsidR="0057484D" w:rsidRPr="000F7924">
        <w:instrText xml:space="preserve"> ADDIN EN.CITE &lt;EndNote&gt;&lt;Cite&gt;&lt;Author&gt;Nesbitt&lt;/Author&gt;&lt;Year&gt;2002&lt;/Year&gt;&lt;RecNum&gt;171&lt;/RecNum&gt;&lt;DisplayText&gt;(Nesbitt and Tanksley, 2002)&lt;/DisplayText&gt;&lt;record&gt;&lt;rec-number&gt;171&lt;/rec-number&gt;&lt;foreign-keys&gt;&lt;key app="EN" db-id="wz9x5s2ahfd99oe05ddpfs5zp2rwvtfs9xr9" timestamp="1754435006"&gt;171&lt;/key&gt;&lt;/foreign-keys&gt;&lt;ref-type name="Journal Article"&gt;17&lt;/ref-type&gt;&lt;contributors&gt;&lt;authors&gt;&lt;author&gt;Nesbitt, T. C.&lt;/author&gt;&lt;author&gt;Tanksley, S. D.&lt;/author&gt;&lt;/authors&gt;&lt;/contributors&gt;&lt;auth-address&gt;Department of Plant Breeding, Cornell University, Ithaca, New York 14850, USA.&lt;/auth-address&gt;&lt;titles&gt;&lt;title&gt;Comparative sequencing in the genus Lycopersicon. Implications for the evolution of fruit size in the domestication of cultivated tomatoes&lt;/title&gt;&lt;secondary-title&gt;Genetics&lt;/secondary-title&gt;&lt;/titles&gt;&lt;periodical&gt;&lt;full-title&gt;Genetics&lt;/full-title&gt;&lt;/periodical&gt;&lt;pages&gt;365-79&lt;/pages&gt;&lt;volume&gt;162&lt;/volume&gt;&lt;number&gt;1&lt;/number&gt;&lt;edition&gt;2002/09/21&lt;/edition&gt;&lt;keywords&gt;&lt;keyword&gt;Alleles&lt;/keyword&gt;&lt;keyword&gt;Base Sequence&lt;/keyword&gt;&lt;keyword&gt;DNA Primers&lt;/keyword&gt;&lt;keyword&gt;DNA, Plant/genetics/isolation &amp;amp; purification&lt;/keyword&gt;&lt;keyword&gt;Evolution, Molecular&lt;/keyword&gt;&lt;keyword&gt;Genotype&lt;/keyword&gt;&lt;keyword&gt;Solanum lycopersicum/ genetics&lt;/keyword&gt;&lt;keyword&gt;Molecular Sequence Data&lt;/keyword&gt;&lt;keyword&gt;Phenotype&lt;/keyword&gt;&lt;keyword&gt;Phylogeny&lt;/keyword&gt;&lt;keyword&gt;Polymerase Chain Reaction&lt;/keyword&gt;&lt;keyword&gt;Sequence Analysis, DNA&lt;/keyword&gt;&lt;keyword&gt;Species Specificity&lt;/keyword&gt;&lt;/keywords&gt;&lt;dates&gt;&lt;year&gt;2002&lt;/year&gt;&lt;pub-dates&gt;&lt;date&gt;Sep&lt;/date&gt;&lt;/pub-dates&gt;&lt;/dates&gt;&lt;isbn&gt;0016-6731 (Print)&amp;#xD;0016-6731 (Linking)&lt;/isbn&gt;&lt;accession-num&gt;12242247&lt;/accession-num&gt;&lt;urls&gt;&lt;/urls&gt;&lt;electronic-resource-num&gt;10.1093/genetics/162.1.365&lt;/electronic-resource-num&gt;&lt;remote-database-provider&gt;NLM&lt;/remote-database-provider&gt;&lt;language&gt;eng&lt;/language&gt;&lt;/record&gt;&lt;/Cite&gt;&lt;/EndNote&gt;</w:instrText>
      </w:r>
      <w:r w:rsidR="0057484D" w:rsidRPr="000F7924">
        <w:fldChar w:fldCharType="separate"/>
      </w:r>
      <w:r w:rsidR="0057484D" w:rsidRPr="000F7924">
        <w:rPr>
          <w:noProof/>
        </w:rPr>
        <w:t>(</w:t>
      </w:r>
      <w:hyperlink w:anchor="_ENREF_101" w:tooltip="Nesbitt, 2002 #171" w:history="1">
        <w:r w:rsidR="00E5312E" w:rsidRPr="000F7924">
          <w:rPr>
            <w:noProof/>
          </w:rPr>
          <w:t>Nesbitt and Tanksley, 2002</w:t>
        </w:r>
      </w:hyperlink>
      <w:r w:rsidR="0057484D" w:rsidRPr="000F7924">
        <w:rPr>
          <w:noProof/>
        </w:rPr>
        <w:t>)</w:t>
      </w:r>
      <w:r w:rsidR="0057484D" w:rsidRPr="000F7924">
        <w:fldChar w:fldCharType="end"/>
      </w:r>
      <w:r w:rsidR="00664D02" w:rsidRPr="000F7924">
        <w:t>. In this RARMP</w:t>
      </w:r>
      <w:r w:rsidR="00FE2252">
        <w:t>,</w:t>
      </w:r>
      <w:r w:rsidR="00664D02" w:rsidRPr="000F7924">
        <w:t xml:space="preserve"> </w:t>
      </w:r>
      <w:r w:rsidR="00664D02" w:rsidRPr="000F7924">
        <w:rPr>
          <w:i/>
          <w:iCs/>
        </w:rPr>
        <w:t>S. lycopersicum</w:t>
      </w:r>
      <w:r w:rsidR="00664D02" w:rsidRPr="000F7924">
        <w:t xml:space="preserve"> </w:t>
      </w:r>
      <w:r w:rsidR="00A94901" w:rsidRPr="000F7924">
        <w:t>and tomato are both terms that are</w:t>
      </w:r>
      <w:r w:rsidR="00664D02" w:rsidRPr="000F7924">
        <w:t xml:space="preserve"> used to refer to modern cultivated tomato </w:t>
      </w:r>
      <w:r w:rsidR="00664D02" w:rsidRPr="000F7924">
        <w:rPr>
          <w:i/>
          <w:iCs/>
        </w:rPr>
        <w:t>S.</w:t>
      </w:r>
      <w:r w:rsidR="00A94901" w:rsidRPr="000F7924">
        <w:rPr>
          <w:i/>
          <w:iCs/>
        </w:rPr>
        <w:t> </w:t>
      </w:r>
      <w:r w:rsidR="00664D02" w:rsidRPr="000F7924">
        <w:rPr>
          <w:i/>
          <w:iCs/>
        </w:rPr>
        <w:t xml:space="preserve">lycopersicum </w:t>
      </w:r>
      <w:r w:rsidR="00664D02" w:rsidRPr="000F7924">
        <w:t>var</w:t>
      </w:r>
      <w:r w:rsidR="00664D02" w:rsidRPr="000F7924">
        <w:rPr>
          <w:i/>
          <w:iCs/>
        </w:rPr>
        <w:t xml:space="preserve">. lycopersicum, </w:t>
      </w:r>
      <w:r w:rsidR="00664D02" w:rsidRPr="000F7924">
        <w:t>unless otherwise specified</w:t>
      </w:r>
      <w:r w:rsidR="00664D02" w:rsidRPr="000F7924">
        <w:rPr>
          <w:i/>
          <w:iCs/>
        </w:rPr>
        <w:t xml:space="preserve">. </w:t>
      </w:r>
      <w:r w:rsidR="00350D35" w:rsidRPr="000F7924">
        <w:t xml:space="preserve">Wild relatives include </w:t>
      </w:r>
      <w:r w:rsidR="00350D35" w:rsidRPr="000F7924">
        <w:rPr>
          <w:i/>
          <w:iCs/>
        </w:rPr>
        <w:t>S. cheesmaniae</w:t>
      </w:r>
      <w:r w:rsidR="00350D35" w:rsidRPr="000F7924">
        <w:t xml:space="preserve">, </w:t>
      </w:r>
      <w:r w:rsidR="00350D35" w:rsidRPr="000F7924">
        <w:rPr>
          <w:i/>
          <w:iCs/>
        </w:rPr>
        <w:t>S. pennellii,</w:t>
      </w:r>
      <w:r w:rsidR="00350D35" w:rsidRPr="000F7924">
        <w:t xml:space="preserve"> </w:t>
      </w:r>
      <w:r w:rsidR="00350D35" w:rsidRPr="000F7924">
        <w:rPr>
          <w:i/>
          <w:iCs/>
        </w:rPr>
        <w:t>S. pimpinellifolium</w:t>
      </w:r>
      <w:r w:rsidR="00350D35" w:rsidRPr="000F7924">
        <w:t xml:space="preserve">, and </w:t>
      </w:r>
      <w:r w:rsidR="00350D35" w:rsidRPr="000F7924">
        <w:rPr>
          <w:i/>
          <w:iCs/>
        </w:rPr>
        <w:t>S. chilense</w:t>
      </w:r>
      <w:r w:rsidR="0000721D" w:rsidRPr="000F7924">
        <w:t xml:space="preserve"> </w:t>
      </w:r>
      <w:r w:rsidR="00814600" w:rsidRPr="000F7924">
        <w:fldChar w:fldCharType="begin"/>
      </w:r>
      <w:r w:rsidR="00814600" w:rsidRPr="000F7924">
        <w:instrText xml:space="preserve"> ADDIN EN.CITE &lt;EndNote&gt;&lt;Cite&gt;&lt;Author&gt;Peralta&lt;/Author&gt;&lt;Year&gt;2008&lt;/Year&gt;&lt;RecNum&gt;17&lt;/RecNum&gt;&lt;DisplayText&gt;(Peralta et al., 2008)&lt;/DisplayText&gt;&lt;record&gt;&lt;rec-number&gt;17&lt;/rec-number&gt;&lt;foreign-keys&gt;&lt;key app="EN" db-id="wz9x5s2ahfd99oe05ddpfs5zp2rwvtfs9xr9" timestamp="1752458416"&gt;17&lt;/key&gt;&lt;/foreign-keys&gt;&lt;ref-type name="Journal Article"&gt;17&lt;/ref-type&gt;&lt;contributors&gt;&lt;authors&gt;&lt;author&gt;Peralta, IE&lt;/author&gt;&lt;author&gt;Spooner, DM&lt;/author&gt;&lt;author&gt;Knapp, S&lt;/author&gt;&lt;/authors&gt;&lt;/contributors&gt;&lt;titles&gt;&lt;title&gt;Taxonomy of wild tomatoes and their relatives (Solanum sect. Lycopersicoides, sect. Juglandifolia, sect. Lycopersicon; Solanaceae)&lt;/title&gt;&lt;secondary-title&gt;Systematic Botany Monographs&lt;/secondary-title&gt;&lt;/titles&gt;&lt;periodical&gt;&lt;full-title&gt;Systematic Botany Monographs&lt;/full-title&gt;&lt;/periodical&gt;&lt;pages&gt;186 pp.&lt;/pages&gt;&lt;volume&gt;84&lt;/volume&gt;&lt;dates&gt;&lt;year&gt;2008&lt;/year&gt;&lt;/dates&gt;&lt;isbn&gt;0737-8211&lt;/isbn&gt;&lt;urls&gt;&lt;/urls&gt;&lt;custom1&gt;pan: 20103064022&lt;/custom1&gt;&lt;custom2&gt;item type: Bulletin&lt;/custom2&gt;&lt;language&gt;English&lt;/language&gt;&lt;/record&gt;&lt;/Cite&gt;&lt;/EndNote&gt;</w:instrText>
      </w:r>
      <w:r w:rsidR="00814600" w:rsidRPr="000F7924">
        <w:fldChar w:fldCharType="separate"/>
      </w:r>
      <w:r w:rsidR="00814600" w:rsidRPr="000F7924">
        <w:rPr>
          <w:noProof/>
        </w:rPr>
        <w:t>(</w:t>
      </w:r>
      <w:hyperlink w:anchor="_ENREF_114" w:tooltip="Peralta, 2008 #17" w:history="1">
        <w:r w:rsidR="00E5312E" w:rsidRPr="000F7924">
          <w:rPr>
            <w:noProof/>
          </w:rPr>
          <w:t>Peralta et al., 2008</w:t>
        </w:r>
      </w:hyperlink>
      <w:r w:rsidR="00814600" w:rsidRPr="000F7924">
        <w:rPr>
          <w:noProof/>
        </w:rPr>
        <w:t>)</w:t>
      </w:r>
      <w:r w:rsidR="00814600" w:rsidRPr="000F7924">
        <w:fldChar w:fldCharType="end"/>
      </w:r>
      <w:r w:rsidR="007665C9" w:rsidRPr="000F7924">
        <w:t>.</w:t>
      </w:r>
    </w:p>
    <w:p w14:paraId="6BC754D7" w14:textId="173E1975" w:rsidR="00ED5ABB" w:rsidRPr="000F7924" w:rsidRDefault="009F62BF" w:rsidP="0063649B">
      <w:pPr>
        <w:pStyle w:val="RARMPparagraph"/>
      </w:pPr>
      <w:r w:rsidRPr="000F7924">
        <w:t>Tomato plants belong to the family</w:t>
      </w:r>
      <w:r w:rsidRPr="000F7924">
        <w:rPr>
          <w:i/>
          <w:iCs/>
        </w:rPr>
        <w:t xml:space="preserve"> Solanaceae</w:t>
      </w:r>
      <w:r w:rsidR="00A86A54" w:rsidRPr="000F7924">
        <w:t xml:space="preserve">, also known as </w:t>
      </w:r>
      <w:r w:rsidR="00DC1F0C" w:rsidRPr="000F7924">
        <w:t xml:space="preserve">the </w:t>
      </w:r>
      <w:r w:rsidR="00A86A54" w:rsidRPr="000F7924">
        <w:t>nigh</w:t>
      </w:r>
      <w:r w:rsidR="008B011E" w:rsidRPr="000F7924">
        <w:t>tshade</w:t>
      </w:r>
      <w:r w:rsidR="0034775C" w:rsidRPr="000F7924">
        <w:t xml:space="preserve"> family</w:t>
      </w:r>
      <w:r w:rsidR="008B011E" w:rsidRPr="000F7924">
        <w:t>,</w:t>
      </w:r>
      <w:r w:rsidRPr="000F7924">
        <w:t xml:space="preserve"> which includes other edible crops</w:t>
      </w:r>
      <w:r w:rsidR="008B011E" w:rsidRPr="000F7924">
        <w:t xml:space="preserve"> like</w:t>
      </w:r>
      <w:r w:rsidRPr="000F7924">
        <w:t xml:space="preserve"> eggplants</w:t>
      </w:r>
      <w:r w:rsidR="008B011E" w:rsidRPr="000F7924">
        <w:t xml:space="preserve">, </w:t>
      </w:r>
      <w:r w:rsidR="00CD7FE2" w:rsidRPr="000F7924">
        <w:t>capsicums</w:t>
      </w:r>
      <w:r w:rsidRPr="000F7924">
        <w:t xml:space="preserve"> and potatoes.</w:t>
      </w:r>
    </w:p>
    <w:p w14:paraId="48C78BE8" w14:textId="07400B18" w:rsidR="005A2089" w:rsidRPr="000F7924" w:rsidRDefault="009F62BF" w:rsidP="000011C8">
      <w:pPr>
        <w:pStyle w:val="RARMPparagraph"/>
      </w:pPr>
      <w:r w:rsidRPr="000F7924">
        <w:t>Botanically, the fruit of the tomato are berries, i.e. a simple fruit with many seeds in its flesh.</w:t>
      </w:r>
      <w:r w:rsidR="00E6425F" w:rsidRPr="000F7924">
        <w:t xml:space="preserve"> In a culinary context</w:t>
      </w:r>
      <w:r w:rsidR="00FE2252">
        <w:t>,</w:t>
      </w:r>
      <w:r w:rsidR="00E6425F" w:rsidRPr="000F7924">
        <w:t xml:space="preserve"> tomatoes are considered to be vegetables and are commonly used in a variety of savoury dishes.</w:t>
      </w:r>
    </w:p>
    <w:p w14:paraId="284C6161" w14:textId="7E354142" w:rsidR="0063649B" w:rsidRPr="000F7924" w:rsidRDefault="00024DE4" w:rsidP="0063649B">
      <w:pPr>
        <w:pStyle w:val="Sectionheading2"/>
      </w:pPr>
      <w:bookmarkStart w:id="25" w:name="_Toc219110427"/>
      <w:r w:rsidRPr="000F7924">
        <w:t xml:space="preserve">Production and </w:t>
      </w:r>
      <w:r w:rsidR="00A16EA4" w:rsidRPr="000F7924">
        <w:t>consumption</w:t>
      </w:r>
      <w:bookmarkEnd w:id="25"/>
    </w:p>
    <w:p w14:paraId="0423552C" w14:textId="0B2F0147" w:rsidR="000011C8" w:rsidRPr="000F7924" w:rsidRDefault="000011C8" w:rsidP="009370C8">
      <w:pPr>
        <w:pStyle w:val="RARMPparagraph"/>
      </w:pPr>
      <w:r w:rsidRPr="000F7924">
        <w:t>Tomatoes are grown both commercially and by individuals</w:t>
      </w:r>
      <w:r w:rsidR="00F1443B" w:rsidRPr="000F7924">
        <w:t>.</w:t>
      </w:r>
      <w:r w:rsidR="00DB3221" w:rsidRPr="000F7924">
        <w:t xml:space="preserve"> Relevant agricultural practices for tomatoes </w:t>
      </w:r>
      <w:r w:rsidR="009027F8" w:rsidRPr="000F7924">
        <w:t xml:space="preserve">in Australia </w:t>
      </w:r>
      <w:r w:rsidR="00DB3221" w:rsidRPr="000F7924">
        <w:t>are discussed further in</w:t>
      </w:r>
      <w:r w:rsidR="00E012AE">
        <w:t xml:space="preserve"> Section </w:t>
      </w:r>
      <w:r w:rsidR="00E012AE">
        <w:fldChar w:fldCharType="begin"/>
      </w:r>
      <w:r w:rsidR="00E012AE">
        <w:instrText xml:space="preserve"> REF _Ref206153236 \r \h </w:instrText>
      </w:r>
      <w:r w:rsidR="00E012AE">
        <w:fldChar w:fldCharType="separate"/>
      </w:r>
      <w:r w:rsidR="00BC38E3">
        <w:t>5.3</w:t>
      </w:r>
      <w:r w:rsidR="00E012AE">
        <w:fldChar w:fldCharType="end"/>
      </w:r>
      <w:r w:rsidR="00DB3221" w:rsidRPr="000F7924">
        <w:t>.</w:t>
      </w:r>
    </w:p>
    <w:p w14:paraId="18C59068" w14:textId="47B27578" w:rsidR="00B2071F" w:rsidRPr="000F7924" w:rsidRDefault="000B036E" w:rsidP="009370C8">
      <w:pPr>
        <w:pStyle w:val="RARMPparagraph"/>
      </w:pPr>
      <w:r w:rsidRPr="000F7924">
        <w:t>Globally,</w:t>
      </w:r>
      <w:r w:rsidR="009D799A" w:rsidRPr="000F7924">
        <w:t xml:space="preserve"> over 192 million tonnes </w:t>
      </w:r>
      <w:r w:rsidRPr="000F7924">
        <w:t xml:space="preserve">of tomatoes were </w:t>
      </w:r>
      <w:r w:rsidR="009D799A" w:rsidRPr="000F7924">
        <w:t>produced</w:t>
      </w:r>
      <w:r w:rsidR="00FD23B1" w:rsidRPr="000F7924">
        <w:t xml:space="preserve"> commercially</w:t>
      </w:r>
      <w:r w:rsidR="003763ED" w:rsidRPr="000F7924">
        <w:t xml:space="preserve"> in 2023</w:t>
      </w:r>
      <w:r w:rsidRPr="000F7924">
        <w:t>, with Australia accounting for approximately 0.17% of global production</w:t>
      </w:r>
      <w:r w:rsidR="009D799A" w:rsidRPr="000F7924">
        <w:t xml:space="preserve"> (</w:t>
      </w:r>
      <w:r w:rsidR="009D799A" w:rsidRPr="000F7924">
        <w:fldChar w:fldCharType="begin"/>
      </w:r>
      <w:r w:rsidR="009D799A" w:rsidRPr="000F7924">
        <w:instrText xml:space="preserve"> REF _Ref203215904 \h </w:instrText>
      </w:r>
      <w:r w:rsidR="009370C8" w:rsidRPr="000F7924">
        <w:instrText xml:space="preserve"> \* MERGEFORMAT </w:instrText>
      </w:r>
      <w:r w:rsidR="009D799A" w:rsidRPr="000F7924">
        <w:fldChar w:fldCharType="separate"/>
      </w:r>
      <w:r w:rsidR="00BC38E3" w:rsidRPr="000F7924">
        <w:t xml:space="preserve">Table </w:t>
      </w:r>
      <w:r w:rsidR="00BC38E3">
        <w:rPr>
          <w:noProof/>
        </w:rPr>
        <w:t>1</w:t>
      </w:r>
      <w:r w:rsidR="009D799A" w:rsidRPr="000F7924">
        <w:fldChar w:fldCharType="end"/>
      </w:r>
      <w:r w:rsidR="009D799A" w:rsidRPr="000F7924">
        <w:t>).</w:t>
      </w:r>
      <w:r w:rsidR="00D54D52" w:rsidRPr="000F7924">
        <w:t xml:space="preserve"> </w:t>
      </w:r>
      <w:r w:rsidR="00B0616F" w:rsidRPr="000F7924">
        <w:t>The ripe fruit of tomatoes are consumed e</w:t>
      </w:r>
      <w:r w:rsidR="0034775C" w:rsidRPr="000F7924">
        <w:t>i</w:t>
      </w:r>
      <w:r w:rsidR="00B0616F" w:rsidRPr="000F7924">
        <w:t>ther raw or cooked. Tomatoes may be processed and preserved as products such as juice, soups, dehydrated powder, salsas or sauces.</w:t>
      </w:r>
      <w:r w:rsidR="00D54D52" w:rsidRPr="000F7924">
        <w:t xml:space="preserve"> </w:t>
      </w:r>
      <w:r w:rsidR="00F539B4" w:rsidRPr="000F7924">
        <w:t xml:space="preserve">Tomatoes are a popular food around the world, </w:t>
      </w:r>
      <w:r w:rsidR="00851FDC" w:rsidRPr="000F7924">
        <w:t>second</w:t>
      </w:r>
      <w:r w:rsidR="008939D5" w:rsidRPr="000F7924">
        <w:t xml:space="preserve"> only to potatoes</w:t>
      </w:r>
      <w:r w:rsidR="00970C43" w:rsidRPr="000F7924">
        <w:t xml:space="preserve"> </w:t>
      </w:r>
      <w:r w:rsidR="00A86A54" w:rsidRPr="000F7924">
        <w:t>when considering vegetable consumption</w:t>
      </w:r>
      <w:r w:rsidR="008939D5" w:rsidRPr="000F7924">
        <w:t xml:space="preserve">. </w:t>
      </w:r>
      <w:r w:rsidR="00B90193" w:rsidRPr="000F7924">
        <w:t>The a</w:t>
      </w:r>
      <w:r w:rsidR="00D54D52" w:rsidRPr="000F7924">
        <w:t xml:space="preserve">verage global consumption of tomatoes and tomato products </w:t>
      </w:r>
      <w:r w:rsidR="00B90193" w:rsidRPr="000F7924">
        <w:t xml:space="preserve">is </w:t>
      </w:r>
      <w:r w:rsidR="00D54D52" w:rsidRPr="000F7924">
        <w:t xml:space="preserve">estimated at </w:t>
      </w:r>
      <w:r w:rsidR="00CD6203" w:rsidRPr="000F7924">
        <w:t>22.25 kg/person/year</w:t>
      </w:r>
      <w:r w:rsidR="00020115" w:rsidRPr="000F7924">
        <w:t xml:space="preserve"> </w:t>
      </w:r>
      <w:r w:rsidR="00B90193" w:rsidRPr="000F7924">
        <w:t>for</w:t>
      </w:r>
      <w:r w:rsidR="00020115" w:rsidRPr="000F7924">
        <w:t xml:space="preserve"> 2022</w:t>
      </w:r>
      <w:r w:rsidR="00B90193" w:rsidRPr="000F7924">
        <w:t>, with</w:t>
      </w:r>
      <w:r w:rsidR="00CF6113" w:rsidRPr="000F7924">
        <w:t xml:space="preserve"> Australia </w:t>
      </w:r>
      <w:r w:rsidR="00064118" w:rsidRPr="000F7924">
        <w:t>ha</w:t>
      </w:r>
      <w:r w:rsidR="00B90193" w:rsidRPr="000F7924">
        <w:t>ving an</w:t>
      </w:r>
      <w:r w:rsidR="00064118" w:rsidRPr="000F7924">
        <w:t xml:space="preserve"> above average consumption at </w:t>
      </w:r>
      <w:r w:rsidR="00CF6113" w:rsidRPr="000F7924">
        <w:t>37.16 kg/person/year</w:t>
      </w:r>
      <w:r w:rsidR="003763ED" w:rsidRPr="000F7924">
        <w:t xml:space="preserve"> (</w:t>
      </w:r>
      <w:hyperlink r:id="rId19" w:anchor="home" w:history="1">
        <w:r w:rsidR="003763ED" w:rsidRPr="000F7924">
          <w:rPr>
            <w:rStyle w:val="Hyperlink"/>
            <w:color w:val="auto"/>
          </w:rPr>
          <w:t>FAOSTAT website</w:t>
        </w:r>
      </w:hyperlink>
      <w:r w:rsidR="003763ED" w:rsidRPr="000F7924">
        <w:t>; accessed 10 July 2025).</w:t>
      </w:r>
    </w:p>
    <w:p w14:paraId="53494D61" w14:textId="47821E6C" w:rsidR="00787D50" w:rsidRPr="000F7924" w:rsidRDefault="0051432E" w:rsidP="00B64A90">
      <w:pPr>
        <w:pStyle w:val="Tabletitle"/>
      </w:pPr>
      <w:bookmarkStart w:id="26" w:name="_Ref203215904"/>
      <w:r w:rsidRPr="000F7924">
        <w:t xml:space="preserve">Table </w:t>
      </w:r>
      <w:r w:rsidRPr="000F7924">
        <w:fldChar w:fldCharType="begin"/>
      </w:r>
      <w:r w:rsidRPr="000F7924">
        <w:instrText xml:space="preserve"> SEQ Table \* ARABIC </w:instrText>
      </w:r>
      <w:r w:rsidRPr="000F7924">
        <w:fldChar w:fldCharType="separate"/>
      </w:r>
      <w:r w:rsidR="00BC38E3">
        <w:rPr>
          <w:noProof/>
        </w:rPr>
        <w:t>1</w:t>
      </w:r>
      <w:r w:rsidRPr="000F7924">
        <w:fldChar w:fldCharType="end"/>
      </w:r>
      <w:bookmarkEnd w:id="26"/>
      <w:r w:rsidR="00B64A90" w:rsidRPr="000F7924">
        <w:t xml:space="preserve">. </w:t>
      </w:r>
      <w:r w:rsidR="00787D50" w:rsidRPr="000F7924">
        <w:t>Production of tomatoes</w:t>
      </w:r>
      <w:r w:rsidR="00FA4F05" w:rsidRPr="000F7924">
        <w:t xml:space="preserve"> (2023)</w:t>
      </w:r>
    </w:p>
    <w:tbl>
      <w:tblPr>
        <w:tblStyle w:val="TableGrid"/>
        <w:tblW w:w="7168" w:type="dxa"/>
        <w:jc w:val="center"/>
        <w:tblLook w:val="04A0" w:firstRow="1" w:lastRow="0" w:firstColumn="1" w:lastColumn="0" w:noHBand="0" w:noVBand="1"/>
      </w:tblPr>
      <w:tblGrid>
        <w:gridCol w:w="1413"/>
        <w:gridCol w:w="2126"/>
        <w:gridCol w:w="1823"/>
        <w:gridCol w:w="1806"/>
      </w:tblGrid>
      <w:tr w:rsidR="000B18AA" w:rsidRPr="000F7924" w14:paraId="54E2B191" w14:textId="77777777" w:rsidTr="006130A9">
        <w:trPr>
          <w:trHeight w:val="511"/>
          <w:jc w:val="center"/>
        </w:trPr>
        <w:tc>
          <w:tcPr>
            <w:tcW w:w="1413" w:type="dxa"/>
            <w:shd w:val="clear" w:color="auto" w:fill="BFBFBF" w:themeFill="background1" w:themeFillShade="BF"/>
          </w:tcPr>
          <w:p w14:paraId="69A800A8" w14:textId="292A0212" w:rsidR="000B18AA" w:rsidRPr="000F7924" w:rsidRDefault="000B18AA" w:rsidP="00B2071F">
            <w:pPr>
              <w:rPr>
                <w:b/>
                <w:bCs/>
                <w:sz w:val="20"/>
                <w:szCs w:val="20"/>
              </w:rPr>
            </w:pPr>
            <w:r w:rsidRPr="000F7924">
              <w:rPr>
                <w:b/>
                <w:bCs/>
                <w:sz w:val="20"/>
                <w:szCs w:val="20"/>
              </w:rPr>
              <w:t>Region</w:t>
            </w:r>
          </w:p>
        </w:tc>
        <w:tc>
          <w:tcPr>
            <w:tcW w:w="2126" w:type="dxa"/>
            <w:shd w:val="clear" w:color="auto" w:fill="BFBFBF" w:themeFill="background1" w:themeFillShade="BF"/>
          </w:tcPr>
          <w:p w14:paraId="6D2E1CE6" w14:textId="11737BEF" w:rsidR="000B18AA" w:rsidRPr="000F7924" w:rsidRDefault="008F0961" w:rsidP="00B2071F">
            <w:pPr>
              <w:rPr>
                <w:b/>
                <w:bCs/>
                <w:sz w:val="20"/>
                <w:szCs w:val="20"/>
              </w:rPr>
            </w:pPr>
            <w:r w:rsidRPr="000F7924">
              <w:rPr>
                <w:b/>
                <w:bCs/>
                <w:sz w:val="20"/>
                <w:szCs w:val="20"/>
              </w:rPr>
              <w:t>Area harvested (ha)</w:t>
            </w:r>
          </w:p>
        </w:tc>
        <w:tc>
          <w:tcPr>
            <w:tcW w:w="1823" w:type="dxa"/>
            <w:shd w:val="clear" w:color="auto" w:fill="BFBFBF" w:themeFill="background1" w:themeFillShade="BF"/>
          </w:tcPr>
          <w:p w14:paraId="1D1784AA" w14:textId="5CA98015" w:rsidR="000B18AA" w:rsidRPr="000F7924" w:rsidRDefault="008F0961" w:rsidP="00B2071F">
            <w:pPr>
              <w:rPr>
                <w:b/>
                <w:bCs/>
                <w:sz w:val="20"/>
                <w:szCs w:val="20"/>
              </w:rPr>
            </w:pPr>
            <w:r w:rsidRPr="000F7924">
              <w:rPr>
                <w:b/>
                <w:bCs/>
                <w:sz w:val="20"/>
                <w:szCs w:val="20"/>
              </w:rPr>
              <w:t>Yield (kg/ha)</w:t>
            </w:r>
          </w:p>
        </w:tc>
        <w:tc>
          <w:tcPr>
            <w:tcW w:w="0" w:type="auto"/>
            <w:shd w:val="clear" w:color="auto" w:fill="BFBFBF" w:themeFill="background1" w:themeFillShade="BF"/>
          </w:tcPr>
          <w:p w14:paraId="2A4930D2" w14:textId="395DD6F3" w:rsidR="000B18AA" w:rsidRPr="000F7924" w:rsidRDefault="00494F96" w:rsidP="00B2071F">
            <w:pPr>
              <w:rPr>
                <w:b/>
                <w:bCs/>
                <w:sz w:val="20"/>
                <w:szCs w:val="20"/>
              </w:rPr>
            </w:pPr>
            <w:r w:rsidRPr="000F7924">
              <w:rPr>
                <w:b/>
                <w:bCs/>
                <w:sz w:val="20"/>
                <w:szCs w:val="20"/>
              </w:rPr>
              <w:t>Production (t)</w:t>
            </w:r>
          </w:p>
        </w:tc>
      </w:tr>
      <w:tr w:rsidR="000B18AA" w:rsidRPr="000F7924" w14:paraId="4D00273B" w14:textId="77777777" w:rsidTr="006130A9">
        <w:trPr>
          <w:trHeight w:val="524"/>
          <w:jc w:val="center"/>
        </w:trPr>
        <w:tc>
          <w:tcPr>
            <w:tcW w:w="1413" w:type="dxa"/>
          </w:tcPr>
          <w:p w14:paraId="17C2FA3E" w14:textId="79C7C2A9" w:rsidR="000B18AA" w:rsidRPr="000F7924" w:rsidRDefault="000B18AA" w:rsidP="00B2071F">
            <w:pPr>
              <w:rPr>
                <w:sz w:val="20"/>
                <w:szCs w:val="20"/>
              </w:rPr>
            </w:pPr>
            <w:r w:rsidRPr="000F7924">
              <w:rPr>
                <w:sz w:val="20"/>
                <w:szCs w:val="20"/>
              </w:rPr>
              <w:t>World</w:t>
            </w:r>
          </w:p>
        </w:tc>
        <w:tc>
          <w:tcPr>
            <w:tcW w:w="2126" w:type="dxa"/>
          </w:tcPr>
          <w:p w14:paraId="2E06EBF3" w14:textId="60053A8D" w:rsidR="000B18AA" w:rsidRPr="000F7924" w:rsidRDefault="00494F96" w:rsidP="00B2071F">
            <w:pPr>
              <w:rPr>
                <w:sz w:val="20"/>
                <w:szCs w:val="20"/>
              </w:rPr>
            </w:pPr>
            <w:r w:rsidRPr="000F7924">
              <w:rPr>
                <w:sz w:val="20"/>
                <w:szCs w:val="20"/>
              </w:rPr>
              <w:t>5</w:t>
            </w:r>
            <w:r w:rsidR="00285AB0" w:rsidRPr="000F7924">
              <w:rPr>
                <w:sz w:val="20"/>
                <w:szCs w:val="20"/>
              </w:rPr>
              <w:t>,</w:t>
            </w:r>
            <w:r w:rsidRPr="000F7924">
              <w:rPr>
                <w:sz w:val="20"/>
                <w:szCs w:val="20"/>
              </w:rPr>
              <w:t>412</w:t>
            </w:r>
            <w:r w:rsidR="00285AB0" w:rsidRPr="000F7924">
              <w:rPr>
                <w:sz w:val="20"/>
                <w:szCs w:val="20"/>
              </w:rPr>
              <w:t>,</w:t>
            </w:r>
            <w:r w:rsidRPr="000F7924">
              <w:rPr>
                <w:sz w:val="20"/>
                <w:szCs w:val="20"/>
              </w:rPr>
              <w:t>458</w:t>
            </w:r>
          </w:p>
        </w:tc>
        <w:tc>
          <w:tcPr>
            <w:tcW w:w="1823" w:type="dxa"/>
          </w:tcPr>
          <w:p w14:paraId="5A96916F" w14:textId="7F080AB7" w:rsidR="000B18AA" w:rsidRPr="000F7924" w:rsidRDefault="00494F96" w:rsidP="00B2071F">
            <w:pPr>
              <w:rPr>
                <w:sz w:val="20"/>
                <w:szCs w:val="20"/>
              </w:rPr>
            </w:pPr>
            <w:r w:rsidRPr="000F7924">
              <w:rPr>
                <w:sz w:val="20"/>
                <w:szCs w:val="20"/>
              </w:rPr>
              <w:t>35</w:t>
            </w:r>
            <w:r w:rsidR="00285AB0" w:rsidRPr="000F7924">
              <w:rPr>
                <w:sz w:val="20"/>
                <w:szCs w:val="20"/>
              </w:rPr>
              <w:t>,</w:t>
            </w:r>
            <w:r w:rsidRPr="000F7924">
              <w:rPr>
                <w:sz w:val="20"/>
                <w:szCs w:val="20"/>
              </w:rPr>
              <w:t>53</w:t>
            </w:r>
            <w:r w:rsidR="005866F5" w:rsidRPr="000F7924">
              <w:rPr>
                <w:sz w:val="20"/>
                <w:szCs w:val="20"/>
              </w:rPr>
              <w:t>3</w:t>
            </w:r>
          </w:p>
        </w:tc>
        <w:tc>
          <w:tcPr>
            <w:tcW w:w="0" w:type="auto"/>
          </w:tcPr>
          <w:p w14:paraId="5D562617" w14:textId="74A936DF" w:rsidR="000B18AA" w:rsidRPr="000F7924" w:rsidRDefault="00A33C39" w:rsidP="00B2071F">
            <w:pPr>
              <w:rPr>
                <w:sz w:val="20"/>
                <w:szCs w:val="20"/>
              </w:rPr>
            </w:pPr>
            <w:r w:rsidRPr="000F7924">
              <w:rPr>
                <w:sz w:val="20"/>
                <w:szCs w:val="20"/>
              </w:rPr>
              <w:t>192</w:t>
            </w:r>
            <w:r w:rsidR="00285AB0" w:rsidRPr="000F7924">
              <w:rPr>
                <w:sz w:val="20"/>
                <w:szCs w:val="20"/>
              </w:rPr>
              <w:t>,</w:t>
            </w:r>
            <w:r w:rsidRPr="000F7924">
              <w:rPr>
                <w:sz w:val="20"/>
                <w:szCs w:val="20"/>
              </w:rPr>
              <w:t>317</w:t>
            </w:r>
            <w:r w:rsidR="00285AB0" w:rsidRPr="000F7924">
              <w:rPr>
                <w:sz w:val="20"/>
                <w:szCs w:val="20"/>
              </w:rPr>
              <w:t>,</w:t>
            </w:r>
            <w:r w:rsidRPr="000F7924">
              <w:rPr>
                <w:sz w:val="20"/>
                <w:szCs w:val="20"/>
              </w:rPr>
              <w:t>973</w:t>
            </w:r>
          </w:p>
        </w:tc>
      </w:tr>
      <w:tr w:rsidR="000B18AA" w:rsidRPr="000F7924" w14:paraId="6F2E6703" w14:textId="77777777" w:rsidTr="006130A9">
        <w:trPr>
          <w:trHeight w:val="511"/>
          <w:jc w:val="center"/>
        </w:trPr>
        <w:tc>
          <w:tcPr>
            <w:tcW w:w="1413" w:type="dxa"/>
          </w:tcPr>
          <w:p w14:paraId="19EDEB56" w14:textId="0FC0C8A7" w:rsidR="000B18AA" w:rsidRPr="000F7924" w:rsidRDefault="000B18AA" w:rsidP="00B2071F">
            <w:pPr>
              <w:rPr>
                <w:sz w:val="20"/>
                <w:szCs w:val="20"/>
              </w:rPr>
            </w:pPr>
            <w:r w:rsidRPr="000F7924">
              <w:rPr>
                <w:sz w:val="20"/>
                <w:szCs w:val="20"/>
              </w:rPr>
              <w:t>Australia</w:t>
            </w:r>
          </w:p>
        </w:tc>
        <w:tc>
          <w:tcPr>
            <w:tcW w:w="2126" w:type="dxa"/>
          </w:tcPr>
          <w:p w14:paraId="576A011B" w14:textId="77538927" w:rsidR="000B18AA" w:rsidRPr="000F7924" w:rsidRDefault="00643EE3" w:rsidP="00B2071F">
            <w:pPr>
              <w:rPr>
                <w:sz w:val="20"/>
                <w:szCs w:val="20"/>
              </w:rPr>
            </w:pPr>
            <w:r w:rsidRPr="000F7924">
              <w:rPr>
                <w:sz w:val="20"/>
                <w:szCs w:val="20"/>
              </w:rPr>
              <w:t>4</w:t>
            </w:r>
            <w:r w:rsidR="00E70E01" w:rsidRPr="000F7924">
              <w:rPr>
                <w:sz w:val="20"/>
                <w:szCs w:val="20"/>
              </w:rPr>
              <w:t>,</w:t>
            </w:r>
            <w:r w:rsidRPr="000F7924">
              <w:rPr>
                <w:sz w:val="20"/>
                <w:szCs w:val="20"/>
              </w:rPr>
              <w:t>055</w:t>
            </w:r>
          </w:p>
        </w:tc>
        <w:tc>
          <w:tcPr>
            <w:tcW w:w="1823" w:type="dxa"/>
          </w:tcPr>
          <w:p w14:paraId="18B951DC" w14:textId="6F044B51" w:rsidR="000B18AA" w:rsidRPr="000F7924" w:rsidRDefault="00787D50" w:rsidP="00B2071F">
            <w:pPr>
              <w:rPr>
                <w:sz w:val="20"/>
                <w:szCs w:val="20"/>
              </w:rPr>
            </w:pPr>
            <w:r w:rsidRPr="000F7924">
              <w:rPr>
                <w:sz w:val="20"/>
                <w:szCs w:val="20"/>
              </w:rPr>
              <w:t>79</w:t>
            </w:r>
            <w:r w:rsidR="00285AB0" w:rsidRPr="000F7924">
              <w:rPr>
                <w:sz w:val="20"/>
                <w:szCs w:val="20"/>
              </w:rPr>
              <w:t>,</w:t>
            </w:r>
            <w:r w:rsidRPr="000F7924">
              <w:rPr>
                <w:sz w:val="20"/>
                <w:szCs w:val="20"/>
              </w:rPr>
              <w:t>340</w:t>
            </w:r>
          </w:p>
        </w:tc>
        <w:tc>
          <w:tcPr>
            <w:tcW w:w="0" w:type="auto"/>
          </w:tcPr>
          <w:p w14:paraId="188631BA" w14:textId="43A418FA" w:rsidR="000B18AA" w:rsidRPr="000F7924" w:rsidRDefault="00787D50" w:rsidP="00B2071F">
            <w:pPr>
              <w:rPr>
                <w:sz w:val="20"/>
                <w:szCs w:val="20"/>
              </w:rPr>
            </w:pPr>
            <w:r w:rsidRPr="000F7924">
              <w:rPr>
                <w:sz w:val="20"/>
                <w:szCs w:val="20"/>
              </w:rPr>
              <w:t>321</w:t>
            </w:r>
            <w:r w:rsidR="00285AB0" w:rsidRPr="000F7924">
              <w:rPr>
                <w:sz w:val="20"/>
                <w:szCs w:val="20"/>
              </w:rPr>
              <w:t>,</w:t>
            </w:r>
            <w:r w:rsidRPr="000F7924">
              <w:rPr>
                <w:sz w:val="20"/>
                <w:szCs w:val="20"/>
              </w:rPr>
              <w:t>736</w:t>
            </w:r>
          </w:p>
        </w:tc>
      </w:tr>
    </w:tbl>
    <w:p w14:paraId="26D65ACA" w14:textId="2746BBAC" w:rsidR="006748D5" w:rsidRPr="000F7924" w:rsidRDefault="00FA4F05" w:rsidP="00B63EAA">
      <w:pPr>
        <w:pStyle w:val="Tabledescription"/>
      </w:pPr>
      <w:r w:rsidRPr="000F7924">
        <w:t xml:space="preserve">Source: </w:t>
      </w:r>
      <w:hyperlink r:id="rId20" w:anchor="home" w:history="1">
        <w:r w:rsidRPr="000F7924">
          <w:rPr>
            <w:rStyle w:val="Hyperlink"/>
            <w:color w:val="auto"/>
          </w:rPr>
          <w:t xml:space="preserve">FAOSTAT </w:t>
        </w:r>
        <w:r w:rsidR="00501F7F" w:rsidRPr="000F7924">
          <w:rPr>
            <w:rStyle w:val="Hyperlink"/>
            <w:color w:val="auto"/>
          </w:rPr>
          <w:t>website</w:t>
        </w:r>
      </w:hyperlink>
      <w:r w:rsidR="00501F7F" w:rsidRPr="000F7924">
        <w:t xml:space="preserve"> (accessed 10 July 2025)</w:t>
      </w:r>
      <w:r w:rsidR="00DE695F" w:rsidRPr="000F7924">
        <w:t>.</w:t>
      </w:r>
      <w:r w:rsidR="005866F5" w:rsidRPr="000F7924">
        <w:t xml:space="preserve"> Data rounded to nearest whole number.</w:t>
      </w:r>
    </w:p>
    <w:p w14:paraId="344C2F29" w14:textId="5D5669B6" w:rsidR="00E6425F" w:rsidRPr="000F7924" w:rsidRDefault="00D162E1" w:rsidP="00A34A56">
      <w:pPr>
        <w:pStyle w:val="Sectionheading2"/>
      </w:pPr>
      <w:bookmarkStart w:id="27" w:name="_Hlk203217918"/>
      <w:bookmarkStart w:id="28" w:name="_Toc219110428"/>
      <w:r w:rsidRPr="000F7924">
        <w:t>R</w:t>
      </w:r>
      <w:r w:rsidR="00520804" w:rsidRPr="000F7924">
        <w:t>eproduction</w:t>
      </w:r>
      <w:bookmarkEnd w:id="27"/>
      <w:bookmarkEnd w:id="28"/>
    </w:p>
    <w:p w14:paraId="3496CA2B" w14:textId="1FE732D7" w:rsidR="00260634" w:rsidRPr="000F7924" w:rsidRDefault="00260634" w:rsidP="000F3C6F">
      <w:pPr>
        <w:pStyle w:val="RARMPparagraph"/>
      </w:pPr>
      <w:r w:rsidRPr="000F7924">
        <w:t>Tomatoes rep</w:t>
      </w:r>
      <w:r w:rsidR="003522E1" w:rsidRPr="000F7924">
        <w:t xml:space="preserve">roduce sexually and </w:t>
      </w:r>
      <w:r w:rsidRPr="000F7924">
        <w:t>are primarily propagated through seed, although the plants also grow readily from cuttings and have a high capacity for the formation of adventitious roots (roots that form at the base of cuttings, stems in contact with soil etc</w:t>
      </w:r>
      <w:r w:rsidR="0034775C" w:rsidRPr="000F7924">
        <w:t>.</w:t>
      </w:r>
      <w:r w:rsidRPr="000F7924">
        <w:t xml:space="preserve">) </w:t>
      </w:r>
      <w:r w:rsidRPr="000F7924">
        <w:fldChar w:fldCharType="begin">
          <w:fldData xml:space="preserve">PEVuZE5vdGU+PENpdGU+PEF1dGhvcj5HdWFuPC9BdXRob3I+PFllYXI+MjAxOTwvWWVhcj48UmVj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</w:fldData>
        </w:fldChar>
      </w:r>
      <w:r w:rsidRPr="000F7924">
        <w:instrText xml:space="preserve"> ADDIN EN.CITE </w:instrText>
      </w:r>
      <w:r w:rsidRPr="000F7924">
        <w:fldChar w:fldCharType="begin">
          <w:fldData xml:space="preserve">PEVuZE5vdGU+PENpdGU+PEF1dGhvcj5HdWFuPC9BdXRob3I+PFllYXI+MjAxOTwvWWVhcj48UmVj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</w:fldData>
        </w:fldChar>
      </w:r>
      <w:r w:rsidRPr="000F7924">
        <w:instrText xml:space="preserve"> ADDIN EN.CITE.DATA </w:instrText>
      </w:r>
      <w:r w:rsidRPr="000F7924">
        <w:fldChar w:fldCharType="end"/>
      </w:r>
      <w:r w:rsidRPr="000F7924">
        <w:fldChar w:fldCharType="separate"/>
      </w:r>
      <w:r w:rsidRPr="000F7924">
        <w:rPr>
          <w:noProof/>
        </w:rPr>
        <w:t>(</w:t>
      </w:r>
      <w:hyperlink w:anchor="_ENREF_51" w:tooltip="Guan, 2019 #22" w:history="1">
        <w:r w:rsidR="00E5312E" w:rsidRPr="000F7924">
          <w:rPr>
            <w:noProof/>
          </w:rPr>
          <w:t>Guan et al., 2019</w:t>
        </w:r>
      </w:hyperlink>
      <w:r w:rsidRPr="000F7924">
        <w:rPr>
          <w:noProof/>
        </w:rPr>
        <w:t xml:space="preserve">; </w:t>
      </w:r>
      <w:hyperlink w:anchor="_ENREF_103" w:tooltip="Nkongho, 2023 #23" w:history="1">
        <w:r w:rsidR="00E5312E" w:rsidRPr="000F7924">
          <w:rPr>
            <w:noProof/>
          </w:rPr>
          <w:t>Nkongho et al., 2023</w:t>
        </w:r>
      </w:hyperlink>
      <w:r w:rsidRPr="000F7924">
        <w:rPr>
          <w:noProof/>
        </w:rPr>
        <w:t>)</w:t>
      </w:r>
      <w:r w:rsidRPr="000F7924">
        <w:fldChar w:fldCharType="end"/>
      </w:r>
      <w:r w:rsidRPr="000F7924">
        <w:t>.</w:t>
      </w:r>
    </w:p>
    <w:p w14:paraId="46932A6D" w14:textId="33C05905" w:rsidR="00F725B6" w:rsidRPr="000F7924" w:rsidRDefault="00F725B6" w:rsidP="000F3C6F">
      <w:pPr>
        <w:pStyle w:val="RARMPparagraph"/>
      </w:pPr>
      <w:r w:rsidRPr="000F7924">
        <w:t>After a seedling emerges, tomatoes undergo a vegetative growth period of approximately 2</w:t>
      </w:r>
      <w:r w:rsidR="004D287D" w:rsidRPr="000F7924">
        <w:t xml:space="preserve"> to 3</w:t>
      </w:r>
      <w:r w:rsidR="00684F10" w:rsidRPr="000F7924">
        <w:t> </w:t>
      </w:r>
      <w:r w:rsidR="004D287D" w:rsidRPr="000F7924">
        <w:t>months before flowering</w:t>
      </w:r>
      <w:r w:rsidR="00552BA6" w:rsidRPr="000F7924">
        <w:t xml:space="preserve"> </w:t>
      </w:r>
      <w:r w:rsidR="008C257D" w:rsidRPr="000F7924">
        <w:fldChar w:fldCharType="begin"/>
      </w:r>
      <w:r w:rsidR="008C257D" w:rsidRPr="000F7924">
        <w:instrText xml:space="preserve"> ADDIN EN.CITE &lt;EndNote&gt;&lt;Cite&gt;&lt;Author&gt;Fullelove&lt;/Author&gt;&lt;Year&gt;1998&lt;/Year&gt;&lt;RecNum&gt;42&lt;/RecNum&gt;&lt;DisplayText&gt;(Fullelove et al., 1998)&lt;/DisplayText&gt;&lt;record&gt;&lt;rec-number&gt;42&lt;/rec-number&gt;&lt;foreign-keys&gt;&lt;key app="EN" db-id="wz9x5s2ahfd99oe05ddpfs5zp2rwvtfs9xr9" timestamp="1752493654"&gt;42&lt;/key&gt;&lt;/foreign-keys&gt;&lt;ref-type name="Book"&gt;6&lt;/ref-type&gt;&lt;contributors&gt;&lt;authors&gt;&lt;author&gt;Fullelove, G.&lt;/author&gt;&lt;author&gt;Wright, R.&lt;/author&gt;&lt;author&gt;Meurant, N.&lt;/author&gt;&lt;author&gt;Barnes, J.&lt;/author&gt;&lt;author&gt;O&amp;apos;Brien, R.&lt;/author&gt;&lt;/authors&gt;&lt;tertiary-authors&gt;&lt;author&gt;Lovatt, J.&lt;/author&gt;&lt;/tertiary-authors&gt;&lt;/contributors&gt;&lt;titles&gt;&lt;title&gt;Tomato information kit&lt;/title&gt;&lt;/titles&gt;&lt;reprint-edition&gt;Not in File&lt;/reprint-edition&gt;&lt;keywords&gt;&lt;keyword&gt;TOMATO&lt;/keyword&gt;&lt;/keywords&gt;&lt;dates&gt;&lt;year&gt;1998&lt;/year&gt;&lt;pub-dates&gt;&lt;date&gt;1998&lt;/date&gt;&lt;/pub-dates&gt;&lt;/dates&gt;&lt;pub-location&gt;Nambour, Qld&lt;/pub-location&gt;&lt;publisher&gt;Agrilink&lt;/publisher&gt;&lt;label&gt;7535&lt;/label&gt;&lt;urls&gt;&lt;related-urls&gt;&lt;url&gt;&lt;style face="underline" font="default" size="100%"&gt;http://era.deedi.qld.gov.au/1655/&lt;/style&gt;&lt;/url&gt;&lt;/related-urls&gt;&lt;/urls&gt;&lt;/record&gt;&lt;/Cite&gt;&lt;/EndNote&gt;</w:instrText>
      </w:r>
      <w:r w:rsidR="008C257D" w:rsidRPr="000F7924">
        <w:fldChar w:fldCharType="separate"/>
      </w:r>
      <w:r w:rsidR="008C257D" w:rsidRPr="000F7924">
        <w:rPr>
          <w:noProof/>
        </w:rPr>
        <w:t>(</w:t>
      </w:r>
      <w:hyperlink w:anchor="_ENREF_42" w:tooltip="Fullelove, 1998 #42" w:history="1">
        <w:r w:rsidR="00E5312E" w:rsidRPr="000F7924">
          <w:rPr>
            <w:noProof/>
          </w:rPr>
          <w:t>Fullelove et al., 1998</w:t>
        </w:r>
      </w:hyperlink>
      <w:r w:rsidR="008C257D" w:rsidRPr="000F7924">
        <w:rPr>
          <w:noProof/>
        </w:rPr>
        <w:t>)</w:t>
      </w:r>
      <w:r w:rsidR="008C257D" w:rsidRPr="000F7924">
        <w:fldChar w:fldCharType="end"/>
      </w:r>
      <w:r w:rsidR="004A11B3" w:rsidRPr="000F7924">
        <w:t>.</w:t>
      </w:r>
    </w:p>
    <w:p w14:paraId="6B3F5AE3" w14:textId="24EA0D68" w:rsidR="001B255C" w:rsidRPr="000F7924" w:rsidRDefault="0090510A" w:rsidP="000F3C6F">
      <w:pPr>
        <w:pStyle w:val="RARMPparagraph"/>
      </w:pPr>
      <w:r w:rsidRPr="000F7924">
        <w:t>Most w</w:t>
      </w:r>
      <w:r w:rsidR="00A56F6C" w:rsidRPr="000F7924">
        <w:t xml:space="preserve">ild tomatoes and some intermediates </w:t>
      </w:r>
      <w:r w:rsidR="008A4209" w:rsidRPr="000F7924">
        <w:t xml:space="preserve">to domesticated varieties </w:t>
      </w:r>
      <w:r w:rsidR="00B0014B" w:rsidRPr="000F7924">
        <w:t xml:space="preserve">have an </w:t>
      </w:r>
      <w:r w:rsidR="00D7062E" w:rsidRPr="000F7924">
        <w:t>exserted</w:t>
      </w:r>
      <w:r w:rsidR="00591489" w:rsidRPr="000F7924">
        <w:t>/</w:t>
      </w:r>
      <w:r w:rsidR="00B0014B" w:rsidRPr="000F7924">
        <w:t xml:space="preserve">elongated stigma (the pollen-receiving part of the </w:t>
      </w:r>
      <w:r w:rsidR="00B03D16" w:rsidRPr="000F7924">
        <w:t>female rep</w:t>
      </w:r>
      <w:r w:rsidR="00C02497" w:rsidRPr="000F7924">
        <w:t>roductive organ)</w:t>
      </w:r>
      <w:r w:rsidR="0021454D" w:rsidRPr="000F7924">
        <w:t xml:space="preserve"> which facilitates cross pollination by other sexually compatible plants. </w:t>
      </w:r>
      <w:r w:rsidR="00A56F6C" w:rsidRPr="000F7924">
        <w:t xml:space="preserve">Domestication of wild tomato varieties </w:t>
      </w:r>
      <w:r w:rsidR="00252230" w:rsidRPr="000F7924">
        <w:t>has resulted</w:t>
      </w:r>
      <w:r w:rsidR="00AA37F3" w:rsidRPr="000F7924">
        <w:t xml:space="preserve"> in selection for </w:t>
      </w:r>
      <w:r w:rsidR="00AA0EFE" w:rsidRPr="000F7924">
        <w:t xml:space="preserve">a </w:t>
      </w:r>
      <w:r w:rsidR="00AA37F3" w:rsidRPr="000F7924">
        <w:lastRenderedPageBreak/>
        <w:t>shortened stigma</w:t>
      </w:r>
      <w:r w:rsidR="00096D81" w:rsidRPr="000F7924">
        <w:t xml:space="preserve">. </w:t>
      </w:r>
      <w:r w:rsidR="005202C7" w:rsidRPr="000F7924">
        <w:t xml:space="preserve">As such, </w:t>
      </w:r>
      <w:r w:rsidR="005A30D6" w:rsidRPr="000F7924">
        <w:t xml:space="preserve">modern </w:t>
      </w:r>
      <w:r w:rsidR="005202C7" w:rsidRPr="000F7924">
        <w:t>t</w:t>
      </w:r>
      <w:r w:rsidR="001B255C" w:rsidRPr="000F7924">
        <w:t xml:space="preserve">omatoes are </w:t>
      </w:r>
      <w:r w:rsidR="00D06051" w:rsidRPr="000F7924">
        <w:t xml:space="preserve">self-compatible and </w:t>
      </w:r>
      <w:r w:rsidR="001B255C" w:rsidRPr="000F7924">
        <w:t xml:space="preserve">primarily </w:t>
      </w:r>
      <w:r w:rsidR="00364776" w:rsidRPr="000F7924">
        <w:t>self-pollinating</w:t>
      </w:r>
      <w:r w:rsidR="00096D81" w:rsidRPr="000F7924">
        <w:t xml:space="preserve"> </w:t>
      </w:r>
      <w:r w:rsidR="00814600" w:rsidRPr="000F7924">
        <w:fldChar w:fldCharType="begin"/>
      </w:r>
      <w:r w:rsidR="00814600" w:rsidRPr="000F7924">
        <w:instrText xml:space="preserve"> ADDIN EN.CITE &lt;EndNote&gt;&lt;Cite&gt;&lt;Author&gt;Peralta&lt;/Author&gt;&lt;Year&gt;2008&lt;/Year&gt;&lt;RecNum&gt;17&lt;/RecNum&gt;&lt;DisplayText&gt;(Peralta et al., 2008)&lt;/DisplayText&gt;&lt;record&gt;&lt;rec-number&gt;17&lt;/rec-number&gt;&lt;foreign-keys&gt;&lt;key app="EN" db-id="wz9x5s2ahfd99oe05ddpfs5zp2rwvtfs9xr9" timestamp="1752458416"&gt;17&lt;/key&gt;&lt;/foreign-keys&gt;&lt;ref-type name="Journal Article"&gt;17&lt;/ref-type&gt;&lt;contributors&gt;&lt;authors&gt;&lt;author&gt;Peralta, IE&lt;/author&gt;&lt;author&gt;Spooner, DM&lt;/author&gt;&lt;author&gt;Knapp, S&lt;/author&gt;&lt;/authors&gt;&lt;/contributors&gt;&lt;titles&gt;&lt;title&gt;Taxonomy of wild tomatoes and their relatives (Solanum sect. Lycopersicoides, sect. Juglandifolia, sect. Lycopersicon; Solanaceae)&lt;/title&gt;&lt;secondary-title&gt;Systematic Botany Monographs&lt;/secondary-title&gt;&lt;/titles&gt;&lt;periodical&gt;&lt;full-title&gt;Systematic Botany Monographs&lt;/full-title&gt;&lt;/periodical&gt;&lt;pages&gt;186 pp.&lt;/pages&gt;&lt;volume&gt;84&lt;/volume&gt;&lt;dates&gt;&lt;year&gt;2008&lt;/year&gt;&lt;/dates&gt;&lt;isbn&gt;0737-8211&lt;/isbn&gt;&lt;urls&gt;&lt;/urls&gt;&lt;custom1&gt;pan: 20103064022&lt;/custom1&gt;&lt;custom2&gt;item type: Bulletin&lt;/custom2&gt;&lt;language&gt;English&lt;/language&gt;&lt;/record&gt;&lt;/Cite&gt;&lt;/EndNote&gt;</w:instrText>
      </w:r>
      <w:r w:rsidR="00814600" w:rsidRPr="000F7924">
        <w:fldChar w:fldCharType="separate"/>
      </w:r>
      <w:r w:rsidR="00814600" w:rsidRPr="000F7924">
        <w:rPr>
          <w:noProof/>
        </w:rPr>
        <w:t>(</w:t>
      </w:r>
      <w:hyperlink w:anchor="_ENREF_114" w:tooltip="Peralta, 2008 #17" w:history="1">
        <w:r w:rsidR="00E5312E" w:rsidRPr="000F7924">
          <w:rPr>
            <w:noProof/>
          </w:rPr>
          <w:t>Peralta et al., 2008</w:t>
        </w:r>
      </w:hyperlink>
      <w:r w:rsidR="00814600" w:rsidRPr="000F7924">
        <w:rPr>
          <w:noProof/>
        </w:rPr>
        <w:t>)</w:t>
      </w:r>
      <w:r w:rsidR="00814600" w:rsidRPr="000F7924">
        <w:fldChar w:fldCharType="end"/>
      </w:r>
      <w:r w:rsidR="005202C7" w:rsidRPr="000F7924">
        <w:t>.</w:t>
      </w:r>
      <w:r w:rsidR="00096D81" w:rsidRPr="000F7924">
        <w:t xml:space="preserve"> A small amount of cross pollination </w:t>
      </w:r>
      <w:r w:rsidR="00610FA2" w:rsidRPr="000F7924">
        <w:t>is observed</w:t>
      </w:r>
      <w:r w:rsidR="00402635" w:rsidRPr="000F7924">
        <w:t xml:space="preserve"> </w:t>
      </w:r>
      <w:r w:rsidR="00096D81" w:rsidRPr="000F7924">
        <w:t>(</w:t>
      </w:r>
      <w:r w:rsidR="003555D1" w:rsidRPr="000F7924">
        <w:t xml:space="preserve">usually </w:t>
      </w:r>
      <w:r w:rsidR="00826CA1" w:rsidRPr="000F7924">
        <w:t xml:space="preserve">about </w:t>
      </w:r>
      <w:r w:rsidR="00EC338F" w:rsidRPr="000F7924">
        <w:t>0</w:t>
      </w:r>
      <w:r w:rsidR="00B941E4" w:rsidRPr="000F7924">
        <w:t xml:space="preserve"> – </w:t>
      </w:r>
      <w:r w:rsidR="0075045E">
        <w:t>1.75</w:t>
      </w:r>
      <w:r w:rsidR="00B941E4" w:rsidRPr="000F7924">
        <w:t>%</w:t>
      </w:r>
      <w:r w:rsidR="0075045E">
        <w:t xml:space="preserve"> at 1 m or less between plants)</w:t>
      </w:r>
      <w:r w:rsidR="00EE6B82" w:rsidRPr="000F7924">
        <w:t xml:space="preserve">, </w:t>
      </w:r>
      <w:r w:rsidR="0075045E">
        <w:t>although cross pollination rates may be increased based on</w:t>
      </w:r>
      <w:r w:rsidR="00EE6B82" w:rsidRPr="000F7924">
        <w:t xml:space="preserve"> cultivar and environmental conditions</w:t>
      </w:r>
      <w:r w:rsidR="00C92734" w:rsidRPr="000F7924">
        <w:t xml:space="preserve"> </w:t>
      </w:r>
      <w:r w:rsidR="00814600" w:rsidRPr="000F7924">
        <w:fldChar w:fldCharType="begin">
          <w:fldData xml:space="preserve">PEVuZE5vdGU+PENpdGU+PEF1dGhvcj5SZWV2ZXM8L0F1dGhvcj48WWVhcj4xOTczPC9ZZWFyPjxS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</w:fldData>
        </w:fldChar>
      </w:r>
      <w:r w:rsidR="00814600" w:rsidRPr="000F7924">
        <w:instrText xml:space="preserve"> ADDIN EN.CITE </w:instrText>
      </w:r>
      <w:r w:rsidR="00814600" w:rsidRPr="000F7924">
        <w:fldChar w:fldCharType="begin">
          <w:fldData xml:space="preserve">PEVuZE5vdGU+PENpdGU+PEF1dGhvcj5SZWV2ZXM8L0F1dGhvcj48WWVhcj4xOTczPC9ZZWFyPjxS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</w:fldData>
        </w:fldChar>
      </w:r>
      <w:r w:rsidR="00814600" w:rsidRPr="000F7924">
        <w:instrText xml:space="preserve"> ADDIN EN.CITE.DATA </w:instrText>
      </w:r>
      <w:r w:rsidR="00814600" w:rsidRPr="000F7924">
        <w:fldChar w:fldCharType="end"/>
      </w:r>
      <w:r w:rsidR="00814600" w:rsidRPr="000F7924">
        <w:fldChar w:fldCharType="separate"/>
      </w:r>
      <w:r w:rsidR="00814600" w:rsidRPr="000F7924">
        <w:rPr>
          <w:noProof/>
        </w:rPr>
        <w:t>(</w:t>
      </w:r>
      <w:hyperlink w:anchor="_ENREF_56" w:tooltip="Horneburg, 2018 #20" w:history="1">
        <w:r w:rsidR="00E5312E" w:rsidRPr="000F7924">
          <w:rPr>
            <w:noProof/>
          </w:rPr>
          <w:t>Horneburg et al., 2018</w:t>
        </w:r>
      </w:hyperlink>
      <w:r w:rsidR="00814600" w:rsidRPr="000F7924">
        <w:rPr>
          <w:noProof/>
        </w:rPr>
        <w:t xml:space="preserve">; </w:t>
      </w:r>
      <w:hyperlink w:anchor="_ENREF_118" w:tooltip="Quirós, 1978 #21" w:history="1">
        <w:r w:rsidR="00E5312E" w:rsidRPr="000F7924">
          <w:rPr>
            <w:noProof/>
          </w:rPr>
          <w:t>Quirós and Marcías, 1978</w:t>
        </w:r>
      </w:hyperlink>
      <w:r w:rsidR="00814600" w:rsidRPr="000F7924">
        <w:rPr>
          <w:noProof/>
        </w:rPr>
        <w:t xml:space="preserve">; </w:t>
      </w:r>
      <w:hyperlink w:anchor="_ENREF_120" w:tooltip="Reeves, 1973 #19" w:history="1">
        <w:r w:rsidR="00E5312E" w:rsidRPr="000F7924">
          <w:rPr>
            <w:noProof/>
          </w:rPr>
          <w:t>Reeves, 1973</w:t>
        </w:r>
      </w:hyperlink>
      <w:r w:rsidR="00814600" w:rsidRPr="000F7924">
        <w:rPr>
          <w:noProof/>
        </w:rPr>
        <w:t>)</w:t>
      </w:r>
      <w:r w:rsidR="00814600" w:rsidRPr="000F7924">
        <w:fldChar w:fldCharType="end"/>
      </w:r>
      <w:r w:rsidR="00FC4F5C" w:rsidRPr="000F7924">
        <w:t>.</w:t>
      </w:r>
      <w:r w:rsidR="0064016E" w:rsidRPr="000F7924">
        <w:t xml:space="preserve"> Some heirloom varieties of tomatoes display a </w:t>
      </w:r>
      <w:r w:rsidR="00EA018A" w:rsidRPr="000F7924">
        <w:t>partially</w:t>
      </w:r>
      <w:r w:rsidR="0064016E" w:rsidRPr="000F7924">
        <w:t xml:space="preserve"> </w:t>
      </w:r>
      <w:r w:rsidR="003E754F" w:rsidRPr="000F7924">
        <w:t xml:space="preserve">exserted </w:t>
      </w:r>
      <w:r w:rsidR="0064016E" w:rsidRPr="000F7924">
        <w:t>stigma</w:t>
      </w:r>
      <w:r w:rsidR="002B205F" w:rsidRPr="000F7924">
        <w:t>,</w:t>
      </w:r>
      <w:r w:rsidR="00A252DE" w:rsidRPr="000F7924">
        <w:t xml:space="preserve"> which increases the likelihood of cross-pollination </w:t>
      </w:r>
      <w:r w:rsidR="00350D35" w:rsidRPr="000F7924">
        <w:fldChar w:fldCharType="begin"/>
      </w:r>
      <w:r w:rsidR="00350D35" w:rsidRPr="000F7924">
        <w:instrText xml:space="preserve"> ADDIN EN.CITE &lt;EndNote&gt;&lt;Cite&gt;&lt;Author&gt;McCormack. J&lt;/Author&gt;&lt;Year&gt;2004&lt;/Year&gt;&lt;RecNum&gt;61&lt;/RecNum&gt;&lt;DisplayText&gt;(McCormack. J, 2004)&lt;/DisplayText&gt;&lt;record&gt;&lt;rec-number&gt;61&lt;/rec-number&gt;&lt;foreign-keys&gt;&lt;key app="EN" db-id="wz9x5s2ahfd99oe05ddpfs5zp2rwvtfs9xr9" timestamp="1752626141"&gt;61&lt;/key&gt;&lt;/foreign-keys&gt;&lt;ref-type name="Report"&gt;27&lt;/ref-type&gt;&lt;contributors&gt;&lt;authors&gt;&lt;author&gt;McCormack. J,&lt;/author&gt;&lt;/authors&gt;&lt;/contributors&gt;&lt;titles&gt;&lt;title&gt;TOMATO SEED PRODUCTION An organic seed production manual for seed growers in the Mid-Atlantic and Southern U.S.&lt;/title&gt;&lt;/titles&gt;&lt;dates&gt;&lt;year&gt;2004&lt;/year&gt;&lt;/dates&gt;&lt;urls&gt;&lt;/urls&gt;&lt;/record&gt;&lt;/Cite&gt;&lt;/EndNote&gt;</w:instrText>
      </w:r>
      <w:r w:rsidR="00350D35" w:rsidRPr="000F7924">
        <w:fldChar w:fldCharType="separate"/>
      </w:r>
      <w:r w:rsidR="00350D35" w:rsidRPr="000F7924">
        <w:rPr>
          <w:noProof/>
        </w:rPr>
        <w:t>(</w:t>
      </w:r>
      <w:hyperlink w:anchor="_ENREF_91" w:tooltip="McCormack. J, 2004 #61" w:history="1">
        <w:r w:rsidR="00E5312E" w:rsidRPr="000F7924">
          <w:rPr>
            <w:noProof/>
          </w:rPr>
          <w:t>McCormack. J, 2004</w:t>
        </w:r>
      </w:hyperlink>
      <w:r w:rsidR="00350D35" w:rsidRPr="000F7924">
        <w:rPr>
          <w:noProof/>
        </w:rPr>
        <w:t>)</w:t>
      </w:r>
      <w:r w:rsidR="00350D35" w:rsidRPr="000F7924">
        <w:fldChar w:fldCharType="end"/>
      </w:r>
      <w:r w:rsidR="00A252DE" w:rsidRPr="000F7924">
        <w:t>.</w:t>
      </w:r>
    </w:p>
    <w:p w14:paraId="24EB2797" w14:textId="2D674B84" w:rsidR="00194C82" w:rsidRPr="000F7924" w:rsidRDefault="00EF0103" w:rsidP="00096D81">
      <w:pPr>
        <w:pStyle w:val="RARMPparagraph"/>
      </w:pPr>
      <w:r w:rsidRPr="000F7924">
        <w:t xml:space="preserve">Movement of the flower </w:t>
      </w:r>
      <w:r w:rsidR="00BC515D" w:rsidRPr="000F7924">
        <w:t>is important for</w:t>
      </w:r>
      <w:r w:rsidRPr="000F7924">
        <w:t xml:space="preserve"> releasing </w:t>
      </w:r>
      <w:r w:rsidR="00BC515D" w:rsidRPr="000F7924">
        <w:t xml:space="preserve">tomato </w:t>
      </w:r>
      <w:r w:rsidRPr="000F7924">
        <w:t>pollen. In a field setting</w:t>
      </w:r>
      <w:r w:rsidR="00DF64CA" w:rsidRPr="000F7924">
        <w:t>, vibration of the flower is provided by wind and insects</w:t>
      </w:r>
      <w:r w:rsidR="00500465" w:rsidRPr="000F7924">
        <w:t>,</w:t>
      </w:r>
      <w:r w:rsidR="00BB233E" w:rsidRPr="000F7924">
        <w:t xml:space="preserve"> particularly bees,</w:t>
      </w:r>
      <w:r w:rsidR="00500465" w:rsidRPr="000F7924">
        <w:t xml:space="preserve"> </w:t>
      </w:r>
      <w:r w:rsidR="004C127A" w:rsidRPr="000F7924">
        <w:t xml:space="preserve">also </w:t>
      </w:r>
      <w:r w:rsidR="00500465" w:rsidRPr="000F7924">
        <w:t>known as buzz pollination</w:t>
      </w:r>
      <w:r w:rsidR="00DF64CA" w:rsidRPr="000F7924">
        <w:t xml:space="preserve"> </w:t>
      </w:r>
      <w:r w:rsidR="008C257D" w:rsidRPr="000F7924">
        <w:fldChar w:fldCharType="begin">
          <w:fldData xml:space="preserve">PEVuZE5vdGU+PENpdGU+PEF1dGhvcj5PRUNEPC9BdXRob3I+PFllYXI+MjAxNzwvWWVhcj48UmVj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</w:fldData>
        </w:fldChar>
      </w:r>
      <w:r w:rsidR="0057484D" w:rsidRPr="000F7924">
        <w:instrText xml:space="preserve"> ADDIN EN.CITE </w:instrText>
      </w:r>
      <w:r w:rsidR="0057484D" w:rsidRPr="000F7924">
        <w:fldChar w:fldCharType="begin">
          <w:fldData xml:space="preserve">PEVuZE5vdGU+PENpdGU+PEF1dGhvcj5PRUNEPC9BdXRob3I+PFllYXI+MjAxNzwvWWVhcj48UmVj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</w:fldData>
        </w:fldChar>
      </w:r>
      <w:r w:rsidR="0057484D" w:rsidRPr="000F7924">
        <w:instrText xml:space="preserve"> ADDIN EN.CITE.DATA </w:instrText>
      </w:r>
      <w:r w:rsidR="0057484D" w:rsidRPr="000F7924">
        <w:fldChar w:fldCharType="end"/>
      </w:r>
      <w:r w:rsidR="008C257D" w:rsidRPr="000F7924">
        <w:fldChar w:fldCharType="separate"/>
      </w:r>
      <w:r w:rsidR="0057484D" w:rsidRPr="000F7924">
        <w:rPr>
          <w:noProof/>
        </w:rPr>
        <w:t>(</w:t>
      </w:r>
      <w:hyperlink w:anchor="_ENREF_15" w:tooltip="Bashir, 2018 #164" w:history="1">
        <w:r w:rsidR="00E5312E" w:rsidRPr="000F7924">
          <w:rPr>
            <w:noProof/>
          </w:rPr>
          <w:t>Bashir et al., 2018</w:t>
        </w:r>
      </w:hyperlink>
      <w:r w:rsidR="0057484D" w:rsidRPr="000F7924">
        <w:rPr>
          <w:noProof/>
        </w:rPr>
        <w:t xml:space="preserve">; </w:t>
      </w:r>
      <w:hyperlink w:anchor="_ENREF_106" w:tooltip="OECD, 2017 #66" w:history="1">
        <w:r w:rsidR="00E5312E" w:rsidRPr="000F7924">
          <w:rPr>
            <w:noProof/>
          </w:rPr>
          <w:t>OECD, 2017</w:t>
        </w:r>
      </w:hyperlink>
      <w:r w:rsidR="0057484D" w:rsidRPr="000F7924">
        <w:rPr>
          <w:noProof/>
        </w:rPr>
        <w:t>)</w:t>
      </w:r>
      <w:r w:rsidR="008C257D" w:rsidRPr="000F7924">
        <w:fldChar w:fldCharType="end"/>
      </w:r>
      <w:r w:rsidR="000F3C6F" w:rsidRPr="000F7924">
        <w:t>.</w:t>
      </w:r>
      <w:r w:rsidR="00B04D26" w:rsidRPr="000F7924">
        <w:t xml:space="preserve"> In a greenhouse setting, pollination is aided </w:t>
      </w:r>
      <w:r w:rsidR="002F1459" w:rsidRPr="000F7924">
        <w:t xml:space="preserve">artificially </w:t>
      </w:r>
      <w:r w:rsidR="00B04D26" w:rsidRPr="000F7924">
        <w:t xml:space="preserve">by </w:t>
      </w:r>
      <w:r w:rsidR="002F1459" w:rsidRPr="000F7924">
        <w:t>methods such as vibrating</w:t>
      </w:r>
      <w:r w:rsidR="00B04D26" w:rsidRPr="000F7924">
        <w:t xml:space="preserve"> the flowers with an electric toothbrush, tapping the flower cluster several times with a pencil</w:t>
      </w:r>
      <w:r w:rsidR="002F1459" w:rsidRPr="000F7924">
        <w:t xml:space="preserve"> or using fans to create air movement across the flowers</w:t>
      </w:r>
      <w:r w:rsidR="00551F9E" w:rsidRPr="000F7924">
        <w:t xml:space="preserve"> </w:t>
      </w:r>
      <w:r w:rsidR="008C257D" w:rsidRPr="000F7924">
        <w:fldChar w:fldCharType="begin"/>
      </w:r>
      <w:r w:rsidR="008C257D" w:rsidRPr="000F7924">
        <w:instrText xml:space="preserve"> ADDIN EN.CITE &lt;EndNote&gt;&lt;Cite&gt;&lt;Author&gt;McCormack. J&lt;/Author&gt;&lt;Year&gt;2004&lt;/Year&gt;&lt;RecNum&gt;61&lt;/RecNum&gt;&lt;DisplayText&gt;(McCormack. J, 2004)&lt;/DisplayText&gt;&lt;record&gt;&lt;rec-number&gt;61&lt;/rec-number&gt;&lt;foreign-keys&gt;&lt;key app="EN" db-id="wz9x5s2ahfd99oe05ddpfs5zp2rwvtfs9xr9" timestamp="1752626141"&gt;61&lt;/key&gt;&lt;/foreign-keys&gt;&lt;ref-type name="Report"&gt;27&lt;/ref-type&gt;&lt;contributors&gt;&lt;authors&gt;&lt;author&gt;McCormack. J,&lt;/author&gt;&lt;/authors&gt;&lt;/contributors&gt;&lt;titles&gt;&lt;title&gt;TOMATO SEED PRODUCTION An organic seed production manual for seed growers in the Mid-Atlantic and Southern U.S.&lt;/title&gt;&lt;/titles&gt;&lt;dates&gt;&lt;year&gt;2004&lt;/year&gt;&lt;/dates&gt;&lt;urls&gt;&lt;/urls&gt;&lt;/record&gt;&lt;/Cite&gt;&lt;/EndNote&gt;</w:instrText>
      </w:r>
      <w:r w:rsidR="008C257D" w:rsidRPr="000F7924">
        <w:fldChar w:fldCharType="separate"/>
      </w:r>
      <w:r w:rsidR="008C257D" w:rsidRPr="000F7924">
        <w:rPr>
          <w:noProof/>
        </w:rPr>
        <w:t>(</w:t>
      </w:r>
      <w:hyperlink w:anchor="_ENREF_91" w:tooltip="McCormack. J, 2004 #61" w:history="1">
        <w:r w:rsidR="00E5312E" w:rsidRPr="000F7924">
          <w:rPr>
            <w:noProof/>
          </w:rPr>
          <w:t>McCormack. J, 2004</w:t>
        </w:r>
      </w:hyperlink>
      <w:r w:rsidR="008C257D" w:rsidRPr="000F7924">
        <w:rPr>
          <w:noProof/>
        </w:rPr>
        <w:t>)</w:t>
      </w:r>
      <w:r w:rsidR="008C257D" w:rsidRPr="000F7924">
        <w:fldChar w:fldCharType="end"/>
      </w:r>
      <w:r w:rsidR="002F1459" w:rsidRPr="000F7924">
        <w:t>.</w:t>
      </w:r>
    </w:p>
    <w:p w14:paraId="5AFA045F" w14:textId="2D923D4E" w:rsidR="00D40C99" w:rsidRPr="000F7924" w:rsidRDefault="003F06B1" w:rsidP="00AA65BF">
      <w:pPr>
        <w:pStyle w:val="RARMPparagraph"/>
      </w:pPr>
      <w:r w:rsidRPr="000F7924">
        <w:t>Following pollination</w:t>
      </w:r>
      <w:r w:rsidR="007D5776">
        <w:t>,</w:t>
      </w:r>
      <w:r w:rsidRPr="000F7924">
        <w:t xml:space="preserve"> </w:t>
      </w:r>
      <w:r w:rsidR="00AE0250" w:rsidRPr="000F7924">
        <w:t>tomato fruit then form</w:t>
      </w:r>
      <w:r w:rsidR="003207B5">
        <w:t>s</w:t>
      </w:r>
      <w:r w:rsidR="00AE0250" w:rsidRPr="000F7924">
        <w:t xml:space="preserve">. </w:t>
      </w:r>
      <w:r w:rsidR="00D237B6" w:rsidRPr="000F7924">
        <w:t>In a commercial setting</w:t>
      </w:r>
      <w:r w:rsidR="00A11618">
        <w:t>,</w:t>
      </w:r>
      <w:r w:rsidR="00D237B6" w:rsidRPr="000F7924">
        <w:t xml:space="preserve"> </w:t>
      </w:r>
      <w:r w:rsidR="00546998" w:rsidRPr="000F7924">
        <w:t xml:space="preserve">it </w:t>
      </w:r>
      <w:r w:rsidR="00AE0250" w:rsidRPr="000F7924">
        <w:t>normally</w:t>
      </w:r>
      <w:r w:rsidR="00546998" w:rsidRPr="000F7924">
        <w:t xml:space="preserve"> takes</w:t>
      </w:r>
      <w:r w:rsidR="00AE0250" w:rsidRPr="000F7924">
        <w:t xml:space="preserve"> 6 – 8 weeks from first flower to </w:t>
      </w:r>
      <w:r w:rsidR="00D237B6" w:rsidRPr="000F7924">
        <w:t xml:space="preserve">fruit harvest </w:t>
      </w:r>
      <w:r w:rsidR="008C257D" w:rsidRPr="000F7924">
        <w:fldChar w:fldCharType="begin"/>
      </w:r>
      <w:r w:rsidR="008C257D" w:rsidRPr="000F7924">
        <w:instrText xml:space="preserve"> ADDIN EN.CITE &lt;EndNote&gt;&lt;Cite&gt;&lt;Author&gt;Fullelove&lt;/Author&gt;&lt;Year&gt;1998&lt;/Year&gt;&lt;RecNum&gt;42&lt;/RecNum&gt;&lt;DisplayText&gt;(Fullelove et al., 1998)&lt;/DisplayText&gt;&lt;record&gt;&lt;rec-number&gt;42&lt;/rec-number&gt;&lt;foreign-keys&gt;&lt;key app="EN" db-id="wz9x5s2ahfd99oe05ddpfs5zp2rwvtfs9xr9" timestamp="1752493654"&gt;42&lt;/key&gt;&lt;/foreign-keys&gt;&lt;ref-type name="Book"&gt;6&lt;/ref-type&gt;&lt;contributors&gt;&lt;authors&gt;&lt;author&gt;Fullelove, G.&lt;/author&gt;&lt;author&gt;Wright, R.&lt;/author&gt;&lt;author&gt;Meurant, N.&lt;/author&gt;&lt;author&gt;Barnes, J.&lt;/author&gt;&lt;author&gt;O&amp;apos;Brien, R.&lt;/author&gt;&lt;/authors&gt;&lt;tertiary-authors&gt;&lt;author&gt;Lovatt, J.&lt;/author&gt;&lt;/tertiary-authors&gt;&lt;/contributors&gt;&lt;titles&gt;&lt;title&gt;Tomato information kit&lt;/title&gt;&lt;/titles&gt;&lt;reprint-edition&gt;Not in File&lt;/reprint-edition&gt;&lt;keywords&gt;&lt;keyword&gt;TOMATO&lt;/keyword&gt;&lt;/keywords&gt;&lt;dates&gt;&lt;year&gt;1998&lt;/year&gt;&lt;pub-dates&gt;&lt;date&gt;1998&lt;/date&gt;&lt;/pub-dates&gt;&lt;/dates&gt;&lt;pub-location&gt;Nambour, Qld&lt;/pub-location&gt;&lt;publisher&gt;Agrilink&lt;/publisher&gt;&lt;label&gt;7535&lt;/label&gt;&lt;urls&gt;&lt;related-urls&gt;&lt;url&gt;&lt;style face="underline" font="default" size="100%"&gt;http://era.deedi.qld.gov.au/1655/&lt;/style&gt;&lt;/url&gt;&lt;/related-urls&gt;&lt;/urls&gt;&lt;/record&gt;&lt;/Cite&gt;&lt;/EndNote&gt;</w:instrText>
      </w:r>
      <w:r w:rsidR="008C257D" w:rsidRPr="000F7924">
        <w:fldChar w:fldCharType="separate"/>
      </w:r>
      <w:r w:rsidR="008C257D" w:rsidRPr="000F7924">
        <w:rPr>
          <w:noProof/>
        </w:rPr>
        <w:t>(</w:t>
      </w:r>
      <w:hyperlink w:anchor="_ENREF_42" w:tooltip="Fullelove, 1998 #42" w:history="1">
        <w:r w:rsidR="00E5312E" w:rsidRPr="000F7924">
          <w:rPr>
            <w:noProof/>
          </w:rPr>
          <w:t>Fullelove et al., 1998</w:t>
        </w:r>
      </w:hyperlink>
      <w:r w:rsidR="008C257D" w:rsidRPr="000F7924">
        <w:rPr>
          <w:noProof/>
        </w:rPr>
        <w:t>)</w:t>
      </w:r>
      <w:r w:rsidR="008C257D" w:rsidRPr="000F7924">
        <w:fldChar w:fldCharType="end"/>
      </w:r>
      <w:r w:rsidR="00D237B6" w:rsidRPr="000F7924">
        <w:t>.</w:t>
      </w:r>
    </w:p>
    <w:p w14:paraId="05716C2A" w14:textId="0866502D" w:rsidR="001C3C02" w:rsidRPr="000F7924" w:rsidRDefault="006E7459" w:rsidP="005319DF">
      <w:pPr>
        <w:pStyle w:val="RARMPparagraph"/>
      </w:pPr>
      <w:r w:rsidRPr="000F7924">
        <w:t>As described in the United States Standards for Grades of Fresh Tomatoes</w:t>
      </w:r>
      <w:r w:rsidR="00067C4D" w:rsidRPr="000F7924">
        <w:t xml:space="preserve"> </w:t>
      </w:r>
      <w:r w:rsidR="008C257D" w:rsidRPr="000F7924">
        <w:fldChar w:fldCharType="begin"/>
      </w:r>
      <w:r w:rsidR="008C257D" w:rsidRPr="000F7924">
        <w:instrText xml:space="preserve"> ADDIN EN.CITE &lt;EndNote&gt;&lt;Cite&gt;&lt;Author&gt;USDA&lt;/Author&gt;&lt;Year&gt;1991&lt;/Year&gt;&lt;RecNum&gt;65&lt;/RecNum&gt;&lt;DisplayText&gt;(USDA, 1991)&lt;/DisplayText&gt;&lt;record&gt;&lt;rec-number&gt;65&lt;/rec-number&gt;&lt;foreign-keys&gt;&lt;key app="EN" db-id="wz9x5s2ahfd99oe05ddpfs5zp2rwvtfs9xr9" timestamp="1752630321"&gt;65&lt;/key&gt;&lt;/foreign-keys&gt;&lt;ref-type name="Government Document"&gt;46&lt;/ref-type&gt;&lt;contributors&gt;&lt;authors&gt;&lt;author&gt;USDA,&lt;/author&gt;&lt;/authors&gt;&lt;secondary-authors&gt;&lt;author&gt;United States Department of Agriculture&lt;/author&gt;&lt;/secondary-authors&gt;&lt;/contributors&gt;&lt;titles&gt;&lt;title&gt;United States Standards for Grades of Fresh Tomatoes&lt;/title&gt;&lt;/titles&gt;&lt;dates&gt;&lt;year&gt;1991&lt;/year&gt;&lt;/dates&gt;&lt;urls&gt;&lt;/urls&gt;&lt;custom1&gt;United States Department of Agriculture&lt;/custom1&gt;&lt;/record&gt;&lt;/Cite&gt;&lt;/EndNote&gt;</w:instrText>
      </w:r>
      <w:r w:rsidR="008C257D" w:rsidRPr="000F7924">
        <w:fldChar w:fldCharType="separate"/>
      </w:r>
      <w:r w:rsidR="008C257D" w:rsidRPr="000F7924">
        <w:rPr>
          <w:noProof/>
        </w:rPr>
        <w:t>(</w:t>
      </w:r>
      <w:hyperlink w:anchor="_ENREF_157" w:tooltip="USDA, 1991 #65" w:history="1">
        <w:r w:rsidR="00E5312E" w:rsidRPr="000F7924">
          <w:rPr>
            <w:noProof/>
          </w:rPr>
          <w:t>USDA, 1991</w:t>
        </w:r>
      </w:hyperlink>
      <w:r w:rsidR="008C257D" w:rsidRPr="000F7924">
        <w:rPr>
          <w:noProof/>
        </w:rPr>
        <w:t>)</w:t>
      </w:r>
      <w:r w:rsidR="008C257D" w:rsidRPr="000F7924">
        <w:fldChar w:fldCharType="end"/>
      </w:r>
      <w:r w:rsidRPr="000F7924">
        <w:t>, t</w:t>
      </w:r>
      <w:r w:rsidR="003C36F7" w:rsidRPr="000F7924">
        <w:t>here are 6</w:t>
      </w:r>
      <w:r w:rsidR="00684F10" w:rsidRPr="000F7924">
        <w:t> </w:t>
      </w:r>
      <w:r w:rsidR="003C36F7" w:rsidRPr="000F7924">
        <w:t xml:space="preserve">main phases in </w:t>
      </w:r>
      <w:r w:rsidR="00684F10" w:rsidRPr="000F7924">
        <w:t xml:space="preserve">red </w:t>
      </w:r>
      <w:r w:rsidR="003C36F7" w:rsidRPr="000F7924">
        <w:t>tomato fruit ripening</w:t>
      </w:r>
      <w:r w:rsidR="00684F2D" w:rsidRPr="000F7924">
        <w:t xml:space="preserve"> (</w:t>
      </w:r>
      <w:r w:rsidR="00684F2D" w:rsidRPr="000F7924">
        <w:fldChar w:fldCharType="begin"/>
      </w:r>
      <w:r w:rsidR="00684F2D" w:rsidRPr="000F7924">
        <w:instrText xml:space="preserve"> REF _Ref203504360 \h </w:instrText>
      </w:r>
      <w:r w:rsidR="00684F2D" w:rsidRPr="000F7924">
        <w:fldChar w:fldCharType="separate"/>
      </w:r>
      <w:r w:rsidR="00BC38E3" w:rsidRPr="000F7924">
        <w:t xml:space="preserve">Figure </w:t>
      </w:r>
      <w:r w:rsidR="00BC38E3">
        <w:rPr>
          <w:noProof/>
        </w:rPr>
        <w:t>2</w:t>
      </w:r>
      <w:r w:rsidR="00684F2D" w:rsidRPr="000F7924">
        <w:fldChar w:fldCharType="end"/>
      </w:r>
      <w:r w:rsidR="00684F2D" w:rsidRPr="000F7924">
        <w:t>)</w:t>
      </w:r>
      <w:r w:rsidR="003C36F7" w:rsidRPr="000F7924">
        <w:t>;</w:t>
      </w:r>
    </w:p>
    <w:p w14:paraId="6A9CF2DC" w14:textId="2500C682" w:rsidR="005635E9" w:rsidRPr="000F7924" w:rsidRDefault="005635E9">
      <w:pPr>
        <w:pStyle w:val="ListParagraph"/>
        <w:numPr>
          <w:ilvl w:val="0"/>
          <w:numId w:val="31"/>
        </w:numPr>
      </w:pPr>
      <w:r w:rsidRPr="000F7924">
        <w:rPr>
          <w:b/>
          <w:bCs/>
        </w:rPr>
        <w:t>Ma</w:t>
      </w:r>
      <w:r w:rsidR="00052EC3" w:rsidRPr="000F7924">
        <w:rPr>
          <w:b/>
          <w:bCs/>
        </w:rPr>
        <w:t>t</w:t>
      </w:r>
      <w:r w:rsidRPr="000F7924">
        <w:rPr>
          <w:b/>
          <w:bCs/>
        </w:rPr>
        <w:t>ure green</w:t>
      </w:r>
      <w:r w:rsidRPr="000F7924">
        <w:t>: the surface of the tomato is completely green in colour</w:t>
      </w:r>
    </w:p>
    <w:p w14:paraId="6D632CE9" w14:textId="48A103AC" w:rsidR="005635E9" w:rsidRPr="000F7924" w:rsidRDefault="00052EC3">
      <w:pPr>
        <w:pStyle w:val="ListParagraph"/>
        <w:numPr>
          <w:ilvl w:val="0"/>
          <w:numId w:val="31"/>
        </w:numPr>
      </w:pPr>
      <w:r w:rsidRPr="000F7924">
        <w:rPr>
          <w:b/>
          <w:bCs/>
        </w:rPr>
        <w:t>Breaker</w:t>
      </w:r>
      <w:r w:rsidRPr="000F7924">
        <w:t>: there is a definite break in colour from green to tannish-yellow, pink or red on not more than 10</w:t>
      </w:r>
      <w:r w:rsidR="00CE4281" w:rsidRPr="000F7924">
        <w:t>%</w:t>
      </w:r>
      <w:r w:rsidRPr="000F7924">
        <w:t xml:space="preserve"> of the surface</w:t>
      </w:r>
    </w:p>
    <w:p w14:paraId="284BC1BB" w14:textId="5EDE984C" w:rsidR="0003166D" w:rsidRPr="000F7924" w:rsidRDefault="0003166D">
      <w:pPr>
        <w:pStyle w:val="ListParagraph"/>
        <w:numPr>
          <w:ilvl w:val="0"/>
          <w:numId w:val="31"/>
        </w:numPr>
      </w:pPr>
      <w:r w:rsidRPr="000F7924">
        <w:rPr>
          <w:b/>
          <w:bCs/>
        </w:rPr>
        <w:t>Turning</w:t>
      </w:r>
      <w:r w:rsidRPr="000F7924">
        <w:t>: more than 10</w:t>
      </w:r>
      <w:r w:rsidR="00CE4281" w:rsidRPr="000F7924">
        <w:t xml:space="preserve">% </w:t>
      </w:r>
      <w:r w:rsidRPr="000F7924">
        <w:t>but not more than 30</w:t>
      </w:r>
      <w:r w:rsidR="00CE4281" w:rsidRPr="000F7924">
        <w:t>%</w:t>
      </w:r>
      <w:r w:rsidRPr="000F7924">
        <w:t xml:space="preserve"> of the surface</w:t>
      </w:r>
      <w:r w:rsidR="00E177F6" w:rsidRPr="000F7924">
        <w:t xml:space="preserve"> </w:t>
      </w:r>
      <w:r w:rsidRPr="000F7924">
        <w:t>shows a definite change in colour from green to tannish-yellow, pink, red, or a combination thereof</w:t>
      </w:r>
    </w:p>
    <w:p w14:paraId="74A47B9B" w14:textId="4929F9C6" w:rsidR="0003166D" w:rsidRPr="000F7924" w:rsidRDefault="00606CAD">
      <w:pPr>
        <w:pStyle w:val="ListParagraph"/>
        <w:numPr>
          <w:ilvl w:val="0"/>
          <w:numId w:val="31"/>
        </w:numPr>
      </w:pPr>
      <w:r w:rsidRPr="000F7924">
        <w:rPr>
          <w:b/>
          <w:bCs/>
        </w:rPr>
        <w:t>Pink</w:t>
      </w:r>
      <w:r w:rsidRPr="000F7924">
        <w:t>: more than 30</w:t>
      </w:r>
      <w:r w:rsidR="00CE4281" w:rsidRPr="000F7924">
        <w:t xml:space="preserve">% </w:t>
      </w:r>
      <w:r w:rsidRPr="000F7924">
        <w:t>but not more than 60</w:t>
      </w:r>
      <w:r w:rsidR="00CE4281" w:rsidRPr="000F7924">
        <w:t xml:space="preserve">% </w:t>
      </w:r>
      <w:r w:rsidRPr="000F7924">
        <w:t>of the surface shows pink or red colour</w:t>
      </w:r>
    </w:p>
    <w:p w14:paraId="7E11F3F9" w14:textId="03792993" w:rsidR="00E177F6" w:rsidRPr="000F7924" w:rsidRDefault="00E177F6">
      <w:pPr>
        <w:pStyle w:val="ListParagraph"/>
        <w:numPr>
          <w:ilvl w:val="0"/>
          <w:numId w:val="31"/>
        </w:numPr>
      </w:pPr>
      <w:r w:rsidRPr="000F7924">
        <w:rPr>
          <w:b/>
          <w:bCs/>
        </w:rPr>
        <w:t>Light red</w:t>
      </w:r>
      <w:r w:rsidRPr="000F7924">
        <w:t xml:space="preserve">: </w:t>
      </w:r>
      <w:r w:rsidR="00A40964" w:rsidRPr="000F7924">
        <w:t>more than 60 percent of the surface shows pinkish-red or red</w:t>
      </w:r>
      <w:r w:rsidR="00CE4281" w:rsidRPr="000F7924">
        <w:t xml:space="preserve"> AND not more than 90%</w:t>
      </w:r>
      <w:r w:rsidR="00A11618">
        <w:t xml:space="preserve"> </w:t>
      </w:r>
      <w:r w:rsidR="00CE4281" w:rsidRPr="000F7924">
        <w:t>of the surface is red</w:t>
      </w:r>
    </w:p>
    <w:p w14:paraId="3BE259EE" w14:textId="772E22BC" w:rsidR="00472AFA" w:rsidRPr="000F7924" w:rsidRDefault="007C474F">
      <w:pPr>
        <w:pStyle w:val="ListParagraph"/>
        <w:numPr>
          <w:ilvl w:val="0"/>
          <w:numId w:val="31"/>
        </w:numPr>
      </w:pPr>
      <w:r w:rsidRPr="000F7924">
        <w:rPr>
          <w:b/>
          <w:bCs/>
        </w:rPr>
        <w:t>Red</w:t>
      </w:r>
      <w:r w:rsidRPr="000F7924">
        <w:t>: more than 90 percent of the surface shows red colour.</w:t>
      </w:r>
    </w:p>
    <w:p w14:paraId="248AECF1" w14:textId="20E2092A" w:rsidR="003C36F7" w:rsidRPr="000F7924" w:rsidRDefault="003C36F7" w:rsidP="00285D2A">
      <w:pPr>
        <w:jc w:val="center"/>
      </w:pPr>
      <w:r w:rsidRPr="000F7924">
        <w:rPr>
          <w:noProof/>
        </w:rPr>
        <w:drawing>
          <wp:inline distT="0" distB="0" distL="0" distR="0" wp14:anchorId="1A8663CE" wp14:editId="38175FAD">
            <wp:extent cx="5793828" cy="1698232"/>
            <wp:effectExtent l="0" t="0" r="0" b="0"/>
            <wp:docPr id="965260123" name="Picture 1" descr="Figure with a photo of 6 tomatoes, 1  in each of the 6 main phases of ripening; mature green, breaker, turning, pink, light red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260123" name="Picture 1" descr="Figure with a photo of 6 tomatoes, 1  in each of the 6 main phases of ripening; mature green, breaker, turning, pink, light red and red."/>
                    <pic:cNvPicPr/>
                  </pic:nvPicPr>
                  <pic:blipFill>
                    <a:blip r:embed="rId21"/>
                    <a:stretch>
                      <a:fillRect/>
                    </a:stretch>
                  </pic:blipFill>
                  <pic:spPr>
                    <a:xfrm>
                      <a:off x="0" y="0"/>
                      <a:ext cx="5802935" cy="1700901"/>
                    </a:xfrm>
                    <a:prstGeom prst="rect">
                      <a:avLst/>
                    </a:prstGeom>
                  </pic:spPr>
                </pic:pic>
              </a:graphicData>
            </a:graphic>
          </wp:inline>
        </w:drawing>
      </w:r>
    </w:p>
    <w:p w14:paraId="1C73AD07" w14:textId="7CD8C41C" w:rsidR="00D40C99" w:rsidRPr="000F7924" w:rsidRDefault="00A963B1" w:rsidP="00A963B1">
      <w:pPr>
        <w:pStyle w:val="Figuretitle"/>
      </w:pPr>
      <w:bookmarkStart w:id="29" w:name="_Ref203504360"/>
      <w:r w:rsidRPr="000F7924">
        <w:t xml:space="preserve">Figure </w:t>
      </w:r>
      <w:r w:rsidRPr="000F7924">
        <w:fldChar w:fldCharType="begin"/>
      </w:r>
      <w:r w:rsidRPr="000F7924">
        <w:instrText xml:space="preserve"> SEQ Figure \* ARABIC </w:instrText>
      </w:r>
      <w:r w:rsidRPr="000F7924">
        <w:fldChar w:fldCharType="separate"/>
      </w:r>
      <w:r w:rsidR="00BC38E3">
        <w:rPr>
          <w:noProof/>
        </w:rPr>
        <w:t>2</w:t>
      </w:r>
      <w:r w:rsidRPr="000F7924">
        <w:fldChar w:fldCharType="end"/>
      </w:r>
      <w:bookmarkEnd w:id="29"/>
      <w:r w:rsidRPr="000F7924">
        <w:t>. Tomato ripening phases</w:t>
      </w:r>
    </w:p>
    <w:p w14:paraId="5583A1B0" w14:textId="78DDB713" w:rsidR="00DA659A" w:rsidRPr="000F7924" w:rsidRDefault="00A963B1" w:rsidP="00A963B1">
      <w:pPr>
        <w:pStyle w:val="Figuredescription"/>
      </w:pPr>
      <w:r w:rsidRPr="000F7924">
        <w:t xml:space="preserve">Source: </w:t>
      </w:r>
      <w:hyperlink w:anchor="_ENREF_140" w:tooltip="Skolik, 2019 #63" w:history="1">
        <w:r w:rsidR="00E5312E" w:rsidRPr="000F7924">
          <w:fldChar w:fldCharType="begin">
            <w:fldData xml:space="preserve">PEVuZE5vdGU+PENpdGUgQXV0aG9yWWVhcj0iMSI+PEF1dGhvcj5Ta29saWs8L0F1dGhvcj48WWVh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</w:fldData>
          </w:fldChar>
        </w:r>
        <w:r w:rsidR="00E5312E" w:rsidRPr="000F7924">
          <w:instrText xml:space="preserve"> ADDIN EN.CITE </w:instrText>
        </w:r>
        <w:r w:rsidR="00E5312E" w:rsidRPr="000F7924">
          <w:fldChar w:fldCharType="begin">
            <w:fldData xml:space="preserve">PEVuZE5vdGU+PENpdGUgQXV0aG9yWWVhcj0iMSI+PEF1dGhvcj5Ta29saWs8L0F1dGhvcj48WWVh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</w:fldData>
          </w:fldChar>
        </w:r>
        <w:r w:rsidR="00E5312E" w:rsidRPr="000F7924">
          <w:instrText xml:space="preserve"> ADDIN EN.CITE.DATA </w:instrText>
        </w:r>
        <w:r w:rsidR="00E5312E" w:rsidRPr="000F7924">
          <w:fldChar w:fldCharType="end"/>
        </w:r>
        <w:r w:rsidR="00E5312E" w:rsidRPr="000F7924">
          <w:fldChar w:fldCharType="separate"/>
        </w:r>
        <w:r w:rsidR="00E5312E" w:rsidRPr="000F7924">
          <w:rPr>
            <w:noProof/>
          </w:rPr>
          <w:t>Skolik et al. (2019)</w:t>
        </w:r>
        <w:r w:rsidR="00E5312E" w:rsidRPr="000F7924">
          <w:fldChar w:fldCharType="end"/>
        </w:r>
      </w:hyperlink>
      <w:r w:rsidRPr="000F7924">
        <w:t xml:space="preserve">. </w:t>
      </w:r>
      <w:r w:rsidR="00917E8C" w:rsidRPr="000F7924">
        <w:t xml:space="preserve">Ripening phases of </w:t>
      </w:r>
      <w:r w:rsidR="00917E8C" w:rsidRPr="000F7924">
        <w:rPr>
          <w:i/>
          <w:iCs/>
        </w:rPr>
        <w:t>Solanum lycopersicum</w:t>
      </w:r>
      <w:r w:rsidR="00917E8C" w:rsidRPr="000F7924">
        <w:t> cv. Money</w:t>
      </w:r>
      <w:r w:rsidR="000A733C" w:rsidRPr="000F7924">
        <w:t>M</w:t>
      </w:r>
      <w:r w:rsidR="00917E8C" w:rsidRPr="000F7924">
        <w:t xml:space="preserve">aker. Dpa = days post </w:t>
      </w:r>
      <w:r w:rsidR="00D00276" w:rsidRPr="000F7924">
        <w:t>anthesis</w:t>
      </w:r>
      <w:r w:rsidR="00554F50" w:rsidRPr="000F7924">
        <w:t xml:space="preserve"> (flower opening).</w:t>
      </w:r>
    </w:p>
    <w:p w14:paraId="5A59E2DC" w14:textId="67135A2E" w:rsidR="00AA65BF" w:rsidRPr="000F7924" w:rsidRDefault="00AA65BF" w:rsidP="00AA65BF">
      <w:pPr>
        <w:pStyle w:val="RARMPparagraph"/>
      </w:pPr>
      <w:r w:rsidRPr="000F7924">
        <w:t xml:space="preserve">Fruit species can be classified on the basis of whether they continue to ripen after harvesting (climacteric) or must ripen fully on the plant (non-climacteric). Climacteric fruit, like tomatoes, bananas, and avocados, demonstrate increased respiration rates and ethylene synthesis during ripening and will continue to ripen off the plant </w:t>
      </w:r>
      <w:r w:rsidR="008C257D" w:rsidRPr="000F7924">
        <w:fldChar w:fldCharType="begin"/>
      </w:r>
      <w:r w:rsidR="008C257D" w:rsidRPr="000F7924">
        <w:instrText xml:space="preserve"> ADDIN EN.CITE &lt;EndNote&gt;&lt;Cite&gt;&lt;Author&gt;Giovannoni&lt;/Author&gt;&lt;Year&gt;2004&lt;/Year&gt;&lt;RecNum&gt;62&lt;/RecNum&gt;&lt;DisplayText&gt;(Giovannoni, 2004)&lt;/DisplayText&gt;&lt;record&gt;&lt;rec-number&gt;62&lt;/rec-number&gt;&lt;foreign-keys&gt;&lt;key app="EN" db-id="wz9x5s2ahfd99oe05ddpfs5zp2rwvtfs9xr9" timestamp="1752626412"&gt;62&lt;/key&gt;&lt;/foreign-keys&gt;&lt;ref-type name="Journal Article"&gt;17&lt;/ref-type&gt;&lt;contributors&gt;&lt;authors&gt;&lt;author&gt;Giovannoni, J.J.&lt;/author&gt;&lt;/authors&gt;&lt;/contributors&gt;&lt;titles&gt;&lt;title&gt;Genetic regulation of fruit development and ripening&lt;/title&gt;&lt;secondary-title&gt;The Plant Cell&lt;/secondary-title&gt;&lt;/titles&gt;&lt;periodical&gt;&lt;full-title&gt;The Plant Cell&lt;/full-title&gt;&lt;/periodical&gt;&lt;pages&gt;S170-S180&lt;/pages&gt;&lt;volume&gt;16&lt;/volume&gt;&lt;reprint-edition&gt;In File&lt;/reprint-edition&gt;&lt;keywords&gt;&lt;keyword&gt;genetic regulation&lt;/keyword&gt;&lt;keyword&gt;regulation&lt;/keyword&gt;&lt;keyword&gt;of&lt;/keyword&gt;&lt;keyword&gt;Fruit&lt;/keyword&gt;&lt;keyword&gt;development&lt;/keyword&gt;&lt;keyword&gt;ripening&lt;/keyword&gt;&lt;/keywords&gt;&lt;dates&gt;&lt;year&gt;2004&lt;/year&gt;&lt;pub-dates&gt;&lt;date&gt;2004&lt;/date&gt;&lt;/pub-dates&gt;&lt;/dates&gt;&lt;label&gt;7620&lt;/label&gt;&lt;urls&gt;&lt;/urls&gt;&lt;/record&gt;&lt;/Cite&gt;&lt;/EndNote&gt;</w:instrText>
      </w:r>
      <w:r w:rsidR="008C257D" w:rsidRPr="000F7924">
        <w:fldChar w:fldCharType="separate"/>
      </w:r>
      <w:r w:rsidR="008C257D" w:rsidRPr="000F7924">
        <w:rPr>
          <w:noProof/>
        </w:rPr>
        <w:t>(</w:t>
      </w:r>
      <w:hyperlink w:anchor="_ENREF_46" w:tooltip="Giovannoni, 2004 #62" w:history="1">
        <w:r w:rsidR="00E5312E" w:rsidRPr="000F7924">
          <w:rPr>
            <w:noProof/>
          </w:rPr>
          <w:t>Giovannoni, 2004</w:t>
        </w:r>
      </w:hyperlink>
      <w:r w:rsidR="008C257D" w:rsidRPr="000F7924">
        <w:rPr>
          <w:noProof/>
        </w:rPr>
        <w:t>)</w:t>
      </w:r>
      <w:r w:rsidR="008C257D" w:rsidRPr="000F7924">
        <w:fldChar w:fldCharType="end"/>
      </w:r>
      <w:r w:rsidRPr="000F7924">
        <w:t>.</w:t>
      </w:r>
    </w:p>
    <w:p w14:paraId="5230AAC2" w14:textId="40110145" w:rsidR="003E5E17" w:rsidRPr="000F7924" w:rsidRDefault="003E5E17" w:rsidP="00AA65BF">
      <w:pPr>
        <w:pStyle w:val="RARMPparagraph"/>
      </w:pPr>
      <w:r w:rsidRPr="000F7924">
        <w:t>Each tomato fruit typically contains 150 to</w:t>
      </w:r>
      <w:r w:rsidR="00C7049A" w:rsidRPr="000F7924">
        <w:t xml:space="preserve"> 300 seeds </w:t>
      </w:r>
      <w:r w:rsidR="00350D35" w:rsidRPr="000F7924">
        <w:fldChar w:fldCharType="begin"/>
      </w:r>
      <w:r w:rsidR="00350D35" w:rsidRPr="000F7924">
        <w:instrText xml:space="preserve"> ADDIN EN.CITE &lt;EndNote&gt;&lt;Cite&gt;&lt;Author&gt;McCormack. J&lt;/Author&gt;&lt;Year&gt;2004&lt;/Year&gt;&lt;RecNum&gt;61&lt;/RecNum&gt;&lt;DisplayText&gt;(McCormack. J, 2004)&lt;/DisplayText&gt;&lt;record&gt;&lt;rec-number&gt;61&lt;/rec-number&gt;&lt;foreign-keys&gt;&lt;key app="EN" db-id="wz9x5s2ahfd99oe05ddpfs5zp2rwvtfs9xr9" timestamp="1752626141"&gt;61&lt;/key&gt;&lt;/foreign-keys&gt;&lt;ref-type name="Report"&gt;27&lt;/ref-type&gt;&lt;contributors&gt;&lt;authors&gt;&lt;author&gt;McCormack. J,&lt;/author&gt;&lt;/authors&gt;&lt;/contributors&gt;&lt;titles&gt;&lt;title&gt;TOMATO SEED PRODUCTION An organic seed production manual for seed growers in the Mid-Atlantic and Southern U.S.&lt;/title&gt;&lt;/titles&gt;&lt;dates&gt;&lt;year&gt;2004&lt;/year&gt;&lt;/dates&gt;&lt;urls&gt;&lt;/urls&gt;&lt;/record&gt;&lt;/Cite&gt;&lt;/EndNote&gt;</w:instrText>
      </w:r>
      <w:r w:rsidR="00350D35" w:rsidRPr="000F7924">
        <w:fldChar w:fldCharType="separate"/>
      </w:r>
      <w:r w:rsidR="00350D35" w:rsidRPr="000F7924">
        <w:rPr>
          <w:noProof/>
        </w:rPr>
        <w:t>(</w:t>
      </w:r>
      <w:hyperlink w:anchor="_ENREF_91" w:tooltip="McCormack. J, 2004 #61" w:history="1">
        <w:r w:rsidR="00E5312E" w:rsidRPr="000F7924">
          <w:rPr>
            <w:noProof/>
          </w:rPr>
          <w:t>McCormack. J, 2004</w:t>
        </w:r>
      </w:hyperlink>
      <w:r w:rsidR="00350D35" w:rsidRPr="000F7924">
        <w:rPr>
          <w:noProof/>
        </w:rPr>
        <w:t>)</w:t>
      </w:r>
      <w:r w:rsidR="00350D35" w:rsidRPr="000F7924">
        <w:fldChar w:fldCharType="end"/>
      </w:r>
      <w:r w:rsidRPr="000F7924">
        <w:t>.</w:t>
      </w:r>
    </w:p>
    <w:p w14:paraId="4560F50D" w14:textId="59E147B2" w:rsidR="00AA65BF" w:rsidRPr="000F7924" w:rsidRDefault="00137EC0" w:rsidP="00AA65BF">
      <w:pPr>
        <w:pStyle w:val="RARMPparagraph"/>
      </w:pPr>
      <w:r w:rsidRPr="000F7924">
        <w:t xml:space="preserve">Tomatoes have evolved mechanisms to prevent the germination of seeds </w:t>
      </w:r>
      <w:r w:rsidR="00ED1C17" w:rsidRPr="000F7924">
        <w:t xml:space="preserve">while the fruit is still on the plant, also known as </w:t>
      </w:r>
      <w:r w:rsidR="001E705A" w:rsidRPr="000F7924">
        <w:t xml:space="preserve">precocious germination. </w:t>
      </w:r>
      <w:r w:rsidR="00AA65BF" w:rsidRPr="000F7924">
        <w:t xml:space="preserve">Tomato seeds are coated with a gel-like mucilage layer that acts as a germination inhibitor. </w:t>
      </w:r>
      <w:r w:rsidR="00F74FD5" w:rsidRPr="000F7924">
        <w:t xml:space="preserve">The osmotic environment around the seeds is known to be important for germination </w:t>
      </w:r>
      <w:r w:rsidR="003B1BB3" w:rsidRPr="000F7924">
        <w:t>inhibition</w:t>
      </w:r>
      <w:r w:rsidR="00F74FD5" w:rsidRPr="000F7924">
        <w:t xml:space="preserve">, </w:t>
      </w:r>
      <w:r w:rsidR="00144862" w:rsidRPr="000F7924">
        <w:t>as is the production of endogenous abs</w:t>
      </w:r>
      <w:r w:rsidR="003B1BB3" w:rsidRPr="000F7924">
        <w:t>cisic acid</w:t>
      </w:r>
      <w:r w:rsidR="00E00D80" w:rsidRPr="000F7924">
        <w:t xml:space="preserve"> </w:t>
      </w:r>
      <w:r w:rsidR="00D2687D" w:rsidRPr="000F7924">
        <w:fldChar w:fldCharType="begin"/>
      </w:r>
      <w:r w:rsidR="00D2687D" w:rsidRPr="000F7924">
        <w:instrText xml:space="preserve"> ADDIN EN.CITE &lt;EndNote&gt;&lt;Cite&gt;&lt;Author&gt;Berry&lt;/Author&gt;&lt;Year&gt;1992&lt;/Year&gt;&lt;RecNum&gt;76&lt;/RecNum&gt;&lt;DisplayText&gt;(Berry and Bewley, 1992)&lt;/DisplayText&gt;&lt;record&gt;&lt;rec-number&gt;76&lt;/rec-number&gt;&lt;foreign-keys&gt;&lt;key app="EN" db-id="wz9x5s2ahfd99oe05ddpfs5zp2rwvtfs9xr9" timestamp="1752663505"&gt;76&lt;/key&gt;&lt;/foreign-keys&gt;&lt;ref-type name="Journal Article"&gt;17&lt;/ref-type&gt;&lt;contributors&gt;&lt;authors&gt;&lt;author&gt;Berry, T.&lt;/author&gt;&lt;author&gt;Bewley, J. D.&lt;/author&gt;&lt;/authors&gt;&lt;/contributors&gt;&lt;auth-address&gt;Department of Botany, University of Guelph, Guelph, Ontario N1G 2W1, Canada.&lt;/auth-address&gt;&lt;titles&gt;&lt;title&gt;A Role for the Surrounding Fruit Tissues in Preventing the Germination of Tomato (Lycopersicon esculentum) Seeds : A Consideration of the Osmotic Environment and Abscisic Acid&lt;/title&gt;&lt;secondary-title&gt;Plant Physiol&lt;/secondary-title&gt;&lt;/titles&gt;&lt;periodical&gt;&lt;full-title&gt;Plant Physiol&lt;/full-title&gt;&lt;/periodical&gt;&lt;pages&gt;951-7&lt;/pages&gt;&lt;volume&gt;100&lt;/volume&gt;&lt;number&gt;2&lt;/number&gt;&lt;dates&gt;&lt;year&gt;1992&lt;/year&gt;&lt;pub-dates&gt;&lt;date&gt;Oct&lt;/date&gt;&lt;/pub-dates&gt;&lt;/dates&gt;&lt;isbn&gt;0032-0889 (Print)&amp;#xD;1532-2548 (Electronic)&amp;#xD;0032-0889 (Linking)&lt;/isbn&gt;&lt;accession-num&gt;16653081&lt;/accession-num&gt;&lt;urls&gt;&lt;/urls&gt;&lt;remote-database-provider&gt;NLM&lt;/remote-database-provider&gt;&lt;language&gt;eng&lt;/language&gt;&lt;/record&gt;&lt;/Cite&gt;&lt;/EndNote&gt;</w:instrText>
      </w:r>
      <w:r w:rsidR="00D2687D" w:rsidRPr="000F7924">
        <w:fldChar w:fldCharType="separate"/>
      </w:r>
      <w:r w:rsidR="00D2687D" w:rsidRPr="000F7924">
        <w:rPr>
          <w:noProof/>
        </w:rPr>
        <w:t>(</w:t>
      </w:r>
      <w:hyperlink w:anchor="_ENREF_17" w:tooltip="Berry, 1992 #76" w:history="1">
        <w:r w:rsidR="00E5312E" w:rsidRPr="000F7924">
          <w:rPr>
            <w:noProof/>
          </w:rPr>
          <w:t>Berry and Bewley, 1992</w:t>
        </w:r>
      </w:hyperlink>
      <w:r w:rsidR="00D2687D" w:rsidRPr="000F7924">
        <w:rPr>
          <w:noProof/>
        </w:rPr>
        <w:t>)</w:t>
      </w:r>
      <w:r w:rsidR="00D2687D" w:rsidRPr="000F7924">
        <w:fldChar w:fldCharType="end"/>
      </w:r>
      <w:r w:rsidR="003B1BB3" w:rsidRPr="000F7924">
        <w:t xml:space="preserve">. </w:t>
      </w:r>
      <w:r w:rsidR="00AA65BF" w:rsidRPr="000F7924">
        <w:t xml:space="preserve">In commercial seed production, </w:t>
      </w:r>
      <w:r w:rsidR="003B1BB3" w:rsidRPr="000F7924">
        <w:t xml:space="preserve">seeds must be </w:t>
      </w:r>
      <w:r w:rsidR="00E00D80" w:rsidRPr="000F7924">
        <w:t>clean and dry for long-term storage. F</w:t>
      </w:r>
      <w:r w:rsidR="00AA65BF" w:rsidRPr="000F7924">
        <w:t xml:space="preserve">ermentation of the seed pulp mix for 2 </w:t>
      </w:r>
      <w:r w:rsidR="00635540" w:rsidRPr="000F7924">
        <w:t xml:space="preserve">to </w:t>
      </w:r>
      <w:r w:rsidR="00AA65BF" w:rsidRPr="000F7924">
        <w:t>4 days is used to separate the seeds from the surrounding gel</w:t>
      </w:r>
      <w:r w:rsidR="00E00D80" w:rsidRPr="000F7924">
        <w:t>, then the seeds are washed and dried</w:t>
      </w:r>
      <w:r w:rsidR="00AC5EC4" w:rsidRPr="000F7924">
        <w:t xml:space="preserve"> </w:t>
      </w:r>
      <w:r w:rsidR="008C257D" w:rsidRPr="000F7924">
        <w:fldChar w:fldCharType="begin"/>
      </w:r>
      <w:r w:rsidR="008C257D" w:rsidRPr="000F7924">
        <w:instrText xml:space="preserve"> ADDIN EN.CITE &lt;EndNote&gt;&lt;Cite&gt;&lt;Author&gt;McCormack. J&lt;/Author&gt;&lt;Year&gt;2004&lt;/Year&gt;&lt;RecNum&gt;61&lt;/RecNum&gt;&lt;DisplayText&gt;(McCormack. J, 2004)&lt;/DisplayText&gt;&lt;record&gt;&lt;rec-number&gt;61&lt;/rec-number&gt;&lt;foreign-keys&gt;&lt;key app="EN" db-id="wz9x5s2ahfd99oe05ddpfs5zp2rwvtfs9xr9" timestamp="1752626141"&gt;61&lt;/key&gt;&lt;/foreign-keys&gt;&lt;ref-type name="Report"&gt;27&lt;/ref-type&gt;&lt;contributors&gt;&lt;authors&gt;&lt;author&gt;McCormack. J,&lt;/author&gt;&lt;/authors&gt;&lt;/contributors&gt;&lt;titles&gt;&lt;title&gt;TOMATO SEED PRODUCTION An organic seed production manual for seed growers in the Mid-Atlantic and Southern U.S.&lt;/title&gt;&lt;/titles&gt;&lt;dates&gt;&lt;year&gt;2004&lt;/year&gt;&lt;/dates&gt;&lt;urls&gt;&lt;/urls&gt;&lt;/record&gt;&lt;/Cite&gt;&lt;/EndNote&gt;</w:instrText>
      </w:r>
      <w:r w:rsidR="008C257D" w:rsidRPr="000F7924">
        <w:fldChar w:fldCharType="separate"/>
      </w:r>
      <w:r w:rsidR="008C257D" w:rsidRPr="000F7924">
        <w:rPr>
          <w:noProof/>
        </w:rPr>
        <w:t>(</w:t>
      </w:r>
      <w:hyperlink w:anchor="_ENREF_91" w:tooltip="McCormack. J, 2004 #61" w:history="1">
        <w:r w:rsidR="00E5312E" w:rsidRPr="000F7924">
          <w:rPr>
            <w:noProof/>
          </w:rPr>
          <w:t>McCormack. J, 2004</w:t>
        </w:r>
      </w:hyperlink>
      <w:r w:rsidR="008C257D" w:rsidRPr="000F7924">
        <w:rPr>
          <w:noProof/>
        </w:rPr>
        <w:t>)</w:t>
      </w:r>
      <w:r w:rsidR="008C257D" w:rsidRPr="000F7924">
        <w:fldChar w:fldCharType="end"/>
      </w:r>
      <w:r w:rsidR="00AA65BF" w:rsidRPr="000F7924">
        <w:t>.</w:t>
      </w:r>
    </w:p>
    <w:p w14:paraId="5D8AAEEF" w14:textId="16EDAE54" w:rsidR="00867CBA" w:rsidRPr="000F7924" w:rsidRDefault="00AA65BF" w:rsidP="001C4960">
      <w:pPr>
        <w:pStyle w:val="RARMPparagraph"/>
      </w:pPr>
      <w:r w:rsidRPr="000F7924">
        <w:lastRenderedPageBreak/>
        <w:t>Tomato seeds do not display strong dormancy, generally germinating whenever conditions (moisture and temperature) are suitable</w:t>
      </w:r>
      <w:r w:rsidR="00927031" w:rsidRPr="000F7924">
        <w:t xml:space="preserve"> </w:t>
      </w:r>
      <w:r w:rsidR="00350D35" w:rsidRPr="000F7924">
        <w:fldChar w:fldCharType="begin"/>
      </w:r>
      <w:r w:rsidR="00350D35" w:rsidRPr="000F7924">
        <w:instrText xml:space="preserve"> ADDIN EN.CITE &lt;EndNote&gt;&lt;Cite&gt;&lt;Author&gt;Foolad&lt;/Author&gt;&lt;Year&gt;2007&lt;/Year&gt;&lt;RecNum&gt;90&lt;/RecNum&gt;&lt;DisplayText&gt;(Foolad et al., 2007)&lt;/DisplayText&gt;&lt;record&gt;&lt;rec-number&gt;90&lt;/rec-number&gt;&lt;foreign-keys&gt;&lt;key app="EN" db-id="wz9x5s2ahfd99oe05ddpfs5zp2rwvtfs9xr9" timestamp="1752746770"&gt;90&lt;/key&gt;&lt;/foreign-keys&gt;&lt;ref-type name="Journal Article"&gt;17&lt;/ref-type&gt;&lt;contributors&gt;&lt;authors&gt;&lt;author&gt;Foolad, M. R.&lt;/author&gt;&lt;author&gt;Subbiah, P.&lt;/author&gt;&lt;author&gt;Zhang, L.&lt;/author&gt;&lt;/authors&gt;&lt;/contributors&gt;&lt;auth-address&gt;Department of Horticulture, The Pennsylvania State University, University Park, 16802, USA. mrf5@psu.edu &amp;lt;mrf5@psu.edu&amp;gt;&lt;/auth-address&gt;&lt;titles&gt;&lt;title&gt;Common QTL affect the rate of tomato seed germination under different stress and nonstress conditions&lt;/title&gt;&lt;secondary-title&gt;Int J Plant Genomics&lt;/secondary-title&gt;&lt;/titles&gt;&lt;periodical&gt;&lt;full-title&gt;Int J Plant Genomics&lt;/full-title&gt;&lt;/periodical&gt;&lt;pages&gt;97386&lt;/pages&gt;&lt;volume&gt;2007&lt;/volume&gt;&lt;dates&gt;&lt;year&gt;2007&lt;/year&gt;&lt;/dates&gt;&lt;isbn&gt;1687-5370 (Print)&amp;#xD;1687-5389 (Electronic)&amp;#xD;1687-5389 (Linking)&lt;/isbn&gt;&lt;accession-num&gt;18317505&lt;/accession-num&gt;&lt;urls&gt;&lt;related-urls&gt;&lt;url&gt;https://www.ncbi.nlm.nih.gov/pubmed/18317505&lt;/url&gt;&lt;/related-urls&gt;&lt;/urls&gt;&lt;custom2&gt;PMC2246063&lt;/custom2&gt;&lt;electronic-resource-num&gt;10.1155/2007/97386&lt;/electronic-resource-num&gt;&lt;remote-database-name&gt;PubMed-not-MEDLINE&lt;/remote-database-name&gt;&lt;remote-database-provider&gt;NLM&lt;/remote-database-provider&gt;&lt;/record&gt;&lt;/Cite&gt;&lt;/EndNote&gt;</w:instrText>
      </w:r>
      <w:r w:rsidR="00350D35" w:rsidRPr="000F7924">
        <w:fldChar w:fldCharType="separate"/>
      </w:r>
      <w:r w:rsidR="00350D35" w:rsidRPr="000F7924">
        <w:rPr>
          <w:noProof/>
        </w:rPr>
        <w:t>(</w:t>
      </w:r>
      <w:hyperlink w:anchor="_ENREF_38" w:tooltip="Foolad, 2007 #90" w:history="1">
        <w:r w:rsidR="00E5312E" w:rsidRPr="000F7924">
          <w:rPr>
            <w:noProof/>
          </w:rPr>
          <w:t>Foolad et al., 2007</w:t>
        </w:r>
      </w:hyperlink>
      <w:r w:rsidR="00350D35" w:rsidRPr="000F7924">
        <w:rPr>
          <w:noProof/>
        </w:rPr>
        <w:t>)</w:t>
      </w:r>
      <w:r w:rsidR="00350D35" w:rsidRPr="000F7924">
        <w:fldChar w:fldCharType="end"/>
      </w:r>
      <w:r w:rsidRPr="000F7924">
        <w:t xml:space="preserve">. Seeds can remain viable for </w:t>
      </w:r>
      <w:r w:rsidR="0041269C" w:rsidRPr="000F7924">
        <w:t>well over</w:t>
      </w:r>
      <w:r w:rsidRPr="000F7924">
        <w:t xml:space="preserve"> 10</w:t>
      </w:r>
      <w:r w:rsidR="00635540" w:rsidRPr="000F7924">
        <w:t> </w:t>
      </w:r>
      <w:r w:rsidRPr="000F7924">
        <w:t xml:space="preserve">years if stored under cool, dry conditions </w:t>
      </w:r>
      <w:r w:rsidR="00D2687D" w:rsidRPr="000F7924">
        <w:fldChar w:fldCharType="begin">
          <w:fldData xml:space="preserve">PEVuZE5vdGU+PENpdGU+PEF1dGhvcj5HdWFkYWx1cGU8L0F1dGhvcj48WWVhcj4yMDIyPC9ZZWFy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==
</w:fldData>
        </w:fldChar>
      </w:r>
      <w:r w:rsidR="00D2687D" w:rsidRPr="000F7924">
        <w:instrText xml:space="preserve"> ADDIN EN.CITE </w:instrText>
      </w:r>
      <w:r w:rsidR="00D2687D" w:rsidRPr="000F7924">
        <w:fldChar w:fldCharType="begin">
          <w:fldData xml:space="preserve">PEVuZE5vdGU+PENpdGU+PEF1dGhvcj5HdWFkYWx1cGU8L0F1dGhvcj48WWVhcj4yMDIyPC9ZZWFy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==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50" w:tooltip="Guadalupe, 2022 #75" w:history="1">
        <w:r w:rsidR="00E5312E" w:rsidRPr="000F7924">
          <w:rPr>
            <w:noProof/>
          </w:rPr>
          <w:t>Guadalupe et al., 2022</w:t>
        </w:r>
      </w:hyperlink>
      <w:r w:rsidR="00D2687D" w:rsidRPr="000F7924">
        <w:rPr>
          <w:noProof/>
        </w:rPr>
        <w:t>)</w:t>
      </w:r>
      <w:r w:rsidR="00D2687D" w:rsidRPr="000F7924">
        <w:fldChar w:fldCharType="end"/>
      </w:r>
      <w:r w:rsidR="008E7EBB" w:rsidRPr="000F7924">
        <w:t xml:space="preserve"> </w:t>
      </w:r>
      <w:r w:rsidRPr="000F7924">
        <w:t>but lose viability rapidly in hot</w:t>
      </w:r>
      <w:r w:rsidR="0034775C" w:rsidRPr="000F7924">
        <w:t xml:space="preserve"> and</w:t>
      </w:r>
      <w:r w:rsidRPr="000F7924">
        <w:t xml:space="preserve"> humid conditions </w:t>
      </w:r>
      <w:r w:rsidR="00350D35" w:rsidRPr="000F7924">
        <w:fldChar w:fldCharType="begin"/>
      </w:r>
      <w:r w:rsidR="00350D35" w:rsidRPr="000F7924">
        <w:instrText xml:space="preserve"> ADDIN EN.CITE &lt;EndNote&gt;&lt;Cite&gt;&lt;Author&gt;Ariyarathna&lt;/Author&gt;&lt;Year&gt;2020&lt;/Year&gt;&lt;RecNum&gt;91&lt;/RecNum&gt;&lt;DisplayText&gt;(Ariyarathna et al., 2020)&lt;/DisplayText&gt;&lt;record&gt;&lt;rec-number&gt;91&lt;/rec-number&gt;&lt;foreign-keys&gt;&lt;key app="EN" db-id="wz9x5s2ahfd99oe05ddpfs5zp2rwvtfs9xr9" timestamp="1752747006"&gt;91&lt;/key&gt;&lt;/foreign-keys&gt;&lt;ref-type name="Journal Article"&gt;17&lt;/ref-type&gt;&lt;contributors&gt;&lt;authors&gt;&lt;author&gt;Ariyarathna, R. A. I. S.&lt;/author&gt;&lt;author&gt;Weerasena, S. L.&lt;/author&gt;&lt;author&gt;Beneragama, C. K.&lt;/author&gt;&lt;/authors&gt;&lt;/contributors&gt;&lt;titles&gt;&lt;title&gt;Deleterious Effects of Storage Environmental Conditions on The Seed Quality of Two Varieties of Tomato (Solanum lycopersicum L.) Stored in Triple Laminated Aluminum Packing in Sri Lanka&lt;/title&gt;&lt;secondary-title&gt;International Journal of Applied Sciences and Biotechnology&lt;/secondary-title&gt;&lt;/titles&gt;&lt;periodical&gt;&lt;full-title&gt;International Journal of Applied Sciences and Biotechnology&lt;/full-title&gt;&lt;/periodical&gt;&lt;pages&gt;437-447&lt;/pages&gt;&lt;volume&gt;8&lt;/volume&gt;&lt;number&gt;4&lt;/number&gt;&lt;section&gt;437&lt;/section&gt;&lt;dates&gt;&lt;year&gt;2020&lt;/year&gt;&lt;/dates&gt;&lt;isbn&gt;2091-2609&lt;/isbn&gt;&lt;urls&gt;&lt;/urls&gt;&lt;electronic-resource-num&gt;10.3126/ijasbt.v8i4.33670&lt;/electronic-resource-num&gt;&lt;/record&gt;&lt;/Cite&gt;&lt;/EndNote&gt;</w:instrText>
      </w:r>
      <w:r w:rsidR="00350D35" w:rsidRPr="000F7924">
        <w:fldChar w:fldCharType="separate"/>
      </w:r>
      <w:r w:rsidR="00350D35" w:rsidRPr="000F7924">
        <w:rPr>
          <w:noProof/>
        </w:rPr>
        <w:t>(</w:t>
      </w:r>
      <w:hyperlink w:anchor="_ENREF_7" w:tooltip="Ariyarathna, 2020 #91" w:history="1">
        <w:r w:rsidR="00E5312E" w:rsidRPr="000F7924">
          <w:rPr>
            <w:noProof/>
          </w:rPr>
          <w:t>Ariyarathna et al., 2020</w:t>
        </w:r>
      </w:hyperlink>
      <w:r w:rsidR="00350D35" w:rsidRPr="000F7924">
        <w:rPr>
          <w:noProof/>
        </w:rPr>
        <w:t>)</w:t>
      </w:r>
      <w:r w:rsidR="00350D35" w:rsidRPr="000F7924">
        <w:fldChar w:fldCharType="end"/>
      </w:r>
      <w:r w:rsidRPr="000F7924">
        <w:t>.</w:t>
      </w:r>
    </w:p>
    <w:p w14:paraId="78DE7C19" w14:textId="16884A60" w:rsidR="0037263B" w:rsidRPr="000F7924" w:rsidRDefault="00B121A4" w:rsidP="0037263B">
      <w:pPr>
        <w:pStyle w:val="Sectionheading2"/>
      </w:pPr>
      <w:bookmarkStart w:id="30" w:name="_Toc219110429"/>
      <w:r w:rsidRPr="000F7924">
        <w:t>Phenotypic characteristics</w:t>
      </w:r>
      <w:bookmarkEnd w:id="30"/>
    </w:p>
    <w:p w14:paraId="00688F1F" w14:textId="1DDD4AE9" w:rsidR="00DA659A" w:rsidRPr="000F7924" w:rsidRDefault="00CA60EC" w:rsidP="00DA659A">
      <w:pPr>
        <w:pStyle w:val="RARMPparagraph"/>
      </w:pPr>
      <w:r w:rsidRPr="000F7924">
        <w:t xml:space="preserve">Modern tomatoes display a wide range of phenotypic characteristics, </w:t>
      </w:r>
      <w:r w:rsidR="005319DF" w:rsidRPr="000F7924">
        <w:t xml:space="preserve">including </w:t>
      </w:r>
      <w:r w:rsidR="00817B65" w:rsidRPr="000F7924">
        <w:t xml:space="preserve">plant </w:t>
      </w:r>
      <w:r w:rsidR="005319DF" w:rsidRPr="000F7924">
        <w:t xml:space="preserve">size, growth habit, </w:t>
      </w:r>
      <w:r w:rsidR="00D162E1" w:rsidRPr="000F7924">
        <w:t xml:space="preserve">fruit size, and </w:t>
      </w:r>
      <w:r w:rsidR="005319DF" w:rsidRPr="000F7924">
        <w:t>fruit colour.</w:t>
      </w:r>
    </w:p>
    <w:p w14:paraId="33296C93" w14:textId="47E2EAC2" w:rsidR="007512AF" w:rsidRPr="000F7924" w:rsidRDefault="00BC0A65" w:rsidP="00DA659A">
      <w:pPr>
        <w:pStyle w:val="RARMPparagraph"/>
      </w:pPr>
      <w:r w:rsidRPr="000F7924">
        <w:t xml:space="preserve">The two main growth habits of tomato plants are determinate or indeterminate. </w:t>
      </w:r>
      <w:r w:rsidR="009E1487" w:rsidRPr="000F7924">
        <w:t xml:space="preserve">Determinate varieties </w:t>
      </w:r>
      <w:r w:rsidR="003373C3" w:rsidRPr="000F7924">
        <w:t xml:space="preserve">display </w:t>
      </w:r>
      <w:r w:rsidR="009E1487" w:rsidRPr="000F7924">
        <w:t>bushy growth, growing to approximately 1</w:t>
      </w:r>
      <w:r w:rsidR="00635540" w:rsidRPr="000F7924">
        <w:t xml:space="preserve"> </w:t>
      </w:r>
      <w:r w:rsidR="009E1487" w:rsidRPr="000F7924">
        <w:t xml:space="preserve">m </w:t>
      </w:r>
      <w:r w:rsidR="003315C1" w:rsidRPr="000F7924">
        <w:t xml:space="preserve">in height </w:t>
      </w:r>
      <w:r w:rsidR="009E1487" w:rsidRPr="000F7924">
        <w:t xml:space="preserve">and </w:t>
      </w:r>
      <w:r w:rsidR="000F17D1" w:rsidRPr="000F7924">
        <w:t xml:space="preserve">flowering and setting fruit in a </w:t>
      </w:r>
      <w:r w:rsidR="005047EE" w:rsidRPr="000F7924">
        <w:t xml:space="preserve">shorter </w:t>
      </w:r>
      <w:r w:rsidR="000F17D1" w:rsidRPr="000F7924">
        <w:t xml:space="preserve">time. </w:t>
      </w:r>
      <w:r w:rsidR="00795520" w:rsidRPr="000F7924">
        <w:t xml:space="preserve">This more </w:t>
      </w:r>
      <w:r w:rsidR="00CB4A3E" w:rsidRPr="000F7924">
        <w:t>concentrated</w:t>
      </w:r>
      <w:r w:rsidR="00795520" w:rsidRPr="000F7924">
        <w:t xml:space="preserve"> harvest makes determinate varieties popular for processing</w:t>
      </w:r>
      <w:r w:rsidR="00694AC7" w:rsidRPr="000F7924">
        <w:t xml:space="preserve"> as there are </w:t>
      </w:r>
      <w:r w:rsidR="005F4FAF">
        <w:t>many</w:t>
      </w:r>
      <w:r w:rsidR="00694AC7" w:rsidRPr="000F7924">
        <w:t xml:space="preserve"> ripe tomatoes at one time</w:t>
      </w:r>
      <w:r w:rsidR="00CB4A3E" w:rsidRPr="000F7924">
        <w:t xml:space="preserve">. </w:t>
      </w:r>
      <w:r w:rsidR="000F17D1" w:rsidRPr="000F7924">
        <w:t xml:space="preserve">In contrast, </w:t>
      </w:r>
      <w:r w:rsidR="006175A5" w:rsidRPr="000F7924">
        <w:t>indeterminate varieties continue to grow</w:t>
      </w:r>
      <w:r w:rsidR="0053647B" w:rsidRPr="000F7924">
        <w:t>, flower and fruit over a much longer time, potentially reaching over 5 m in height when fully mature</w:t>
      </w:r>
      <w:r w:rsidR="00214AD9" w:rsidRPr="000F7924">
        <w:t xml:space="preserve"> and giving a harvest window of approximately 12 to 20 weeks</w:t>
      </w:r>
      <w:r w:rsidR="003D62C2" w:rsidRPr="000F7924">
        <w:t xml:space="preserve"> </w:t>
      </w:r>
      <w:r w:rsidR="008C257D" w:rsidRPr="000F7924">
        <w:fldChar w:fldCharType="begin"/>
      </w:r>
      <w:r w:rsidR="008C257D" w:rsidRPr="000F7924">
        <w:instrText xml:space="preserve"> ADDIN EN.CITE &lt;EndNote&gt;&lt;Cite&gt;&lt;Author&gt;Fullelove&lt;/Author&gt;&lt;Year&gt;1998&lt;/Year&gt;&lt;RecNum&gt;42&lt;/RecNum&gt;&lt;DisplayText&gt;(Fullelove et al., 1998)&lt;/DisplayText&gt;&lt;record&gt;&lt;rec-number&gt;42&lt;/rec-number&gt;&lt;foreign-keys&gt;&lt;key app="EN" db-id="wz9x5s2ahfd99oe05ddpfs5zp2rwvtfs9xr9" timestamp="1752493654"&gt;42&lt;/key&gt;&lt;/foreign-keys&gt;&lt;ref-type name="Book"&gt;6&lt;/ref-type&gt;&lt;contributors&gt;&lt;authors&gt;&lt;author&gt;Fullelove, G.&lt;/author&gt;&lt;author&gt;Wright, R.&lt;/author&gt;&lt;author&gt;Meurant, N.&lt;/author&gt;&lt;author&gt;Barnes, J.&lt;/author&gt;&lt;author&gt;O&amp;apos;Brien, R.&lt;/author&gt;&lt;/authors&gt;&lt;tertiary-authors&gt;&lt;author&gt;Lovatt, J.&lt;/author&gt;&lt;/tertiary-authors&gt;&lt;/contributors&gt;&lt;titles&gt;&lt;title&gt;Tomato information kit&lt;/title&gt;&lt;/titles&gt;&lt;reprint-edition&gt;Not in File&lt;/reprint-edition&gt;&lt;keywords&gt;&lt;keyword&gt;TOMATO&lt;/keyword&gt;&lt;/keywords&gt;&lt;dates&gt;&lt;year&gt;1998&lt;/year&gt;&lt;pub-dates&gt;&lt;date&gt;1998&lt;/date&gt;&lt;/pub-dates&gt;&lt;/dates&gt;&lt;pub-location&gt;Nambour, Qld&lt;/pub-location&gt;&lt;publisher&gt;Agrilink&lt;/publisher&gt;&lt;label&gt;7535&lt;/label&gt;&lt;urls&gt;&lt;related-urls&gt;&lt;url&gt;&lt;style face="underline" font="default" size="100%"&gt;http://era.deedi.qld.gov.au/1655/&lt;/style&gt;&lt;/url&gt;&lt;/related-urls&gt;&lt;/urls&gt;&lt;/record&gt;&lt;/Cite&gt;&lt;/EndNote&gt;</w:instrText>
      </w:r>
      <w:r w:rsidR="008C257D" w:rsidRPr="000F7924">
        <w:fldChar w:fldCharType="separate"/>
      </w:r>
      <w:r w:rsidR="008C257D" w:rsidRPr="000F7924">
        <w:rPr>
          <w:noProof/>
        </w:rPr>
        <w:t>(</w:t>
      </w:r>
      <w:hyperlink w:anchor="_ENREF_42" w:tooltip="Fullelove, 1998 #42" w:history="1">
        <w:r w:rsidR="00E5312E" w:rsidRPr="000F7924">
          <w:rPr>
            <w:noProof/>
          </w:rPr>
          <w:t>Fullelove et al., 1998</w:t>
        </w:r>
      </w:hyperlink>
      <w:r w:rsidR="008C257D" w:rsidRPr="000F7924">
        <w:rPr>
          <w:noProof/>
        </w:rPr>
        <w:t>)</w:t>
      </w:r>
      <w:r w:rsidR="008C257D" w:rsidRPr="000F7924">
        <w:fldChar w:fldCharType="end"/>
      </w:r>
      <w:r w:rsidR="00214AD9" w:rsidRPr="000F7924">
        <w:t>.</w:t>
      </w:r>
      <w:r w:rsidR="001B048C" w:rsidRPr="000F7924">
        <w:t xml:space="preserve"> </w:t>
      </w:r>
      <w:r w:rsidR="00B36FE6" w:rsidRPr="000F7924">
        <w:t xml:space="preserve">One of the largest indeterminate tomato varieties is </w:t>
      </w:r>
      <w:r w:rsidR="0071614A" w:rsidRPr="000F7924">
        <w:t>Giant Tree</w:t>
      </w:r>
      <w:r w:rsidR="00540F85" w:rsidRPr="000F7924">
        <w:t>, which can reach up to 6</w:t>
      </w:r>
      <w:r w:rsidR="00E634DA" w:rsidRPr="000F7924">
        <w:t xml:space="preserve"> </w:t>
      </w:r>
      <w:r w:rsidR="00540F85" w:rsidRPr="000F7924">
        <w:t xml:space="preserve">m in height (e.g. </w:t>
      </w:r>
      <w:hyperlink r:id="rId22" w:history="1">
        <w:r w:rsidR="00540F85" w:rsidRPr="000F7924">
          <w:rPr>
            <w:rStyle w:val="Hyperlink"/>
            <w:color w:val="auto"/>
          </w:rPr>
          <w:t>Seeds of Plenty</w:t>
        </w:r>
      </w:hyperlink>
      <w:r w:rsidR="00540F85" w:rsidRPr="000F7924">
        <w:t xml:space="preserve">). </w:t>
      </w:r>
      <w:r w:rsidR="001B048C" w:rsidRPr="000F7924">
        <w:t>Because of their size, indeterminate tomatoes are more suited to</w:t>
      </w:r>
      <w:r w:rsidR="00177FEA" w:rsidRPr="000F7924">
        <w:t xml:space="preserve"> commercial cultivation in greenhouses</w:t>
      </w:r>
      <w:r w:rsidR="0020277A" w:rsidRPr="000F7924">
        <w:t>,</w:t>
      </w:r>
      <w:r w:rsidR="00177FEA" w:rsidRPr="000F7924">
        <w:t xml:space="preserve"> where </w:t>
      </w:r>
      <w:r w:rsidR="00510843" w:rsidRPr="000F7924">
        <w:t>the plants are usually pruned to a single stem and trained up twine connected to overhead wiring.</w:t>
      </w:r>
    </w:p>
    <w:p w14:paraId="2D4F99A9" w14:textId="1F07971F" w:rsidR="00C92878" w:rsidRPr="000F7924" w:rsidRDefault="00FD32AE" w:rsidP="00E2198D">
      <w:pPr>
        <w:pStyle w:val="RARMPparagraph"/>
      </w:pPr>
      <w:r w:rsidRPr="000F7924">
        <w:t xml:space="preserve">In contrast to wild tomatoes which produce small, round fruit, </w:t>
      </w:r>
      <w:r w:rsidR="00B453F8" w:rsidRPr="000F7924">
        <w:t>modern tomatoes display a wide variety in fruit size and shape.</w:t>
      </w:r>
      <w:r w:rsidR="008405DF" w:rsidRPr="000F7924">
        <w:t xml:space="preserve"> </w:t>
      </w:r>
      <w:r w:rsidR="00021939" w:rsidRPr="000F7924">
        <w:t>O</w:t>
      </w:r>
      <w:r w:rsidR="00D865B1" w:rsidRPr="000F7924">
        <w:t xml:space="preserve">n the smaller end </w:t>
      </w:r>
      <w:r w:rsidR="00021939" w:rsidRPr="000F7924">
        <w:t xml:space="preserve">of fruit size </w:t>
      </w:r>
      <w:r w:rsidR="00D865B1" w:rsidRPr="000F7924">
        <w:t xml:space="preserve">are cherry tomatoes and the </w:t>
      </w:r>
      <w:r w:rsidR="005B5653" w:rsidRPr="000F7924">
        <w:t>larger end are beefsteak</w:t>
      </w:r>
      <w:r w:rsidR="001808B9" w:rsidRPr="000F7924">
        <w:t>-style</w:t>
      </w:r>
      <w:r w:rsidR="005B5653" w:rsidRPr="000F7924">
        <w:t xml:space="preserve"> tomatoes which can reach over 1</w:t>
      </w:r>
      <w:r w:rsidR="007C5CC3" w:rsidRPr="000F7924">
        <w:t xml:space="preserve"> </w:t>
      </w:r>
      <w:r w:rsidR="005B5653" w:rsidRPr="000F7924">
        <w:t xml:space="preserve">kg per fruit. Shapes range from round, elongated, </w:t>
      </w:r>
      <w:r w:rsidR="00BE7BEA" w:rsidRPr="000F7924">
        <w:t xml:space="preserve">oblate (flattened at the poles), </w:t>
      </w:r>
      <w:r w:rsidR="00874D06" w:rsidRPr="000F7924">
        <w:t xml:space="preserve">to </w:t>
      </w:r>
      <w:r w:rsidR="005B5653" w:rsidRPr="000F7924">
        <w:t>pear shaped</w:t>
      </w:r>
      <w:r w:rsidR="00153EA2" w:rsidRPr="000F7924">
        <w:t xml:space="preserve"> </w:t>
      </w:r>
      <w:r w:rsidR="008C257D" w:rsidRPr="000F7924">
        <w:fldChar w:fldCharType="begin"/>
      </w:r>
      <w:r w:rsidR="008C257D" w:rsidRPr="000F7924">
        <w:instrText xml:space="preserve"> ADDIN EN.CITE &lt;EndNote&gt;&lt;Cite&gt;&lt;Author&gt;Tanksley&lt;/Author&gt;&lt;Year&gt;2004&lt;/Year&gt;&lt;RecNum&gt;59&lt;/RecNum&gt;&lt;Prefix&gt;reviewed in &lt;/Prefix&gt;&lt;DisplayText&gt;(reviewed in Tanksley, 2004)&lt;/DisplayText&gt;&lt;record&gt;&lt;rec-number&gt;59&lt;/rec-number&gt;&lt;foreign-keys&gt;&lt;key app="EN" db-id="wz9x5s2ahfd99oe05ddpfs5zp2rwvtfs9xr9" timestamp="1752625916"&gt;59&lt;/key&gt;&lt;/foreign-keys&gt;&lt;ref-type name="Journal Article"&gt;17&lt;/ref-type&gt;&lt;contributors&gt;&lt;authors&gt;&lt;author&gt;Tanksley, S. D.&lt;/author&gt;&lt;/authors&gt;&lt;/contributors&gt;&lt;auth-address&gt;Department of Plant Breeding, Cornell University, Ithaca, New York 14853, USA. sdt4@cornell.edu&lt;/auth-address&gt;&lt;titles&gt;&lt;title&gt;The genetic, developmental, and molecular bases of fruit size and shape variation in tomato&lt;/title&gt;&lt;secondary-title&gt;Plant Cell&lt;/secondary-title&gt;&lt;/titles&gt;&lt;periodical&gt;&lt;full-title&gt;Plant Cell&lt;/full-title&gt;&lt;/periodical&gt;&lt;pages&gt;S181-9&lt;/pages&gt;&lt;volume&gt;16 Suppl&lt;/volume&gt;&lt;number&gt;Suppl&lt;/number&gt;&lt;edition&gt;20040506&lt;/edition&gt;&lt;keywords&gt;&lt;keyword&gt;Crosses, Genetic&lt;/keyword&gt;&lt;keyword&gt;Gene Expression Regulation, Plant&lt;/keyword&gt;&lt;keyword&gt;*Genes, Plant&lt;/keyword&gt;&lt;keyword&gt;Genetic Variation&lt;/keyword&gt;&lt;keyword&gt;Solanum lycopersicum/*genetics/growth &amp;amp; development&lt;/keyword&gt;&lt;keyword&gt;Quantitative Trait Loci&lt;/keyword&gt;&lt;/keywords&gt;&lt;dates&gt;&lt;year&gt;2004&lt;/year&gt;&lt;/dates&gt;&lt;isbn&gt;1040-4651 (Print)&amp;#xD;1532-298X (Electronic)&amp;#xD;1040-4651 (Linking)&lt;/isbn&gt;&lt;accession-num&gt;15131251&lt;/accession-num&gt;&lt;urls&gt;&lt;related-urls&gt;&lt;url&gt;https://www.ncbi.nlm.nih.gov/pubmed/15131251&lt;/url&gt;&lt;/related-urls&gt;&lt;/urls&gt;&lt;custom2&gt;PMC2643388&lt;/custom2&gt;&lt;electronic-resource-num&gt;10.1105/tpc.018119&lt;/electronic-resource-num&gt;&lt;remote-database-name&gt;Medline&lt;/remote-database-name&gt;&lt;remote-database-provider&gt;NLM&lt;/remote-database-provider&gt;&lt;/record&gt;&lt;/Cite&gt;&lt;/EndNote&gt;</w:instrText>
      </w:r>
      <w:r w:rsidR="008C257D" w:rsidRPr="000F7924">
        <w:fldChar w:fldCharType="separate"/>
      </w:r>
      <w:r w:rsidR="008C257D" w:rsidRPr="000F7924">
        <w:rPr>
          <w:noProof/>
        </w:rPr>
        <w:t>(</w:t>
      </w:r>
      <w:hyperlink w:anchor="_ENREF_149" w:tooltip="Tanksley, 2004 #59" w:history="1">
        <w:r w:rsidR="00E5312E" w:rsidRPr="000F7924">
          <w:rPr>
            <w:noProof/>
          </w:rPr>
          <w:t>reviewed in Tanksley, 2004</w:t>
        </w:r>
      </w:hyperlink>
      <w:r w:rsidR="008C257D" w:rsidRPr="000F7924">
        <w:rPr>
          <w:noProof/>
        </w:rPr>
        <w:t>)</w:t>
      </w:r>
      <w:r w:rsidR="008C257D" w:rsidRPr="000F7924">
        <w:fldChar w:fldCharType="end"/>
      </w:r>
      <w:r w:rsidR="005B5653" w:rsidRPr="000F7924">
        <w:t>.</w:t>
      </w:r>
    </w:p>
    <w:p w14:paraId="7521F06E" w14:textId="5E21ECB3" w:rsidR="009638E0" w:rsidRPr="000F7924" w:rsidRDefault="009638E0" w:rsidP="00E2198D">
      <w:pPr>
        <w:pStyle w:val="RARMPparagraph"/>
      </w:pPr>
      <w:r w:rsidRPr="000F7924">
        <w:t xml:space="preserve">Tomato fruit contain </w:t>
      </w:r>
      <w:r w:rsidR="00874D06" w:rsidRPr="000F7924">
        <w:t>different classes of</w:t>
      </w:r>
      <w:r w:rsidRPr="000F7924">
        <w:t xml:space="preserve"> plant pigments, including </w:t>
      </w:r>
      <w:r w:rsidR="0034775C" w:rsidRPr="000F7924">
        <w:t>carotenoids</w:t>
      </w:r>
      <w:r w:rsidR="003511FD" w:rsidRPr="000F7924">
        <w:t xml:space="preserve"> (typically </w:t>
      </w:r>
      <w:r w:rsidR="00CB2BC8" w:rsidRPr="000F7924">
        <w:t>red, orange or yellow</w:t>
      </w:r>
      <w:r w:rsidR="003511FD" w:rsidRPr="000F7924">
        <w:t>)</w:t>
      </w:r>
      <w:r w:rsidR="0034775C" w:rsidRPr="000F7924">
        <w:t xml:space="preserve">, such as </w:t>
      </w:r>
      <w:r w:rsidRPr="000F7924">
        <w:t>lycopene</w:t>
      </w:r>
      <w:r w:rsidR="0034775C" w:rsidRPr="000F7924">
        <w:t xml:space="preserve"> and </w:t>
      </w:r>
      <w:r w:rsidRPr="000F7924">
        <w:rPr>
          <w:rFonts w:cs="Calibri"/>
        </w:rPr>
        <w:t>β</w:t>
      </w:r>
      <w:r w:rsidR="0034775C" w:rsidRPr="000F7924">
        <w:rPr>
          <w:rFonts w:cs="Calibri"/>
        </w:rPr>
        <w:noBreakHyphen/>
      </w:r>
      <w:r w:rsidRPr="000F7924">
        <w:t>carotene, chlorop</w:t>
      </w:r>
      <w:r w:rsidR="00FB0CB7" w:rsidRPr="000F7924">
        <w:t xml:space="preserve">hyll </w:t>
      </w:r>
      <w:r w:rsidR="003511FD" w:rsidRPr="000F7924">
        <w:t xml:space="preserve">(usually green) </w:t>
      </w:r>
      <w:r w:rsidR="00FB0CB7" w:rsidRPr="000F7924">
        <w:t>and anthocyanins</w:t>
      </w:r>
      <w:r w:rsidR="003511FD" w:rsidRPr="000F7924">
        <w:t xml:space="preserve"> (red</w:t>
      </w:r>
      <w:r w:rsidR="00CB2BC8" w:rsidRPr="000F7924">
        <w:t xml:space="preserve">, </w:t>
      </w:r>
      <w:r w:rsidR="003511FD" w:rsidRPr="000F7924">
        <w:t xml:space="preserve">purple </w:t>
      </w:r>
      <w:r w:rsidR="00CB2BC8" w:rsidRPr="000F7924">
        <w:t>or</w:t>
      </w:r>
      <w:r w:rsidR="003511FD" w:rsidRPr="000F7924">
        <w:t xml:space="preserve"> blue)</w:t>
      </w:r>
      <w:r w:rsidR="00FB0CB7" w:rsidRPr="000F7924">
        <w:t xml:space="preserve"> which </w:t>
      </w:r>
      <w:r w:rsidR="00875D81" w:rsidRPr="000F7924">
        <w:t xml:space="preserve">result in </w:t>
      </w:r>
      <w:r w:rsidR="005D1E42" w:rsidRPr="000F7924">
        <w:t xml:space="preserve">a range of fruit colours from red, orange, yellow, green </w:t>
      </w:r>
      <w:r w:rsidR="0034775C" w:rsidRPr="000F7924">
        <w:t xml:space="preserve">to </w:t>
      </w:r>
      <w:r w:rsidR="005D1E42" w:rsidRPr="000F7924">
        <w:t xml:space="preserve">purple </w:t>
      </w:r>
      <w:r w:rsidR="008C257D" w:rsidRPr="000F7924">
        <w:fldChar w:fldCharType="begin"/>
      </w:r>
      <w:r w:rsidR="008C257D" w:rsidRPr="000F7924">
        <w:instrText xml:space="preserve"> ADDIN EN.CITE &lt;EndNote&gt;&lt;Cite&gt;&lt;Author&gt;Li&lt;/Author&gt;&lt;Year&gt;2025&lt;/Year&gt;&lt;RecNum&gt;58&lt;/RecNum&gt;&lt;DisplayText&gt;(Li et al., 2025)&lt;/DisplayText&gt;&lt;record&gt;&lt;rec-number&gt;58&lt;/rec-number&gt;&lt;foreign-keys&gt;&lt;key app="EN" db-id="wz9x5s2ahfd99oe05ddpfs5zp2rwvtfs9xr9" timestamp="1752625714"&gt;58&lt;/key&gt;&lt;/foreign-keys&gt;&lt;ref-type name="Journal Article"&gt;17&lt;/ref-type&gt;&lt;contributors&gt;&lt;authors&gt;&lt;author&gt;Li, Jiaxin&lt;/author&gt;&lt;author&gt;Xian, Jingqi&lt;/author&gt;&lt;author&gt;Zhang, Shufei&lt;/author&gt;&lt;author&gt;An, Yu&lt;/author&gt;&lt;author&gt;Li, Na&lt;/author&gt;&lt;author&gt;Zhou, Daofen&lt;/author&gt;&lt;author&gt;Sun, Sheng&lt;/author&gt;&lt;author&gt;Wang, June&lt;/author&gt;&lt;/authors&gt;&lt;/contributors&gt;&lt;titles&gt;&lt;title&gt;Influence of pigment composition on antioxidant capacity of different tomato (Solanum lycopersicum L.)&lt;/title&gt;&lt;secondary-title&gt;Lwt&lt;/secondary-title&gt;&lt;/titles&gt;&lt;periodical&gt;&lt;full-title&gt;Lwt&lt;/full-title&gt;&lt;/periodical&gt;&lt;volume&gt;224&lt;/volume&gt;&lt;section&gt;117871&lt;/section&gt;&lt;dates&gt;&lt;year&gt;2025&lt;/year&gt;&lt;/dates&gt;&lt;isbn&gt;00236438&lt;/isbn&gt;&lt;urls&gt;&lt;/urls&gt;&lt;electronic-resource-num&gt;10.1016/j.lwt.2025.117871&lt;/electronic-resource-num&gt;&lt;/record&gt;&lt;/Cite&gt;&lt;/EndNote&gt;</w:instrText>
      </w:r>
      <w:r w:rsidR="008C257D" w:rsidRPr="000F7924">
        <w:fldChar w:fldCharType="separate"/>
      </w:r>
      <w:r w:rsidR="008C257D" w:rsidRPr="000F7924">
        <w:rPr>
          <w:noProof/>
        </w:rPr>
        <w:t>(</w:t>
      </w:r>
      <w:hyperlink w:anchor="_ENREF_79" w:tooltip="Li, 2025 #58" w:history="1">
        <w:r w:rsidR="00E5312E" w:rsidRPr="000F7924">
          <w:rPr>
            <w:noProof/>
          </w:rPr>
          <w:t>Li et al., 2025</w:t>
        </w:r>
      </w:hyperlink>
      <w:r w:rsidR="008C257D" w:rsidRPr="000F7924">
        <w:rPr>
          <w:noProof/>
        </w:rPr>
        <w:t>)</w:t>
      </w:r>
      <w:r w:rsidR="008C257D" w:rsidRPr="000F7924">
        <w:fldChar w:fldCharType="end"/>
      </w:r>
      <w:r w:rsidR="005D1E42" w:rsidRPr="000F7924">
        <w:t>.</w:t>
      </w:r>
      <w:r w:rsidR="004709C5" w:rsidRPr="000F7924">
        <w:t xml:space="preserve"> Anthocyanins are discussed further in Section </w:t>
      </w:r>
      <w:r w:rsidR="00E012AE">
        <w:fldChar w:fldCharType="begin"/>
      </w:r>
      <w:r w:rsidR="00E012AE">
        <w:instrText xml:space="preserve"> REF _Ref168668816 \r \h </w:instrText>
      </w:r>
      <w:r w:rsidR="00E012AE">
        <w:fldChar w:fldCharType="separate"/>
      </w:r>
      <w:r w:rsidR="00BC38E3">
        <w:t>4.1</w:t>
      </w:r>
      <w:r w:rsidR="00E012AE">
        <w:fldChar w:fldCharType="end"/>
      </w:r>
      <w:r w:rsidR="004709C5" w:rsidRPr="000F7924">
        <w:t>.</w:t>
      </w:r>
    </w:p>
    <w:p w14:paraId="05D36183" w14:textId="453249AC" w:rsidR="007C0620" w:rsidRPr="000F7924" w:rsidRDefault="007C0620" w:rsidP="007C0620">
      <w:pPr>
        <w:pStyle w:val="Sectionheading2"/>
      </w:pPr>
      <w:bookmarkStart w:id="31" w:name="_Toc219110430"/>
      <w:r w:rsidRPr="000F7924">
        <w:t>Toxicity and allergenicity of tomatoes</w:t>
      </w:r>
      <w:bookmarkEnd w:id="31"/>
    </w:p>
    <w:p w14:paraId="19508AE0" w14:textId="77777777" w:rsidR="007C0620" w:rsidRPr="000F7924" w:rsidRDefault="007C0620" w:rsidP="007C0620">
      <w:pPr>
        <w:pStyle w:val="Sectionheading3"/>
      </w:pPr>
      <w:bookmarkStart w:id="32" w:name="_Ref206153625"/>
      <w:r w:rsidRPr="000F7924">
        <w:t>Toxicity</w:t>
      </w:r>
      <w:bookmarkEnd w:id="32"/>
    </w:p>
    <w:p w14:paraId="7009E658" w14:textId="445EC5CB" w:rsidR="00616A43" w:rsidRDefault="002657AB" w:rsidP="007C0620">
      <w:pPr>
        <w:pStyle w:val="RARMPparagraph"/>
      </w:pPr>
      <w:r w:rsidRPr="000F7924">
        <w:t xml:space="preserve">Plants in the Solanaceous family produce </w:t>
      </w:r>
      <w:r w:rsidR="005F4FAF">
        <w:t>several</w:t>
      </w:r>
      <w:r w:rsidRPr="000F7924">
        <w:t xml:space="preserve"> alkaloids, which act as defence molecules to deter pests and pathogens. </w:t>
      </w:r>
      <w:r w:rsidR="007D34D4" w:rsidRPr="000F7924">
        <w:t>Glycoalkaloids inhibit cholinesterase and</w:t>
      </w:r>
      <w:r w:rsidR="00D55173" w:rsidRPr="000F7924">
        <w:t xml:space="preserve"> if enough is consumed</w:t>
      </w:r>
      <w:r w:rsidR="007D34D4" w:rsidRPr="000F7924">
        <w:t xml:space="preserve"> can cause gastrointestinal symptoms, haemolysis, and kidney inflammation</w:t>
      </w:r>
      <w:r w:rsidR="00BC515D" w:rsidRPr="000F7924">
        <w:t xml:space="preserve"> in people</w:t>
      </w:r>
      <w:r w:rsidR="004517A1" w:rsidRPr="000F7924">
        <w:t xml:space="preserve"> </w:t>
      </w:r>
      <w:r w:rsidR="008C257D" w:rsidRPr="000F7924">
        <w:fldChar w:fldCharType="begin">
          <w:fldData xml:space="preserve">PEVuZE5vdGU+PENpdGU+PEF1dGhvcj5Ob3ZhazwvQXV0aG9yPjxZZWFyPjIwMDA8L1llYXI+PFJl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</w:fldData>
        </w:fldChar>
      </w:r>
      <w:r w:rsidR="008C257D" w:rsidRPr="000F7924">
        <w:instrText xml:space="preserve"> ADDIN EN.CITE </w:instrText>
      </w:r>
      <w:r w:rsidR="008C257D" w:rsidRPr="000F7924">
        <w:fldChar w:fldCharType="begin">
          <w:fldData xml:space="preserve">PEVuZE5vdGU+PENpdGU+PEF1dGhvcj5Ob3ZhazwvQXV0aG9yPjxZZWFyPjIwMDA8L1llYXI+PFJl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</w:fldData>
        </w:fldChar>
      </w:r>
      <w:r w:rsidR="008C257D" w:rsidRPr="000F7924">
        <w:instrText xml:space="preserve"> ADDIN EN.CITE.DATA </w:instrText>
      </w:r>
      <w:r w:rsidR="008C257D" w:rsidRPr="000F7924">
        <w:fldChar w:fldCharType="end"/>
      </w:r>
      <w:r w:rsidR="008C257D" w:rsidRPr="000F7924">
        <w:fldChar w:fldCharType="separate"/>
      </w:r>
      <w:r w:rsidR="008C257D" w:rsidRPr="000F7924">
        <w:rPr>
          <w:noProof/>
        </w:rPr>
        <w:t>(</w:t>
      </w:r>
      <w:hyperlink w:anchor="_ENREF_104" w:tooltip="Novak, 2000 #50" w:history="1">
        <w:r w:rsidR="00E5312E" w:rsidRPr="000F7924">
          <w:rPr>
            <w:noProof/>
          </w:rPr>
          <w:t>Novak and Haslberger, 2000</w:t>
        </w:r>
      </w:hyperlink>
      <w:r w:rsidR="008C257D" w:rsidRPr="000F7924">
        <w:rPr>
          <w:noProof/>
        </w:rPr>
        <w:t>)</w:t>
      </w:r>
      <w:r w:rsidR="008C257D" w:rsidRPr="000F7924">
        <w:fldChar w:fldCharType="end"/>
      </w:r>
      <w:r w:rsidR="007D34D4" w:rsidRPr="000F7924">
        <w:t xml:space="preserve">. </w:t>
      </w:r>
      <w:r w:rsidR="00616A43" w:rsidRPr="000F7924">
        <w:t xml:space="preserve">The green tissues of tomatoes are listed in a report on harmful garden plants in Western Australia </w:t>
      </w:r>
      <w:r w:rsidR="00616A43" w:rsidRPr="000F7924">
        <w:fldChar w:fldCharType="begin"/>
      </w:r>
      <w:r w:rsidR="00616A43" w:rsidRPr="000F7924">
        <w:instrText xml:space="preserve"> ADDIN EN.CITE &lt;EndNote&gt;&lt;Cite&gt;&lt;Author&gt;Department of Agriculture and Food Western Australia&lt;/Author&gt;&lt;Year&gt;2005&lt;/Year&gt;&lt;RecNum&gt;103&lt;/RecNum&gt;&lt;DisplayText&gt;(Department of Agriculture and Food Western Australia, 2005)&lt;/DisplayText&gt;&lt;record&gt;&lt;rec-number&gt;103&lt;/rec-number&gt;&lt;foreign-keys&gt;&lt;key app="EN" db-id="wz9x5s2ahfd99oe05ddpfs5zp2rwvtfs9xr9" timestamp="1753031300"&gt;103&lt;/key&gt;&lt;/foreign-keys&gt;&lt;ref-type name="Report"&gt;27&lt;/ref-type&gt;&lt;contributors&gt;&lt;authors&gt;&lt;author&gt;Department of Agriculture and Food Western Australia,&lt;/author&gt;&lt;/authors&gt;&lt;/contributors&gt;&lt;titles&gt;&lt;title&gt;Harmful garden plants in Western Australia&lt;/title&gt;&lt;/titles&gt;&lt;dates&gt;&lt;year&gt;2005&lt;/year&gt;&lt;/dates&gt;&lt;pub-location&gt;Perth&lt;/pub-location&gt;&lt;publisher&gt;Department of Primary Industries and Regional Development Western Australia&lt;/publisher&gt;&lt;isbn&gt;Bulletin 4641&lt;/isbn&gt;&lt;urls&gt;&lt;related-urls&gt;&lt;url&gt;https://library.dpird.wa.gov.au/bulletins/111/&lt;/url&gt;&lt;/related-urls&gt;&lt;/urls&gt;&lt;/record&gt;&lt;/Cite&gt;&lt;/EndNote&gt;</w:instrText>
      </w:r>
      <w:r w:rsidR="00616A43" w:rsidRPr="000F7924">
        <w:fldChar w:fldCharType="separate"/>
      </w:r>
      <w:r w:rsidR="00616A43" w:rsidRPr="000F7924">
        <w:rPr>
          <w:noProof/>
        </w:rPr>
        <w:t>(</w:t>
      </w:r>
      <w:hyperlink w:anchor="_ENREF_34" w:tooltip="Department of Agriculture and Food Western Australia, 2005 #103" w:history="1">
        <w:r w:rsidR="00616A43" w:rsidRPr="000F7924">
          <w:rPr>
            <w:noProof/>
          </w:rPr>
          <w:t>Department of Agriculture and Food Western Australia, 2005</w:t>
        </w:r>
      </w:hyperlink>
      <w:r w:rsidR="00616A43" w:rsidRPr="000F7924">
        <w:rPr>
          <w:noProof/>
        </w:rPr>
        <w:t>)</w:t>
      </w:r>
      <w:r w:rsidR="00616A43" w:rsidRPr="000F7924">
        <w:fldChar w:fldCharType="end"/>
      </w:r>
      <w:r w:rsidR="00616A43" w:rsidRPr="000F7924">
        <w:t>. This report classifies green tomato tissues as an irritant when eaten and harmful to stock and other animals, presumably due to alkaloid concentrations. The American Society for the Prevention of Cruelty to Animals (ASPCA) lists tomato plants as toxic to dogs, cats and horses (</w:t>
      </w:r>
      <w:hyperlink r:id="rId23" w:history="1">
        <w:r w:rsidR="00616A43" w:rsidRPr="000F7924">
          <w:rPr>
            <w:rStyle w:val="Hyperlink"/>
            <w:color w:val="auto"/>
          </w:rPr>
          <w:t>ASPCA Toxic and Non-Toxic Plants List</w:t>
        </w:r>
      </w:hyperlink>
      <w:r w:rsidR="00616A43" w:rsidRPr="000F7924">
        <w:t>, accessed 10 July 2025). Clinical signs of toxicity are listed as hypersalivation, inappetence, severe gastrointestinal upset, depression, weakness, dilated pupils, and slow heart rate.</w:t>
      </w:r>
    </w:p>
    <w:p w14:paraId="2C10FC3C" w14:textId="1A426127" w:rsidR="008C79F4" w:rsidRPr="000F7924" w:rsidRDefault="002657AB" w:rsidP="00616A43">
      <w:pPr>
        <w:pStyle w:val="RARMPparagraph"/>
      </w:pPr>
      <w:r w:rsidRPr="000F7924">
        <w:t xml:space="preserve">The main alkaloid in tomatoes is </w:t>
      </w:r>
      <w:r w:rsidR="00B35194" w:rsidRPr="000F7924">
        <w:t xml:space="preserve">tomatine, a mixture of </w:t>
      </w:r>
      <w:r w:rsidR="00560916" w:rsidRPr="000F7924">
        <w:rPr>
          <w:rFonts w:cs="Calibri"/>
        </w:rPr>
        <w:t>α</w:t>
      </w:r>
      <w:r w:rsidR="00B84F60" w:rsidRPr="000F7924">
        <w:rPr>
          <w:rFonts w:cs="Calibri"/>
        </w:rPr>
        <w:t>-</w:t>
      </w:r>
      <w:r w:rsidRPr="000F7924">
        <w:t>tomatine</w:t>
      </w:r>
      <w:r w:rsidR="00B35194" w:rsidRPr="000F7924">
        <w:t xml:space="preserve"> and dehydrotomatine</w:t>
      </w:r>
      <w:r w:rsidR="007C0620" w:rsidRPr="000F7924">
        <w:t xml:space="preserve">. </w:t>
      </w:r>
      <w:r w:rsidR="00E46577" w:rsidRPr="000F7924">
        <w:t>Dehydrotomatine contributes less than 10-20% of total tomatine in tomatoes, depending on the tissue</w:t>
      </w:r>
      <w:r w:rsidR="00B40010">
        <w:t xml:space="preserve"> type</w:t>
      </w:r>
      <w:r w:rsidR="00E46577" w:rsidRPr="000F7924">
        <w:t xml:space="preserve">, therefore the following information focuses on </w:t>
      </w:r>
      <w:r w:rsidR="00E46577" w:rsidRPr="000F7924">
        <w:rPr>
          <w:rFonts w:cs="Calibri"/>
        </w:rPr>
        <w:t>α</w:t>
      </w:r>
      <w:r w:rsidR="00E46577" w:rsidRPr="000F7924">
        <w:t xml:space="preserve">-tomatine. </w:t>
      </w:r>
      <w:r w:rsidR="00560916" w:rsidRPr="000F7924">
        <w:rPr>
          <w:rFonts w:cs="Calibri"/>
        </w:rPr>
        <w:t>α</w:t>
      </w:r>
      <w:r w:rsidR="00560916" w:rsidRPr="000F7924">
        <w:t xml:space="preserve">-tomatine is present in all parts of the tomato plant but </w:t>
      </w:r>
      <w:r w:rsidR="0025253C" w:rsidRPr="000F7924">
        <w:t>is predominately found</w:t>
      </w:r>
      <w:r w:rsidR="00560916" w:rsidRPr="000F7924">
        <w:t xml:space="preserve"> in flowers (1100 mg/kg), leaves (975 mg/kg) and developing fruit (465</w:t>
      </w:r>
      <w:r w:rsidR="0093773E" w:rsidRPr="000F7924">
        <w:t> </w:t>
      </w:r>
      <w:r w:rsidR="00560916" w:rsidRPr="000F7924">
        <w:t>mg/kg)</w:t>
      </w:r>
      <w:r w:rsidR="0054062C" w:rsidRPr="000F7924">
        <w:t xml:space="preserve">, with levels decreasing significantly </w:t>
      </w:r>
      <w:r w:rsidR="00B40010">
        <w:t xml:space="preserve">in the fruit </w:t>
      </w:r>
      <w:r w:rsidR="0054062C" w:rsidRPr="000F7924">
        <w:t>during ripening</w:t>
      </w:r>
      <w:r w:rsidR="00560916" w:rsidRPr="000F7924">
        <w:t xml:space="preserve"> </w:t>
      </w:r>
      <w:r w:rsidR="008C257D" w:rsidRPr="000F7924">
        <w:fldChar w:fldCharType="begin">
          <w:fldData xml:space="preserve">PEVuZE5vdGU+PENpdGU+PEF1dGhvcj5Ob3ZhazwvQXV0aG9yPjxZZWFyPjIwMDA8L1llYXI+PFJl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</w:fldData>
        </w:fldChar>
      </w:r>
      <w:r w:rsidR="008C257D" w:rsidRPr="000F7924">
        <w:instrText xml:space="preserve"> ADDIN EN.CITE </w:instrText>
      </w:r>
      <w:r w:rsidR="008C257D" w:rsidRPr="000F7924">
        <w:fldChar w:fldCharType="begin">
          <w:fldData xml:space="preserve">PEVuZE5vdGU+PENpdGU+PEF1dGhvcj5Ob3ZhazwvQXV0aG9yPjxZZWFyPjIwMDA8L1llYXI+PFJl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</w:fldData>
        </w:fldChar>
      </w:r>
      <w:r w:rsidR="008C257D" w:rsidRPr="000F7924">
        <w:instrText xml:space="preserve"> ADDIN EN.CITE.DATA </w:instrText>
      </w:r>
      <w:r w:rsidR="008C257D" w:rsidRPr="000F7924">
        <w:fldChar w:fldCharType="end"/>
      </w:r>
      <w:r w:rsidR="008C257D" w:rsidRPr="000F7924">
        <w:fldChar w:fldCharType="separate"/>
      </w:r>
      <w:r w:rsidR="008C257D" w:rsidRPr="000F7924">
        <w:rPr>
          <w:noProof/>
        </w:rPr>
        <w:t>(</w:t>
      </w:r>
      <w:hyperlink w:anchor="_ENREF_39" w:tooltip="Friedman, 2004 #52" w:history="1">
        <w:r w:rsidR="00E5312E" w:rsidRPr="000F7924">
          <w:rPr>
            <w:noProof/>
          </w:rPr>
          <w:t>Friedman, 2004</w:t>
        </w:r>
      </w:hyperlink>
      <w:r w:rsidR="008C257D" w:rsidRPr="000F7924">
        <w:rPr>
          <w:noProof/>
        </w:rPr>
        <w:t xml:space="preserve">; </w:t>
      </w:r>
      <w:hyperlink w:anchor="_ENREF_71" w:tooltip="Kozukue, 2004 #51" w:history="1">
        <w:r w:rsidR="00E5312E" w:rsidRPr="000F7924">
          <w:rPr>
            <w:noProof/>
          </w:rPr>
          <w:t>Kozukue et al., 2004</w:t>
        </w:r>
      </w:hyperlink>
      <w:r w:rsidR="008C257D" w:rsidRPr="000F7924">
        <w:rPr>
          <w:noProof/>
        </w:rPr>
        <w:t xml:space="preserve">; </w:t>
      </w:r>
      <w:hyperlink w:anchor="_ENREF_104" w:tooltip="Novak, 2000 #50" w:history="1">
        <w:r w:rsidR="00E5312E" w:rsidRPr="000F7924">
          <w:rPr>
            <w:noProof/>
          </w:rPr>
          <w:t>Novak and Haslberger, 2000</w:t>
        </w:r>
      </w:hyperlink>
      <w:r w:rsidR="008C257D" w:rsidRPr="000F7924">
        <w:rPr>
          <w:noProof/>
        </w:rPr>
        <w:t>)</w:t>
      </w:r>
      <w:r w:rsidR="008C257D" w:rsidRPr="000F7924">
        <w:fldChar w:fldCharType="end"/>
      </w:r>
      <w:r w:rsidR="00560916" w:rsidRPr="000F7924">
        <w:t xml:space="preserve">. Senescent leaves contain the highest levels at 4900 mg/kg </w:t>
      </w:r>
      <w:r w:rsidR="008C257D" w:rsidRPr="000F7924">
        <w:fldChar w:fldCharType="begin"/>
      </w:r>
      <w:r w:rsidR="008C257D" w:rsidRPr="000F7924">
        <w:instrText xml:space="preserve"> ADDIN EN.CITE &lt;EndNote&gt;&lt;Cite&gt;&lt;Author&gt;Friedman&lt;/Author&gt;&lt;Year&gt;2004&lt;/Year&gt;&lt;RecNum&gt;52&lt;/RecNum&gt;&lt;DisplayText&gt;(Friedman, 2004)&lt;/DisplayText&gt;&lt;record&gt;&lt;rec-number&gt;52&lt;/rec-number&gt;&lt;foreign-keys&gt;&lt;key app="EN" db-id="wz9x5s2ahfd99oe05ddpfs5zp2rwvtfs9xr9" timestamp="1752580861"&gt;52&lt;/key&gt;&lt;/foreign-keys&gt;&lt;ref-type name="Journal Article"&gt;17&lt;/ref-type&gt;&lt;contributors&gt;&lt;authors&gt;&lt;author&gt;Friedman, M.&lt;/author&gt;&lt;/authors&gt;&lt;/contributors&gt;&lt;titles&gt;&lt;title&gt;&lt;style face="normal" font="default" size="100%"&gt;Analysis of biologically active compounds in potatoes (&lt;/style&gt;&lt;style face="italic" font="default" size="100%"&gt;Solanum tuberosum&lt;/style&gt;&lt;style face="normal" font="default" size="100%"&gt;), tomatoes (&lt;/style&gt;&lt;style face="italic" font="default" size="100%"&gt;Lycopersicon esculentum&lt;/style&gt;&lt;style face="normal" font="default" size="100%"&gt;), and jimson weed (&lt;/style&gt;&lt;style face="italic" font="default" size="100%"&gt;Datura stramonium&lt;/style&gt;&lt;style face="normal" font="default" size="100%"&gt;) seeds&lt;/style&gt;&lt;/title&gt;&lt;secondary-title&gt;Journal of Chromatography A&lt;/secondary-title&gt;&lt;/titles&gt;&lt;periodical&gt;&lt;full-title&gt;Journal of Chromatography A&lt;/full-title&gt;&lt;/periodical&gt;&lt;pages&gt;143-155&lt;/pages&gt;&lt;volume&gt;1054&lt;/volume&gt;&lt;reprint-edition&gt;In File&lt;/reprint-edition&gt;&lt;keywords&gt;&lt;keyword&gt;analysis&lt;/keyword&gt;&lt;keyword&gt;of&lt;/keyword&gt;&lt;keyword&gt;Potatoes&lt;/keyword&gt;&lt;keyword&gt;Solanum&lt;/keyword&gt;&lt;keyword&gt;Solanum tuberosum&lt;/keyword&gt;&lt;keyword&gt;SOLANUM-TUBEROSUM&lt;/keyword&gt;&lt;keyword&gt;Lycopersicon esculentum&lt;/keyword&gt;&lt;keyword&gt;weed&lt;/keyword&gt;&lt;keyword&gt;Stramonium&lt;/keyword&gt;&lt;keyword&gt;Seeds&lt;/keyword&gt;&lt;keyword&gt;seed&lt;/keyword&gt;&lt;/keywords&gt;&lt;dates&gt;&lt;year&gt;2004&lt;/year&gt;&lt;pub-dates&gt;&lt;date&gt;2004&lt;/date&gt;&lt;/pub-dates&gt;&lt;/dates&gt;&lt;label&gt;7656&lt;/label&gt;&lt;urls&gt;&lt;/urls&gt;&lt;/record&gt;&lt;/Cite&gt;&lt;/EndNote&gt;</w:instrText>
      </w:r>
      <w:r w:rsidR="008C257D" w:rsidRPr="000F7924">
        <w:fldChar w:fldCharType="separate"/>
      </w:r>
      <w:r w:rsidR="008C257D" w:rsidRPr="000F7924">
        <w:rPr>
          <w:noProof/>
        </w:rPr>
        <w:t>(</w:t>
      </w:r>
      <w:hyperlink w:anchor="_ENREF_39" w:tooltip="Friedman, 2004 #52" w:history="1">
        <w:r w:rsidR="00E5312E" w:rsidRPr="000F7924">
          <w:rPr>
            <w:noProof/>
          </w:rPr>
          <w:t>Friedman, 2004</w:t>
        </w:r>
      </w:hyperlink>
      <w:r w:rsidR="008C257D" w:rsidRPr="000F7924">
        <w:rPr>
          <w:noProof/>
        </w:rPr>
        <w:t>)</w:t>
      </w:r>
      <w:r w:rsidR="008C257D" w:rsidRPr="000F7924">
        <w:fldChar w:fldCharType="end"/>
      </w:r>
      <w:r w:rsidR="00560916" w:rsidRPr="000F7924">
        <w:t>.</w:t>
      </w:r>
    </w:p>
    <w:p w14:paraId="2BE661C8" w14:textId="1BCE65DD" w:rsidR="009B1476" w:rsidRPr="000F7924" w:rsidRDefault="003645F8" w:rsidP="00573421">
      <w:pPr>
        <w:pStyle w:val="RARMPparagraph"/>
      </w:pPr>
      <w:r w:rsidRPr="000F7924">
        <w:t>Modern tomato</w:t>
      </w:r>
      <w:r w:rsidR="0056286B" w:rsidRPr="000F7924">
        <w:t xml:space="preserve"> fruit</w:t>
      </w:r>
      <w:r w:rsidRPr="000F7924">
        <w:t xml:space="preserve"> have between negligible to 23 mg </w:t>
      </w:r>
      <w:r w:rsidR="0038477F" w:rsidRPr="000F7924">
        <w:rPr>
          <w:rFonts w:cs="Calibri"/>
        </w:rPr>
        <w:t>α</w:t>
      </w:r>
      <w:r w:rsidR="0038477F" w:rsidRPr="000F7924">
        <w:t>-</w:t>
      </w:r>
      <w:r w:rsidRPr="000F7924">
        <w:t>tomatine/kg fresh weight, typically about 1</w:t>
      </w:r>
      <w:r w:rsidR="00AA5E46" w:rsidRPr="000F7924">
        <w:t> </w:t>
      </w:r>
      <w:r w:rsidRPr="000F7924">
        <w:t xml:space="preserve">mg/kg </w:t>
      </w:r>
      <w:r w:rsidRPr="000F7924">
        <w:fldChar w:fldCharType="begin"/>
      </w:r>
      <w:r w:rsidRPr="000F7924">
        <w:instrText xml:space="preserve"> ADDIN EN.CITE &lt;EndNote&gt;&lt;Cite&gt;&lt;Author&gt;OECD&lt;/Author&gt;&lt;Year&gt;2008&lt;/Year&gt;&lt;RecNum&gt;25&lt;/RecNum&gt;&lt;DisplayText&gt;(OECD, 2008)&lt;/DisplayText&gt;&lt;record&gt;&lt;rec-number&gt;25&lt;/rec-number&gt;&lt;foreign-keys&gt;&lt;key app="EN" db-id="wz9x5s2ahfd99oe05ddpfs5zp2rwvtfs9xr9" timestamp="1752460001"&gt;25&lt;/key&gt;&lt;/foreign-keys&gt;&lt;ref-type name="Report"&gt;27&lt;/ref-type&gt;&lt;contributors&gt;&lt;authors&gt;&lt;author&gt;OECD&lt;/author&gt;&lt;/authors&gt;&lt;/contributors&gt;&lt;titles&gt;&lt;title&gt;Consensus document on compositional considerations for new varieties of tomato: key food and feed nutrients, toxicants and allergens&lt;/title&gt;&lt;/titles&gt;&lt;pages&gt;1-42&lt;/pages&gt;&lt;keywords&gt;&lt;keyword&gt;allergen&lt;/keyword&gt;&lt;keyword&gt;Allergens&lt;/keyword&gt;&lt;keyword&gt;and&lt;/keyword&gt;&lt;keyword&gt;compositional&lt;/keyword&gt;&lt;keyword&gt;feed&lt;/keyword&gt;&lt;keyword&gt;food&lt;/keyword&gt;&lt;keyword&gt;key&lt;/keyword&gt;&lt;keyword&gt;of&lt;/keyword&gt;&lt;keyword&gt;TOMATO&lt;/keyword&gt;&lt;keyword&gt;toxicant&lt;/keyword&gt;&lt;keyword&gt;variety&lt;/keyword&gt;&lt;/keywords&gt;&lt;dates&gt;&lt;year&gt;2008&lt;/year&gt;&lt;pub-dates&gt;&lt;date&gt;2008&lt;/date&gt;&lt;/pub-dates&gt;&lt;/dates&gt;&lt;pub-location&gt;Paris&lt;/pub-location&gt;&lt;publisher&gt;OECD Environment,Health and Safety Publications&lt;/publisher&gt;&lt;isbn&gt;17&lt;/isbn&gt;&lt;label&gt;15337&lt;/label&gt;&lt;urls&gt;&lt;/urls&gt;&lt;/record&gt;&lt;/Cite&gt;&lt;/EndNote&gt;</w:instrText>
      </w:r>
      <w:r w:rsidRPr="000F7924">
        <w:fldChar w:fldCharType="separate"/>
      </w:r>
      <w:r w:rsidRPr="000F7924">
        <w:rPr>
          <w:noProof/>
        </w:rPr>
        <w:t>(</w:t>
      </w:r>
      <w:hyperlink w:anchor="_ENREF_105" w:tooltip="OECD, 2008 #25" w:history="1">
        <w:r w:rsidR="00E5312E" w:rsidRPr="000F7924">
          <w:rPr>
            <w:noProof/>
          </w:rPr>
          <w:t>OECD, 2008</w:t>
        </w:r>
      </w:hyperlink>
      <w:r w:rsidRPr="000F7924">
        <w:rPr>
          <w:noProof/>
        </w:rPr>
        <w:t>)</w:t>
      </w:r>
      <w:r w:rsidRPr="000F7924">
        <w:fldChar w:fldCharType="end"/>
      </w:r>
      <w:r w:rsidRPr="000F7924">
        <w:t xml:space="preserve">, however wild tomatoes growing in Peru have a much higher </w:t>
      </w:r>
      <w:r w:rsidR="0038477F" w:rsidRPr="000F7924">
        <w:rPr>
          <w:rFonts w:cs="Calibri"/>
        </w:rPr>
        <w:t>α</w:t>
      </w:r>
      <w:r w:rsidR="0038477F" w:rsidRPr="000F7924">
        <w:t>-</w:t>
      </w:r>
      <w:r w:rsidRPr="000F7924">
        <w:t>tomatine concentration of 500–5000 mg/kg of dry weight (approximately 30-300 mg/kg of fresh weight) and appear to be consumed by people with no ill effects</w:t>
      </w:r>
      <w:r w:rsidR="000C337C" w:rsidRPr="000F7924">
        <w:t xml:space="preserve"> </w:t>
      </w:r>
      <w:r w:rsidR="008C257D" w:rsidRPr="000F7924">
        <w:fldChar w:fldCharType="begin"/>
      </w:r>
      <w:r w:rsidR="008C257D" w:rsidRPr="000F7924">
        <w:instrText xml:space="preserve"> ADDIN EN.CITE &lt;EndNote&gt;&lt;Cite&gt;&lt;Author&gt;Rick&lt;/Author&gt;&lt;Year&gt;1994&lt;/Year&gt;&lt;RecNum&gt;55&lt;/RecNum&gt;&lt;DisplayText&gt;(Rick et al., 1994)&lt;/DisplayText&gt;&lt;record&gt;&lt;rec-number&gt;55&lt;/rec-number&gt;&lt;foreign-keys&gt;&lt;key app="EN" db-id="wz9x5s2ahfd99oe05ddpfs5zp2rwvtfs9xr9" timestamp="1752581315"&gt;55&lt;/key&gt;&lt;/foreign-keys&gt;&lt;ref-type name="Journal Article"&gt;17&lt;/ref-type&gt;&lt;contributors&gt;&lt;authors&gt;&lt;author&gt;Rick, C. M.&lt;/author&gt;&lt;author&gt;Uhlig, J. W.&lt;/author&gt;&lt;author&gt;Jones, A. D.&lt;/author&gt;&lt;/authors&gt;&lt;/contributors&gt;&lt;auth-address&gt;Department of Vegetable Crops, University of California, Davis 95616.&lt;/auth-address&gt;&lt;titles&gt;&lt;title&gt;High alpha-tomatine content in ripe fruit of Andean Lycopersicon esculentum var. cerasiforme: developmental and genetic aspects&lt;/title&gt;&lt;secondary-title&gt;Proc Natl Acad Sci U S A&lt;/secondary-title&gt;&lt;/titles&gt;&lt;periodical&gt;&lt;full-title&gt;Proc Natl Acad Sci U S A&lt;/full-title&gt;&lt;/periodical&gt;&lt;pages&gt;12877-81&lt;/pages&gt;&lt;volume&gt;91&lt;/volume&gt;&lt;number&gt;26&lt;/number&gt;&lt;keywords&gt;&lt;keyword&gt;Chromatography, Gas&lt;/keyword&gt;&lt;keyword&gt;Gas Chromatography-Mass Spectrometry&lt;/keyword&gt;&lt;keyword&gt;Genetics, Population&lt;/keyword&gt;&lt;keyword&gt;Geography&lt;/keyword&gt;&lt;keyword&gt;Solanum lycopersicum/ chemistry/genetics/physiology&lt;/keyword&gt;&lt;keyword&gt;Peru&lt;/keyword&gt;&lt;keyword&gt;Time Factors&lt;/keyword&gt;&lt;keyword&gt;Tomatine/ chemistry&lt;/keyword&gt;&lt;/keywords&gt;&lt;dates&gt;&lt;year&gt;1994&lt;/year&gt;&lt;pub-dates&gt;&lt;date&gt;Dec 20&lt;/date&gt;&lt;/pub-dates&gt;&lt;/dates&gt;&lt;isbn&gt;0027-8424 (Print)&amp;#xD;1091-6490 (Electronic)&amp;#xD;0027-8424 (Linking)&lt;/isbn&gt;&lt;accession-num&gt;7809139&lt;/accession-num&gt;&lt;urls&gt;&lt;/urls&gt;&lt;remote-database-provider&gt;NLM&lt;/remote-database-provider&gt;&lt;language&gt;eng&lt;/language&gt;&lt;/record&gt;&lt;/Cite&gt;&lt;/EndNote&gt;</w:instrText>
      </w:r>
      <w:r w:rsidR="008C257D" w:rsidRPr="000F7924">
        <w:fldChar w:fldCharType="separate"/>
      </w:r>
      <w:r w:rsidR="008C257D" w:rsidRPr="000F7924">
        <w:rPr>
          <w:noProof/>
        </w:rPr>
        <w:t>(</w:t>
      </w:r>
      <w:hyperlink w:anchor="_ENREF_122" w:tooltip="Rick, 1994 #55" w:history="1">
        <w:r w:rsidR="00E5312E" w:rsidRPr="000F7924">
          <w:rPr>
            <w:noProof/>
          </w:rPr>
          <w:t>Rick et al., 1994</w:t>
        </w:r>
      </w:hyperlink>
      <w:r w:rsidR="008C257D" w:rsidRPr="000F7924">
        <w:rPr>
          <w:noProof/>
        </w:rPr>
        <w:t>)</w:t>
      </w:r>
      <w:r w:rsidR="008C257D" w:rsidRPr="000F7924">
        <w:fldChar w:fldCharType="end"/>
      </w:r>
      <w:r w:rsidR="00573421" w:rsidRPr="000F7924">
        <w:t>.</w:t>
      </w:r>
    </w:p>
    <w:p w14:paraId="273513B8" w14:textId="01F2D650" w:rsidR="007C0620" w:rsidRPr="000F7924" w:rsidRDefault="00EB2FC7" w:rsidP="00EC271C">
      <w:pPr>
        <w:pStyle w:val="RARMPparagraph"/>
      </w:pPr>
      <w:r w:rsidRPr="000F7924">
        <w:lastRenderedPageBreak/>
        <w:t xml:space="preserve">In a laboratory study in hamsters, a diet of up to 20 mg </w:t>
      </w:r>
      <w:r w:rsidR="0038477F" w:rsidRPr="000F7924">
        <w:rPr>
          <w:rFonts w:cs="Calibri"/>
        </w:rPr>
        <w:t>α</w:t>
      </w:r>
      <w:r w:rsidR="0038477F" w:rsidRPr="000F7924">
        <w:t>-</w:t>
      </w:r>
      <w:r w:rsidRPr="000F7924">
        <w:t xml:space="preserve">tomatine/day for 21 days did not affect </w:t>
      </w:r>
      <w:r w:rsidR="00EC271C" w:rsidRPr="000F7924">
        <w:t xml:space="preserve">body </w:t>
      </w:r>
      <w:r w:rsidRPr="000F7924">
        <w:t xml:space="preserve">weight gain or liver weight. The majority of the tomatine consumed was passed in the faeces as an insoluble complex with </w:t>
      </w:r>
      <w:r w:rsidR="00EC271C" w:rsidRPr="000F7924">
        <w:t>cholesterol</w:t>
      </w:r>
      <w:r w:rsidRPr="000F7924">
        <w:t>, indicating that negligible tomatine was absorbed in the gastrointestinal tract</w:t>
      </w:r>
      <w:r w:rsidR="00435368" w:rsidRPr="000F7924">
        <w:t xml:space="preserve"> </w:t>
      </w:r>
      <w:r w:rsidR="008C257D" w:rsidRPr="000F7924">
        <w:fldChar w:fldCharType="begin"/>
      </w:r>
      <w:r w:rsidR="008C257D" w:rsidRPr="000F7924">
        <w:instrText xml:space="preserve"> ADDIN EN.CITE &lt;EndNote&gt;&lt;Cite&gt;&lt;Author&gt;Friedman&lt;/Author&gt;&lt;Year&gt;2000&lt;/Year&gt;&lt;RecNum&gt;57&lt;/RecNum&gt;&lt;DisplayText&gt;(Friedman et al., 2000)&lt;/DisplayText&gt;&lt;record&gt;&lt;rec-number&gt;57&lt;/rec-number&gt;&lt;foreign-keys&gt;&lt;key app="EN" db-id="wz9x5s2ahfd99oe05ddpfs5zp2rwvtfs9xr9" timestamp="1752581467"&gt;57&lt;/key&gt;&lt;/foreign-keys&gt;&lt;ref-type name="Journal Article"&gt;17&lt;/ref-type&gt;&lt;contributors&gt;&lt;authors&gt;&lt;author&gt;Friedman, M.&lt;/author&gt;&lt;author&gt;Fitch, T. E.&lt;/author&gt;&lt;author&gt;Yokoyama, W. E.&lt;/author&gt;&lt;/authors&gt;&lt;/contributors&gt;&lt;auth-address&gt;Western Regional Research Center, Agricultural Research Service, USDA, Albany, CA 94710, USA. mfried@pw.usda.gov&lt;/auth-address&gt;&lt;titles&gt;&lt;title&gt;Lowering of plasma LDL cholesterol in hamsters by the tomato glycoalkaloid tomatine&lt;/title&gt;&lt;secondary-title&gt;Food Chem Toxicol&lt;/secondary-title&gt;&lt;/titles&gt;&lt;periodical&gt;&lt;full-title&gt;Food Chem Toxicol&lt;/full-title&gt;&lt;/periodical&gt;&lt;pages&gt;549-53&lt;/pages&gt;&lt;volume&gt;38&lt;/volume&gt;&lt;number&gt;7&lt;/number&gt;&lt;edition&gt;2000/08/15&lt;/edition&gt;&lt;keywords&gt;&lt;keyword&gt;Administration, Oral&lt;/keyword&gt;&lt;keyword&gt;Animals&lt;/keyword&gt;&lt;keyword&gt;Anticholesteremic Agents/ pharmacology&lt;/keyword&gt;&lt;keyword&gt;Body Weight&lt;/keyword&gt;&lt;keyword&gt;Cholestanol/metabolism&lt;/keyword&gt;&lt;keyword&gt;Cholesterol, Dietary/ metabolism&lt;/keyword&gt;&lt;keyword&gt;Cholesterol, LDL/ blood&lt;/keyword&gt;&lt;keyword&gt;Cricetinae/ blood&lt;/keyword&gt;&lt;keyword&gt;Eating/drug effects&lt;/keyword&gt;&lt;keyword&gt;Feces/chemistry&lt;/keyword&gt;&lt;keyword&gt;Liver/drug effects&lt;/keyword&gt;&lt;keyword&gt;Solanum lycopersicum&lt;/keyword&gt;&lt;keyword&gt;Organ Size&lt;/keyword&gt;&lt;keyword&gt;Tomatine/ pharmacology&lt;/keyword&gt;&lt;keyword&gt;Triglycerides/blood&lt;/keyword&gt;&lt;/keywords&gt;&lt;dates&gt;&lt;year&gt;2000&lt;/year&gt;&lt;pub-dates&gt;&lt;date&gt;Jul&lt;/date&gt;&lt;/pub-dates&gt;&lt;/dates&gt;&lt;isbn&gt;0278-6915 (Print)&amp;#xD;0278-6915 (Linking)&lt;/isbn&gt;&lt;accession-num&gt;10942315&lt;/accession-num&gt;&lt;urls&gt;&lt;/urls&gt;&lt;electronic-resource-num&gt;10.1016/s0278-6915(00)00050-8&lt;/electronic-resource-num&gt;&lt;remote-database-provider&gt;NLM&lt;/remote-database-provider&gt;&lt;language&gt;eng&lt;/language&gt;&lt;/record&gt;&lt;/Cite&gt;&lt;/EndNote&gt;</w:instrText>
      </w:r>
      <w:r w:rsidR="008C257D" w:rsidRPr="000F7924">
        <w:fldChar w:fldCharType="separate"/>
      </w:r>
      <w:r w:rsidR="008C257D" w:rsidRPr="000F7924">
        <w:rPr>
          <w:noProof/>
        </w:rPr>
        <w:t>(</w:t>
      </w:r>
      <w:hyperlink w:anchor="_ENREF_40" w:tooltip="Friedman, 2000 #57" w:history="1">
        <w:r w:rsidR="00E5312E" w:rsidRPr="000F7924">
          <w:rPr>
            <w:noProof/>
          </w:rPr>
          <w:t>Friedman et al., 2000</w:t>
        </w:r>
      </w:hyperlink>
      <w:r w:rsidR="008C257D" w:rsidRPr="000F7924">
        <w:rPr>
          <w:noProof/>
        </w:rPr>
        <w:t>)</w:t>
      </w:r>
      <w:r w:rsidR="008C257D" w:rsidRPr="000F7924">
        <w:fldChar w:fldCharType="end"/>
      </w:r>
      <w:r w:rsidRPr="000F7924">
        <w:t>.</w:t>
      </w:r>
    </w:p>
    <w:p w14:paraId="3A424A78" w14:textId="77777777" w:rsidR="007C0620" w:rsidRPr="000F7924" w:rsidRDefault="007C0620" w:rsidP="007C0620">
      <w:pPr>
        <w:pStyle w:val="Sectionheading3"/>
      </w:pPr>
      <w:bookmarkStart w:id="33" w:name="_Ref206154371"/>
      <w:r w:rsidRPr="000F7924">
        <w:t>Allergenicity</w:t>
      </w:r>
      <w:bookmarkEnd w:id="33"/>
    </w:p>
    <w:p w14:paraId="6A6C93B9" w14:textId="1B40943A" w:rsidR="007C0620" w:rsidRPr="000F7924" w:rsidRDefault="004B1F58" w:rsidP="004B1F58">
      <w:pPr>
        <w:pStyle w:val="RARMPparagraph"/>
      </w:pPr>
      <w:r w:rsidRPr="000F7924">
        <w:t xml:space="preserve">The prevalence of tomato </w:t>
      </w:r>
      <w:r w:rsidR="00740968" w:rsidRPr="000F7924">
        <w:t xml:space="preserve">fruit </w:t>
      </w:r>
      <w:r w:rsidRPr="000F7924">
        <w:t>allergy</w:t>
      </w:r>
      <w:r w:rsidR="000206E5" w:rsidRPr="000F7924">
        <w:t xml:space="preserve"> </w:t>
      </w:r>
      <w:r w:rsidRPr="000F7924">
        <w:t xml:space="preserve">averages </w:t>
      </w:r>
      <w:r w:rsidR="000206E5" w:rsidRPr="000F7924">
        <w:t>approximately 4.9</w:t>
      </w:r>
      <w:r w:rsidRPr="000F7924">
        <w:t>1</w:t>
      </w:r>
      <w:r w:rsidR="000206E5" w:rsidRPr="000F7924">
        <w:t>% across Europe</w:t>
      </w:r>
      <w:r w:rsidRPr="000F7924">
        <w:t xml:space="preserve"> </w:t>
      </w:r>
      <w:r w:rsidR="008C257D" w:rsidRPr="000F7924">
        <w:fldChar w:fldCharType="begin">
          <w:fldData xml:space="preserve">PEVuZE5vdGU+PENpdGU+PEF1dGhvcj5CdXJuZXk8L0F1dGhvcj48WWVhcj4yMDE0PC9ZZWFyPjxS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==
</w:fldData>
        </w:fldChar>
      </w:r>
      <w:r w:rsidR="008C257D" w:rsidRPr="000F7924">
        <w:instrText xml:space="preserve"> ADDIN EN.CITE </w:instrText>
      </w:r>
      <w:r w:rsidR="008C257D" w:rsidRPr="000F7924">
        <w:fldChar w:fldCharType="begin">
          <w:fldData xml:space="preserve">PEVuZE5vdGU+PENpdGU+PEF1dGhvcj5CdXJuZXk8L0F1dGhvcj48WWVhcj4yMDE0PC9ZZWFyPjxS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==
</w:fldData>
        </w:fldChar>
      </w:r>
      <w:r w:rsidR="008C257D" w:rsidRPr="000F7924">
        <w:instrText xml:space="preserve"> ADDIN EN.CITE.DATA </w:instrText>
      </w:r>
      <w:r w:rsidR="008C257D" w:rsidRPr="000F7924">
        <w:fldChar w:fldCharType="end"/>
      </w:r>
      <w:r w:rsidR="008C257D" w:rsidRPr="000F7924">
        <w:fldChar w:fldCharType="separate"/>
      </w:r>
      <w:r w:rsidR="008C257D" w:rsidRPr="000F7924">
        <w:rPr>
          <w:noProof/>
        </w:rPr>
        <w:t>(</w:t>
      </w:r>
      <w:hyperlink w:anchor="_ENREF_20" w:tooltip="Burney, 2014 #44" w:history="1">
        <w:r w:rsidR="00E5312E" w:rsidRPr="000F7924">
          <w:rPr>
            <w:noProof/>
          </w:rPr>
          <w:t>Burney et al., 2014</w:t>
        </w:r>
      </w:hyperlink>
      <w:r w:rsidR="008C257D" w:rsidRPr="000F7924">
        <w:rPr>
          <w:noProof/>
        </w:rPr>
        <w:t>)</w:t>
      </w:r>
      <w:r w:rsidR="008C257D" w:rsidRPr="000F7924">
        <w:fldChar w:fldCharType="end"/>
      </w:r>
      <w:r w:rsidR="007C0620" w:rsidRPr="000F7924">
        <w:t>. There is limited information on the prevalence of tomato allergy in Australia. Tomato allergy appears to be relatively uncommon</w:t>
      </w:r>
      <w:r w:rsidRPr="000F7924">
        <w:t xml:space="preserve"> in Australia</w:t>
      </w:r>
      <w:r w:rsidR="007C0620" w:rsidRPr="000F7924">
        <w:t>, as it is not one of the top 10 food allergies, which account for approximately 90% of all food allergies</w:t>
      </w:r>
      <w:r w:rsidR="00A35F97" w:rsidRPr="000F7924">
        <w:t xml:space="preserve">, namely </w:t>
      </w:r>
      <w:r w:rsidR="00BC515D" w:rsidRPr="000F7924">
        <w:t xml:space="preserve">allergies to </w:t>
      </w:r>
      <w:r w:rsidR="007C0620" w:rsidRPr="000F7924">
        <w:t>wheat, peanuts, tree nuts, shellfish, eggs, milk, fish, soy, sesame</w:t>
      </w:r>
      <w:r w:rsidR="003B4AFF" w:rsidRPr="000F7924">
        <w:t xml:space="preserve"> and</w:t>
      </w:r>
      <w:r w:rsidR="007C0620" w:rsidRPr="000F7924">
        <w:t xml:space="preserve"> lupin</w:t>
      </w:r>
      <w:r w:rsidR="00A35F97" w:rsidRPr="000F7924">
        <w:t xml:space="preserve"> (</w:t>
      </w:r>
      <w:hyperlink r:id="rId24" w:history="1">
        <w:r w:rsidR="00A35F97" w:rsidRPr="000F7924">
          <w:rPr>
            <w:rStyle w:val="Hyperlink"/>
            <w:color w:val="auto"/>
          </w:rPr>
          <w:t>Australian Institute of Food Safety blog</w:t>
        </w:r>
      </w:hyperlink>
      <w:r w:rsidR="00A35F97" w:rsidRPr="000F7924">
        <w:t xml:space="preserve">, accessed </w:t>
      </w:r>
      <w:r w:rsidR="009D022E" w:rsidRPr="000F7924">
        <w:t>25 Ju</w:t>
      </w:r>
      <w:r w:rsidRPr="000F7924">
        <w:t>ne</w:t>
      </w:r>
      <w:r w:rsidR="009D022E" w:rsidRPr="000F7924">
        <w:t xml:space="preserve"> 2025)</w:t>
      </w:r>
      <w:r w:rsidR="007C0620" w:rsidRPr="000F7924">
        <w:t>.</w:t>
      </w:r>
    </w:p>
    <w:p w14:paraId="20362C04" w14:textId="1EB72906" w:rsidR="004B1F58" w:rsidRPr="000F7924" w:rsidRDefault="007C0620" w:rsidP="000206E5">
      <w:pPr>
        <w:pStyle w:val="RARMPparagraph"/>
      </w:pPr>
      <w:r w:rsidRPr="000F7924">
        <w:t>A group of tomato proteins known as Sola I are known to cause allergic reactions in some individuals. These include profilin Sola l 1, beta-fructofuranosidase Sola I 2, pathogenesis-related protein 10 (PR-10) Sola I 4, cyclophilin Sola I 5, and lipid transfer proteins Sola l 3, Sola l 6, and Sola l 7</w:t>
      </w:r>
      <w:r w:rsidR="00EC271C" w:rsidRPr="000F7924">
        <w:t xml:space="preserve"> (</w:t>
      </w:r>
      <w:hyperlink r:id="rId25" w:history="1">
        <w:r w:rsidR="001D6402" w:rsidRPr="000F7924">
          <w:rPr>
            <w:rStyle w:val="Hyperlink"/>
            <w:color w:val="auto"/>
          </w:rPr>
          <w:t xml:space="preserve">WHO/IUIS </w:t>
        </w:r>
        <w:r w:rsidR="00EC271C" w:rsidRPr="000F7924">
          <w:rPr>
            <w:rStyle w:val="Hyperlink"/>
            <w:color w:val="auto"/>
          </w:rPr>
          <w:t>Allergen Nomenclature database</w:t>
        </w:r>
      </w:hyperlink>
      <w:r w:rsidR="00EC271C" w:rsidRPr="000F7924">
        <w:t>, accessed 23 June 2025)</w:t>
      </w:r>
      <w:r w:rsidRPr="000F7924">
        <w:t>.</w:t>
      </w:r>
    </w:p>
    <w:p w14:paraId="643F46CA" w14:textId="7C5885BE" w:rsidR="004B1F58" w:rsidRPr="000F7924" w:rsidRDefault="007C0620" w:rsidP="000206E5">
      <w:pPr>
        <w:pStyle w:val="RARMPparagraph"/>
      </w:pPr>
      <w:r w:rsidRPr="000F7924">
        <w:t xml:space="preserve">Oral allergy syndrome, where people with allergies to grass or tree pollens also </w:t>
      </w:r>
      <w:r w:rsidR="00A4740F" w:rsidRPr="000F7924">
        <w:t xml:space="preserve">have a rapid reaction </w:t>
      </w:r>
      <w:r w:rsidR="00F32798" w:rsidRPr="000F7924">
        <w:t xml:space="preserve">in the </w:t>
      </w:r>
      <w:r w:rsidR="009A4A70" w:rsidRPr="000F7924">
        <w:t>lips, mouth, tongue and throat</w:t>
      </w:r>
      <w:r w:rsidR="00A4740F" w:rsidRPr="000F7924">
        <w:t xml:space="preserve"> to</w:t>
      </w:r>
      <w:r w:rsidRPr="000F7924">
        <w:t xml:space="preserve"> certain foods, is known </w:t>
      </w:r>
      <w:r w:rsidR="009A4A70" w:rsidRPr="000F7924">
        <w:t>to occur with tomatoes</w:t>
      </w:r>
      <w:r w:rsidR="00042C29" w:rsidRPr="000F7924">
        <w:t xml:space="preserve"> </w:t>
      </w:r>
      <w:r w:rsidR="008C257D" w:rsidRPr="000F7924">
        <w:fldChar w:fldCharType="begin"/>
      </w:r>
      <w:r w:rsidR="008C257D" w:rsidRPr="000F7924">
        <w:instrText xml:space="preserve"> ADDIN EN.CITE &lt;EndNote&gt;&lt;Cite&gt;&lt;Author&gt;Kondo&lt;/Author&gt;&lt;Year&gt;2009&lt;/Year&gt;&lt;RecNum&gt;47&lt;/RecNum&gt;&lt;DisplayText&gt;(Kondo and Urisu, 2009)&lt;/DisplayText&gt;&lt;record&gt;&lt;rec-number&gt;47&lt;/rec-number&gt;&lt;foreign-keys&gt;&lt;key app="EN" db-id="wz9x5s2ahfd99oe05ddpfs5zp2rwvtfs9xr9" timestamp="1752580086"&gt;47&lt;/key&gt;&lt;/foreign-keys&gt;&lt;ref-type name="Journal Article"&gt;17&lt;/ref-type&gt;&lt;contributors&gt;&lt;authors&gt;&lt;author&gt;Kondo, Y.&lt;/author&gt;&lt;author&gt;Urisu, A.&lt;/author&gt;&lt;/authors&gt;&lt;/contributors&gt;&lt;auth-address&gt;Department of Pediatrics, Fujita Health University, Aichi, Japan. ykondo@fujita-hu.ac.jp&lt;/auth-address&gt;&lt;titles&gt;&lt;title&gt;Oral allergy syndrome&lt;/title&gt;&lt;secondary-title&gt;Allergol Int&lt;/secondary-title&gt;&lt;/titles&gt;&lt;periodical&gt;&lt;full-title&gt;Allergol Int&lt;/full-title&gt;&lt;/periodical&gt;&lt;pages&gt;485-91&lt;/pages&gt;&lt;volume&gt;58&lt;/volume&gt;&lt;number&gt;4&lt;/number&gt;&lt;edition&gt;20091025&lt;/edition&gt;&lt;keywords&gt;&lt;keyword&gt;Allergens/immunology&lt;/keyword&gt;&lt;keyword&gt;Dermatitis, Atopic/complications/*diagnosis/immunology/physiopathology&lt;/keyword&gt;&lt;keyword&gt;Food&lt;/keyword&gt;&lt;keyword&gt;Food Hypersensitivity/complications/*diagnosis/immunology/physiopathology&lt;/keyword&gt;&lt;keyword&gt;Humans&lt;/keyword&gt;&lt;keyword&gt;Hypersensitivity, Immediate/complications/*diagnosis/immunology/physiopathology&lt;/keyword&gt;&lt;keyword&gt;Latex&lt;/keyword&gt;&lt;keyword&gt;Medical History Taking&lt;/keyword&gt;&lt;keyword&gt;*Molecular Mimicry&lt;/keyword&gt;&lt;keyword&gt;Mouth Mucosa/immunology&lt;/keyword&gt;&lt;keyword&gt;Pollen&lt;/keyword&gt;&lt;keyword&gt;Rhinitis, Allergic, Seasonal/complications/*diagnosis/immunology/physiopathology&lt;/keyword&gt;&lt;/keywords&gt;&lt;dates&gt;&lt;year&gt;2009&lt;/year&gt;&lt;pub-dates&gt;&lt;date&gt;Dec&lt;/date&gt;&lt;/pub-dates&gt;&lt;/dates&gt;&lt;isbn&gt;1440-1592 (Electronic)&amp;#xD;1323-8930 (Linking)&lt;/isbn&gt;&lt;accession-num&gt;19847095&lt;/accession-num&gt;&lt;urls&gt;&lt;related-urls&gt;&lt;url&gt;https://www.ncbi.nlm.nih.gov/pubmed/19847095&lt;/url&gt;&lt;/related-urls&gt;&lt;/urls&gt;&lt;electronic-resource-num&gt;10.2332/allergolint.09-RAI-0136&lt;/electronic-resource-num&gt;&lt;remote-database-name&gt;Medline&lt;/remote-database-name&gt;&lt;remote-database-provider&gt;NLM&lt;/remote-database-provider&gt;&lt;/record&gt;&lt;/Cite&gt;&lt;/EndNote&gt;</w:instrText>
      </w:r>
      <w:r w:rsidR="008C257D" w:rsidRPr="000F7924">
        <w:fldChar w:fldCharType="separate"/>
      </w:r>
      <w:r w:rsidR="008C257D" w:rsidRPr="000F7924">
        <w:rPr>
          <w:noProof/>
        </w:rPr>
        <w:t>(</w:t>
      </w:r>
      <w:hyperlink w:anchor="_ENREF_70" w:tooltip="Kondo, 2009 #47" w:history="1">
        <w:r w:rsidR="00E5312E" w:rsidRPr="000F7924">
          <w:rPr>
            <w:noProof/>
          </w:rPr>
          <w:t>Kondo and Urisu, 2009</w:t>
        </w:r>
      </w:hyperlink>
      <w:r w:rsidR="008C257D" w:rsidRPr="000F7924">
        <w:rPr>
          <w:noProof/>
        </w:rPr>
        <w:t>)</w:t>
      </w:r>
      <w:r w:rsidR="008C257D" w:rsidRPr="000F7924">
        <w:fldChar w:fldCharType="end"/>
      </w:r>
      <w:r w:rsidRPr="000F7924">
        <w:t xml:space="preserve">. For example, </w:t>
      </w:r>
      <w:r w:rsidR="009A4A70" w:rsidRPr="000F7924">
        <w:t xml:space="preserve">tomato </w:t>
      </w:r>
      <w:r w:rsidRPr="000F7924">
        <w:t>Sola I 4 is structurally homologous to major birch pollen allergen Bet v 1</w:t>
      </w:r>
      <w:r w:rsidR="00477163" w:rsidRPr="000F7924">
        <w:t xml:space="preserve"> </w:t>
      </w:r>
      <w:r w:rsidR="00D2687D" w:rsidRPr="000F7924">
        <w:fldChar w:fldCharType="begin">
          <w:fldData xml:space="preserve">PEVuZE5vdGU+PENpdGU+PEF1dGhvcj5XYW5nb3JzY2g8L0F1dGhvcj48WWVhcj4yMDE1PC9ZZWFy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==
</w:fldData>
        </w:fldChar>
      </w:r>
      <w:r w:rsidR="00D2687D" w:rsidRPr="000F7924">
        <w:instrText xml:space="preserve"> ADDIN EN.CITE </w:instrText>
      </w:r>
      <w:r w:rsidR="00D2687D" w:rsidRPr="000F7924">
        <w:fldChar w:fldCharType="begin">
          <w:fldData xml:space="preserve">PEVuZE5vdGU+PENpdGU+PEF1dGhvcj5XYW5nb3JzY2g8L0F1dGhvcj48WWVhcj4yMDE1PC9ZZWFy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==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167" w:tooltip="Wangorsch, 2015 #82" w:history="1">
        <w:r w:rsidR="00E5312E" w:rsidRPr="000F7924">
          <w:rPr>
            <w:noProof/>
          </w:rPr>
          <w:t>Wangorsch et al., 2015</w:t>
        </w:r>
      </w:hyperlink>
      <w:r w:rsidR="00D2687D" w:rsidRPr="000F7924">
        <w:rPr>
          <w:noProof/>
        </w:rPr>
        <w:t>)</w:t>
      </w:r>
      <w:r w:rsidR="00D2687D" w:rsidRPr="000F7924">
        <w:fldChar w:fldCharType="end"/>
      </w:r>
      <w:r w:rsidRPr="000F7924">
        <w:t xml:space="preserve">, as is </w:t>
      </w:r>
      <w:r w:rsidR="009A4A70" w:rsidRPr="000F7924">
        <w:t xml:space="preserve">tomato </w:t>
      </w:r>
      <w:r w:rsidRPr="000F7924">
        <w:t>Sola I 1 to birch pollen profilin Bet v 2</w:t>
      </w:r>
      <w:r w:rsidR="0017541B" w:rsidRPr="000F7924">
        <w:t xml:space="preserve"> </w:t>
      </w:r>
      <w:r w:rsidR="008C257D" w:rsidRPr="000F7924">
        <w:fldChar w:fldCharType="begin">
          <w:fldData xml:space="preserve">PEVuZE5vdGU+PENpdGU+PEF1dGhvcj5XZXN0cGhhbDwvQXV0aG9yPjxZZWFyPjIwMDQ8L1llYXI+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</w:fldData>
        </w:fldChar>
      </w:r>
      <w:r w:rsidR="008C257D" w:rsidRPr="000F7924">
        <w:instrText xml:space="preserve"> ADDIN EN.CITE </w:instrText>
      </w:r>
      <w:r w:rsidR="008C257D" w:rsidRPr="000F7924">
        <w:fldChar w:fldCharType="begin">
          <w:fldData xml:space="preserve">PEVuZE5vdGU+PENpdGU+PEF1dGhvcj5XZXN0cGhhbDwvQXV0aG9yPjxZZWFyPjIwMDQ8L1llYXI+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</w:fldData>
        </w:fldChar>
      </w:r>
      <w:r w:rsidR="008C257D" w:rsidRPr="000F7924">
        <w:instrText xml:space="preserve"> ADDIN EN.CITE.DATA </w:instrText>
      </w:r>
      <w:r w:rsidR="008C257D" w:rsidRPr="000F7924">
        <w:fldChar w:fldCharType="end"/>
      </w:r>
      <w:r w:rsidR="008C257D" w:rsidRPr="000F7924">
        <w:fldChar w:fldCharType="separate"/>
      </w:r>
      <w:r w:rsidR="008C257D" w:rsidRPr="000F7924">
        <w:rPr>
          <w:noProof/>
        </w:rPr>
        <w:t>(</w:t>
      </w:r>
      <w:hyperlink w:anchor="_ENREF_168" w:tooltip="Westphal, 2004 #45" w:history="1">
        <w:r w:rsidR="00E5312E" w:rsidRPr="000F7924">
          <w:rPr>
            <w:noProof/>
          </w:rPr>
          <w:t>Westphal et al., 2004</w:t>
        </w:r>
      </w:hyperlink>
      <w:r w:rsidR="008C257D" w:rsidRPr="000F7924">
        <w:rPr>
          <w:noProof/>
        </w:rPr>
        <w:t>)</w:t>
      </w:r>
      <w:r w:rsidR="008C257D" w:rsidRPr="000F7924">
        <w:fldChar w:fldCharType="end"/>
      </w:r>
      <w:r w:rsidRPr="000F7924">
        <w:t>.</w:t>
      </w:r>
      <w:r w:rsidR="009A4A70" w:rsidRPr="000F7924">
        <w:t xml:space="preserve"> </w:t>
      </w:r>
      <w:r w:rsidR="00F32798" w:rsidRPr="000F7924">
        <w:t>The Australasian Society of Clinical Immunology and Allergy recommends avoiding</w:t>
      </w:r>
      <w:r w:rsidR="00685663" w:rsidRPr="000F7924">
        <w:t xml:space="preserve"> oral allergy syndrome</w:t>
      </w:r>
      <w:r w:rsidR="00F32798" w:rsidRPr="000F7924">
        <w:t xml:space="preserve"> trigger foods in their raw, uncooked forms</w:t>
      </w:r>
      <w:r w:rsidR="00BE78C0" w:rsidRPr="000F7924">
        <w:t xml:space="preserve"> </w:t>
      </w:r>
      <w:r w:rsidR="008C257D" w:rsidRPr="000F7924">
        <w:fldChar w:fldCharType="begin"/>
      </w:r>
      <w:r w:rsidR="008C257D" w:rsidRPr="000F7924">
        <w:instrText xml:space="preserve"> ADDIN EN.CITE &lt;EndNote&gt;&lt;Cite&gt;&lt;Author&gt;ASCIA&lt;/Author&gt;&lt;Year&gt;2024&lt;/Year&gt;&lt;RecNum&gt;48&lt;/RecNum&gt;&lt;DisplayText&gt;(ASCIA, 2024)&lt;/DisplayText&gt;&lt;record&gt;&lt;rec-number&gt;48&lt;/rec-number&gt;&lt;foreign-keys&gt;&lt;key app="EN" db-id="wz9x5s2ahfd99oe05ddpfs5zp2rwvtfs9xr9" timestamp="1752580208"&gt;48&lt;/key&gt;&lt;/foreign-keys&gt;&lt;ref-type name="Report"&gt;27&lt;/ref-type&gt;&lt;contributors&gt;&lt;authors&gt;&lt;author&gt;ASCIA,&lt;/author&gt;&lt;/authors&gt;&lt;/contributors&gt;&lt;titles&gt;&lt;title&gt;Oral Allergy Syndrome - Frequently Asked Questions&lt;/title&gt;&lt;/titles&gt;&lt;dates&gt;&lt;year&gt;2024&lt;/year&gt;&lt;/dates&gt;&lt;publisher&gt;Australasian Society of Clinical Immunology and Allergy&lt;/publisher&gt;&lt;urls&gt;&lt;/urls&gt;&lt;/record&gt;&lt;/Cite&gt;&lt;/EndNote&gt;</w:instrText>
      </w:r>
      <w:r w:rsidR="008C257D" w:rsidRPr="000F7924">
        <w:fldChar w:fldCharType="separate"/>
      </w:r>
      <w:r w:rsidR="008C257D" w:rsidRPr="000F7924">
        <w:rPr>
          <w:noProof/>
        </w:rPr>
        <w:t>(</w:t>
      </w:r>
      <w:hyperlink w:anchor="_ENREF_8" w:tooltip="ASCIA, 2024 #48" w:history="1">
        <w:r w:rsidR="00E5312E" w:rsidRPr="000F7924">
          <w:rPr>
            <w:noProof/>
          </w:rPr>
          <w:t>ASCIA, 2024</w:t>
        </w:r>
      </w:hyperlink>
      <w:r w:rsidR="008C257D" w:rsidRPr="000F7924">
        <w:rPr>
          <w:noProof/>
        </w:rPr>
        <w:t>)</w:t>
      </w:r>
      <w:r w:rsidR="008C257D" w:rsidRPr="000F7924">
        <w:fldChar w:fldCharType="end"/>
      </w:r>
      <w:r w:rsidR="00F32798" w:rsidRPr="000F7924">
        <w:t>. Processing tomatoes may destroy the proteins that are responsible for oral allergy syndrome, although some of these proteins are resistant to processing</w:t>
      </w:r>
      <w:r w:rsidR="008C257D" w:rsidRPr="000F7924">
        <w:t xml:space="preserve"> </w:t>
      </w:r>
      <w:r w:rsidR="008C257D" w:rsidRPr="000F7924">
        <w:fldChar w:fldCharType="begin">
          <w:fldData xml:space="preserve">PEVuZE5vdGU+PENpdGU+PEF1dGhvcj5XbG9kYXJjenlrPC9BdXRob3I+PFllYXI+MjAyMjwvWWVh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</w:fldData>
        </w:fldChar>
      </w:r>
      <w:r w:rsidR="008C257D" w:rsidRPr="000F7924">
        <w:instrText xml:space="preserve"> ADDIN EN.CITE </w:instrText>
      </w:r>
      <w:r w:rsidR="008C257D" w:rsidRPr="000F7924">
        <w:fldChar w:fldCharType="begin">
          <w:fldData xml:space="preserve">PEVuZE5vdGU+PENpdGU+PEF1dGhvcj5XbG9kYXJjenlrPC9BdXRob3I+PFllYXI+MjAyMjwvWWVh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</w:fldData>
        </w:fldChar>
      </w:r>
      <w:r w:rsidR="008C257D" w:rsidRPr="000F7924">
        <w:instrText xml:space="preserve"> ADDIN EN.CITE.DATA </w:instrText>
      </w:r>
      <w:r w:rsidR="008C257D" w:rsidRPr="000F7924">
        <w:fldChar w:fldCharType="end"/>
      </w:r>
      <w:r w:rsidR="008C257D" w:rsidRPr="000F7924">
        <w:fldChar w:fldCharType="separate"/>
      </w:r>
      <w:r w:rsidR="008C257D" w:rsidRPr="000F7924">
        <w:rPr>
          <w:noProof/>
        </w:rPr>
        <w:t>(</w:t>
      </w:r>
      <w:hyperlink w:anchor="_ENREF_170" w:tooltip="Wlodarczyk, 2022 #46" w:history="1">
        <w:r w:rsidR="00E5312E" w:rsidRPr="000F7924">
          <w:rPr>
            <w:noProof/>
          </w:rPr>
          <w:t>reviewed in Wlodarczyk et al., 2022</w:t>
        </w:r>
      </w:hyperlink>
      <w:r w:rsidR="008C257D" w:rsidRPr="000F7924">
        <w:rPr>
          <w:noProof/>
        </w:rPr>
        <w:t>)</w:t>
      </w:r>
      <w:r w:rsidR="008C257D" w:rsidRPr="000F7924">
        <w:fldChar w:fldCharType="end"/>
      </w:r>
      <w:r w:rsidR="00F32798" w:rsidRPr="000F7924">
        <w:t>.</w:t>
      </w:r>
    </w:p>
    <w:p w14:paraId="5B4F642E" w14:textId="564136AA" w:rsidR="00F32798" w:rsidRPr="000F7924" w:rsidRDefault="000206E5" w:rsidP="00F32798">
      <w:pPr>
        <w:pStyle w:val="RARMPparagraph"/>
      </w:pPr>
      <w:r w:rsidRPr="000F7924">
        <w:t xml:space="preserve">“True” tomato allergy, i.e. not coming from a pollen cross reaction, is relatively rare. In a European allergy </w:t>
      </w:r>
      <w:r w:rsidR="004B1F58" w:rsidRPr="000F7924">
        <w:t>study,</w:t>
      </w:r>
      <w:r w:rsidRPr="000F7924">
        <w:t xml:space="preserve"> it was estimated </w:t>
      </w:r>
      <w:r w:rsidR="004B1F58" w:rsidRPr="000F7924">
        <w:t xml:space="preserve">that true tomato allergy occurs in 0.52% of the population </w:t>
      </w:r>
      <w:r w:rsidR="008C257D" w:rsidRPr="000F7924">
        <w:fldChar w:fldCharType="begin">
          <w:fldData xml:space="preserve">PEVuZE5vdGU+PENpdGU+PEF1dGhvcj5CdXJuZXk8L0F1dGhvcj48WWVhcj4yMDE0PC9ZZWFyPjxS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==
</w:fldData>
        </w:fldChar>
      </w:r>
      <w:r w:rsidR="008C257D" w:rsidRPr="000F7924">
        <w:instrText xml:space="preserve"> ADDIN EN.CITE </w:instrText>
      </w:r>
      <w:r w:rsidR="008C257D" w:rsidRPr="000F7924">
        <w:fldChar w:fldCharType="begin">
          <w:fldData xml:space="preserve">PEVuZE5vdGU+PENpdGU+PEF1dGhvcj5CdXJuZXk8L0F1dGhvcj48WWVhcj4yMDE0PC9ZZWFyPjxS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==
</w:fldData>
        </w:fldChar>
      </w:r>
      <w:r w:rsidR="008C257D" w:rsidRPr="000F7924">
        <w:instrText xml:space="preserve"> ADDIN EN.CITE.DATA </w:instrText>
      </w:r>
      <w:r w:rsidR="008C257D" w:rsidRPr="000F7924">
        <w:fldChar w:fldCharType="end"/>
      </w:r>
      <w:r w:rsidR="008C257D" w:rsidRPr="000F7924">
        <w:fldChar w:fldCharType="separate"/>
      </w:r>
      <w:r w:rsidR="008C257D" w:rsidRPr="000F7924">
        <w:rPr>
          <w:noProof/>
        </w:rPr>
        <w:t>(</w:t>
      </w:r>
      <w:hyperlink w:anchor="_ENREF_20" w:tooltip="Burney, 2014 #44" w:history="1">
        <w:r w:rsidR="00E5312E" w:rsidRPr="000F7924">
          <w:rPr>
            <w:noProof/>
          </w:rPr>
          <w:t>Burney et al., 2014</w:t>
        </w:r>
      </w:hyperlink>
      <w:r w:rsidR="008C257D" w:rsidRPr="000F7924">
        <w:rPr>
          <w:noProof/>
        </w:rPr>
        <w:t>)</w:t>
      </w:r>
      <w:r w:rsidR="008C257D" w:rsidRPr="000F7924">
        <w:fldChar w:fldCharType="end"/>
      </w:r>
      <w:r w:rsidR="004B1F58" w:rsidRPr="000F7924">
        <w:t>.</w:t>
      </w:r>
    </w:p>
    <w:p w14:paraId="24AE02B8" w14:textId="506D8C83" w:rsidR="00446486" w:rsidRPr="000F7924" w:rsidRDefault="00446486" w:rsidP="008945D2">
      <w:pPr>
        <w:pStyle w:val="RARMPparagraph"/>
      </w:pPr>
      <w:r w:rsidRPr="000F7924">
        <w:t>Allergen levels have been shown to vary dependent on the tomato cultivar. Across 23 different tomato varieties Sola I 4 levels ranged from 0.24 and 1.71 μg/g fresh weight tomato fruit, a more than 7</w:t>
      </w:r>
      <w:r w:rsidR="003B4AFF" w:rsidRPr="000F7924">
        <w:noBreakHyphen/>
      </w:r>
      <w:r w:rsidRPr="000F7924">
        <w:t>fold difference</w:t>
      </w:r>
      <w:r w:rsidR="002F577E" w:rsidRPr="000F7924">
        <w:t xml:space="preserve"> </w:t>
      </w:r>
      <w:r w:rsidR="008C257D" w:rsidRPr="000F7924">
        <w:fldChar w:fldCharType="begin">
          <w:fldData xml:space="preserve">PEVuZE5vdGU+PENpdGU+PEF1dGhvcj5LdXJ6ZTwvQXV0aG9yPjxZZWFyPjIwMTg8L1llYXI+PFJl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</w:fldData>
        </w:fldChar>
      </w:r>
      <w:r w:rsidR="008C257D" w:rsidRPr="000F7924">
        <w:instrText xml:space="preserve"> ADDIN EN.CITE </w:instrText>
      </w:r>
      <w:r w:rsidR="008C257D" w:rsidRPr="000F7924">
        <w:fldChar w:fldCharType="begin">
          <w:fldData xml:space="preserve">PEVuZE5vdGU+PENpdGU+PEF1dGhvcj5LdXJ6ZTwvQXV0aG9yPjxZZWFyPjIwMTg8L1llYXI+PFJl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</w:fldData>
        </w:fldChar>
      </w:r>
      <w:r w:rsidR="008C257D" w:rsidRPr="000F7924">
        <w:instrText xml:space="preserve"> ADDIN EN.CITE.DATA </w:instrText>
      </w:r>
      <w:r w:rsidR="008C257D" w:rsidRPr="000F7924">
        <w:fldChar w:fldCharType="end"/>
      </w:r>
      <w:r w:rsidR="008C257D" w:rsidRPr="000F7924">
        <w:fldChar w:fldCharType="separate"/>
      </w:r>
      <w:r w:rsidR="008C257D" w:rsidRPr="000F7924">
        <w:rPr>
          <w:noProof/>
        </w:rPr>
        <w:t>(</w:t>
      </w:r>
      <w:hyperlink w:anchor="_ENREF_74" w:tooltip="Kurze, 2018 #49" w:history="1">
        <w:r w:rsidR="00E5312E" w:rsidRPr="000F7924">
          <w:rPr>
            <w:noProof/>
          </w:rPr>
          <w:t>Kurze et al., 2018</w:t>
        </w:r>
      </w:hyperlink>
      <w:r w:rsidR="008C257D" w:rsidRPr="000F7924">
        <w:rPr>
          <w:noProof/>
        </w:rPr>
        <w:t>)</w:t>
      </w:r>
      <w:r w:rsidR="008C257D" w:rsidRPr="000F7924">
        <w:fldChar w:fldCharType="end"/>
      </w:r>
      <w:r w:rsidRPr="000F7924">
        <w:t>. This same study also noted differences in Sol I 4 levels when comparing processing techniques and seasonal differences across years.</w:t>
      </w:r>
    </w:p>
    <w:p w14:paraId="2E37F5E5" w14:textId="43B5DB2F" w:rsidR="001441A4" w:rsidRPr="000F7924" w:rsidRDefault="00EC26D5" w:rsidP="008945D2">
      <w:pPr>
        <w:pStyle w:val="RARMPparagraph"/>
      </w:pPr>
      <w:r w:rsidRPr="000F7924">
        <w:t xml:space="preserve">There is limited literature on allergenicity of the </w:t>
      </w:r>
      <w:r w:rsidR="00BC515D" w:rsidRPr="000F7924">
        <w:t xml:space="preserve">vegetative tissue of the </w:t>
      </w:r>
      <w:r w:rsidRPr="000F7924">
        <w:t>tomato plant. Some limited case</w:t>
      </w:r>
      <w:r w:rsidR="00740968" w:rsidRPr="000F7924">
        <w:t>s</w:t>
      </w:r>
      <w:r w:rsidRPr="000F7924">
        <w:t xml:space="preserve"> of contact dermatitis have been reported in people exposed to tomato plants or tomato plant extract</w:t>
      </w:r>
      <w:r w:rsidR="00740968" w:rsidRPr="000F7924">
        <w:t xml:space="preserve"> </w:t>
      </w:r>
      <w:r w:rsidR="00350D35" w:rsidRPr="000F7924">
        <w:fldChar w:fldCharType="begin">
          <w:fldData xml:space="preserve">PEVuZE5vdGU+PENpdGU+PEF1dGhvcj5QYXVsc2VuPC9BdXRob3I+PFllYXI+MjAxMjwvWWVhcj48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</w:fldData>
        </w:fldChar>
      </w:r>
      <w:r w:rsidR="00350D35" w:rsidRPr="000F7924">
        <w:instrText xml:space="preserve"> ADDIN EN.CITE </w:instrText>
      </w:r>
      <w:r w:rsidR="00350D35" w:rsidRPr="000F7924">
        <w:fldChar w:fldCharType="begin">
          <w:fldData xml:space="preserve">PEVuZE5vdGU+PENpdGU+PEF1dGhvcj5QYXVsc2VuPC9BdXRob3I+PFllYXI+MjAxMjwvWWVhcj48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13" w:tooltip="Paulsen, 2012 #104" w:history="1">
        <w:r w:rsidR="00E5312E" w:rsidRPr="000F7924">
          <w:rPr>
            <w:noProof/>
          </w:rPr>
          <w:t>Paulsen et al., 2012</w:t>
        </w:r>
      </w:hyperlink>
      <w:r w:rsidR="00350D35" w:rsidRPr="000F7924">
        <w:rPr>
          <w:noProof/>
        </w:rPr>
        <w:t>)</w:t>
      </w:r>
      <w:r w:rsidR="00350D35" w:rsidRPr="000F7924">
        <w:fldChar w:fldCharType="end"/>
      </w:r>
      <w:r w:rsidRPr="000F7924">
        <w:t>.</w:t>
      </w:r>
    </w:p>
    <w:p w14:paraId="366A261C" w14:textId="6BD7FC56" w:rsidR="00C61E87" w:rsidRPr="000F7924" w:rsidRDefault="00DF024B" w:rsidP="008E3904">
      <w:pPr>
        <w:pStyle w:val="Sectionheading2"/>
      </w:pPr>
      <w:bookmarkStart w:id="34" w:name="_Ref206154545"/>
      <w:bookmarkStart w:id="35" w:name="_Ref206154552"/>
      <w:bookmarkStart w:id="36" w:name="_Ref206154709"/>
      <w:bookmarkStart w:id="37" w:name="_Toc219110431"/>
      <w:r w:rsidRPr="000F7924">
        <w:t>Weed risk potential for tomato plan</w:t>
      </w:r>
      <w:r w:rsidR="00C61E87" w:rsidRPr="000F7924">
        <w:t>ts outside cultivation</w:t>
      </w:r>
      <w:bookmarkEnd w:id="34"/>
      <w:bookmarkEnd w:id="35"/>
      <w:bookmarkEnd w:id="36"/>
      <w:bookmarkEnd w:id="37"/>
    </w:p>
    <w:p w14:paraId="262E3B4E" w14:textId="35AB75D6" w:rsidR="00C61E87" w:rsidRPr="000F7924" w:rsidRDefault="0087511E" w:rsidP="00190199">
      <w:pPr>
        <w:pStyle w:val="RARMPparagraph"/>
      </w:pPr>
      <w:r w:rsidRPr="000F7924">
        <w:t>Tomato is not recognised as a weed in Australia (</w:t>
      </w:r>
      <w:hyperlink r:id="rId26" w:history="1">
        <w:r w:rsidRPr="000F7924">
          <w:rPr>
            <w:rStyle w:val="Hyperlink"/>
            <w:color w:val="auto"/>
          </w:rPr>
          <w:t>Weeds Australia</w:t>
        </w:r>
      </w:hyperlink>
      <w:r w:rsidRPr="000F7924">
        <w:t xml:space="preserve">, accessed </w:t>
      </w:r>
      <w:r w:rsidR="00230D9D" w:rsidRPr="000F7924">
        <w:t>3 July 2025).</w:t>
      </w:r>
    </w:p>
    <w:p w14:paraId="6479CE38" w14:textId="1C148B6F" w:rsidR="00DE4370" w:rsidRPr="000F7924" w:rsidRDefault="00DE4370" w:rsidP="0094464D">
      <w:pPr>
        <w:pStyle w:val="RARMPparagraph"/>
      </w:pPr>
      <w:r w:rsidRPr="000F7924">
        <w:t xml:space="preserve">Tomatoes are sensitive to extremes </w:t>
      </w:r>
      <w:r w:rsidR="00162B12" w:rsidRPr="000F7924">
        <w:t>in</w:t>
      </w:r>
      <w:r w:rsidRPr="000F7924">
        <w:t xml:space="preserve"> abiotic conditions, including temperature and moisture (discussed further in Section </w:t>
      </w:r>
      <w:r w:rsidR="00E012AE">
        <w:fldChar w:fldCharType="begin"/>
      </w:r>
      <w:r w:rsidR="00E012AE">
        <w:instrText xml:space="preserve"> REF _Ref206153304 \r \h </w:instrText>
      </w:r>
      <w:r w:rsidR="00E012AE">
        <w:fldChar w:fldCharType="separate"/>
      </w:r>
      <w:r w:rsidR="00BC38E3">
        <w:t>5.1</w:t>
      </w:r>
      <w:r w:rsidR="00E012AE">
        <w:fldChar w:fldCharType="end"/>
      </w:r>
      <w:r w:rsidRPr="000F7924">
        <w:t xml:space="preserve">) and susceptible to a variety of fungal, viral and bacterial diseases (discussed further in Section </w:t>
      </w:r>
      <w:r w:rsidR="00E012AE">
        <w:fldChar w:fldCharType="begin"/>
      </w:r>
      <w:r w:rsidR="00E012AE">
        <w:instrText xml:space="preserve"> REF _Ref169696270 \r \h </w:instrText>
      </w:r>
      <w:r w:rsidR="00E012AE">
        <w:fldChar w:fldCharType="separate"/>
      </w:r>
      <w:r w:rsidR="00BC38E3">
        <w:t>5.2</w:t>
      </w:r>
      <w:r w:rsidR="00E012AE">
        <w:fldChar w:fldCharType="end"/>
      </w:r>
      <w:r w:rsidRPr="000F7924">
        <w:t>).</w:t>
      </w:r>
    </w:p>
    <w:p w14:paraId="4D85F1AC" w14:textId="1810C93F" w:rsidR="007F3BD5" w:rsidRPr="000F7924" w:rsidRDefault="007F3BD5" w:rsidP="0094464D">
      <w:pPr>
        <w:pStyle w:val="RARMPparagraph"/>
      </w:pPr>
      <w:r w:rsidRPr="000F7924">
        <w:t>Tomatoes are heavy feeders that require high levels of nutrients for good growth, flowering and fruiting, including nitrogen, potassium, magnesium and calcium</w:t>
      </w:r>
      <w:r w:rsidR="0086426B" w:rsidRPr="000F7924">
        <w:t xml:space="preserve"> </w:t>
      </w:r>
      <w:r w:rsidR="0057484D" w:rsidRPr="000F7924">
        <w:fldChar w:fldCharType="begin"/>
      </w:r>
      <w:r w:rsidR="0057484D" w:rsidRPr="000F7924">
        <w:instrText xml:space="preserve"> ADDIN EN.CITE &lt;EndNote&gt;&lt;Cite&gt;&lt;Author&gt;Sainju&lt;/Author&gt;&lt;Year&gt;2003&lt;/Year&gt;&lt;RecNum&gt;157&lt;/RecNum&gt;&lt;DisplayText&gt;(Sainju et al., 2003)&lt;/DisplayText&gt;&lt;record&gt;&lt;rec-number&gt;157&lt;/rec-number&gt;&lt;foreign-keys&gt;&lt;key app="EN" db-id="wz9x5s2ahfd99oe05ddpfs5zp2rwvtfs9xr9" timestamp="1754296428"&gt;157&lt;/key&gt;&lt;/foreign-keys&gt;&lt;ref-type name="Generic"&gt;13&lt;/ref-type&gt;&lt;contributors&gt;&lt;authors&gt;&lt;author&gt;Sainju, U. M.&lt;/author&gt;&lt;author&gt;Dris, R.&lt;/author&gt;&lt;author&gt;Singh, B.&lt;/author&gt;&lt;/authors&gt;&lt;/contributors&gt;&lt;titles&gt;&lt;title&gt;Mineral nutrition of tomato&lt;/title&gt;&lt;/titles&gt;&lt;volume&gt;v.1(2):176-183&lt;/volume&gt;&lt;keywords&gt;&lt;keyword&gt;TOMATOES&lt;/keyword&gt;&lt;keyword&gt;MINERALS&lt;/keyword&gt;&lt;keyword&gt;NUTRIENT UPTAKE&lt;/keyword&gt;&lt;keyword&gt;FERTILIZATION&lt;/keyword&gt;&lt;/keywords&gt;&lt;dates&gt;&lt;year&gt;2003&lt;/year&gt;&lt;pub-dates&gt;&lt;date&gt;2003&lt;/date&gt;&lt;/pub-dates&gt;&lt;/dates&gt;&lt;call-num&gt;E01983&lt;/call-num&gt;&lt;urls&gt;&lt;related-urls&gt;&lt;url&gt;http://worldveg.tind.io/record/37623/files/e01983.pdf&lt;/url&gt;&lt;/related-urls&gt;&lt;/urls&gt;&lt;language&gt;eng&lt;/language&gt;&lt;/record&gt;&lt;/Cite&gt;&lt;/EndNote&gt;</w:instrText>
      </w:r>
      <w:r w:rsidR="0057484D" w:rsidRPr="000F7924">
        <w:fldChar w:fldCharType="separate"/>
      </w:r>
      <w:r w:rsidR="0057484D" w:rsidRPr="000F7924">
        <w:rPr>
          <w:noProof/>
        </w:rPr>
        <w:t>(</w:t>
      </w:r>
      <w:hyperlink w:anchor="_ENREF_125" w:tooltip="Sainju, 2003 #157" w:history="1">
        <w:r w:rsidR="00E5312E" w:rsidRPr="000F7924">
          <w:rPr>
            <w:noProof/>
          </w:rPr>
          <w:t>Sainju et al., 2003</w:t>
        </w:r>
      </w:hyperlink>
      <w:r w:rsidR="0057484D" w:rsidRPr="000F7924">
        <w:rPr>
          <w:noProof/>
        </w:rPr>
        <w:t>)</w:t>
      </w:r>
      <w:r w:rsidR="0057484D" w:rsidRPr="000F7924">
        <w:fldChar w:fldCharType="end"/>
      </w:r>
      <w:r w:rsidR="0086426B" w:rsidRPr="000F7924">
        <w:t xml:space="preserve">. Competition for nutrients is one of the reasons that tomatoes are poor competitors with agricultural weeds, particularly during the early stages of tomato growth </w:t>
      </w:r>
      <w:r w:rsidR="0057484D" w:rsidRPr="000F7924">
        <w:fldChar w:fldCharType="begin"/>
      </w:r>
      <w:r w:rsidR="0057484D" w:rsidRPr="000F7924">
        <w:instrText xml:space="preserve"> ADDIN EN.CITE &lt;EndNote&gt;&lt;Cite&gt;&lt;Author&gt;Laude&lt;/Author&gt;&lt;Year&gt;2023&lt;/Year&gt;&lt;RecNum&gt;158&lt;/RecNum&gt;&lt;DisplayText&gt;(Laude, 2023)&lt;/DisplayText&gt;&lt;record&gt;&lt;rec-number&gt;158&lt;/rec-number&gt;&lt;foreign-keys&gt;&lt;key app="EN" db-id="wz9x5s2ahfd99oe05ddpfs5zp2rwvtfs9xr9" timestamp="1754296926"&gt;158&lt;/key&gt;&lt;/foreign-keys&gt;&lt;ref-type name="Journal Article"&gt;17&lt;/ref-type&gt;&lt;contributors&gt;&lt;authors&gt;&lt;author&gt;Laude, S.&lt;/author&gt;&lt;/authors&gt;&lt;/contributors&gt;&lt;titles&gt;&lt;title&gt;Competitiveness of tomato (Lycopersicon esculentum Mill.) with weeds at various nitrogen doses and weed free periods&lt;/title&gt;&lt;secondary-title&gt;IOP Conference Series: Earth and Environmental Science&lt;/secondary-title&gt;&lt;/titles&gt;&lt;periodical&gt;&lt;full-title&gt;IOP Conference Series: Earth and Environmental Science&lt;/full-title&gt;&lt;/periodical&gt;&lt;pages&gt;012030&lt;/pages&gt;&lt;volume&gt;1253&lt;/volume&gt;&lt;number&gt;1&lt;/number&gt;&lt;dates&gt;&lt;year&gt;2023&lt;/year&gt;&lt;pub-dates&gt;&lt;date&gt;2023/10/01&lt;/date&gt;&lt;/pub-dates&gt;&lt;/dates&gt;&lt;publisher&gt;IOP Publishing&lt;/publisher&gt;&lt;isbn&gt;1755-1315&amp;#xD;1755-1307&lt;/isbn&gt;&lt;urls&gt;&lt;related-urls&gt;&lt;url&gt;https://dx.doi.org/10.1088/1755-1315/1253/1/012030&lt;/url&gt;&lt;/related-urls&gt;&lt;/urls&gt;&lt;electronic-resource-num&gt;10.1088/1755-1315/1253/1/012030&lt;/electronic-resource-num&gt;&lt;/record&gt;&lt;/Cite&gt;&lt;/EndNote&gt;</w:instrText>
      </w:r>
      <w:r w:rsidR="0057484D" w:rsidRPr="000F7924">
        <w:fldChar w:fldCharType="separate"/>
      </w:r>
      <w:r w:rsidR="0057484D" w:rsidRPr="000F7924">
        <w:rPr>
          <w:noProof/>
        </w:rPr>
        <w:t>(</w:t>
      </w:r>
      <w:hyperlink w:anchor="_ENREF_75" w:tooltip="Laude, 2023 #158" w:history="1">
        <w:r w:rsidR="00E5312E" w:rsidRPr="000F7924">
          <w:rPr>
            <w:noProof/>
          </w:rPr>
          <w:t>Laude, 2023</w:t>
        </w:r>
      </w:hyperlink>
      <w:r w:rsidR="0057484D" w:rsidRPr="000F7924">
        <w:rPr>
          <w:noProof/>
        </w:rPr>
        <w:t>)</w:t>
      </w:r>
      <w:r w:rsidR="0057484D" w:rsidRPr="000F7924">
        <w:fldChar w:fldCharType="end"/>
      </w:r>
      <w:r w:rsidR="0086426B" w:rsidRPr="000F7924">
        <w:t>.</w:t>
      </w:r>
    </w:p>
    <w:p w14:paraId="5FF01575" w14:textId="0EFB98DA" w:rsidR="00C61E87" w:rsidRPr="000F7924" w:rsidRDefault="00CF188F" w:rsidP="0094464D">
      <w:pPr>
        <w:pStyle w:val="RARMPparagraph"/>
      </w:pPr>
      <w:r w:rsidRPr="000F7924">
        <w:t xml:space="preserve">Tomatoes are </w:t>
      </w:r>
      <w:r w:rsidR="00560D08" w:rsidRPr="000F7924">
        <w:t>considered to be herbicide</w:t>
      </w:r>
      <w:r w:rsidR="00CE56EC" w:rsidRPr="000F7924">
        <w:t>-</w:t>
      </w:r>
      <w:r w:rsidR="00560D08" w:rsidRPr="000F7924">
        <w:t>sen</w:t>
      </w:r>
      <w:r w:rsidR="00221557" w:rsidRPr="000F7924">
        <w:t xml:space="preserve">sitive plants, </w:t>
      </w:r>
      <w:r w:rsidR="00F23A6A" w:rsidRPr="000F7924">
        <w:t xml:space="preserve">including </w:t>
      </w:r>
      <w:r w:rsidR="00221557" w:rsidRPr="000F7924">
        <w:t xml:space="preserve">to </w:t>
      </w:r>
      <w:r w:rsidR="00F23A6A" w:rsidRPr="000F7924">
        <w:t>2,4-D, dicamba, glyphosate, saflufenacil, oxyfluorfen, and isoxaflutole</w:t>
      </w:r>
      <w:r w:rsidR="00C96450" w:rsidRPr="000F7924">
        <w:t xml:space="preserve">, particularly from herbicide drift </w:t>
      </w:r>
      <w:r w:rsidR="00560D08" w:rsidRPr="000F7924">
        <w:t>(Medeiros et al 2023)</w:t>
      </w:r>
      <w:r w:rsidR="00C96450" w:rsidRPr="000F7924">
        <w:t>.</w:t>
      </w:r>
    </w:p>
    <w:p w14:paraId="2F942B73" w14:textId="50233DD9" w:rsidR="00DF114B" w:rsidRPr="000F7924" w:rsidRDefault="006E1A75" w:rsidP="0094464D">
      <w:pPr>
        <w:pStyle w:val="RARMPparagraph"/>
      </w:pPr>
      <w:r w:rsidRPr="000F7924">
        <w:t xml:space="preserve">Tomato seeds are not expected to survive </w:t>
      </w:r>
      <w:r w:rsidR="007A696F" w:rsidRPr="000F7924">
        <w:t>the</w:t>
      </w:r>
      <w:r w:rsidRPr="000F7924">
        <w:t xml:space="preserve"> </w:t>
      </w:r>
      <w:r w:rsidR="00BE31B3" w:rsidRPr="000F7924">
        <w:t xml:space="preserve">commercial </w:t>
      </w:r>
      <w:r w:rsidRPr="000F7924">
        <w:t xml:space="preserve">composting </w:t>
      </w:r>
      <w:r w:rsidR="007A696F" w:rsidRPr="000F7924">
        <w:t>process</w:t>
      </w:r>
      <w:r w:rsidR="006372F4" w:rsidRPr="000F7924">
        <w:t>. In</w:t>
      </w:r>
      <w:r w:rsidR="006C43CE" w:rsidRPr="000F7924">
        <w:t xml:space="preserve"> a laboratory experiment</w:t>
      </w:r>
      <w:r w:rsidR="007F7A1C" w:rsidRPr="000F7924">
        <w:t xml:space="preserve">, </w:t>
      </w:r>
      <w:r w:rsidR="00BE31B3" w:rsidRPr="000F7924">
        <w:t xml:space="preserve">commercial </w:t>
      </w:r>
      <w:r w:rsidR="00E007AB" w:rsidRPr="000F7924">
        <w:t xml:space="preserve">composting was simulated by adding </w:t>
      </w:r>
      <w:r w:rsidR="007F7A1C" w:rsidRPr="000F7924">
        <w:t>tomato seeds to</w:t>
      </w:r>
      <w:r w:rsidR="00413599" w:rsidRPr="000F7924">
        <w:t xml:space="preserve"> a fermenter system primed with pre-digested organic waste</w:t>
      </w:r>
      <w:r w:rsidR="004D2DA7" w:rsidRPr="000F7924">
        <w:t xml:space="preserve"> </w:t>
      </w:r>
      <w:r w:rsidR="00350D35" w:rsidRPr="000F7924">
        <w:fldChar w:fldCharType="begin"/>
      </w:r>
      <w:r w:rsidR="00350D35" w:rsidRPr="000F7924">
        <w:instrText xml:space="preserve"> ADDIN EN.CITE &lt;EndNote&gt;&lt;Cite&gt;&lt;Author&gt;Ryckeboer&lt;/Author&gt;&lt;Year&gt;2002&lt;/Year&gt;&lt;RecNum&gt;93&lt;/RecNum&gt;&lt;DisplayText&gt;(Ryckeboer et al., 2002)&lt;/DisplayText&gt;&lt;record&gt;&lt;rec-number&gt;93&lt;/rec-number&gt;&lt;foreign-keys&gt;&lt;key app="EN" db-id="wz9x5s2ahfd99oe05ddpfs5zp2rwvtfs9xr9" timestamp="1752763901"&gt;93&lt;/key&gt;&lt;/foreign-keys&gt;&lt;ref-type name="Journal Article"&gt;17&lt;/ref-type&gt;&lt;contributors&gt;&lt;authors&gt;&lt;author&gt;Ryckeboer, Jaak&lt;/author&gt;&lt;author&gt;Cops, Stef&lt;/author&gt;&lt;author&gt;Coosemans, Jozef&lt;/author&gt;&lt;/authors&gt;&lt;/contributors&gt;&lt;titles&gt;&lt;title&gt;The Fate of Plant Pathogens and Seeds During Anaerobic Digestion and Aerobic Composting of Source Separated Household Wastes&lt;/title&gt;&lt;secondary-title&gt;Compost Science &amp;amp; Utilization&lt;/secondary-title&gt;&lt;/titles&gt;&lt;periodical&gt;&lt;full-title&gt;Compost Science &amp;amp; Utilization&lt;/full-title&gt;&lt;/periodical&gt;&lt;pages&gt;204-216&lt;/pages&gt;&lt;volume&gt;10&lt;/volume&gt;&lt;number&gt;3&lt;/number&gt;&lt;dates&gt;&lt;year&gt;2002&lt;/year&gt;&lt;pub-dates&gt;&lt;date&gt;2002/06/01&lt;/date&gt;&lt;/pub-dates&gt;&lt;/dates&gt;&lt;publisher&gt;Taylor &amp;amp; Francis&lt;/publisher&gt;&lt;isbn&gt;1065-657X&lt;/isbn&gt;&lt;urls&gt;&lt;related-urls&gt;&lt;url&gt;https://doi.org/10.1080/1065657X.2002.10702082&lt;/url&gt;&lt;/related-urls&gt;&lt;/urls&gt;&lt;electronic-resource-num&gt;10.1080/1065657X.2002.10702082&lt;/electronic-resource-num&gt;&lt;/record&gt;&lt;/Cite&gt;&lt;/EndNote&gt;</w:instrText>
      </w:r>
      <w:r w:rsidR="00350D35" w:rsidRPr="000F7924">
        <w:fldChar w:fldCharType="separate"/>
      </w:r>
      <w:r w:rsidR="00350D35" w:rsidRPr="000F7924">
        <w:rPr>
          <w:noProof/>
        </w:rPr>
        <w:t>(</w:t>
      </w:r>
      <w:hyperlink w:anchor="_ENREF_124" w:tooltip="Ryckeboer, 2002 #93" w:history="1">
        <w:r w:rsidR="00E5312E" w:rsidRPr="000F7924">
          <w:rPr>
            <w:noProof/>
          </w:rPr>
          <w:t>Ryckeboer et al., 2002</w:t>
        </w:r>
      </w:hyperlink>
      <w:r w:rsidR="00350D35" w:rsidRPr="000F7924">
        <w:rPr>
          <w:noProof/>
        </w:rPr>
        <w:t>)</w:t>
      </w:r>
      <w:r w:rsidR="00350D35" w:rsidRPr="000F7924">
        <w:fldChar w:fldCharType="end"/>
      </w:r>
      <w:r w:rsidR="00413599" w:rsidRPr="000F7924">
        <w:t>.</w:t>
      </w:r>
      <w:r w:rsidR="00AF3478" w:rsidRPr="000F7924">
        <w:t xml:space="preserve"> </w:t>
      </w:r>
      <w:r w:rsidR="00F37B4C" w:rsidRPr="000F7924">
        <w:t>After 1 day, tomato seeds had 0 – 0.2% viability.</w:t>
      </w:r>
      <w:r w:rsidR="0038477F" w:rsidRPr="000F7924">
        <w:t xml:space="preserve"> </w:t>
      </w:r>
      <w:r w:rsidR="0038477F" w:rsidRPr="000F7924">
        <w:lastRenderedPageBreak/>
        <w:t xml:space="preserve">Anecdotally, tomato seeds can germinate in </w:t>
      </w:r>
      <w:r w:rsidR="00ED7FF4" w:rsidRPr="000F7924">
        <w:t xml:space="preserve">a </w:t>
      </w:r>
      <w:r w:rsidR="0038477F" w:rsidRPr="000F7924">
        <w:t xml:space="preserve">home </w:t>
      </w:r>
      <w:r w:rsidR="001371EF" w:rsidRPr="000F7924">
        <w:t xml:space="preserve">garden setting either when added to </w:t>
      </w:r>
      <w:r w:rsidR="0038477F" w:rsidRPr="000F7924">
        <w:t xml:space="preserve">compost </w:t>
      </w:r>
      <w:r w:rsidR="001371EF" w:rsidRPr="000F7924">
        <w:t>or from dropped fruit where tomatoes have been grown</w:t>
      </w:r>
      <w:r w:rsidR="00ED7FF4" w:rsidRPr="000F7924">
        <w:t xml:space="preserve"> </w:t>
      </w:r>
      <w:r w:rsidR="0038477F" w:rsidRPr="000F7924">
        <w:t>(see further discussion in Section</w:t>
      </w:r>
      <w:r w:rsidR="00E012AE">
        <w:t xml:space="preserve"> </w:t>
      </w:r>
      <w:r w:rsidR="00E012AE">
        <w:fldChar w:fldCharType="begin"/>
      </w:r>
      <w:r w:rsidR="00E012AE">
        <w:instrText xml:space="preserve"> REF _Ref206153333 \r \h </w:instrText>
      </w:r>
      <w:r w:rsidR="00E012AE">
        <w:fldChar w:fldCharType="separate"/>
      </w:r>
      <w:r w:rsidR="00BC38E3">
        <w:t>5.3.2</w:t>
      </w:r>
      <w:r w:rsidR="00E012AE">
        <w:fldChar w:fldCharType="end"/>
      </w:r>
      <w:r w:rsidR="0038477F" w:rsidRPr="000F7924">
        <w:t>).</w:t>
      </w:r>
    </w:p>
    <w:p w14:paraId="4682EF54" w14:textId="0673E3C0" w:rsidR="00C170AF" w:rsidRPr="000F7924" w:rsidRDefault="003A7D0E" w:rsidP="0094464D">
      <w:pPr>
        <w:pStyle w:val="RARMPparagraph"/>
      </w:pPr>
      <w:r w:rsidRPr="000F7924">
        <w:t>Limite</w:t>
      </w:r>
      <w:r w:rsidR="007A5A30" w:rsidRPr="000F7924">
        <w:t xml:space="preserve">d information is available on the potential for animals to disperse tomato seeds. </w:t>
      </w:r>
      <w:r w:rsidR="008D239C" w:rsidRPr="000F7924">
        <w:t xml:space="preserve">Tomato seeds have no specific adaptations, such as hooks or burrs to facilitate their spread on the fur or feathers of animals. </w:t>
      </w:r>
      <w:r w:rsidR="004C7665" w:rsidRPr="000F7924">
        <w:t>As producing fruit is an important mechanism by which plants can have their seeds dispersed following consumption by animals, it is expected that tomato seeds could be dispersed via fruit eating animals. Anecdotally</w:t>
      </w:r>
      <w:r w:rsidR="0072031C">
        <w:t>,</w:t>
      </w:r>
      <w:r w:rsidR="004C7665" w:rsidRPr="000F7924">
        <w:t xml:space="preserve"> i</w:t>
      </w:r>
      <w:r w:rsidR="007A5A30" w:rsidRPr="000F7924">
        <w:t xml:space="preserve">t is well known that tomato fruit are attractive </w:t>
      </w:r>
      <w:r w:rsidR="00895D26" w:rsidRPr="000F7924">
        <w:t xml:space="preserve">food </w:t>
      </w:r>
      <w:r w:rsidR="007A5A30" w:rsidRPr="000F7924">
        <w:t xml:space="preserve">to </w:t>
      </w:r>
      <w:r w:rsidR="00533FF5" w:rsidRPr="000F7924">
        <w:t xml:space="preserve">animals </w:t>
      </w:r>
      <w:r w:rsidR="0072031C">
        <w:t>such as</w:t>
      </w:r>
      <w:r w:rsidR="0072031C" w:rsidRPr="000F7924">
        <w:t xml:space="preserve"> </w:t>
      </w:r>
      <w:r w:rsidR="007A5A30" w:rsidRPr="000F7924">
        <w:t>birds</w:t>
      </w:r>
      <w:r w:rsidR="00F84135" w:rsidRPr="000F7924">
        <w:t>, rats and possums</w:t>
      </w:r>
      <w:r w:rsidR="007A5A30" w:rsidRPr="000F7924">
        <w:t xml:space="preserve"> (</w:t>
      </w:r>
      <w:hyperlink r:id="rId27" w:history="1">
        <w:r w:rsidR="00927089" w:rsidRPr="000F7924">
          <w:rPr>
            <w:rStyle w:val="Hyperlink"/>
            <w:color w:val="auto"/>
          </w:rPr>
          <w:t>Birdlife Australia – a guide to feeding wild birds</w:t>
        </w:r>
      </w:hyperlink>
      <w:r w:rsidR="00927089" w:rsidRPr="000F7924">
        <w:t xml:space="preserve">, </w:t>
      </w:r>
      <w:hyperlink r:id="rId28" w:history="1">
        <w:r w:rsidR="002E55B6" w:rsidRPr="000F7924">
          <w:rPr>
            <w:rStyle w:val="Hyperlink"/>
            <w:color w:val="auto"/>
          </w:rPr>
          <w:t>Urban Food Garden – Protecting your crop at harvest time</w:t>
        </w:r>
      </w:hyperlink>
      <w:r w:rsidR="002E55B6" w:rsidRPr="000F7924">
        <w:t xml:space="preserve">, </w:t>
      </w:r>
      <w:r w:rsidR="00927089" w:rsidRPr="000F7924">
        <w:t>accessed 17 July 2025</w:t>
      </w:r>
      <w:r w:rsidR="007A5A30" w:rsidRPr="000F7924">
        <w:t>)</w:t>
      </w:r>
      <w:r w:rsidR="00B513E8" w:rsidRPr="000F7924">
        <w:t>.</w:t>
      </w:r>
      <w:r w:rsidR="007A5A30" w:rsidRPr="000F7924">
        <w:t xml:space="preserve"> </w:t>
      </w:r>
      <w:r w:rsidR="00187461" w:rsidRPr="000F7924">
        <w:t xml:space="preserve">Tomatoes have a tough seed coat which resists digestion. </w:t>
      </w:r>
      <w:r w:rsidR="002424C7" w:rsidRPr="000F7924">
        <w:t xml:space="preserve">Intact tomato seeds </w:t>
      </w:r>
      <w:r w:rsidR="009F36A0" w:rsidRPr="000F7924">
        <w:t>have been extracted from human stomach contents</w:t>
      </w:r>
      <w:r w:rsidR="00A562E4" w:rsidRPr="000F7924">
        <w:t xml:space="preserve"> </w:t>
      </w:r>
      <w:r w:rsidR="00EC2009" w:rsidRPr="000F7924">
        <w:fldChar w:fldCharType="begin"/>
      </w:r>
      <w:r w:rsidR="00EC2009" w:rsidRPr="000F7924">
        <w:instrText xml:space="preserve"> ADDIN EN.CITE &lt;EndNote&gt;&lt;Cite&gt;&lt;Author&gt;Lee&lt;/Author&gt;&lt;Year&gt;2006&lt;/Year&gt;&lt;RecNum&gt;188&lt;/RecNum&gt;&lt;DisplayText&gt;(Lee et al., 2006)&lt;/DisplayText&gt;&lt;record&gt;&lt;rec-number&gt;188&lt;/rec-number&gt;&lt;foreign-keys&gt;&lt;key app="EN" db-id="wz9x5s2ahfd99oe05ddpfs5zp2rwvtfs9xr9" timestamp="1754803967"&gt;188&lt;/key&gt;&lt;/foreign-keys&gt;&lt;ref-type name="Journal Article"&gt;17&lt;/ref-type&gt;&lt;contributors&gt;&lt;authors&gt;&lt;author&gt;Lee, Cheng-Lung&lt;/author&gt;&lt;author&gt;Coyle, Heather Miller&lt;/author&gt;&lt;author&gt;Carita, Eric&lt;/author&gt;&lt;author&gt;Ladd, Carll&lt;/author&gt;&lt;author&gt;Yang, Nicholas C.S.&lt;/author&gt;&lt;author&gt;Palmbach, Timothy M.&lt;/author&gt;&lt;author&gt;Hsu, Ian C.&lt;/author&gt;&lt;author&gt;Lee, Henry C.&lt;/author&gt;&lt;/authors&gt;&lt;/contributors&gt;&lt;titles&gt;&lt;title&gt;DNA Analysis of Digested Tomato Seeds in Stomach Contents&lt;/title&gt;&lt;secondary-title&gt;The American Journal of Forensic Medicine and Pathology&lt;/secondary-title&gt;&lt;/titles&gt;&lt;periodical&gt;&lt;full-title&gt;The American Journal of Forensic Medicine and Pathology&lt;/full-title&gt;&lt;/periodical&gt;&lt;pages&gt;121-125&lt;/pages&gt;&lt;volume&gt;27&lt;/volume&gt;&lt;number&gt;2&lt;/number&gt;&lt;keywords&gt;&lt;keyword&gt;forensic science&lt;/keyword&gt;&lt;keyword&gt;forensic botany&lt;/keyword&gt;&lt;keyword&gt;stomach content&lt;/keyword&gt;&lt;keyword&gt;tomato seed&lt;/keyword&gt;&lt;keyword&gt;seed identification&lt;/keyword&gt;&lt;keyword&gt;plant DNA&lt;/keyword&gt;&lt;keyword&gt;amplified fragment length polymorphism&lt;/keyword&gt;&lt;/keywords&gt;&lt;dates&gt;&lt;year&gt;2006&lt;/year&gt;&lt;/dates&gt;&lt;isbn&gt;0195-7910&lt;/isbn&gt;&lt;accession-num&gt;00000433-200606000-00006&lt;/accession-num&gt;&lt;urls&gt;&lt;related-urls&gt;&lt;url&gt;https://journals.lww.com/amjforensicmedicine/fulltext/2006/06000/dna_analysis_of_digested_tomato_seeds_in_stomach.6.aspx&lt;/url&gt;&lt;/related-urls&gt;&lt;/urls&gt;&lt;electronic-resource-num&gt;10.1097/01.paf.0000202722.21167.47&lt;/electronic-resource-num&gt;&lt;/record&gt;&lt;/Cite&gt;&lt;/EndNote&gt;</w:instrText>
      </w:r>
      <w:r w:rsidR="00EC2009" w:rsidRPr="000F7924">
        <w:fldChar w:fldCharType="separate"/>
      </w:r>
      <w:r w:rsidR="00EC2009" w:rsidRPr="000F7924">
        <w:rPr>
          <w:noProof/>
        </w:rPr>
        <w:t>(</w:t>
      </w:r>
      <w:hyperlink w:anchor="_ENREF_76" w:tooltip="Lee, 2006 #188" w:history="1">
        <w:r w:rsidR="00E5312E" w:rsidRPr="000F7924">
          <w:rPr>
            <w:noProof/>
          </w:rPr>
          <w:t>Lee et al., 2006</w:t>
        </w:r>
      </w:hyperlink>
      <w:r w:rsidR="00EC2009" w:rsidRPr="000F7924">
        <w:rPr>
          <w:noProof/>
        </w:rPr>
        <w:t>)</w:t>
      </w:r>
      <w:r w:rsidR="00EC2009" w:rsidRPr="000F7924">
        <w:fldChar w:fldCharType="end"/>
      </w:r>
      <w:r w:rsidR="00082F88" w:rsidRPr="000F7924">
        <w:t xml:space="preserve"> </w:t>
      </w:r>
      <w:r w:rsidR="00A562E4" w:rsidRPr="000F7924">
        <w:t>and after passing through the digestive system</w:t>
      </w:r>
      <w:r w:rsidR="00CB6C27" w:rsidRPr="000F7924">
        <w:t xml:space="preserve"> </w:t>
      </w:r>
      <w:r w:rsidR="00EC2009" w:rsidRPr="000F7924">
        <w:fldChar w:fldCharType="begin"/>
      </w:r>
      <w:r w:rsidR="00EC2009" w:rsidRPr="000F7924">
        <w:instrText xml:space="preserve"> ADDIN EN.CITE &lt;EndNote&gt;&lt;Cite&gt;&lt;Author&gt;Lee&lt;/Author&gt;&lt;Year&gt;2005&lt;/Year&gt;&lt;RecNum&gt;189&lt;/RecNum&gt;&lt;DisplayText&gt;(Lee et al., 2005)&lt;/DisplayText&gt;&lt;record&gt;&lt;rec-number&gt;189&lt;/rec-number&gt;&lt;foreign-keys&gt;&lt;key app="EN" db-id="wz9x5s2ahfd99oe05ddpfs5zp2rwvtfs9xr9" timestamp="1754804120"&gt;189&lt;/key&gt;&lt;/foreign-keys&gt;&lt;ref-type name="Journal Article"&gt;17&lt;/ref-type&gt;&lt;contributors&gt;&lt;authors&gt;&lt;author&gt;Lee, Cheng-Lung&lt;/author&gt;&lt;author&gt;Coyle, Heather Miller&lt;/author&gt;&lt;author&gt;Palmbach, Timothy M.&lt;/author&gt;&lt;author&gt;Hsu, Ian C.&lt;/author&gt;&lt;author&gt;Lee, Henry C.&lt;/author&gt;&lt;/authors&gt;&lt;/contributors&gt;&lt;titles&gt;&lt;title&gt;DNA Analysis of Ingested Tomato and Pepper Seeds&lt;/title&gt;&lt;secondary-title&gt;The American Journal of Forensic Medicine and Pathology&lt;/secondary-title&gt;&lt;/titles&gt;&lt;periodical&gt;&lt;full-title&gt;The American Journal of Forensic Medicine and Pathology&lt;/full-title&gt;&lt;/periodical&gt;&lt;pages&gt;330-333&lt;/pages&gt;&lt;volume&gt;26&lt;/volume&gt;&lt;number&gt;4&lt;/number&gt;&lt;keywords&gt;&lt;keyword&gt;forensic science&lt;/keyword&gt;&lt;keyword&gt;forensic botany&lt;/keyword&gt;&lt;keyword&gt;stomach content&lt;/keyword&gt;&lt;keyword&gt;tomato seed&lt;/keyword&gt;&lt;keyword&gt;pepper seed&lt;/keyword&gt;&lt;keyword&gt;seed identification&lt;/keyword&gt;&lt;keyword&gt;amplified fragment length polymorphism&lt;/keyword&gt;&lt;/keywords&gt;&lt;dates&gt;&lt;year&gt;2005&lt;/year&gt;&lt;/dates&gt;&lt;isbn&gt;0195-7910&lt;/isbn&gt;&lt;accession-num&gt;00000433-200512000-00007&lt;/accession-num&gt;&lt;urls&gt;&lt;related-urls&gt;&lt;url&gt;https://journals.lww.com/amjforensicmedicine/fulltext/2005/12000/dna_analysis_of_ingested_tomato_and_pepper_seeds.7.aspx&lt;/url&gt;&lt;/related-urls&gt;&lt;/urls&gt;&lt;electronic-resource-num&gt;10.1097/01.paf.0000188084.25905.3b&lt;/electronic-resource-num&gt;&lt;/record&gt;&lt;/Cite&gt;&lt;/EndNote&gt;</w:instrText>
      </w:r>
      <w:r w:rsidR="00EC2009" w:rsidRPr="000F7924">
        <w:fldChar w:fldCharType="separate"/>
      </w:r>
      <w:r w:rsidR="00EC2009" w:rsidRPr="000F7924">
        <w:rPr>
          <w:noProof/>
        </w:rPr>
        <w:t>(</w:t>
      </w:r>
      <w:hyperlink w:anchor="_ENREF_77" w:tooltip="Lee, 2005 #189" w:history="1">
        <w:r w:rsidR="00E5312E" w:rsidRPr="000F7924">
          <w:rPr>
            <w:noProof/>
          </w:rPr>
          <w:t>Lee et al., 2005</w:t>
        </w:r>
      </w:hyperlink>
      <w:r w:rsidR="00EC2009" w:rsidRPr="000F7924">
        <w:rPr>
          <w:noProof/>
        </w:rPr>
        <w:t>)</w:t>
      </w:r>
      <w:r w:rsidR="00EC2009" w:rsidRPr="000F7924">
        <w:fldChar w:fldCharType="end"/>
      </w:r>
      <w:r w:rsidR="00DD19EC" w:rsidRPr="000F7924">
        <w:t xml:space="preserve">, however viability was not determined. </w:t>
      </w:r>
      <w:r w:rsidR="00570A94" w:rsidRPr="000F7924">
        <w:t xml:space="preserve">In a study of seed dispersal by serrated tortoises, </w:t>
      </w:r>
      <w:r w:rsidR="00C93648" w:rsidRPr="000F7924">
        <w:t xml:space="preserve">tomato seeds that had </w:t>
      </w:r>
      <w:r w:rsidR="0047672B" w:rsidRPr="000F7924">
        <w:t xml:space="preserve">passed through the digestive tract of the tortoises had higher </w:t>
      </w:r>
      <w:r w:rsidR="004F654F" w:rsidRPr="000F7924">
        <w:t xml:space="preserve">seed germination percentage (80%), than </w:t>
      </w:r>
      <w:r w:rsidR="003A46B4" w:rsidRPr="000F7924">
        <w:t xml:space="preserve">seeds that were </w:t>
      </w:r>
      <w:r w:rsidR="004F654F" w:rsidRPr="000F7924">
        <w:t>mechanically extracted (</w:t>
      </w:r>
      <w:r w:rsidR="00A64082" w:rsidRPr="000F7924">
        <w:t>55%)</w:t>
      </w:r>
      <w:r w:rsidR="00E43D20" w:rsidRPr="000F7924">
        <w:t xml:space="preserve"> </w:t>
      </w:r>
      <w:r w:rsidR="00EC2009" w:rsidRPr="000F7924">
        <w:fldChar w:fldCharType="begin"/>
      </w:r>
      <w:r w:rsidR="00EC2009" w:rsidRPr="000F7924">
        <w:instrText xml:space="preserve"> ADDIN EN.CITE &lt;EndNote&gt;&lt;Cite&gt;&lt;Author&gt;Setlalekgomo&lt;/Author&gt;&lt;Year&gt;2014&lt;/Year&gt;&lt;RecNum&gt;192&lt;/RecNum&gt;&lt;DisplayText&gt;(Setlalekgomo and Sesinyi, 2014)&lt;/DisplayText&gt;&lt;record&gt;&lt;rec-number&gt;192&lt;/rec-number&gt;&lt;foreign-keys&gt;&lt;key app="EN" db-id="wz9x5s2ahfd99oe05ddpfs5zp2rwvtfs9xr9" timestamp="1754814521"&gt;192&lt;/key&gt;&lt;/foreign-keys&gt;&lt;ref-type name="Journal Article"&gt;17&lt;/ref-type&gt;&lt;contributors&gt;&lt;authors&gt;&lt;author&gt;Setlalekgomo, MR&lt;/author&gt;&lt;author&gt;Sesinyi, K&lt;/author&gt;&lt;/authors&gt;&lt;/contributors&gt;&lt;titles&gt;&lt;title&gt;Seed dispersal by serrated tortoises (Psammobates oculiferus) and the effect of their gut passage on seed germination&lt;/title&gt;&lt;secondary-title&gt;Scientific Journal of Animal Science&lt;/secondary-title&gt;&lt;/titles&gt;&lt;periodical&gt;&lt;full-title&gt;Scientific Journal of Animal Science&lt;/full-title&gt;&lt;/periodical&gt;&lt;pages&gt;252–257&lt;/pages&gt;&lt;volume&gt;3&lt;/volume&gt;&lt;number&gt;10&lt;/number&gt;&lt;dates&gt;&lt;year&gt;2014&lt;/year&gt;&lt;/dates&gt;&lt;isbn&gt;2322-1704&lt;/isbn&gt;&lt;urls&gt;&lt;/urls&gt;&lt;custom1&gt;pan: 20143387228&lt;/custom1&gt;&lt;custom2&gt;item type: Journal article&lt;/custom2&gt;&lt;language&gt;English&lt;/language&gt;&lt;/record&gt;&lt;/Cite&gt;&lt;/EndNote&gt;</w:instrText>
      </w:r>
      <w:r w:rsidR="00EC2009" w:rsidRPr="000F7924">
        <w:fldChar w:fldCharType="separate"/>
      </w:r>
      <w:r w:rsidR="00EC2009" w:rsidRPr="000F7924">
        <w:rPr>
          <w:noProof/>
        </w:rPr>
        <w:t>(</w:t>
      </w:r>
      <w:hyperlink w:anchor="_ENREF_135" w:tooltip="Setlalekgomo, 2014 #192" w:history="1">
        <w:r w:rsidR="00E5312E" w:rsidRPr="000F7924">
          <w:rPr>
            <w:noProof/>
          </w:rPr>
          <w:t>Setlalekgomo and Sesinyi, 2014</w:t>
        </w:r>
      </w:hyperlink>
      <w:r w:rsidR="00EC2009" w:rsidRPr="000F7924">
        <w:rPr>
          <w:noProof/>
        </w:rPr>
        <w:t>)</w:t>
      </w:r>
      <w:r w:rsidR="00EC2009" w:rsidRPr="000F7924">
        <w:fldChar w:fldCharType="end"/>
      </w:r>
      <w:r w:rsidR="004D0D18" w:rsidRPr="000F7924">
        <w:t>.</w:t>
      </w:r>
      <w:r w:rsidR="00956C8A" w:rsidRPr="000F7924">
        <w:t xml:space="preserve"> </w:t>
      </w:r>
      <w:r w:rsidR="00152766" w:rsidRPr="000F7924">
        <w:t>In a</w:t>
      </w:r>
      <w:r w:rsidR="00B513E8" w:rsidRPr="000F7924">
        <w:t xml:space="preserve"> </w:t>
      </w:r>
      <w:r w:rsidR="00152766" w:rsidRPr="000F7924">
        <w:t>nutrient availability trial, sheep fed whole</w:t>
      </w:r>
      <w:r w:rsidR="00B76273" w:rsidRPr="000F7924">
        <w:t>, dried</w:t>
      </w:r>
      <w:r w:rsidR="00152766" w:rsidRPr="000F7924">
        <w:t xml:space="preserve"> tomato seeds </w:t>
      </w:r>
      <w:r w:rsidR="00EB64F5" w:rsidRPr="000F7924">
        <w:t>did not have any noticeable whole tomato seeds in their faeces</w:t>
      </w:r>
      <w:r w:rsidR="00D3398D" w:rsidRPr="000F7924">
        <w:t>, only parts of the seed coat</w:t>
      </w:r>
      <w:r w:rsidR="00184CC9" w:rsidRPr="000F7924">
        <w:t xml:space="preserve"> </w:t>
      </w:r>
      <w:r w:rsidR="00350D35" w:rsidRPr="000F7924">
        <w:fldChar w:fldCharType="begin"/>
      </w:r>
      <w:r w:rsidR="00350D35" w:rsidRPr="000F7924">
        <w:instrText xml:space="preserve"> ADDIN EN.CITE &lt;EndNote&gt;&lt;Cite&gt;&lt;Author&gt;Heguy&lt;/Author&gt;&lt;Year&gt;2015&lt;/Year&gt;&lt;RecNum&gt;92&lt;/RecNum&gt;&lt;DisplayText&gt;(Heguy et al., 2015)&lt;/DisplayText&gt;&lt;record&gt;&lt;rec-number&gt;92&lt;/rec-number&gt;&lt;foreign-keys&gt;&lt;key app="EN" db-id="wz9x5s2ahfd99oe05ddpfs5zp2rwvtfs9xr9" timestamp="1752749823"&gt;92&lt;/key&gt;&lt;/foreign-keys&gt;&lt;ref-type name="Journal Article"&gt;17&lt;/ref-type&gt;&lt;contributors&gt;&lt;authors&gt;&lt;author&gt;Heguy, J. M.&lt;/author&gt;&lt;author&gt;Cassinerio, C. A.&lt;/author&gt;&lt;author&gt;Fadei, J. G.&lt;/author&gt;&lt;author&gt;Asmus, J.&lt;/author&gt;&lt;author&gt;Taylor, S. J.&lt;/author&gt;&lt;author&gt;DePeters, E. J.&lt;/author&gt;&lt;/authors&gt;&lt;/contributors&gt;&lt;titles&gt;&lt;title&gt;Nutrient composition and total-tract apparent digestibility of whole tomato seeds by sheep&lt;/title&gt;&lt;secondary-title&gt;The Professional Animal Scientist&lt;/secondary-title&gt;&lt;/titles&gt;&lt;periodical&gt;&lt;full-title&gt;The Professional Animal Scientist&lt;/full-title&gt;&lt;/periodical&gt;&lt;pages&gt;462-466&lt;/pages&gt;&lt;volume&gt;31&lt;/volume&gt;&lt;number&gt;5&lt;/number&gt;&lt;keywords&gt;&lt;keyword&gt;tomato seed&lt;/keyword&gt;&lt;keyword&gt;digestibility&lt;/keyword&gt;&lt;keyword&gt;sheep&lt;/keyword&gt;&lt;/keywords&gt;&lt;dates&gt;&lt;year&gt;2015&lt;/year&gt;&lt;pub-dates&gt;&lt;date&gt;2015/10/01/&lt;/date&gt;&lt;/pub-dates&gt;&lt;/dates&gt;&lt;isbn&gt;1080-7446&lt;/isbn&gt;&lt;urls&gt;&lt;related-urls&gt;&lt;url&gt;https://www.sciencedirect.com/science/article/pii/S1080744615300681&lt;/url&gt;&lt;/related-urls&gt;&lt;/urls&gt;&lt;electronic-resource-num&gt;https://doi.org/10.15232/pas.2015-01405&lt;/electronic-resource-num&gt;&lt;/record&gt;&lt;/Cite&gt;&lt;/EndNote&gt;</w:instrText>
      </w:r>
      <w:r w:rsidR="00350D35" w:rsidRPr="000F7924">
        <w:fldChar w:fldCharType="separate"/>
      </w:r>
      <w:r w:rsidR="00350D35" w:rsidRPr="000F7924">
        <w:rPr>
          <w:noProof/>
        </w:rPr>
        <w:t>(</w:t>
      </w:r>
      <w:hyperlink w:anchor="_ENREF_54" w:tooltip="Heguy, 2015 #92" w:history="1">
        <w:r w:rsidR="00E5312E" w:rsidRPr="000F7924">
          <w:rPr>
            <w:noProof/>
          </w:rPr>
          <w:t>Heguy et al., 2015</w:t>
        </w:r>
      </w:hyperlink>
      <w:r w:rsidR="00350D35" w:rsidRPr="000F7924">
        <w:rPr>
          <w:noProof/>
        </w:rPr>
        <w:t>)</w:t>
      </w:r>
      <w:r w:rsidR="00350D35" w:rsidRPr="000F7924">
        <w:fldChar w:fldCharType="end"/>
      </w:r>
      <w:r w:rsidR="00060472" w:rsidRPr="000F7924">
        <w:t>, although this may be more due to</w:t>
      </w:r>
      <w:r w:rsidR="00DC0B45" w:rsidRPr="000F7924">
        <w:t xml:space="preserve"> </w:t>
      </w:r>
      <w:r w:rsidR="00BF5541" w:rsidRPr="000F7924">
        <w:t xml:space="preserve">thorough </w:t>
      </w:r>
      <w:r w:rsidR="00DC0B45" w:rsidRPr="000F7924">
        <w:t xml:space="preserve">chewing of the seeds rather than </w:t>
      </w:r>
      <w:r w:rsidR="00CB6C27" w:rsidRPr="000F7924">
        <w:t xml:space="preserve">breakdown in the </w:t>
      </w:r>
      <w:r w:rsidR="00DC0B45" w:rsidRPr="000F7924">
        <w:t>digestive processes</w:t>
      </w:r>
      <w:r w:rsidR="00EB64F5" w:rsidRPr="000F7924">
        <w:t>.</w:t>
      </w:r>
    </w:p>
    <w:p w14:paraId="2FFCFA7C" w14:textId="6B983556" w:rsidR="001E5054" w:rsidRPr="000F7924" w:rsidRDefault="005E378A" w:rsidP="001E5054">
      <w:pPr>
        <w:pStyle w:val="Sectionheading1"/>
      </w:pPr>
      <w:bookmarkStart w:id="38" w:name="_Toc209859572"/>
      <w:bookmarkStart w:id="39" w:name="_Ref220914220"/>
      <w:bookmarkStart w:id="40" w:name="_Ref220920025"/>
      <w:bookmarkStart w:id="41" w:name="_Ref256776892"/>
      <w:bookmarkStart w:id="42" w:name="_Toc274904750"/>
      <w:bookmarkStart w:id="43" w:name="_Toc291151800"/>
      <w:bookmarkStart w:id="44" w:name="_Toc309054004"/>
      <w:bookmarkStart w:id="45" w:name="_Toc309833696"/>
      <w:bookmarkStart w:id="46" w:name="_Toc311188357"/>
      <w:bookmarkStart w:id="47" w:name="_Toc355008008"/>
      <w:bookmarkStart w:id="48" w:name="_Ref419242708"/>
      <w:bookmarkStart w:id="49" w:name="_Toc178611426"/>
      <w:bookmarkStart w:id="50" w:name="_Ref190850887"/>
      <w:bookmarkStart w:id="51" w:name="_Ref206154197"/>
      <w:bookmarkStart w:id="52" w:name="_Toc219110432"/>
      <w:r w:rsidRPr="000F7924">
        <w:t>The GMO, nature and effect of the genetic modification</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4C5AB910" w14:textId="7785FC12" w:rsidR="005E378A" w:rsidRPr="000F7924" w:rsidRDefault="00D544A8" w:rsidP="005E378A">
      <w:pPr>
        <w:pStyle w:val="RARMPparagraph"/>
      </w:pPr>
      <w:r w:rsidRPr="000F7924">
        <w:t>The applicant propose</w:t>
      </w:r>
      <w:r w:rsidR="00B167E8" w:rsidRPr="000F7924">
        <w:t>s</w:t>
      </w:r>
      <w:r w:rsidRPr="000F7924">
        <w:t xml:space="preserve"> to release plants </w:t>
      </w:r>
      <w:r w:rsidR="00631F3C" w:rsidRPr="000F7924">
        <w:t>derived from</w:t>
      </w:r>
      <w:r w:rsidR="00951D3A" w:rsidRPr="000F7924">
        <w:t xml:space="preserve"> one GM tomato </w:t>
      </w:r>
      <w:r w:rsidR="00CB0448" w:rsidRPr="000F7924">
        <w:t>event</w:t>
      </w:r>
      <w:r w:rsidR="00995656" w:rsidRPr="000F7924">
        <w:rPr>
          <w:rStyle w:val="FootnoteReference"/>
        </w:rPr>
        <w:footnoteReference w:id="2"/>
      </w:r>
      <w:r w:rsidR="00951D3A" w:rsidRPr="000F7924">
        <w:t xml:space="preserve"> modified for purple fruit colour</w:t>
      </w:r>
      <w:r w:rsidR="009C7042">
        <w:t>, Del/Ros1-N</w:t>
      </w:r>
      <w:r w:rsidR="00951D3A" w:rsidRPr="000F7924">
        <w:t xml:space="preserve">. The GMO is known </w:t>
      </w:r>
      <w:r w:rsidR="009C7042">
        <w:t xml:space="preserve">commercially </w:t>
      </w:r>
      <w:r w:rsidR="00951D3A" w:rsidRPr="000F7924">
        <w:t>as The Purple Tomato or by the OECD unique identifier NPS-01201-8</w:t>
      </w:r>
      <w:r w:rsidR="00B167E8" w:rsidRPr="000F7924">
        <w:t>.</w:t>
      </w:r>
      <w:r w:rsidR="00645B12" w:rsidRPr="000F7924">
        <w:t xml:space="preserve"> In this document, the GMO may also be referred to as the GM Purple Tomato</w:t>
      </w:r>
      <w:r w:rsidR="009C7042">
        <w:t xml:space="preserve"> as non-GM purple tomatoes are also discussed</w:t>
      </w:r>
      <w:r w:rsidR="00645B12" w:rsidRPr="000F7924">
        <w:t>.</w:t>
      </w:r>
    </w:p>
    <w:p w14:paraId="0E0FC58C" w14:textId="2B67AE60" w:rsidR="00AB7859" w:rsidRPr="000F7924" w:rsidRDefault="005E378A" w:rsidP="00AB7859">
      <w:pPr>
        <w:pStyle w:val="Sectionheading2"/>
      </w:pPr>
      <w:bookmarkStart w:id="53" w:name="_Ref168668816"/>
      <w:bookmarkStart w:id="54" w:name="_Ref169624558"/>
      <w:bookmarkStart w:id="55" w:name="_Toc178611427"/>
      <w:bookmarkStart w:id="56" w:name="_Toc219110433"/>
      <w:r w:rsidRPr="000F7924">
        <w:t>The genetic modifications in the GMO proposed for release</w:t>
      </w:r>
      <w:bookmarkEnd w:id="53"/>
      <w:bookmarkEnd w:id="54"/>
      <w:bookmarkEnd w:id="55"/>
      <w:bookmarkEnd w:id="56"/>
    </w:p>
    <w:p w14:paraId="6DD02163" w14:textId="00913275" w:rsidR="005E378A" w:rsidRPr="000F7924" w:rsidRDefault="00E31067" w:rsidP="004601D6">
      <w:pPr>
        <w:pStyle w:val="RARMPparagraph"/>
      </w:pPr>
      <w:r w:rsidRPr="000F7924">
        <w:t xml:space="preserve">The </w:t>
      </w:r>
      <w:r w:rsidR="004E4AE6">
        <w:t>GM Purple Tomato</w:t>
      </w:r>
      <w:r w:rsidRPr="000F7924">
        <w:t xml:space="preserve"> </w:t>
      </w:r>
      <w:r w:rsidR="007F1B83" w:rsidRPr="000F7924">
        <w:t xml:space="preserve">proposed for release </w:t>
      </w:r>
      <w:r w:rsidRPr="000F7924">
        <w:t>has been genetically modified by the introduction of 2</w:t>
      </w:r>
      <w:r w:rsidR="007F0D92" w:rsidRPr="000F7924">
        <w:t> </w:t>
      </w:r>
      <w:r w:rsidRPr="000F7924">
        <w:t xml:space="preserve">transcription factors </w:t>
      </w:r>
      <w:r w:rsidR="00A54B7C">
        <w:t xml:space="preserve">from garden snapdragon </w:t>
      </w:r>
      <w:r w:rsidRPr="000F7924">
        <w:t>that switch on anthocyanin production during fruit ripening, resulting in purple fruit colour. The GMO also contains a selectable marker gene that confers antibiotic resistance</w:t>
      </w:r>
      <w:r w:rsidR="004438AA" w:rsidRPr="000F7924">
        <w:t xml:space="preserve"> (</w:t>
      </w:r>
      <w:r w:rsidR="00496862" w:rsidRPr="000F7924">
        <w:rPr>
          <w:highlight w:val="yellow"/>
        </w:rPr>
        <w:fldChar w:fldCharType="begin"/>
      </w:r>
      <w:r w:rsidR="00496862" w:rsidRPr="000F7924">
        <w:instrText xml:space="preserve"> REF _Ref188522092 \h </w:instrText>
      </w:r>
      <w:r w:rsidR="00496862" w:rsidRPr="000F7924">
        <w:rPr>
          <w:highlight w:val="yellow"/>
        </w:rPr>
      </w:r>
      <w:r w:rsidR="00496862" w:rsidRPr="000F7924">
        <w:rPr>
          <w:highlight w:val="yellow"/>
        </w:rPr>
        <w:fldChar w:fldCharType="separate"/>
      </w:r>
      <w:r w:rsidR="00BC38E3" w:rsidRPr="000F7924">
        <w:t xml:space="preserve">Table </w:t>
      </w:r>
      <w:r w:rsidR="00BC38E3">
        <w:rPr>
          <w:noProof/>
        </w:rPr>
        <w:t>2</w:t>
      </w:r>
      <w:r w:rsidR="00496862" w:rsidRPr="000F7924">
        <w:rPr>
          <w:highlight w:val="yellow"/>
        </w:rPr>
        <w:fldChar w:fldCharType="end"/>
      </w:r>
      <w:r w:rsidR="004438AA" w:rsidRPr="000F7924">
        <w:t>)</w:t>
      </w:r>
      <w:r w:rsidRPr="000F7924">
        <w:t>.</w:t>
      </w:r>
    </w:p>
    <w:p w14:paraId="7056CD04" w14:textId="0596096C" w:rsidR="000E766A" w:rsidRPr="000F7924" w:rsidRDefault="0056024C" w:rsidP="0056024C">
      <w:pPr>
        <w:pStyle w:val="Tabletitle"/>
      </w:pPr>
      <w:bookmarkStart w:id="57" w:name="_Ref188522092"/>
      <w:r w:rsidRPr="000F7924">
        <w:t xml:space="preserve">Table </w:t>
      </w:r>
      <w:r w:rsidRPr="000F7924">
        <w:fldChar w:fldCharType="begin"/>
      </w:r>
      <w:r w:rsidRPr="000F7924">
        <w:instrText xml:space="preserve"> SEQ Table \* ARABIC </w:instrText>
      </w:r>
      <w:r w:rsidRPr="000F7924">
        <w:fldChar w:fldCharType="separate"/>
      </w:r>
      <w:r w:rsidR="00BC38E3">
        <w:rPr>
          <w:noProof/>
        </w:rPr>
        <w:t>2</w:t>
      </w:r>
      <w:r w:rsidRPr="000F7924">
        <w:fldChar w:fldCharType="end"/>
      </w:r>
      <w:bookmarkEnd w:id="57"/>
      <w:r w:rsidRPr="000F7924">
        <w:t xml:space="preserve">. </w:t>
      </w:r>
      <w:r w:rsidR="000E766A" w:rsidRPr="000F7924">
        <w:t xml:space="preserve">Introduced </w:t>
      </w:r>
      <w:r w:rsidR="00676675" w:rsidRPr="000F7924">
        <w:t>genetic elements in the GM Purple Tomato</w:t>
      </w:r>
    </w:p>
    <w:tbl>
      <w:tblPr>
        <w:tblStyle w:val="TableGrid"/>
        <w:tblW w:w="5000" w:type="pct"/>
        <w:jc w:val="center"/>
        <w:tblLook w:val="04A0" w:firstRow="1" w:lastRow="0" w:firstColumn="1" w:lastColumn="0" w:noHBand="0" w:noVBand="1"/>
      </w:tblPr>
      <w:tblGrid>
        <w:gridCol w:w="2121"/>
        <w:gridCol w:w="1702"/>
        <w:gridCol w:w="1843"/>
        <w:gridCol w:w="2009"/>
        <w:gridCol w:w="1953"/>
      </w:tblGrid>
      <w:tr w:rsidR="00186381" w:rsidRPr="000F7924" w14:paraId="79F6E745" w14:textId="77777777" w:rsidTr="006130A9">
        <w:trPr>
          <w:tblHeader/>
          <w:jc w:val="center"/>
        </w:trPr>
        <w:tc>
          <w:tcPr>
            <w:tcW w:w="1101" w:type="pct"/>
            <w:shd w:val="clear" w:color="auto" w:fill="BFBFBF" w:themeFill="background1" w:themeFillShade="BF"/>
          </w:tcPr>
          <w:p w14:paraId="28C11A47" w14:textId="19680E51" w:rsidR="007C0F2E" w:rsidRPr="000F7924" w:rsidRDefault="007C0F2E" w:rsidP="000E766A">
            <w:pPr>
              <w:pStyle w:val="RARMPparagraph"/>
              <w:numPr>
                <w:ilvl w:val="0"/>
                <w:numId w:val="0"/>
              </w:numPr>
              <w:rPr>
                <w:b/>
                <w:bCs/>
              </w:rPr>
            </w:pPr>
            <w:r w:rsidRPr="000F7924">
              <w:rPr>
                <w:b/>
                <w:bCs/>
              </w:rPr>
              <w:t>Gene (source)</w:t>
            </w:r>
          </w:p>
        </w:tc>
        <w:tc>
          <w:tcPr>
            <w:tcW w:w="884" w:type="pct"/>
            <w:shd w:val="clear" w:color="auto" w:fill="BFBFBF" w:themeFill="background1" w:themeFillShade="BF"/>
          </w:tcPr>
          <w:p w14:paraId="1319F0AF" w14:textId="57387EEF" w:rsidR="007C0F2E" w:rsidRPr="000F7924" w:rsidRDefault="007C0F2E" w:rsidP="000E766A">
            <w:pPr>
              <w:pStyle w:val="RARMPparagraph"/>
              <w:numPr>
                <w:ilvl w:val="0"/>
                <w:numId w:val="0"/>
              </w:numPr>
              <w:rPr>
                <w:b/>
                <w:bCs/>
              </w:rPr>
            </w:pPr>
            <w:r w:rsidRPr="000F7924">
              <w:rPr>
                <w:b/>
                <w:bCs/>
              </w:rPr>
              <w:t>Promoter (source)</w:t>
            </w:r>
          </w:p>
        </w:tc>
        <w:tc>
          <w:tcPr>
            <w:tcW w:w="957" w:type="pct"/>
            <w:shd w:val="clear" w:color="auto" w:fill="BFBFBF" w:themeFill="background1" w:themeFillShade="BF"/>
          </w:tcPr>
          <w:p w14:paraId="743D199A" w14:textId="3E3FBDBB" w:rsidR="007C0F2E" w:rsidRPr="000F7924" w:rsidRDefault="007C0F2E" w:rsidP="000E766A">
            <w:pPr>
              <w:pStyle w:val="RARMPparagraph"/>
              <w:numPr>
                <w:ilvl w:val="0"/>
                <w:numId w:val="0"/>
              </w:numPr>
              <w:rPr>
                <w:b/>
                <w:bCs/>
              </w:rPr>
            </w:pPr>
            <w:r w:rsidRPr="000F7924">
              <w:rPr>
                <w:b/>
                <w:bCs/>
              </w:rPr>
              <w:t>Terminator (source)</w:t>
            </w:r>
          </w:p>
        </w:tc>
        <w:tc>
          <w:tcPr>
            <w:tcW w:w="1043" w:type="pct"/>
            <w:shd w:val="clear" w:color="auto" w:fill="BFBFBF" w:themeFill="background1" w:themeFillShade="BF"/>
          </w:tcPr>
          <w:p w14:paraId="653329B6" w14:textId="626FC09C" w:rsidR="007C0F2E" w:rsidRPr="000F7924" w:rsidRDefault="007C0F2E" w:rsidP="000E766A">
            <w:pPr>
              <w:pStyle w:val="RARMPparagraph"/>
              <w:numPr>
                <w:ilvl w:val="0"/>
                <w:numId w:val="0"/>
              </w:numPr>
              <w:rPr>
                <w:b/>
                <w:bCs/>
              </w:rPr>
            </w:pPr>
            <w:r w:rsidRPr="000F7924">
              <w:rPr>
                <w:b/>
                <w:bCs/>
              </w:rPr>
              <w:t>Encoded protein</w:t>
            </w:r>
          </w:p>
        </w:tc>
        <w:tc>
          <w:tcPr>
            <w:tcW w:w="1014" w:type="pct"/>
            <w:shd w:val="clear" w:color="auto" w:fill="BFBFBF" w:themeFill="background1" w:themeFillShade="BF"/>
          </w:tcPr>
          <w:p w14:paraId="76D41789" w14:textId="70A66903" w:rsidR="007C0F2E" w:rsidRPr="000F7924" w:rsidRDefault="007C0F2E" w:rsidP="000E766A">
            <w:pPr>
              <w:pStyle w:val="RARMPparagraph"/>
              <w:numPr>
                <w:ilvl w:val="0"/>
                <w:numId w:val="0"/>
              </w:numPr>
              <w:rPr>
                <w:b/>
                <w:bCs/>
              </w:rPr>
            </w:pPr>
            <w:r w:rsidRPr="000F7924">
              <w:rPr>
                <w:b/>
                <w:bCs/>
              </w:rPr>
              <w:t>Intended function</w:t>
            </w:r>
          </w:p>
        </w:tc>
      </w:tr>
      <w:tr w:rsidR="00186381" w:rsidRPr="000F7924" w14:paraId="0F27676B" w14:textId="77777777" w:rsidTr="006130A9">
        <w:trPr>
          <w:jc w:val="center"/>
        </w:trPr>
        <w:tc>
          <w:tcPr>
            <w:tcW w:w="1101" w:type="pct"/>
          </w:tcPr>
          <w:p w14:paraId="10132E6A" w14:textId="3B050E00" w:rsidR="007C0F2E" w:rsidRPr="000F7924" w:rsidRDefault="007C0F2E" w:rsidP="000E766A">
            <w:pPr>
              <w:pStyle w:val="RARMPparagraph"/>
              <w:numPr>
                <w:ilvl w:val="0"/>
                <w:numId w:val="0"/>
              </w:numPr>
              <w:rPr>
                <w:i/>
                <w:iCs/>
              </w:rPr>
            </w:pPr>
            <w:r w:rsidRPr="000F7924">
              <w:rPr>
                <w:i/>
                <w:iCs/>
              </w:rPr>
              <w:t>Delila</w:t>
            </w:r>
            <w:r w:rsidR="000C304D" w:rsidRPr="000F7924">
              <w:rPr>
                <w:i/>
                <w:iCs/>
              </w:rPr>
              <w:t xml:space="preserve"> (Antirrhinum majus)</w:t>
            </w:r>
          </w:p>
        </w:tc>
        <w:tc>
          <w:tcPr>
            <w:tcW w:w="884" w:type="pct"/>
          </w:tcPr>
          <w:p w14:paraId="4AE86529" w14:textId="1E5B49B6" w:rsidR="007C0F2E" w:rsidRPr="000F7924" w:rsidRDefault="00B9607A" w:rsidP="00B9607A">
            <w:pPr>
              <w:pStyle w:val="RARMPparagraph"/>
              <w:numPr>
                <w:ilvl w:val="0"/>
                <w:numId w:val="0"/>
              </w:numPr>
            </w:pPr>
            <w:r w:rsidRPr="000F7924">
              <w:t>E8 promoter (</w:t>
            </w:r>
            <w:r w:rsidRPr="000F7924">
              <w:rPr>
                <w:i/>
                <w:iCs/>
              </w:rPr>
              <w:t>Solanum lycopersicum</w:t>
            </w:r>
            <w:r w:rsidRPr="000F7924">
              <w:t>)</w:t>
            </w:r>
            <w:r w:rsidR="003A610C" w:rsidRPr="000F7924">
              <w:t xml:space="preserve"> – activated during fruit ripening</w:t>
            </w:r>
          </w:p>
        </w:tc>
        <w:tc>
          <w:tcPr>
            <w:tcW w:w="957" w:type="pct"/>
          </w:tcPr>
          <w:p w14:paraId="6E11FAB8" w14:textId="108E20B6" w:rsidR="007C0F2E" w:rsidRPr="000F7924" w:rsidRDefault="003F42F2" w:rsidP="003F42F2">
            <w:pPr>
              <w:pStyle w:val="RARMPparagraph"/>
              <w:numPr>
                <w:ilvl w:val="0"/>
                <w:numId w:val="0"/>
              </w:numPr>
            </w:pPr>
            <w:r w:rsidRPr="000F7924">
              <w:t>Cauliflower mosaic virus (</w:t>
            </w:r>
            <w:r w:rsidR="008929C4" w:rsidRPr="000F7924">
              <w:t>CMV)</w:t>
            </w:r>
            <w:r w:rsidRPr="000F7924">
              <w:t xml:space="preserve"> te</w:t>
            </w:r>
            <w:r w:rsidR="008929C4" w:rsidRPr="000F7924">
              <w:t>rminator (</w:t>
            </w:r>
            <w:r w:rsidR="00C03002" w:rsidRPr="000F7924">
              <w:t>CMV</w:t>
            </w:r>
            <w:r w:rsidR="008929C4" w:rsidRPr="000F7924">
              <w:t>)</w:t>
            </w:r>
          </w:p>
        </w:tc>
        <w:tc>
          <w:tcPr>
            <w:tcW w:w="1043" w:type="pct"/>
          </w:tcPr>
          <w:p w14:paraId="507DA8C4" w14:textId="5D64F36D" w:rsidR="007C0F2E" w:rsidRPr="000F7924" w:rsidRDefault="00862FFB" w:rsidP="00050C88">
            <w:pPr>
              <w:pStyle w:val="RARMPparagraph"/>
              <w:numPr>
                <w:ilvl w:val="0"/>
                <w:numId w:val="0"/>
              </w:numPr>
            </w:pPr>
            <w:r w:rsidRPr="000F7924">
              <w:t>Delila</w:t>
            </w:r>
          </w:p>
        </w:tc>
        <w:tc>
          <w:tcPr>
            <w:tcW w:w="1014" w:type="pct"/>
          </w:tcPr>
          <w:p w14:paraId="7FC03CFE" w14:textId="1F9525D2" w:rsidR="007C0F2E" w:rsidRPr="000F7924" w:rsidRDefault="00BC53AB" w:rsidP="000E766A">
            <w:pPr>
              <w:pStyle w:val="RARMPparagraph"/>
              <w:numPr>
                <w:ilvl w:val="0"/>
                <w:numId w:val="0"/>
              </w:numPr>
            </w:pPr>
            <w:r w:rsidRPr="000F7924">
              <w:t>Transcription factor – anthocyanin biosynthesis</w:t>
            </w:r>
          </w:p>
        </w:tc>
      </w:tr>
      <w:tr w:rsidR="00186381" w:rsidRPr="000F7924" w14:paraId="4E5BCB89" w14:textId="77777777" w:rsidTr="006130A9">
        <w:trPr>
          <w:jc w:val="center"/>
        </w:trPr>
        <w:tc>
          <w:tcPr>
            <w:tcW w:w="1101" w:type="pct"/>
          </w:tcPr>
          <w:p w14:paraId="75B72DDD" w14:textId="0F723BE9" w:rsidR="007C0F2E" w:rsidRPr="000F7924" w:rsidRDefault="007C0F2E" w:rsidP="000E766A">
            <w:pPr>
              <w:pStyle w:val="RARMPparagraph"/>
              <w:numPr>
                <w:ilvl w:val="0"/>
                <w:numId w:val="0"/>
              </w:numPr>
              <w:rPr>
                <w:i/>
                <w:iCs/>
              </w:rPr>
            </w:pPr>
            <w:r w:rsidRPr="000F7924">
              <w:rPr>
                <w:i/>
                <w:iCs/>
              </w:rPr>
              <w:t>Rosea1</w:t>
            </w:r>
            <w:r w:rsidR="000C304D" w:rsidRPr="000F7924">
              <w:rPr>
                <w:i/>
                <w:iCs/>
              </w:rPr>
              <w:t xml:space="preserve"> (Antirrhinum majus)</w:t>
            </w:r>
          </w:p>
        </w:tc>
        <w:tc>
          <w:tcPr>
            <w:tcW w:w="884" w:type="pct"/>
          </w:tcPr>
          <w:p w14:paraId="0F6767C1" w14:textId="0E290C13" w:rsidR="007C0F2E" w:rsidRPr="000F7924" w:rsidRDefault="003A610C" w:rsidP="0025554E">
            <w:pPr>
              <w:pStyle w:val="RARMPparagraph"/>
              <w:numPr>
                <w:ilvl w:val="0"/>
                <w:numId w:val="0"/>
              </w:numPr>
              <w:rPr>
                <w:i/>
                <w:iCs/>
              </w:rPr>
            </w:pPr>
            <w:r w:rsidRPr="000F7924">
              <w:t>E8 promoter (</w:t>
            </w:r>
            <w:r w:rsidRPr="000F7924">
              <w:rPr>
                <w:i/>
                <w:iCs/>
              </w:rPr>
              <w:t>Solanum lycopersicum</w:t>
            </w:r>
            <w:r w:rsidRPr="000F7924">
              <w:t>) – activated during fruit ripening</w:t>
            </w:r>
          </w:p>
        </w:tc>
        <w:tc>
          <w:tcPr>
            <w:tcW w:w="957" w:type="pct"/>
          </w:tcPr>
          <w:p w14:paraId="23E228C1" w14:textId="2A916350" w:rsidR="007C0F2E" w:rsidRPr="000F7924" w:rsidRDefault="0024242F" w:rsidP="000E766A">
            <w:pPr>
              <w:pStyle w:val="RARMPparagraph"/>
              <w:numPr>
                <w:ilvl w:val="0"/>
                <w:numId w:val="0"/>
              </w:numPr>
            </w:pPr>
            <w:r w:rsidRPr="000F7924">
              <w:t>CMV terminator (</w:t>
            </w:r>
            <w:r w:rsidR="00C03002" w:rsidRPr="000F7924">
              <w:t>CMV</w:t>
            </w:r>
            <w:r w:rsidRPr="000F7924">
              <w:t>)</w:t>
            </w:r>
          </w:p>
        </w:tc>
        <w:tc>
          <w:tcPr>
            <w:tcW w:w="1043" w:type="pct"/>
          </w:tcPr>
          <w:p w14:paraId="0D042352" w14:textId="6210B4F0" w:rsidR="007C0F2E" w:rsidRPr="000F7924" w:rsidRDefault="00862FFB" w:rsidP="000E766A">
            <w:pPr>
              <w:pStyle w:val="RARMPparagraph"/>
              <w:numPr>
                <w:ilvl w:val="0"/>
                <w:numId w:val="0"/>
              </w:numPr>
            </w:pPr>
            <w:r w:rsidRPr="000F7924">
              <w:t>Rosea</w:t>
            </w:r>
          </w:p>
        </w:tc>
        <w:tc>
          <w:tcPr>
            <w:tcW w:w="1014" w:type="pct"/>
          </w:tcPr>
          <w:p w14:paraId="72CBA9D9" w14:textId="488C4660" w:rsidR="007C0F2E" w:rsidRPr="000F7924" w:rsidRDefault="00BC53AB" w:rsidP="00614AD2">
            <w:r w:rsidRPr="000F7924">
              <w:t>Transcription factor – anthocyanin biosynthesis</w:t>
            </w:r>
          </w:p>
        </w:tc>
      </w:tr>
      <w:tr w:rsidR="00186381" w:rsidRPr="000F7924" w14:paraId="28887D99" w14:textId="77777777" w:rsidTr="006130A9">
        <w:trPr>
          <w:jc w:val="center"/>
        </w:trPr>
        <w:tc>
          <w:tcPr>
            <w:tcW w:w="1101" w:type="pct"/>
          </w:tcPr>
          <w:p w14:paraId="329C349E" w14:textId="3E00E9FF" w:rsidR="007C0F2E" w:rsidRPr="000F7924" w:rsidRDefault="00A75DC4" w:rsidP="000E766A">
            <w:pPr>
              <w:pStyle w:val="RARMPparagraph"/>
              <w:numPr>
                <w:ilvl w:val="0"/>
                <w:numId w:val="0"/>
              </w:numPr>
              <w:rPr>
                <w:i/>
                <w:iCs/>
              </w:rPr>
            </w:pPr>
            <w:r w:rsidRPr="000F7924">
              <w:rPr>
                <w:i/>
                <w:iCs/>
              </w:rPr>
              <w:lastRenderedPageBreak/>
              <w:t xml:space="preserve">Neomycin phosphotransferase type II </w:t>
            </w:r>
            <w:r w:rsidR="00B405D9" w:rsidRPr="000F7924">
              <w:rPr>
                <w:i/>
                <w:iCs/>
              </w:rPr>
              <w:t>(nptII)</w:t>
            </w:r>
            <w:r w:rsidR="00B405D9" w:rsidRPr="000F7924">
              <w:t xml:space="preserve"> </w:t>
            </w:r>
            <w:r w:rsidRPr="000F7924">
              <w:t>gene</w:t>
            </w:r>
            <w:r w:rsidRPr="000F7924">
              <w:rPr>
                <w:i/>
                <w:iCs/>
              </w:rPr>
              <w:t xml:space="preserve"> (Escherichia coli)</w:t>
            </w:r>
          </w:p>
        </w:tc>
        <w:tc>
          <w:tcPr>
            <w:tcW w:w="884" w:type="pct"/>
          </w:tcPr>
          <w:p w14:paraId="2D9B4FD1" w14:textId="548623DD" w:rsidR="007C0F2E" w:rsidRPr="000F7924" w:rsidRDefault="001D03EE" w:rsidP="001609AB">
            <w:pPr>
              <w:pStyle w:val="RARMPparagraph"/>
              <w:numPr>
                <w:ilvl w:val="0"/>
                <w:numId w:val="0"/>
              </w:numPr>
            </w:pPr>
            <w:r w:rsidRPr="000F7924">
              <w:t xml:space="preserve">Nopaline synthase </w:t>
            </w:r>
            <w:r w:rsidR="00B405D9" w:rsidRPr="000F7924">
              <w:t xml:space="preserve">(NOS) </w:t>
            </w:r>
            <w:r w:rsidRPr="000F7924">
              <w:t>promoter</w:t>
            </w:r>
            <w:r w:rsidR="001609AB" w:rsidRPr="000F7924">
              <w:t xml:space="preserve"> (</w:t>
            </w:r>
            <w:r w:rsidR="001609AB" w:rsidRPr="000F7924">
              <w:rPr>
                <w:i/>
                <w:iCs/>
              </w:rPr>
              <w:t>Agrobacterium tumefaciens</w:t>
            </w:r>
            <w:r w:rsidR="001609AB" w:rsidRPr="000F7924">
              <w:t>)</w:t>
            </w:r>
          </w:p>
        </w:tc>
        <w:tc>
          <w:tcPr>
            <w:tcW w:w="957" w:type="pct"/>
          </w:tcPr>
          <w:p w14:paraId="03018427" w14:textId="0FD6C6ED" w:rsidR="007C0F2E" w:rsidRPr="000F7924" w:rsidRDefault="007D34AF" w:rsidP="009031C5">
            <w:pPr>
              <w:pStyle w:val="RARMPparagraph"/>
              <w:numPr>
                <w:ilvl w:val="0"/>
                <w:numId w:val="0"/>
              </w:numPr>
            </w:pPr>
            <w:r w:rsidRPr="000F7924">
              <w:t>Octopine synthase 3 (</w:t>
            </w:r>
            <w:r w:rsidR="001609AB" w:rsidRPr="000F7924">
              <w:t>Ocs 3</w:t>
            </w:r>
            <w:r w:rsidRPr="000F7924">
              <w:t>)</w:t>
            </w:r>
            <w:r w:rsidR="009031C5" w:rsidRPr="000F7924">
              <w:t xml:space="preserve"> terminator (</w:t>
            </w:r>
            <w:r w:rsidR="009031C5" w:rsidRPr="000F7924">
              <w:rPr>
                <w:i/>
                <w:iCs/>
              </w:rPr>
              <w:t>Agrobacterium tumefaciens</w:t>
            </w:r>
            <w:r w:rsidR="009031C5" w:rsidRPr="000F7924">
              <w:t>)</w:t>
            </w:r>
          </w:p>
        </w:tc>
        <w:tc>
          <w:tcPr>
            <w:tcW w:w="1043" w:type="pct"/>
          </w:tcPr>
          <w:p w14:paraId="3A51C42A" w14:textId="3AF91A52" w:rsidR="007C0F2E" w:rsidRPr="000F7924" w:rsidRDefault="00186381" w:rsidP="00186381">
            <w:pPr>
              <w:pStyle w:val="RARMPparagraph"/>
              <w:numPr>
                <w:ilvl w:val="0"/>
                <w:numId w:val="0"/>
              </w:numPr>
            </w:pPr>
            <w:r w:rsidRPr="000F7924">
              <w:t>Neomycin phosphotransferase type II (NPTII)</w:t>
            </w:r>
          </w:p>
        </w:tc>
        <w:tc>
          <w:tcPr>
            <w:tcW w:w="1014" w:type="pct"/>
          </w:tcPr>
          <w:p w14:paraId="6DDF64C8" w14:textId="091C8DB6" w:rsidR="007C0F2E" w:rsidRPr="000F7924" w:rsidRDefault="00AD66CA" w:rsidP="000E766A">
            <w:pPr>
              <w:pStyle w:val="RARMPparagraph"/>
              <w:numPr>
                <w:ilvl w:val="0"/>
                <w:numId w:val="0"/>
              </w:numPr>
            </w:pPr>
            <w:r w:rsidRPr="000F7924">
              <w:t>Antibiotic resistance, selectable marker</w:t>
            </w:r>
          </w:p>
        </w:tc>
      </w:tr>
    </w:tbl>
    <w:p w14:paraId="52AA172B" w14:textId="3AFC2712" w:rsidR="002A25DD" w:rsidRPr="000F7924" w:rsidRDefault="00AA19AD" w:rsidP="006B4BD6">
      <w:pPr>
        <w:pStyle w:val="Sectionheading3"/>
      </w:pPr>
      <w:r w:rsidRPr="000F7924">
        <w:t>Introduced genes for anthocyanin production</w:t>
      </w:r>
    </w:p>
    <w:p w14:paraId="6BC5A5AB" w14:textId="6A2DE4F5" w:rsidR="007B1A2D" w:rsidRPr="000F7924" w:rsidRDefault="00D130C9" w:rsidP="00F744F5">
      <w:pPr>
        <w:pStyle w:val="RARMPparagraph"/>
      </w:pPr>
      <w:r w:rsidRPr="000F7924">
        <w:t xml:space="preserve">The purpose of the </w:t>
      </w:r>
      <w:r w:rsidR="002759D1" w:rsidRPr="000F7924">
        <w:t xml:space="preserve">2 </w:t>
      </w:r>
      <w:r w:rsidRPr="000F7924">
        <w:t xml:space="preserve">introduced genes </w:t>
      </w:r>
      <w:r w:rsidRPr="000F7924">
        <w:rPr>
          <w:i/>
          <w:iCs/>
        </w:rPr>
        <w:t>Delila</w:t>
      </w:r>
      <w:r w:rsidRPr="000F7924">
        <w:t xml:space="preserve"> and </w:t>
      </w:r>
      <w:r w:rsidRPr="000F7924">
        <w:rPr>
          <w:i/>
          <w:iCs/>
        </w:rPr>
        <w:t>Rosea1</w:t>
      </w:r>
      <w:r w:rsidRPr="000F7924">
        <w:t xml:space="preserve"> is to switch on anthocyanin production during fruit ripening, resulting in purple-coloured fruit</w:t>
      </w:r>
      <w:r w:rsidR="006C66DB" w:rsidRPr="000F7924">
        <w:t>, both in the skin and the flesh</w:t>
      </w:r>
      <w:r w:rsidR="000F2D27" w:rsidRPr="000F7924">
        <w:t xml:space="preserve"> (</w:t>
      </w:r>
      <w:r w:rsidR="000F2D27" w:rsidRPr="000F7924">
        <w:fldChar w:fldCharType="begin"/>
      </w:r>
      <w:r w:rsidR="000F2D27" w:rsidRPr="000F7924">
        <w:instrText xml:space="preserve"> REF _Ref203980424 \h </w:instrText>
      </w:r>
      <w:r w:rsidR="000F2D27" w:rsidRPr="000F7924">
        <w:fldChar w:fldCharType="separate"/>
      </w:r>
      <w:r w:rsidR="00BC38E3" w:rsidRPr="000F7924">
        <w:t xml:space="preserve">Figure </w:t>
      </w:r>
      <w:r w:rsidR="00BC38E3">
        <w:rPr>
          <w:noProof/>
        </w:rPr>
        <w:t>3</w:t>
      </w:r>
      <w:r w:rsidR="000F2D27" w:rsidRPr="000F7924">
        <w:fldChar w:fldCharType="end"/>
      </w:r>
      <w:r w:rsidR="000F2D27" w:rsidRPr="000F7924">
        <w:t>)</w:t>
      </w:r>
      <w:r w:rsidR="006C66DB" w:rsidRPr="000F7924">
        <w:t>.</w:t>
      </w:r>
      <w:r w:rsidR="00470D7A">
        <w:t xml:space="preserve"> The 2 genes are contained on </w:t>
      </w:r>
      <w:r w:rsidR="00450616">
        <w:t>the same DNA insert</w:t>
      </w:r>
      <w:r w:rsidR="00C126FE">
        <w:t>,</w:t>
      </w:r>
      <w:r w:rsidR="00470D7A">
        <w:t xml:space="preserve"> and each have their own promoter and terminator.</w:t>
      </w:r>
    </w:p>
    <w:p w14:paraId="08B67A94" w14:textId="24514AA9" w:rsidR="006C66DB" w:rsidRPr="000F7924" w:rsidRDefault="000F2D27" w:rsidP="004D36F3">
      <w:pPr>
        <w:jc w:val="center"/>
      </w:pPr>
      <w:r w:rsidRPr="000F7924">
        <w:rPr>
          <w:noProof/>
        </w:rPr>
        <w:drawing>
          <wp:inline distT="0" distB="0" distL="0" distR="0" wp14:anchorId="5DA9F216" wp14:editId="75DAFFD4">
            <wp:extent cx="2647950" cy="1983756"/>
            <wp:effectExtent l="0" t="0" r="0" b="0"/>
            <wp:docPr id="10" name="Picture 9" descr="4 whole GM Purple Tomato fruits and 1 fruit cut in half. The fruits have purple skin and purple flesh.">
              <a:extLst xmlns:a="http://schemas.openxmlformats.org/drawingml/2006/main">
                <a:ext uri="{FF2B5EF4-FFF2-40B4-BE49-F238E27FC236}">
                  <a16:creationId xmlns:a16="http://schemas.microsoft.com/office/drawing/2014/main" id="{67A8B46B-7B98-1587-0F24-4AC2645EF2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4 whole GM Purple Tomato fruits and 1 fruit cut in half. The fruits have purple skin and purple flesh.">
                      <a:extLst>
                        <a:ext uri="{FF2B5EF4-FFF2-40B4-BE49-F238E27FC236}">
                          <a16:creationId xmlns:a16="http://schemas.microsoft.com/office/drawing/2014/main" id="{67A8B46B-7B98-1587-0F24-4AC2645EF2AF}"/>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62225" cy="1994450"/>
                    </a:xfrm>
                    <a:prstGeom prst="rect">
                      <a:avLst/>
                    </a:prstGeom>
                  </pic:spPr>
                </pic:pic>
              </a:graphicData>
            </a:graphic>
          </wp:inline>
        </w:drawing>
      </w:r>
    </w:p>
    <w:p w14:paraId="30B64701" w14:textId="1AEEEE5E" w:rsidR="004D36F3" w:rsidRPr="000F7924" w:rsidRDefault="0046146E" w:rsidP="0046146E">
      <w:pPr>
        <w:pStyle w:val="Figuretitle"/>
      </w:pPr>
      <w:bookmarkStart w:id="58" w:name="_Ref203980424"/>
      <w:r w:rsidRPr="000F7924">
        <w:t xml:space="preserve">Figure </w:t>
      </w:r>
      <w:r w:rsidRPr="000F7924">
        <w:fldChar w:fldCharType="begin"/>
      </w:r>
      <w:r w:rsidRPr="000F7924">
        <w:instrText xml:space="preserve"> SEQ Figure \* ARABIC </w:instrText>
      </w:r>
      <w:r w:rsidRPr="000F7924">
        <w:fldChar w:fldCharType="separate"/>
      </w:r>
      <w:r w:rsidR="00BC38E3">
        <w:rPr>
          <w:noProof/>
        </w:rPr>
        <w:t>3</w:t>
      </w:r>
      <w:r w:rsidRPr="000F7924">
        <w:fldChar w:fldCharType="end"/>
      </w:r>
      <w:bookmarkEnd w:id="58"/>
      <w:r w:rsidRPr="000F7924">
        <w:t>. Cross section of the GM Purple Tomato</w:t>
      </w:r>
      <w:r w:rsidR="003529B6" w:rsidRPr="000F7924">
        <w:t xml:space="preserve"> fruit</w:t>
      </w:r>
    </w:p>
    <w:p w14:paraId="5BF2F599" w14:textId="3D606C2B" w:rsidR="0046146E" w:rsidRPr="000F7924" w:rsidRDefault="00BB5EF0" w:rsidP="00BB5EF0">
      <w:pPr>
        <w:pStyle w:val="Figuredescription"/>
      </w:pPr>
      <w:r w:rsidRPr="000F7924">
        <w:t>Source: image supplied by applicant. GMO in the MoneyMaker x Goldkrone background.</w:t>
      </w:r>
    </w:p>
    <w:p w14:paraId="7E02BB59" w14:textId="0EC3A6C8" w:rsidR="00DC3A76" w:rsidRPr="000F7924" w:rsidRDefault="00DC3A76" w:rsidP="00DC3A76">
      <w:pPr>
        <w:pStyle w:val="RARMPparagraph"/>
      </w:pPr>
      <w:r w:rsidRPr="000F7924">
        <w:t xml:space="preserve">In the GMO, Delila and Rosea1 cooperate to activate </w:t>
      </w:r>
      <w:r w:rsidR="003529B6" w:rsidRPr="000F7924">
        <w:t xml:space="preserve">the existing </w:t>
      </w:r>
      <w:r w:rsidRPr="000F7924">
        <w:t xml:space="preserve">anthocyanin biosynthesis </w:t>
      </w:r>
      <w:r w:rsidR="003529B6" w:rsidRPr="000F7924">
        <w:t>pathway that is present in modern tomatoes but usually switched off (</w:t>
      </w:r>
      <w:r w:rsidR="003529B6" w:rsidRPr="000F7924">
        <w:fldChar w:fldCharType="begin"/>
      </w:r>
      <w:r w:rsidR="003529B6" w:rsidRPr="000F7924">
        <w:instrText xml:space="preserve"> REF _Ref204080839 \h </w:instrText>
      </w:r>
      <w:r w:rsidR="003529B6" w:rsidRPr="000F7924">
        <w:fldChar w:fldCharType="separate"/>
      </w:r>
      <w:r w:rsidR="00BC38E3" w:rsidRPr="000F7924">
        <w:t xml:space="preserve">Figure </w:t>
      </w:r>
      <w:r w:rsidR="00BC38E3">
        <w:rPr>
          <w:noProof/>
        </w:rPr>
        <w:t>4</w:t>
      </w:r>
      <w:r w:rsidR="003529B6" w:rsidRPr="000F7924">
        <w:fldChar w:fldCharType="end"/>
      </w:r>
      <w:r w:rsidR="003529B6" w:rsidRPr="000F7924">
        <w:t>).</w:t>
      </w:r>
    </w:p>
    <w:p w14:paraId="49DA52F2" w14:textId="2F6917FB" w:rsidR="00DC3A76" w:rsidRPr="000F7924" w:rsidRDefault="00013795" w:rsidP="00DC3A76">
      <w:pPr>
        <w:pStyle w:val="RARMPparagraph"/>
        <w:numPr>
          <w:ilvl w:val="0"/>
          <w:numId w:val="0"/>
        </w:numPr>
      </w:pPr>
      <w:r w:rsidRPr="000F7924">
        <w:rPr>
          <w:noProof/>
        </w:rPr>
        <w:drawing>
          <wp:inline distT="0" distB="0" distL="0" distR="0" wp14:anchorId="3D28D476" wp14:editId="380A50A6">
            <wp:extent cx="6051758" cy="2590880"/>
            <wp:effectExtent l="0" t="0" r="6350" b="0"/>
            <wp:docPr id="1277374160" name="Picture 1" descr="Diagram showing pigments in non-GM red tomatoes, non-GM yellow tomatoes and the GM Purple Tomato. In the non-GM red tomato the genes to make red/orange pigments and genes to make yellow pigments are switched on, while the genes to make purple/blue pigments are switched off - this results in red/orange fruit. In non-GM yellow tomatoes only the genes to make yellow pigments are switched on, resulting in yellow fruit. In the GM Purple Tomato, the genes to make re/orange pigments and/or the genes to make yellow pigments are switched on, plus the genes to make purple/blue pigments. This results in purple fr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74160" name="Picture 1" descr="Diagram showing pigments in non-GM red tomatoes, non-GM yellow tomatoes and the GM Purple Tomato. In the non-GM red tomato the genes to make red/orange pigments and genes to make yellow pigments are switched on, while the genes to make purple/blue pigments are switched off - this results in red/orange fruit. In non-GM yellow tomatoes only the genes to make yellow pigments are switched on, resulting in yellow fruit. In the GM Purple Tomato, the genes to make re/orange pigments and/or the genes to make yellow pigments are switched on, plus the genes to make purple/blue pigments. This results in purple frui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02716" cy="2612696"/>
                    </a:xfrm>
                    <a:prstGeom prst="rect">
                      <a:avLst/>
                    </a:prstGeom>
                    <a:noFill/>
                  </pic:spPr>
                </pic:pic>
              </a:graphicData>
            </a:graphic>
          </wp:inline>
        </w:drawing>
      </w:r>
    </w:p>
    <w:p w14:paraId="6AE3E0C4" w14:textId="6AA6D9AE" w:rsidR="00DC3A76" w:rsidRPr="000F7924" w:rsidRDefault="00DC3A76" w:rsidP="00DC3A76">
      <w:pPr>
        <w:pStyle w:val="Figuretitle"/>
      </w:pPr>
      <w:bookmarkStart w:id="59" w:name="_Ref204080839"/>
      <w:r w:rsidRPr="000F7924">
        <w:t xml:space="preserve">Figure </w:t>
      </w:r>
      <w:r w:rsidRPr="000F7924">
        <w:fldChar w:fldCharType="begin"/>
      </w:r>
      <w:r w:rsidRPr="000F7924">
        <w:instrText xml:space="preserve"> SEQ Figure \* ARABIC </w:instrText>
      </w:r>
      <w:r w:rsidRPr="000F7924">
        <w:fldChar w:fldCharType="separate"/>
      </w:r>
      <w:r w:rsidR="00BC38E3">
        <w:rPr>
          <w:noProof/>
        </w:rPr>
        <w:t>4</w:t>
      </w:r>
      <w:r w:rsidRPr="000F7924">
        <w:fldChar w:fldCharType="end"/>
      </w:r>
      <w:bookmarkEnd w:id="59"/>
      <w:r w:rsidRPr="000F7924">
        <w:t>. Comparison of pigment production in non-GM red tomatoes, non-GM yellow tomatoes and the GM Purple Tomato</w:t>
      </w:r>
    </w:p>
    <w:p w14:paraId="25EC06B5" w14:textId="23D83CD6" w:rsidR="00DC3A76" w:rsidRPr="000F7924" w:rsidRDefault="00B7348F" w:rsidP="00DC3A76">
      <w:pPr>
        <w:pStyle w:val="Figuredescription"/>
      </w:pPr>
      <w:r w:rsidRPr="000F7924">
        <w:t xml:space="preserve">Sources: </w:t>
      </w:r>
      <w:r w:rsidR="00D55658" w:rsidRPr="000F7924">
        <w:t>Red/</w:t>
      </w:r>
      <w:r w:rsidR="005B73D9" w:rsidRPr="000F7924">
        <w:t xml:space="preserve">orange fruit and GM Purple Tomato fruit image provided by applicant. </w:t>
      </w:r>
      <w:r w:rsidR="00DC3A76" w:rsidRPr="000F7924">
        <w:t xml:space="preserve">Yellow tomato </w:t>
      </w:r>
      <w:r w:rsidR="005B73D9" w:rsidRPr="000F7924">
        <w:t xml:space="preserve">fruit </w:t>
      </w:r>
      <w:r w:rsidR="00DC3A76" w:rsidRPr="000F7924">
        <w:t xml:space="preserve">image from </w:t>
      </w:r>
      <w:hyperlink w:anchor="_ENREF_86" w:tooltip="Martin, 2025 #13" w:history="1">
        <w:r w:rsidR="00E5312E" w:rsidRPr="000F7924">
          <w:fldChar w:fldCharType="begin"/>
        </w:r>
        <w:r w:rsidR="00E5312E" w:rsidRPr="000F7924">
          <w:instrText xml:space="preserve"> ADDIN EN.CITE &lt;EndNote&gt;&lt;Cite AuthorYear="1"&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00E5312E" w:rsidRPr="000F7924">
          <w:fldChar w:fldCharType="separate"/>
        </w:r>
        <w:r w:rsidR="00E5312E" w:rsidRPr="000F7924">
          <w:rPr>
            <w:noProof/>
          </w:rPr>
          <w:t>Martin and Butelli (2025)</w:t>
        </w:r>
        <w:r w:rsidR="00E5312E" w:rsidRPr="000F7924">
          <w:fldChar w:fldCharType="end"/>
        </w:r>
      </w:hyperlink>
      <w:r w:rsidR="00DC3A76" w:rsidRPr="000F7924">
        <w:t>.</w:t>
      </w:r>
    </w:p>
    <w:p w14:paraId="62499146" w14:textId="4F50BC21" w:rsidR="00C234FE" w:rsidRPr="000F7924" w:rsidRDefault="000103B8" w:rsidP="00C234FE">
      <w:pPr>
        <w:pStyle w:val="Sectionheading4"/>
      </w:pPr>
      <w:bookmarkStart w:id="60" w:name="_Ref206153486"/>
      <w:r w:rsidRPr="000F7924">
        <w:lastRenderedPageBreak/>
        <w:t>Anthocyanin biosynthesis</w:t>
      </w:r>
      <w:r w:rsidR="00CA438E" w:rsidRPr="000F7924">
        <w:t xml:space="preserve"> </w:t>
      </w:r>
      <w:r w:rsidR="00883B95" w:rsidRPr="000F7924">
        <w:t xml:space="preserve">and function </w:t>
      </w:r>
      <w:r w:rsidR="00CA438E" w:rsidRPr="000F7924">
        <w:t>in plants</w:t>
      </w:r>
      <w:bookmarkEnd w:id="60"/>
    </w:p>
    <w:p w14:paraId="67C6128A" w14:textId="2D4A3ACF" w:rsidR="009208B2" w:rsidRPr="000F7924" w:rsidRDefault="009208B2" w:rsidP="00F744F5">
      <w:pPr>
        <w:pStyle w:val="RARMPparagraph"/>
      </w:pPr>
      <w:r w:rsidRPr="000F7924">
        <w:t xml:space="preserve">Anthocyanins </w:t>
      </w:r>
      <w:r w:rsidR="00A75916" w:rsidRPr="000F7924">
        <w:t xml:space="preserve">(from the Greek </w:t>
      </w:r>
      <w:r w:rsidR="00A75916" w:rsidRPr="000F7924">
        <w:rPr>
          <w:i/>
          <w:iCs/>
        </w:rPr>
        <w:t>anthos</w:t>
      </w:r>
      <w:r w:rsidR="00A75916" w:rsidRPr="000F7924">
        <w:t xml:space="preserve"> for flower and </w:t>
      </w:r>
      <w:r w:rsidR="00A75916" w:rsidRPr="000F7924">
        <w:rPr>
          <w:i/>
          <w:iCs/>
        </w:rPr>
        <w:t>kyáneos</w:t>
      </w:r>
      <w:r w:rsidR="00A75916" w:rsidRPr="000F7924">
        <w:t xml:space="preserve"> for blue) </w:t>
      </w:r>
      <w:r w:rsidRPr="000F7924">
        <w:t>are water soluble plant pigments</w:t>
      </w:r>
      <w:r w:rsidR="001C7276" w:rsidRPr="000F7924">
        <w:t xml:space="preserve"> that give red, blue, and purple colouring to </w:t>
      </w:r>
      <w:r w:rsidR="00EA2FB1" w:rsidRPr="000F7924">
        <w:t xml:space="preserve">plants, </w:t>
      </w:r>
      <w:r w:rsidR="001C7276" w:rsidRPr="000F7924">
        <w:t xml:space="preserve">predominately </w:t>
      </w:r>
      <w:r w:rsidR="00EA2FB1" w:rsidRPr="000F7924">
        <w:t xml:space="preserve">their </w:t>
      </w:r>
      <w:r w:rsidR="001C7276" w:rsidRPr="000F7924">
        <w:t>flowers and fruit</w:t>
      </w:r>
      <w:r w:rsidR="00A75916" w:rsidRPr="000F7924">
        <w:t>.</w:t>
      </w:r>
      <w:r w:rsidR="00E1048D" w:rsidRPr="000F7924">
        <w:t xml:space="preserve"> The colour of </w:t>
      </w:r>
      <w:r w:rsidR="009C54AB" w:rsidRPr="000F7924">
        <w:t xml:space="preserve">some </w:t>
      </w:r>
      <w:r w:rsidR="00E1048D" w:rsidRPr="000F7924">
        <w:t xml:space="preserve">anthocyanins is pH dependent, </w:t>
      </w:r>
      <w:r w:rsidR="009047C1" w:rsidRPr="000F7924">
        <w:t>appearing</w:t>
      </w:r>
      <w:r w:rsidR="00E1048D" w:rsidRPr="000F7924">
        <w:t xml:space="preserve"> red a</w:t>
      </w:r>
      <w:r w:rsidR="009047C1" w:rsidRPr="000F7924">
        <w:t>t</w:t>
      </w:r>
      <w:r w:rsidR="00E1048D" w:rsidRPr="000F7924">
        <w:t xml:space="preserve"> lower pH</w:t>
      </w:r>
      <w:r w:rsidR="00C36C15" w:rsidRPr="000F7924">
        <w:t xml:space="preserve">, </w:t>
      </w:r>
      <w:r w:rsidR="00900D33" w:rsidRPr="000F7924">
        <w:t xml:space="preserve">purple or violet at </w:t>
      </w:r>
      <w:r w:rsidR="00FE2846" w:rsidRPr="000F7924">
        <w:t>neutral</w:t>
      </w:r>
      <w:r w:rsidR="00900D33" w:rsidRPr="000F7924">
        <w:t xml:space="preserve"> pH</w:t>
      </w:r>
      <w:r w:rsidR="00FE2846" w:rsidRPr="000F7924">
        <w:t>, and blue at higher pH</w:t>
      </w:r>
      <w:r w:rsidR="002D51C8" w:rsidRPr="000F7924">
        <w:t xml:space="preserve"> </w:t>
      </w:r>
      <w:r w:rsidR="002D51C8" w:rsidRPr="000F7924">
        <w:fldChar w:fldCharType="begin">
          <w:fldData xml:space="preserve">PEVuZE5vdGU+PENpdGU+PEF1dGhvcj5LaG9vPC9BdXRob3I+PFllYXI+MjAxNzwvWWVhcj48UmVj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==
</w:fldData>
        </w:fldChar>
      </w:r>
      <w:r w:rsidR="002D51C8" w:rsidRPr="000F7924">
        <w:instrText xml:space="preserve"> ADDIN EN.CITE </w:instrText>
      </w:r>
      <w:r w:rsidR="002D51C8" w:rsidRPr="000F7924">
        <w:fldChar w:fldCharType="begin">
          <w:fldData xml:space="preserve">PEVuZE5vdGU+PENpdGU+PEF1dGhvcj5LaG9vPC9BdXRob3I+PFllYXI+MjAxNzwvWWVhcj48UmVj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==
</w:fldData>
        </w:fldChar>
      </w:r>
      <w:r w:rsidR="002D51C8" w:rsidRPr="000F7924">
        <w:instrText xml:space="preserve"> ADDIN EN.CITE.DATA </w:instrText>
      </w:r>
      <w:r w:rsidR="002D51C8" w:rsidRPr="000F7924">
        <w:fldChar w:fldCharType="end"/>
      </w:r>
      <w:r w:rsidR="002D51C8" w:rsidRPr="000F7924">
        <w:fldChar w:fldCharType="separate"/>
      </w:r>
      <w:r w:rsidR="002D51C8" w:rsidRPr="000F7924">
        <w:rPr>
          <w:noProof/>
        </w:rPr>
        <w:t xml:space="preserve">(reviewed in </w:t>
      </w:r>
      <w:hyperlink w:anchor="_ENREF_47" w:tooltip="Glover, 2012 #81" w:history="1">
        <w:r w:rsidR="00E5312E" w:rsidRPr="000F7924">
          <w:rPr>
            <w:noProof/>
          </w:rPr>
          <w:t>Glover and Martin, 2012</w:t>
        </w:r>
      </w:hyperlink>
      <w:r w:rsidR="002D51C8" w:rsidRPr="000F7924">
        <w:rPr>
          <w:noProof/>
        </w:rPr>
        <w:t xml:space="preserve">; </w:t>
      </w:r>
      <w:hyperlink w:anchor="_ENREF_67" w:tooltip="Khoo, 2017 #153" w:history="1">
        <w:r w:rsidR="00E5312E" w:rsidRPr="000F7924">
          <w:rPr>
            <w:noProof/>
          </w:rPr>
          <w:t>Khoo et al., 2017</w:t>
        </w:r>
      </w:hyperlink>
      <w:r w:rsidR="002D51C8" w:rsidRPr="000F7924">
        <w:rPr>
          <w:noProof/>
        </w:rPr>
        <w:t>)</w:t>
      </w:r>
      <w:r w:rsidR="002D51C8" w:rsidRPr="000F7924">
        <w:fldChar w:fldCharType="end"/>
      </w:r>
      <w:r w:rsidR="00900D33" w:rsidRPr="000F7924">
        <w:t xml:space="preserve">. </w:t>
      </w:r>
      <w:r w:rsidR="002D51C8" w:rsidRPr="000F7924">
        <w:t>Blue colouring is influenced by aromatic acylation and i</w:t>
      </w:r>
      <w:r w:rsidR="00AC1705" w:rsidRPr="000F7924">
        <w:t xml:space="preserve">ntense blue colouring </w:t>
      </w:r>
      <w:r w:rsidR="00FE2846" w:rsidRPr="000F7924">
        <w:t>can result</w:t>
      </w:r>
      <w:r w:rsidR="00AC1705" w:rsidRPr="000F7924">
        <w:t xml:space="preserve"> from the </w:t>
      </w:r>
      <w:r w:rsidR="00A54B7C" w:rsidRPr="000F7924">
        <w:t>associat</w:t>
      </w:r>
      <w:r w:rsidR="00A54B7C">
        <w:t>ion</w:t>
      </w:r>
      <w:r w:rsidR="00A54B7C" w:rsidRPr="000F7924">
        <w:t xml:space="preserve"> </w:t>
      </w:r>
      <w:r w:rsidR="0056355D" w:rsidRPr="000F7924">
        <w:t xml:space="preserve">of anthocyanins with metals </w:t>
      </w:r>
      <w:r w:rsidR="00A54B7C">
        <w:t>such as</w:t>
      </w:r>
      <w:r w:rsidR="00A54B7C" w:rsidRPr="000F7924">
        <w:t xml:space="preserve"> </w:t>
      </w:r>
      <w:r w:rsidR="0056355D" w:rsidRPr="000F7924">
        <w:t>aluminium or iron</w:t>
      </w:r>
      <w:r w:rsidR="00DF7C37" w:rsidRPr="000F7924">
        <w:t xml:space="preserve"> </w:t>
      </w:r>
      <w:r w:rsidR="00D2687D" w:rsidRPr="000F7924">
        <w:fldChar w:fldCharType="begin">
          <w:fldData xml:space="preserve">PEVuZE5vdGU+PENpdGU+PEF1dGhvcj5HbG92ZXI8L0F1dGhvcj48WWVhcj4yMDEyPC9ZZWFyPjxS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</w:fldData>
        </w:fldChar>
      </w:r>
      <w:r w:rsidR="00350D35" w:rsidRPr="000F7924">
        <w:instrText xml:space="preserve"> ADDIN EN.CITE </w:instrText>
      </w:r>
      <w:r w:rsidR="00350D35" w:rsidRPr="000F7924">
        <w:fldChar w:fldCharType="begin">
          <w:fldData xml:space="preserve">PEVuZE5vdGU+PENpdGU+PEF1dGhvcj5HbG92ZXI8L0F1dGhvcj48WWVhcj4yMDEyPC9ZZWFyPjxS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</w:fldData>
        </w:fldChar>
      </w:r>
      <w:r w:rsidR="00350D35" w:rsidRPr="000F7924">
        <w:instrText xml:space="preserve"> ADDIN EN.CITE.DATA </w:instrText>
      </w:r>
      <w:r w:rsidR="00350D35" w:rsidRPr="000F7924">
        <w:fldChar w:fldCharType="end"/>
      </w:r>
      <w:r w:rsidR="00D2687D" w:rsidRPr="000F7924">
        <w:fldChar w:fldCharType="separate"/>
      </w:r>
      <w:r w:rsidR="00350D35" w:rsidRPr="000F7924">
        <w:rPr>
          <w:noProof/>
        </w:rPr>
        <w:t>(</w:t>
      </w:r>
      <w:hyperlink w:anchor="_ENREF_47" w:tooltip="Glover, 2012 #81" w:history="1">
        <w:r w:rsidR="00E5312E" w:rsidRPr="000F7924">
          <w:rPr>
            <w:noProof/>
          </w:rPr>
          <w:t>Glover and Martin, 2012</w:t>
        </w:r>
      </w:hyperlink>
      <w:r w:rsidR="00350D35" w:rsidRPr="000F7924">
        <w:rPr>
          <w:noProof/>
        </w:rPr>
        <w:t xml:space="preserve">; </w:t>
      </w:r>
      <w:hyperlink w:anchor="_ENREF_148" w:tooltip="Takeda, 2006 #100" w:history="1">
        <w:r w:rsidR="00E5312E" w:rsidRPr="000F7924">
          <w:rPr>
            <w:noProof/>
          </w:rPr>
          <w:t>Takeda, 2006</w:t>
        </w:r>
      </w:hyperlink>
      <w:r w:rsidR="00350D35" w:rsidRPr="000F7924">
        <w:rPr>
          <w:noProof/>
        </w:rPr>
        <w:t xml:space="preserve">; </w:t>
      </w:r>
      <w:hyperlink w:anchor="_ENREF_164" w:tooltip="Wahyuningsih, 2017 #106" w:history="1">
        <w:r w:rsidR="00E5312E" w:rsidRPr="000F7924">
          <w:rPr>
            <w:noProof/>
          </w:rPr>
          <w:t>Wahyuningsih et al., 2017</w:t>
        </w:r>
      </w:hyperlink>
      <w:r w:rsidR="00350D35" w:rsidRPr="000F7924">
        <w:rPr>
          <w:noProof/>
        </w:rPr>
        <w:t>)</w:t>
      </w:r>
      <w:r w:rsidR="00D2687D" w:rsidRPr="000F7924">
        <w:fldChar w:fldCharType="end"/>
      </w:r>
      <w:r w:rsidR="0056355D" w:rsidRPr="000F7924">
        <w:t>.</w:t>
      </w:r>
    </w:p>
    <w:p w14:paraId="0A8CAB6A" w14:textId="4DCAF28E" w:rsidR="00125F5A" w:rsidRPr="000F7924" w:rsidRDefault="0082258E" w:rsidP="00125F5A">
      <w:pPr>
        <w:pStyle w:val="RARMPparagraph"/>
      </w:pPr>
      <w:r w:rsidRPr="000F7924">
        <w:t xml:space="preserve">The production of anthocyanins is regulated in response to a number of factors, including growth hormones, light, temperature, and nutrient availability </w:t>
      </w:r>
      <w:r w:rsidRPr="000F7924">
        <w:fldChar w:fldCharType="begin">
          <w:fldData xml:space="preserve">PEVuZE5vdGU+PENpdGU+PEF1dGhvcj5LYXBvb3I8L0F1dGhvcj48WWVhcj4yMDIyPC9ZZWFyPjxS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</w:fldData>
        </w:fldChar>
      </w:r>
      <w:r w:rsidRPr="000F7924">
        <w:instrText xml:space="preserve"> ADDIN EN.CITE </w:instrText>
      </w:r>
      <w:r w:rsidRPr="000F7924">
        <w:fldChar w:fldCharType="begin">
          <w:fldData xml:space="preserve">PEVuZE5vdGU+PENpdGU+PEF1dGhvcj5LYXBvb3I8L0F1dGhvcj48WWVhcj4yMDIyPC9ZZWFyPjxS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</w:fldData>
        </w:fldChar>
      </w:r>
      <w:r w:rsidRPr="000F7924">
        <w:instrText xml:space="preserve"> ADDIN EN.CITE.DATA </w:instrText>
      </w:r>
      <w:r w:rsidRPr="000F7924">
        <w:fldChar w:fldCharType="end"/>
      </w:r>
      <w:r w:rsidRPr="000F7924">
        <w:fldChar w:fldCharType="separate"/>
      </w:r>
      <w:r w:rsidRPr="000F7924">
        <w:rPr>
          <w:noProof/>
        </w:rPr>
        <w:t>(</w:t>
      </w:r>
      <w:hyperlink w:anchor="_ENREF_64" w:tooltip="Kapoor, 2022 #139" w:history="1">
        <w:r w:rsidR="00E5312E" w:rsidRPr="000F7924">
          <w:rPr>
            <w:noProof/>
          </w:rPr>
          <w:t>reviewed in Kapoor et al., 2022</w:t>
        </w:r>
      </w:hyperlink>
      <w:r w:rsidRPr="000F7924">
        <w:rPr>
          <w:noProof/>
        </w:rPr>
        <w:t>)</w:t>
      </w:r>
      <w:r w:rsidRPr="000F7924">
        <w:fldChar w:fldCharType="end"/>
      </w:r>
      <w:r w:rsidRPr="000F7924">
        <w:t>.</w:t>
      </w:r>
      <w:r w:rsidR="00A30229" w:rsidRPr="000F7924">
        <w:t xml:space="preserve"> </w:t>
      </w:r>
      <w:r w:rsidR="00125F5A" w:rsidRPr="000F7924">
        <w:t xml:space="preserve">Anthocyanins have a range of important functions in plants, including attracting pollinators through colouration of flowers </w:t>
      </w:r>
      <w:r w:rsidR="00350D35" w:rsidRPr="000F7924">
        <w:fldChar w:fldCharType="begin"/>
      </w:r>
      <w:r w:rsidR="00350D35" w:rsidRPr="000F7924">
        <w:instrText xml:space="preserve"> ADDIN EN.CITE &lt;EndNote&gt;&lt;Cite&gt;&lt;Author&gt;Glover&lt;/Author&gt;&lt;Year&gt;2012&lt;/Year&gt;&lt;RecNum&gt;81&lt;/RecNum&gt;&lt;DisplayText&gt;(Glover and Martin, 2012)&lt;/DisplayText&gt;&lt;record&gt;&lt;rec-number&gt;81&lt;/rec-number&gt;&lt;foreign-keys&gt;&lt;key app="EN" db-id="wz9x5s2ahfd99oe05ddpfs5zp2rwvtfs9xr9" timestamp="1752671962"&gt;81&lt;/key&gt;&lt;/foreign-keys&gt;&lt;ref-type name="Journal Article"&gt;17&lt;/ref-type&gt;&lt;contributors&gt;&lt;authors&gt;&lt;author&gt;Glover, Beverley J.&lt;/author&gt;&lt;author&gt;Martin, Cathie&lt;/author&gt;&lt;/authors&gt;&lt;/contributors&gt;&lt;titles&gt;&lt;title&gt;Anthocyanins&lt;/title&gt;&lt;secondary-title&gt;Current Biology&lt;/secondary-title&gt;&lt;/titles&gt;&lt;periodical&gt;&lt;full-title&gt;Current Biology&lt;/full-title&gt;&lt;/periodical&gt;&lt;pages&gt;R147-R150&lt;/pages&gt;&lt;volume&gt;22&lt;/volume&gt;&lt;number&gt;5&lt;/number&gt;&lt;dates&gt;&lt;year&gt;2012&lt;/year&gt;&lt;/dates&gt;&lt;publisher&gt;Elsevier&lt;/publisher&gt;&lt;isbn&gt;0960-9822&lt;/isbn&gt;&lt;urls&gt;&lt;related-urls&gt;&lt;url&gt;https://doi.org/10.1016/j.cub.2012.01.021&lt;/url&gt;&lt;/related-urls&gt;&lt;/urls&gt;&lt;electronic-resource-num&gt;10.1016/j.cub.2012.01.021&lt;/electronic-resource-num&gt;&lt;access-date&gt;2025/07/16&lt;/access-date&gt;&lt;/record&gt;&lt;/Cite&gt;&lt;/EndNote&gt;</w:instrText>
      </w:r>
      <w:r w:rsidR="00350D35" w:rsidRPr="000F7924">
        <w:fldChar w:fldCharType="separate"/>
      </w:r>
      <w:r w:rsidR="00350D35" w:rsidRPr="000F7924">
        <w:rPr>
          <w:noProof/>
        </w:rPr>
        <w:t>(</w:t>
      </w:r>
      <w:hyperlink w:anchor="_ENREF_47" w:tooltip="Glover, 2012 #81" w:history="1">
        <w:r w:rsidR="00E5312E" w:rsidRPr="000F7924">
          <w:rPr>
            <w:noProof/>
          </w:rPr>
          <w:t>Glover and Martin, 2012</w:t>
        </w:r>
      </w:hyperlink>
      <w:r w:rsidR="00350D35" w:rsidRPr="000F7924">
        <w:rPr>
          <w:noProof/>
        </w:rPr>
        <w:t>)</w:t>
      </w:r>
      <w:r w:rsidR="00350D35" w:rsidRPr="000F7924">
        <w:fldChar w:fldCharType="end"/>
      </w:r>
      <w:r w:rsidR="00125F5A" w:rsidRPr="000F7924">
        <w:t>, providing</w:t>
      </w:r>
      <w:r w:rsidR="00811438" w:rsidRPr="000F7924">
        <w:t xml:space="preserve"> protection from the effects of high light</w:t>
      </w:r>
      <w:r w:rsidR="00CF7A8A">
        <w:t xml:space="preserve"> conditions</w:t>
      </w:r>
      <w:r w:rsidR="00811438" w:rsidRPr="000F7924">
        <w:t>, whether through light-absorbing capacity or through antioxidant activity</w:t>
      </w:r>
      <w:r w:rsidR="00125F5A" w:rsidRPr="000F7924">
        <w:t xml:space="preserve"> </w:t>
      </w:r>
      <w:r w:rsidR="00350D35" w:rsidRPr="000F7924">
        <w:fldChar w:fldCharType="begin">
          <w:fldData xml:space="preserve">PEVuZE5vdGU+PENpdGU+PEF1dGhvcj5aaGFvPC9BdXRob3I+PFllYXI+MjAyMjwvWWVhcj48UmVj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</w:fldData>
        </w:fldChar>
      </w:r>
      <w:r w:rsidR="00FE3480" w:rsidRPr="000F7924">
        <w:instrText xml:space="preserve"> ADDIN EN.CITE </w:instrText>
      </w:r>
      <w:r w:rsidR="00FE3480" w:rsidRPr="000F7924">
        <w:fldChar w:fldCharType="begin">
          <w:fldData xml:space="preserve">PEVuZE5vdGU+PENpdGU+PEF1dGhvcj5aaGFvPC9BdXRob3I+PFllYXI+MjAyMjwvWWVhcj48UmVj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</w:fldData>
        </w:fldChar>
      </w:r>
      <w:r w:rsidR="00FE3480" w:rsidRPr="000F7924">
        <w:instrText xml:space="preserve"> ADDIN EN.CITE.DATA </w:instrText>
      </w:r>
      <w:r w:rsidR="00FE3480" w:rsidRPr="000F7924">
        <w:fldChar w:fldCharType="end"/>
      </w:r>
      <w:r w:rsidR="00350D35" w:rsidRPr="000F7924">
        <w:fldChar w:fldCharType="separate"/>
      </w:r>
      <w:r w:rsidR="00FE3480" w:rsidRPr="000F7924">
        <w:rPr>
          <w:noProof/>
        </w:rPr>
        <w:t>(</w:t>
      </w:r>
      <w:hyperlink w:anchor="_ENREF_180" w:tooltip="Zhao, 2022 #107" w:history="1">
        <w:r w:rsidR="00E5312E" w:rsidRPr="000F7924">
          <w:rPr>
            <w:noProof/>
          </w:rPr>
          <w:t>Zhao et al., 2022</w:t>
        </w:r>
      </w:hyperlink>
      <w:r w:rsidR="00FE3480" w:rsidRPr="000F7924">
        <w:rPr>
          <w:noProof/>
        </w:rPr>
        <w:t xml:space="preserve">; </w:t>
      </w:r>
      <w:hyperlink w:anchor="_ENREF_181" w:tooltip="Zheng, 2021 #146" w:history="1">
        <w:r w:rsidR="00E5312E" w:rsidRPr="000F7924">
          <w:rPr>
            <w:noProof/>
          </w:rPr>
          <w:t>Zheng et al., 2021</w:t>
        </w:r>
      </w:hyperlink>
      <w:r w:rsidR="00FE3480" w:rsidRPr="000F7924">
        <w:rPr>
          <w:noProof/>
        </w:rPr>
        <w:t>)</w:t>
      </w:r>
      <w:r w:rsidR="00350D35" w:rsidRPr="000F7924">
        <w:fldChar w:fldCharType="end"/>
      </w:r>
      <w:r w:rsidR="00125F5A" w:rsidRPr="000F7924">
        <w:t xml:space="preserve">, and protecting against abiotic stresses such as cold stress </w:t>
      </w:r>
      <w:r w:rsidR="00350D35" w:rsidRPr="000F7924">
        <w:fldChar w:fldCharType="begin">
          <w:fldData xml:space="preserve">PEVuZE5vdGU+PENpdGU+PEF1dGhvcj5YdTwvQXV0aG9yPjxZZWFyPjIwMTc8L1llYXI+PFJlY051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</w:fldData>
        </w:fldChar>
      </w:r>
      <w:r w:rsidR="00350D35" w:rsidRPr="000F7924">
        <w:instrText xml:space="preserve"> ADDIN EN.CITE </w:instrText>
      </w:r>
      <w:r w:rsidR="00350D35" w:rsidRPr="000F7924">
        <w:fldChar w:fldCharType="begin">
          <w:fldData xml:space="preserve">PEVuZE5vdGU+PENpdGU+PEF1dGhvcj5YdTwvQXV0aG9yPjxZZWFyPjIwMTc8L1llYXI+PFJlY051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75" w:tooltip="Xu, 2017 #108" w:history="1">
        <w:r w:rsidR="00E5312E" w:rsidRPr="000F7924">
          <w:rPr>
            <w:noProof/>
          </w:rPr>
          <w:t>Xu et al., 2017</w:t>
        </w:r>
      </w:hyperlink>
      <w:r w:rsidR="00350D35" w:rsidRPr="000F7924">
        <w:rPr>
          <w:noProof/>
        </w:rPr>
        <w:t>)</w:t>
      </w:r>
      <w:r w:rsidR="00350D35" w:rsidRPr="000F7924">
        <w:fldChar w:fldCharType="end"/>
      </w:r>
      <w:r w:rsidR="00125F5A" w:rsidRPr="000F7924">
        <w:t xml:space="preserve"> and drought stress </w:t>
      </w:r>
      <w:r w:rsidR="00350D35" w:rsidRPr="000F7924">
        <w:fldChar w:fldCharType="begin">
          <w:fldData xml:space="preserve">PEVuZE5vdGU+PENpdGU+PEF1dGhvcj5DaXJpbGxvPC9BdXRob3I+PFllYXI+MjAyMTwvWWVhcj48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</w:fldData>
        </w:fldChar>
      </w:r>
      <w:r w:rsidR="00350D35" w:rsidRPr="000F7924">
        <w:instrText xml:space="preserve"> ADDIN EN.CITE </w:instrText>
      </w:r>
      <w:r w:rsidR="00350D35" w:rsidRPr="000F7924">
        <w:fldChar w:fldCharType="begin">
          <w:fldData xml:space="preserve">PEVuZE5vdGU+PENpdGU+PEF1dGhvcj5DaXJpbGxvPC9BdXRob3I+PFllYXI+MjAyMTwvWWVhcj48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25" w:tooltip="Cirillo, 2021 #109" w:history="1">
        <w:r w:rsidR="00E5312E" w:rsidRPr="000F7924">
          <w:rPr>
            <w:noProof/>
          </w:rPr>
          <w:t>Cirillo et al., 2021</w:t>
        </w:r>
      </w:hyperlink>
      <w:r w:rsidR="00350D35" w:rsidRPr="000F7924">
        <w:rPr>
          <w:noProof/>
        </w:rPr>
        <w:t>)</w:t>
      </w:r>
      <w:r w:rsidR="00350D35" w:rsidRPr="000F7924">
        <w:fldChar w:fldCharType="end"/>
      </w:r>
      <w:r w:rsidR="00125F5A" w:rsidRPr="000F7924">
        <w:t>. Anthocyanins have strong antioxidant activity, reducing reactive oxygen species (ROS) and oxidative stress</w:t>
      </w:r>
      <w:r w:rsidR="000F2D27" w:rsidRPr="000F7924">
        <w:t xml:space="preserve"> in plants</w:t>
      </w:r>
      <w:r w:rsidR="00125F5A" w:rsidRPr="000F7924">
        <w:t xml:space="preserve"> </w:t>
      </w:r>
      <w:r w:rsidR="00350D35" w:rsidRPr="000F7924">
        <w:fldChar w:fldCharType="begin"/>
      </w:r>
      <w:r w:rsidR="000F2D27" w:rsidRPr="000F7924">
        <w:instrText xml:space="preserve"> ADDIN EN.CITE &lt;EndNote&gt;&lt;Cite&gt;&lt;Author&gt;Martín&lt;/Author&gt;&lt;Year&gt;2017&lt;/Year&gt;&lt;RecNum&gt;110&lt;/RecNum&gt;&lt;Prefix&gt;reviewed in &lt;/Prefix&gt;&lt;DisplayText&gt;(reviewed in Martín et al., 2017)&lt;/DisplayText&gt;&lt;record&gt;&lt;rec-number&gt;110&lt;/rec-number&gt;&lt;foreign-keys&gt;&lt;key app="EN" db-id="wz9x5s2ahfd99oe05ddpfs5zp2rwvtfs9xr9" timestamp="1753032866"&gt;110&lt;/key&gt;&lt;/foreign-keys&gt;&lt;ref-type name="Book Section"&gt;5&lt;/ref-type&gt;&lt;contributors&gt;&lt;authors&gt;&lt;author&gt;Martín, Julia&lt;/author&gt;&lt;author&gt;Kuskoski, Eugenia Marta&lt;/author&gt;&lt;author&gt;Navas, María José&lt;/author&gt;&lt;author&gt;Asuero, Agustín G.&lt;/author&gt;&lt;/authors&gt;&lt;/contributors&gt;&lt;titles&gt;&lt;title&gt;Antioxidant Capacity of Anthocyanin Pigments&lt;/title&gt;&lt;secondary-title&gt;Flavonoids - From Biosynthesis to Human Health&lt;/secondary-title&gt;&lt;/titles&gt;&lt;section&gt;Chapter 11&lt;/section&gt;&lt;dates&gt;&lt;year&gt;2017&lt;/year&gt;&lt;/dates&gt;&lt;isbn&gt;978-953-51-3423-7&amp;#xD;978-953-51-3424-4&lt;/isbn&gt;&lt;urls&gt;&lt;/urls&gt;&lt;electronic-resource-num&gt;10.5772/67718&lt;/electronic-resource-num&gt;&lt;/record&gt;&lt;/Cite&gt;&lt;/EndNote&gt;</w:instrText>
      </w:r>
      <w:r w:rsidR="00350D35" w:rsidRPr="000F7924">
        <w:fldChar w:fldCharType="separate"/>
      </w:r>
      <w:r w:rsidR="000F2D27" w:rsidRPr="000F7924">
        <w:rPr>
          <w:noProof/>
        </w:rPr>
        <w:t>(</w:t>
      </w:r>
      <w:hyperlink w:anchor="_ENREF_88" w:tooltip="Martín, 2017 #110" w:history="1">
        <w:r w:rsidR="00E5312E" w:rsidRPr="000F7924">
          <w:rPr>
            <w:noProof/>
          </w:rPr>
          <w:t>reviewed in Martín et al., 2017</w:t>
        </w:r>
      </w:hyperlink>
      <w:r w:rsidR="000F2D27" w:rsidRPr="000F7924">
        <w:rPr>
          <w:noProof/>
        </w:rPr>
        <w:t>)</w:t>
      </w:r>
      <w:r w:rsidR="00350D35" w:rsidRPr="000F7924">
        <w:fldChar w:fldCharType="end"/>
      </w:r>
      <w:r w:rsidR="00125F5A" w:rsidRPr="000F7924">
        <w:t>.</w:t>
      </w:r>
    </w:p>
    <w:p w14:paraId="51829AF4" w14:textId="4F20B9B0" w:rsidR="00FC188C" w:rsidRPr="000F7924" w:rsidRDefault="00FC188C" w:rsidP="00125F5A">
      <w:pPr>
        <w:pStyle w:val="RARMPparagraph"/>
      </w:pPr>
      <w:r w:rsidRPr="000F7924">
        <w:t>Although the most striking accumulation of anthocyanins i</w:t>
      </w:r>
      <w:r w:rsidR="003A4C70" w:rsidRPr="000F7924">
        <w:t>s</w:t>
      </w:r>
      <w:r w:rsidRPr="000F7924">
        <w:t xml:space="preserve"> in flowers and fruit, anthocyanins also accumulate transiently in vegetative tissues in response to external stimuli such as light, cold and osmotic stress</w:t>
      </w:r>
      <w:r w:rsidR="00495112" w:rsidRPr="000F7924">
        <w:t xml:space="preserve">, and then </w:t>
      </w:r>
      <w:r w:rsidR="003A4C70" w:rsidRPr="000F7924">
        <w:t>are</w:t>
      </w:r>
      <w:r w:rsidR="00495112" w:rsidRPr="000F7924">
        <w:t xml:space="preserve"> degraded when no longer needed </w:t>
      </w:r>
      <w:r w:rsidR="00FE3480" w:rsidRPr="000F7924">
        <w:fldChar w:fldCharType="begin"/>
      </w:r>
      <w:r w:rsidR="00FE3480" w:rsidRPr="000F7924">
        <w:instrText xml:space="preserve"> ADDIN EN.CITE &lt;EndNote&gt;&lt;Cite&gt;&lt;Author&gt;Hughes&lt;/Author&gt;&lt;Year&gt;2007&lt;/Year&gt;&lt;RecNum&gt;140&lt;/RecNum&gt;&lt;DisplayText&gt;(Hughes et al., 2007)&lt;/DisplayText&gt;&lt;record&gt;&lt;rec-number&gt;140&lt;/rec-number&gt;&lt;foreign-keys&gt;&lt;key app="EN" db-id="wz9x5s2ahfd99oe05ddpfs5zp2rwvtfs9xr9" timestamp="1753164708"&gt;140&lt;/key&gt;&lt;/foreign-keys&gt;&lt;ref-type name="Journal Article"&gt;17&lt;/ref-type&gt;&lt;contributors&gt;&lt;authors&gt;&lt;author&gt;Hughes, N. M.&lt;/author&gt;&lt;author&gt;Morley, C. B.&lt;/author&gt;&lt;author&gt;Smith, W. K.&lt;/author&gt;&lt;/authors&gt;&lt;/contributors&gt;&lt;auth-address&gt;Department of Biology, Wake Forest University, Winston-Salem, North Carolina 27106 USA.&amp;#xD;Liberal Studies Department, Dartmouth College, Hanover, New Hampshire 03755 USA.&lt;/auth-address&gt;&lt;titles&gt;&lt;title&gt;Coordination of anthocyanin decline and photosynthetic maturation in juvenile leaves of three deciduous tree species&lt;/title&gt;&lt;secondary-title&gt;New Phytol&lt;/secondary-title&gt;&lt;/titles&gt;&lt;periodical&gt;&lt;full-title&gt;New Phytol&lt;/full-title&gt;&lt;/periodical&gt;&lt;pages&gt;675-685&lt;/pages&gt;&lt;volume&gt;175&lt;/volume&gt;&lt;number&gt;4&lt;/number&gt;&lt;keywords&gt;&lt;keyword&gt;Acer/physiology&lt;/keyword&gt;&lt;keyword&gt;Anthocyanins/*metabolism&lt;/keyword&gt;&lt;keyword&gt;Fabaceae/physiology&lt;/keyword&gt;&lt;keyword&gt;Liquidambar/physiology&lt;/keyword&gt;&lt;keyword&gt;Photosynthesis/*physiology&lt;/keyword&gt;&lt;keyword&gt;Plant Leaves/cytology/*physiology&lt;/keyword&gt;&lt;keyword&gt;Species Specificity&lt;/keyword&gt;&lt;keyword&gt;Trees/*physiology&lt;/keyword&gt;&lt;/keywords&gt;&lt;dates&gt;&lt;year&gt;2007&lt;/year&gt;&lt;/dates&gt;&lt;isbn&gt;0028-646X (Print)&amp;#xD;0028-646X (Linking)&lt;/isbn&gt;&lt;accession-num&gt;17688583&lt;/accession-num&gt;&lt;urls&gt;&lt;related-urls&gt;&lt;url&gt;https://www.ncbi.nlm.nih.gov/pubmed/17688583&lt;/url&gt;&lt;/related-urls&gt;&lt;/urls&gt;&lt;electronic-resource-num&gt;10.1111/j.1469-8137.2007.02133.x&lt;/electronic-resource-num&gt;&lt;remote-database-name&gt;Medline&lt;/remote-database-name&gt;&lt;remote-database-provider&gt;NLM&lt;/remote-database-provider&gt;&lt;/record&gt;&lt;/Cite&gt;&lt;/EndNote&gt;</w:instrText>
      </w:r>
      <w:r w:rsidR="00FE3480" w:rsidRPr="000F7924">
        <w:fldChar w:fldCharType="separate"/>
      </w:r>
      <w:r w:rsidR="00FE3480" w:rsidRPr="000F7924">
        <w:rPr>
          <w:noProof/>
        </w:rPr>
        <w:t>(</w:t>
      </w:r>
      <w:hyperlink w:anchor="_ENREF_59" w:tooltip="Hughes, 2007 #140" w:history="1">
        <w:r w:rsidR="00E5312E" w:rsidRPr="000F7924">
          <w:rPr>
            <w:noProof/>
          </w:rPr>
          <w:t>Hughes et al., 2007</w:t>
        </w:r>
      </w:hyperlink>
      <w:r w:rsidR="00FE3480" w:rsidRPr="000F7924">
        <w:rPr>
          <w:noProof/>
        </w:rPr>
        <w:t>)</w:t>
      </w:r>
      <w:r w:rsidR="00FE3480" w:rsidRPr="000F7924">
        <w:fldChar w:fldCharType="end"/>
      </w:r>
      <w:r w:rsidRPr="000F7924">
        <w:t>.</w:t>
      </w:r>
    </w:p>
    <w:p w14:paraId="15337E9D" w14:textId="1C124F5D" w:rsidR="00A75916" w:rsidRPr="000F7924" w:rsidRDefault="00A75916" w:rsidP="00F744F5">
      <w:pPr>
        <w:pStyle w:val="RARMPparagraph"/>
      </w:pPr>
      <w:r w:rsidRPr="000F7924">
        <w:t xml:space="preserve">The non-sugar bound form of anthocyanins are known as anthocyanidins. The 6 most common anthocyanidins in plants are </w:t>
      </w:r>
      <w:r w:rsidR="001E7040" w:rsidRPr="000F7924">
        <w:t xml:space="preserve">pelargonidin, </w:t>
      </w:r>
      <w:r w:rsidRPr="000F7924">
        <w:t xml:space="preserve">cyanidin, delphinidin, petunidin, peonidin, </w:t>
      </w:r>
      <w:r w:rsidR="001E7040" w:rsidRPr="000F7924">
        <w:t xml:space="preserve">and </w:t>
      </w:r>
      <w:r w:rsidRPr="000F7924">
        <w:t>malvidin. Anthocyanidins are not stable and are readily converted to a sugar bound form</w:t>
      </w:r>
      <w:r w:rsidR="00F510ED" w:rsidRPr="000F7924">
        <w:t xml:space="preserve">, </w:t>
      </w:r>
      <w:r w:rsidR="005065DA" w:rsidRPr="000F7924">
        <w:t>then stored in vacuoles</w:t>
      </w:r>
      <w:r w:rsidR="00004ACA" w:rsidRPr="000F7924">
        <w:t xml:space="preserve"> </w:t>
      </w:r>
      <w:r w:rsidR="00350D35" w:rsidRPr="000F7924">
        <w:fldChar w:fldCharType="begin">
          <w:fldData xml:space="preserve">PEVuZE5vdGU+PENpdGU+PEF1dGhvcj5Hb25jYWx2ZXM8L0F1dGhvcj48WWVhcj4yMDIxPC9ZZWFy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</w:fldData>
        </w:fldChar>
      </w:r>
      <w:r w:rsidR="000F2D27" w:rsidRPr="000F7924">
        <w:instrText xml:space="preserve"> ADDIN EN.CITE </w:instrText>
      </w:r>
      <w:r w:rsidR="000F2D27" w:rsidRPr="000F7924">
        <w:fldChar w:fldCharType="begin">
          <w:fldData xml:space="preserve">PEVuZE5vdGU+PENpdGU+PEF1dGhvcj5Hb25jYWx2ZXM8L0F1dGhvcj48WWVhcj4yMDIxPC9ZZWFy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</w:fldData>
        </w:fldChar>
      </w:r>
      <w:r w:rsidR="000F2D27" w:rsidRPr="000F7924">
        <w:instrText xml:space="preserve"> ADDIN EN.CITE.DATA </w:instrText>
      </w:r>
      <w:r w:rsidR="000F2D27" w:rsidRPr="000F7924">
        <w:fldChar w:fldCharType="end"/>
      </w:r>
      <w:r w:rsidR="00350D35" w:rsidRPr="000F7924">
        <w:fldChar w:fldCharType="separate"/>
      </w:r>
      <w:r w:rsidR="000F2D27" w:rsidRPr="000F7924">
        <w:rPr>
          <w:noProof/>
        </w:rPr>
        <w:t>(</w:t>
      </w:r>
      <w:hyperlink w:anchor="_ENREF_48" w:tooltip="Goncalves, 2021 #111" w:history="1">
        <w:r w:rsidR="00E5312E" w:rsidRPr="000F7924">
          <w:rPr>
            <w:noProof/>
          </w:rPr>
          <w:t>reviewed in Goncalves et al., 2021</w:t>
        </w:r>
      </w:hyperlink>
      <w:r w:rsidR="000F2D27" w:rsidRPr="000F7924">
        <w:rPr>
          <w:noProof/>
        </w:rPr>
        <w:t>)</w:t>
      </w:r>
      <w:r w:rsidR="00350D35" w:rsidRPr="000F7924">
        <w:fldChar w:fldCharType="end"/>
      </w:r>
      <w:r w:rsidR="005065DA" w:rsidRPr="000F7924">
        <w:t>.</w:t>
      </w:r>
    </w:p>
    <w:p w14:paraId="5F1F9692" w14:textId="26A5E762" w:rsidR="0002448C" w:rsidRPr="000F7924" w:rsidRDefault="001C7276" w:rsidP="002B312C">
      <w:pPr>
        <w:pStyle w:val="RARMPparagraph"/>
      </w:pPr>
      <w:r w:rsidRPr="000F7924">
        <w:t>The anthocyanin biosynthesis pathway is well studied and is known to be conserved across different plant</w:t>
      </w:r>
      <w:r w:rsidR="003A4C70" w:rsidRPr="000F7924">
        <w:t xml:space="preserve"> </w:t>
      </w:r>
      <w:r w:rsidRPr="000F7924">
        <w:t>s</w:t>
      </w:r>
      <w:r w:rsidR="003A4C70" w:rsidRPr="000F7924">
        <w:t>pecies</w:t>
      </w:r>
      <w:r w:rsidRPr="000F7924">
        <w:t>.</w:t>
      </w:r>
      <w:r w:rsidR="00B72A13" w:rsidRPr="000F7924">
        <w:t xml:space="preserve"> Anthocyanin biosynthesis is part of the</w:t>
      </w:r>
      <w:r w:rsidR="00C45EAE" w:rsidRPr="000F7924">
        <w:t xml:space="preserve"> phenyl</w:t>
      </w:r>
      <w:r w:rsidR="003739C0" w:rsidRPr="000F7924">
        <w:t>propanoid pathway</w:t>
      </w:r>
      <w:r w:rsidR="000336D8" w:rsidRPr="000F7924">
        <w:t xml:space="preserve">, </w:t>
      </w:r>
      <w:r w:rsidR="00794322" w:rsidRPr="000F7924">
        <w:t>which begins with the a</w:t>
      </w:r>
      <w:r w:rsidR="00A80289" w:rsidRPr="000F7924">
        <w:t>min</w:t>
      </w:r>
      <w:r w:rsidR="00794322" w:rsidRPr="000F7924">
        <w:t xml:space="preserve">o acid phenylalanine and produces </w:t>
      </w:r>
      <w:r w:rsidR="009870CF">
        <w:t>several</w:t>
      </w:r>
      <w:r w:rsidR="00010550" w:rsidRPr="000F7924">
        <w:t xml:space="preserve"> critical metabolites for plant growth, development, defence, and stress responses</w:t>
      </w:r>
      <w:r w:rsidR="00514381" w:rsidRPr="000F7924">
        <w:t xml:space="preserve">, including flavonoids, </w:t>
      </w:r>
      <w:r w:rsidR="001805BD" w:rsidRPr="000F7924">
        <w:t>coumarins and lignins</w:t>
      </w:r>
      <w:r w:rsidR="00010550" w:rsidRPr="000F7924">
        <w:t xml:space="preserve">. </w:t>
      </w:r>
      <w:r w:rsidR="000D1063" w:rsidRPr="000F7924">
        <w:t>The</w:t>
      </w:r>
      <w:r w:rsidR="000336D8" w:rsidRPr="000F7924">
        <w:t xml:space="preserve"> </w:t>
      </w:r>
      <w:r w:rsidR="00C45EAE" w:rsidRPr="000F7924">
        <w:t>flavonoid biosynthesis pathway</w:t>
      </w:r>
      <w:r w:rsidR="00774D20" w:rsidRPr="000F7924">
        <w:t>, which produces</w:t>
      </w:r>
      <w:r w:rsidR="00B018FF" w:rsidRPr="000F7924">
        <w:t xml:space="preserve"> molecules such as</w:t>
      </w:r>
      <w:r w:rsidR="00774D20" w:rsidRPr="000F7924">
        <w:t xml:space="preserve"> anthocyanins, </w:t>
      </w:r>
      <w:r w:rsidR="004B62A6" w:rsidRPr="000F7924">
        <w:t xml:space="preserve">flavones, </w:t>
      </w:r>
      <w:r w:rsidR="007174E7" w:rsidRPr="000F7924">
        <w:t xml:space="preserve">and </w:t>
      </w:r>
      <w:r w:rsidR="004B62A6" w:rsidRPr="000F7924">
        <w:t>flavonol</w:t>
      </w:r>
      <w:r w:rsidR="007174E7" w:rsidRPr="000F7924">
        <w:t xml:space="preserve">s, </w:t>
      </w:r>
      <w:r w:rsidR="000D1063" w:rsidRPr="000F7924">
        <w:t xml:space="preserve">splits out </w:t>
      </w:r>
      <w:r w:rsidR="000F2D27" w:rsidRPr="000F7924">
        <w:t xml:space="preserve">from the phenylpropanoid pathway </w:t>
      </w:r>
      <w:r w:rsidR="000D1063" w:rsidRPr="000F7924">
        <w:t xml:space="preserve">at </w:t>
      </w:r>
      <w:r w:rsidR="001B06AB" w:rsidRPr="000F7924">
        <w:t>the 4-</w:t>
      </w:r>
      <w:r w:rsidR="000D1063" w:rsidRPr="000F7924">
        <w:t>coumaryl-CoA</w:t>
      </w:r>
      <w:r w:rsidR="001B06AB" w:rsidRPr="000F7924">
        <w:t xml:space="preserve"> step</w:t>
      </w:r>
      <w:r w:rsidR="007174E7" w:rsidRPr="000F7924">
        <w:t>.</w:t>
      </w:r>
      <w:r w:rsidR="00A80289" w:rsidRPr="000F7924">
        <w:t xml:space="preserve"> </w:t>
      </w:r>
      <w:r w:rsidR="00607A07" w:rsidRPr="000F7924">
        <w:t>The genes encoding the enzymes involved in the anthocyanin biosynthesis pathway can be categorised into two groups; early</w:t>
      </w:r>
      <w:r w:rsidR="001A2B9E" w:rsidRPr="000F7924">
        <w:t xml:space="preserve"> biosynthetic genes </w:t>
      </w:r>
      <w:r w:rsidR="0036308A" w:rsidRPr="000F7924">
        <w:t>which</w:t>
      </w:r>
      <w:r w:rsidR="00FA37F6" w:rsidRPr="000F7924">
        <w:t xml:space="preserve"> are also involved in the synthesis of flavonols and other flavonoid compounds (e.g. </w:t>
      </w:r>
      <w:r w:rsidR="000E2984" w:rsidRPr="000F7924">
        <w:t xml:space="preserve">chalcone synthase; </w:t>
      </w:r>
      <w:r w:rsidR="00BE2C6E" w:rsidRPr="000F7924">
        <w:t>CHS,</w:t>
      </w:r>
      <w:r w:rsidR="00496B1D" w:rsidRPr="000F7924">
        <w:t xml:space="preserve"> </w:t>
      </w:r>
      <w:r w:rsidR="000E2984" w:rsidRPr="000F7924">
        <w:t xml:space="preserve">chalcone isomerase; </w:t>
      </w:r>
      <w:r w:rsidR="00BE2C6E" w:rsidRPr="000F7924">
        <w:t xml:space="preserve">CHI, </w:t>
      </w:r>
      <w:r w:rsidR="000E2984" w:rsidRPr="000F7924">
        <w:t xml:space="preserve">flavanone 3-hydroxylase; </w:t>
      </w:r>
      <w:r w:rsidR="00BE2C6E" w:rsidRPr="000F7924">
        <w:t>F3H</w:t>
      </w:r>
      <w:r w:rsidR="004C7514" w:rsidRPr="000F7924">
        <w:t>) and late biosynthetic genes which are involved in the downstream production of anthocyanins</w:t>
      </w:r>
      <w:r w:rsidR="00BE2C6E" w:rsidRPr="000F7924">
        <w:t xml:space="preserve"> (e.g. </w:t>
      </w:r>
      <w:r w:rsidR="000E2984" w:rsidRPr="000F7924">
        <w:t xml:space="preserve">dihydroflavonol-4 reductase; </w:t>
      </w:r>
      <w:r w:rsidR="00BE2C6E" w:rsidRPr="000F7924">
        <w:t xml:space="preserve">DFR, </w:t>
      </w:r>
      <w:r w:rsidR="000E2984" w:rsidRPr="000F7924">
        <w:t xml:space="preserve">anthocyanidin synthase; </w:t>
      </w:r>
      <w:r w:rsidR="004C4FC7" w:rsidRPr="000F7924">
        <w:t xml:space="preserve">ANS, </w:t>
      </w:r>
      <w:r w:rsidR="000E2984" w:rsidRPr="000F7924">
        <w:t xml:space="preserve">UDP-glucose: flavonoid-3-O-glucosyltransferase; </w:t>
      </w:r>
      <w:r w:rsidR="004C4FC7" w:rsidRPr="000F7924">
        <w:t>U</w:t>
      </w:r>
      <w:r w:rsidR="0033147C" w:rsidRPr="000F7924">
        <w:t>F</w:t>
      </w:r>
      <w:r w:rsidR="004C4FC7" w:rsidRPr="000F7924">
        <w:t>GT)</w:t>
      </w:r>
      <w:r w:rsidR="00350D35" w:rsidRPr="000F7924">
        <w:fldChar w:fldCharType="begin"/>
      </w:r>
      <w:r w:rsidR="000F2D27" w:rsidRPr="000F7924">
        <w:instrText xml:space="preserve"> ADDIN EN.CITE &lt;EndNote&gt;&lt;Cite&gt;&lt;Author&gt;Khusnutdinov&lt;/Author&gt;&lt;Year&gt;2021&lt;/Year&gt;&lt;RecNum&gt;112&lt;/RecNum&gt;&lt;Prefix&gt;reviewed in &lt;/Prefix&gt;&lt;DisplayText&gt;(reviewed in Khusnutdinov et al., 2021)&lt;/DisplayText&gt;&lt;record&gt;&lt;rec-number&gt;112&lt;/rec-number&gt;&lt;foreign-keys&gt;&lt;key app="EN" db-id="wz9x5s2ahfd99oe05ddpfs5zp2rwvtfs9xr9" timestamp="1753033030"&gt;112&lt;/key&gt;&lt;/foreign-keys&gt;&lt;ref-type name="Journal Article"&gt;17&lt;/ref-type&gt;&lt;contributors&gt;&lt;authors&gt;&lt;author&gt;Khusnutdinov, E.&lt;/author&gt;&lt;author&gt;Sukhareva, A.&lt;/author&gt;&lt;author&gt;Panfilova, M.&lt;/author&gt;&lt;author&gt;Mikhaylova, E.&lt;/author&gt;&lt;/authors&gt;&lt;/contributors&gt;&lt;auth-address&gt;Institute of Biochemistry and Genetics, Ufa Federal Research Center RAS, Prospekt Oktyabrya 71, 450054 Ufa, Russia.&lt;/auth-address&gt;&lt;titles&gt;&lt;title&gt;Anthocyanin Biosynthesis Genes as Model Genes for Genome Editing in Plants&lt;/title&gt;&lt;secondary-title&gt;Int J Mol Sci&lt;/secondary-title&gt;&lt;/titles&gt;&lt;periodical&gt;&lt;full-title&gt;Int J Mol Sci&lt;/full-title&gt;&lt;/periodical&gt;&lt;volume&gt;22&lt;/volume&gt;&lt;number&gt;16&lt;/number&gt;&lt;edition&gt;20210815&lt;/edition&gt;&lt;keywords&gt;&lt;keyword&gt;*Anthocyanins/biosynthesis/genetics&lt;/keyword&gt;&lt;keyword&gt;*Gene Editing&lt;/keyword&gt;&lt;keyword&gt;*Genes, Plant&lt;/keyword&gt;&lt;keyword&gt;*Models, Genetic&lt;/keyword&gt;&lt;keyword&gt;*Plants/genetics/metabolism&lt;/keyword&gt;&lt;keyword&gt;Crispr&lt;/keyword&gt;&lt;keyword&gt;Cas12&lt;/keyword&gt;&lt;keyword&gt;Cas9&lt;/keyword&gt;&lt;keyword&gt;Dfr&lt;/keyword&gt;&lt;keyword&gt;Myb&lt;/keyword&gt;&lt;keyword&gt;Pap1&lt;/keyword&gt;&lt;keyword&gt;Wd40&lt;/keyword&gt;&lt;keyword&gt;bHLH&lt;/keyword&gt;&lt;keyword&gt;dCas&lt;/keyword&gt;&lt;keyword&gt;gRNA&lt;/keyword&gt;&lt;/keywords&gt;&lt;dates&gt;&lt;year&gt;2021&lt;/year&gt;&lt;pub-dates&gt;&lt;date&gt;Aug 15&lt;/date&gt;&lt;/pub-dates&gt;&lt;/dates&gt;&lt;isbn&gt;1422-0067 (Electronic)&amp;#xD;1422-0067 (Linking)&lt;/isbn&gt;&lt;accession-num&gt;34445458&lt;/accession-num&gt;&lt;urls&gt;&lt;related-urls&gt;&lt;url&gt;https://www.ncbi.nlm.nih.gov/pubmed/34445458&lt;/url&gt;&lt;/related-urls&gt;&lt;/urls&gt;&lt;custom1&gt;The authors declare no conflict of interest.&lt;/custom1&gt;&lt;custom2&gt;PMC8395717&lt;/custom2&gt;&lt;electronic-resource-num&gt;10.3390/ijms22168752&lt;/electronic-resource-num&gt;&lt;remote-database-name&gt;Medline&lt;/remote-database-name&gt;&lt;remote-database-provider&gt;NLM&lt;/remote-database-provider&gt;&lt;/record&gt;&lt;/Cite&gt;&lt;/EndNote&gt;</w:instrText>
      </w:r>
      <w:r w:rsidR="00350D35" w:rsidRPr="000F7924">
        <w:fldChar w:fldCharType="separate"/>
      </w:r>
      <w:r w:rsidR="000F2D27" w:rsidRPr="000F7924">
        <w:rPr>
          <w:noProof/>
        </w:rPr>
        <w:t>(</w:t>
      </w:r>
      <w:hyperlink w:anchor="_ENREF_68" w:tooltip="Khusnutdinov, 2021 #112" w:history="1">
        <w:r w:rsidR="00E5312E" w:rsidRPr="000F7924">
          <w:rPr>
            <w:noProof/>
          </w:rPr>
          <w:t>reviewed in Khusnutdinov et al., 2021</w:t>
        </w:r>
      </w:hyperlink>
      <w:r w:rsidR="000F2D27" w:rsidRPr="000F7924">
        <w:rPr>
          <w:noProof/>
        </w:rPr>
        <w:t>)</w:t>
      </w:r>
      <w:r w:rsidR="00350D35" w:rsidRPr="000F7924">
        <w:fldChar w:fldCharType="end"/>
      </w:r>
      <w:r w:rsidR="000F2D27" w:rsidRPr="000F7924">
        <w:t>(</w:t>
      </w:r>
      <w:r w:rsidR="000F2D27" w:rsidRPr="000F7924">
        <w:fldChar w:fldCharType="begin"/>
      </w:r>
      <w:r w:rsidR="000F2D27" w:rsidRPr="000F7924">
        <w:instrText xml:space="preserve"> REF _Ref203980766 \h </w:instrText>
      </w:r>
      <w:r w:rsidR="000F2D27" w:rsidRPr="000F7924">
        <w:fldChar w:fldCharType="separate"/>
      </w:r>
      <w:r w:rsidR="00BC38E3" w:rsidRPr="000F7924">
        <w:t xml:space="preserve">Figure </w:t>
      </w:r>
      <w:r w:rsidR="00BC38E3">
        <w:rPr>
          <w:noProof/>
        </w:rPr>
        <w:t>5</w:t>
      </w:r>
      <w:r w:rsidR="000F2D27" w:rsidRPr="000F7924">
        <w:fldChar w:fldCharType="end"/>
      </w:r>
      <w:r w:rsidR="000F2D27" w:rsidRPr="000F7924">
        <w:t>)</w:t>
      </w:r>
      <w:r w:rsidR="004C7514" w:rsidRPr="000F7924">
        <w:t>.</w:t>
      </w:r>
    </w:p>
    <w:p w14:paraId="4115DACE" w14:textId="5B360C37" w:rsidR="00D130C9" w:rsidRPr="000F7924" w:rsidRDefault="00D130C9" w:rsidP="00285D2A">
      <w:pPr>
        <w:jc w:val="center"/>
      </w:pPr>
      <w:r w:rsidRPr="000F7924">
        <w:rPr>
          <w:noProof/>
        </w:rPr>
        <w:lastRenderedPageBreak/>
        <w:drawing>
          <wp:inline distT="0" distB="0" distL="0" distR="0" wp14:anchorId="437F789D" wp14:editId="3E00CF12">
            <wp:extent cx="5186183" cy="3785624"/>
            <wp:effectExtent l="0" t="0" r="0" b="5715"/>
            <wp:docPr id="1467780709" name="Picture 1" descr="Figure showing the anthocyanin biosynthesis pathway in plants with key metabolites and key enzymes. Key anthocyanidins and anthocyanins are also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780709" name="Picture 1" descr="Figure showing the anthocyanin biosynthesis pathway in plants with key metabolites and key enzymes. Key anthocyanidins and anthocyanins are also shown."/>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86183" cy="3785624"/>
                    </a:xfrm>
                    <a:prstGeom prst="rect">
                      <a:avLst/>
                    </a:prstGeom>
                  </pic:spPr>
                </pic:pic>
              </a:graphicData>
            </a:graphic>
          </wp:inline>
        </w:drawing>
      </w:r>
    </w:p>
    <w:p w14:paraId="57765F1C" w14:textId="2D2E106D" w:rsidR="006A1329" w:rsidRPr="000F7924" w:rsidRDefault="005169DE" w:rsidP="005169DE">
      <w:pPr>
        <w:pStyle w:val="Figuretitle"/>
      </w:pPr>
      <w:bookmarkStart w:id="61" w:name="_Ref203980766"/>
      <w:r w:rsidRPr="000F7924">
        <w:t xml:space="preserve">Figure </w:t>
      </w:r>
      <w:r w:rsidRPr="000F7924">
        <w:fldChar w:fldCharType="begin"/>
      </w:r>
      <w:r w:rsidRPr="000F7924">
        <w:instrText xml:space="preserve"> SEQ Figure \* ARABIC </w:instrText>
      </w:r>
      <w:r w:rsidRPr="000F7924">
        <w:fldChar w:fldCharType="separate"/>
      </w:r>
      <w:r w:rsidR="00BC38E3">
        <w:rPr>
          <w:noProof/>
        </w:rPr>
        <w:t>5</w:t>
      </w:r>
      <w:r w:rsidRPr="000F7924">
        <w:fldChar w:fldCharType="end"/>
      </w:r>
      <w:bookmarkEnd w:id="61"/>
      <w:r w:rsidRPr="000F7924">
        <w:t xml:space="preserve">. </w:t>
      </w:r>
      <w:r w:rsidR="006A1329" w:rsidRPr="000F7924">
        <w:t>Anthocyanin biosynthesis pathway in plants</w:t>
      </w:r>
    </w:p>
    <w:p w14:paraId="68D10B54" w14:textId="47952B26" w:rsidR="005252A2" w:rsidRPr="000F7924" w:rsidRDefault="00020622" w:rsidP="003E540D">
      <w:pPr>
        <w:pStyle w:val="Figuredescription"/>
      </w:pPr>
      <w:r w:rsidRPr="000F7924">
        <w:t xml:space="preserve">Source: </w:t>
      </w:r>
      <w:hyperlink w:anchor="_ENREF_85" w:tooltip="Ma, 2021 #113" w:history="1">
        <w:r w:rsidR="00E5312E" w:rsidRPr="000F7924">
          <w:fldChar w:fldCharType="begin">
            <w:fldData xml:space="preserve">PEVuZE5vdGU+PENpdGUgQXV0aG9yWWVhcj0iMSI+PEF1dGhvcj5NYTwvQXV0aG9yPjxZZWFyPjIw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</w:fldData>
          </w:fldChar>
        </w:r>
        <w:r w:rsidR="00E5312E" w:rsidRPr="000F7924">
          <w:instrText xml:space="preserve"> ADDIN EN.CITE </w:instrText>
        </w:r>
        <w:r w:rsidR="00E5312E" w:rsidRPr="000F7924">
          <w:fldChar w:fldCharType="begin">
            <w:fldData xml:space="preserve">PEVuZE5vdGU+PENpdGUgQXV0aG9yWWVhcj0iMSI+PEF1dGhvcj5NYTwvQXV0aG9yPjxZZWFyPjIw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</w:fldData>
          </w:fldChar>
        </w:r>
        <w:r w:rsidR="00E5312E" w:rsidRPr="000F7924">
          <w:instrText xml:space="preserve"> ADDIN EN.CITE.DATA </w:instrText>
        </w:r>
        <w:r w:rsidR="00E5312E" w:rsidRPr="000F7924">
          <w:fldChar w:fldCharType="end"/>
        </w:r>
        <w:r w:rsidR="00E5312E" w:rsidRPr="000F7924">
          <w:fldChar w:fldCharType="separate"/>
        </w:r>
        <w:r w:rsidR="00E5312E" w:rsidRPr="000F7924">
          <w:rPr>
            <w:noProof/>
          </w:rPr>
          <w:t>Ma et al. (2021)</w:t>
        </w:r>
        <w:r w:rsidR="00E5312E" w:rsidRPr="000F7924">
          <w:fldChar w:fldCharType="end"/>
        </w:r>
      </w:hyperlink>
      <w:r w:rsidRPr="000F7924">
        <w:t>. PAL, phenylalanine ammonia lyase; C4H, cinnamate 4-hydroxylase; 4CL, 4-coumarate CoA ligase; CHS, chalcone synthase; CHI, chalcone isomerase; F3H, flavanone 3-hydroxylase; F3′H, flavonoid 30 hydroxylase; F3′5′H, flavonoid 3050hydroxylase; FLS, flavonol synthase; DFR, dihydroflavonol 4-reductase; ANS, anthocyanidin synthase; UFGT, UDP-galactose flavonoid 3-O-galactosyltransferase; OMT, O-methyl transferase.</w:t>
      </w:r>
    </w:p>
    <w:p w14:paraId="01276DF3" w14:textId="18EC49F0" w:rsidR="00F56B1E" w:rsidRPr="000F7924" w:rsidRDefault="004434E8" w:rsidP="00F744F5">
      <w:pPr>
        <w:pStyle w:val="RARMPparagraph"/>
      </w:pPr>
      <w:r w:rsidRPr="000F7924">
        <w:t>Across many plant species, anthocyanin biosynthesis is activated by an MBW regulatory complex consisting of</w:t>
      </w:r>
      <w:r w:rsidR="00AC5D38" w:rsidRPr="000F7924">
        <w:t xml:space="preserve"> 3 types of transcription factors</w:t>
      </w:r>
      <w:r w:rsidRPr="000F7924">
        <w:t xml:space="preserve"> </w:t>
      </w:r>
      <w:r w:rsidR="00350D35" w:rsidRPr="000F7924">
        <w:fldChar w:fldCharType="begin"/>
      </w:r>
      <w:r w:rsidR="000F2D27" w:rsidRPr="000F7924">
        <w:instrText xml:space="preserve"> ADDIN EN.CITE &lt;EndNote&gt;&lt;Cite&gt;&lt;Author&gt;Cappellini&lt;/Author&gt;&lt;Year&gt;2021&lt;/Year&gt;&lt;RecNum&gt;94&lt;/RecNum&gt;&lt;Prefix&gt;reviewed in &lt;/Prefix&gt;&lt;DisplayText&gt;(reviewed in Cappellini et al., 2021)&lt;/DisplayText&gt;&lt;record&gt;&lt;rec-number&gt;94&lt;/rec-number&gt;&lt;foreign-keys&gt;&lt;key app="EN" db-id="wz9x5s2ahfd99oe05ddpfs5zp2rwvtfs9xr9" timestamp="1752765649"&gt;94&lt;/key&gt;&lt;/foreign-keys&gt;&lt;ref-type name="Journal Article"&gt;17&lt;/ref-type&gt;&lt;contributors&gt;&lt;authors&gt;&lt;author&gt;Cappellini, F.&lt;/author&gt;&lt;author&gt;Marinelli, A.&lt;/author&gt;&lt;author&gt;Toccaceli, M.&lt;/author&gt;&lt;author&gt;Tonelli, C.&lt;/author&gt;&lt;author&gt;Petroni, K.&lt;/author&gt;&lt;/authors&gt;&lt;/contributors&gt;&lt;auth-address&gt;Dipartimento di Bioscienze, Universita degli Studi di Milano, Milano, Italy.&lt;/auth-address&gt;&lt;titles&gt;&lt;title&gt;Anthocyanins: From Mechanisms of Regulation in Plants to Health Benefits in Foods&lt;/title&gt;&lt;secondary-title&gt;Front Plant Sci&lt;/secondary-title&gt;&lt;/titles&gt;&lt;periodical&gt;&lt;full-title&gt;Front Plant Sci&lt;/full-title&gt;&lt;/periodical&gt;&lt;pages&gt;748049&lt;/pages&gt;&lt;volume&gt;12&lt;/volume&gt;&lt;edition&gt;20211028&lt;/edition&gt;&lt;keywords&gt;&lt;keyword&gt;Myb&lt;/keyword&gt;&lt;keyword&gt;Wd40&lt;/keyword&gt;&lt;keyword&gt;anthocyanins&lt;/keyword&gt;&lt;keyword&gt;bHLH&lt;/keyword&gt;&lt;keyword&gt;chronic diseases&lt;/keyword&gt;&lt;keyword&gt;transcription factors&lt;/keyword&gt;&lt;/keywords&gt;&lt;dates&gt;&lt;year&gt;2021&lt;/year&gt;&lt;/dates&gt;&lt;isbn&gt;1664-462X (Print)&amp;#xD;1664-462X (Electronic)&amp;#xD;1664-462X (Linking)&lt;/isbn&gt;&lt;accession-num&gt;34777426&lt;/accession-num&gt;&lt;urls&gt;&lt;related-urls&gt;&lt;url&gt;https://www.ncbi.nlm.nih.gov/pubmed/34777426&lt;/url&gt;&lt;/related-urls&gt;&lt;/urls&gt;&lt;custom1&gt;The authors declare that the research was conducted in the absence of any commercial or financial relationships that could be construed as a potential conflict of interest.&lt;/custom1&gt;&lt;custom2&gt;PMC8580863&lt;/custom2&gt;&lt;electronic-resource-num&gt;10.3389/fpls.2021.748049&lt;/electronic-resource-num&gt;&lt;remote-database-name&gt;PubMed-not-MEDLINE&lt;/remote-database-name&gt;&lt;remote-database-provider&gt;NLM&lt;/remote-database-provider&gt;&lt;/record&gt;&lt;/Cite&gt;&lt;/EndNote&gt;</w:instrText>
      </w:r>
      <w:r w:rsidR="00350D35" w:rsidRPr="000F7924">
        <w:fldChar w:fldCharType="separate"/>
      </w:r>
      <w:r w:rsidR="000F2D27" w:rsidRPr="000F7924">
        <w:rPr>
          <w:noProof/>
        </w:rPr>
        <w:t>(</w:t>
      </w:r>
      <w:hyperlink w:anchor="_ENREF_22" w:tooltip="Cappellini, 2021 #94" w:history="1">
        <w:r w:rsidR="00E5312E" w:rsidRPr="000F7924">
          <w:rPr>
            <w:noProof/>
          </w:rPr>
          <w:t>reviewed in Cappellini et al., 2021</w:t>
        </w:r>
      </w:hyperlink>
      <w:r w:rsidR="000F2D27" w:rsidRPr="000F7924">
        <w:rPr>
          <w:noProof/>
        </w:rPr>
        <w:t>)</w:t>
      </w:r>
      <w:r w:rsidR="00350D35" w:rsidRPr="000F7924">
        <w:fldChar w:fldCharType="end"/>
      </w:r>
      <w:r w:rsidR="00F56B1E" w:rsidRPr="000F7924">
        <w:t>:</w:t>
      </w:r>
    </w:p>
    <w:p w14:paraId="341508F3" w14:textId="39D8700F" w:rsidR="00F56B1E" w:rsidRPr="000F7924" w:rsidRDefault="00F56B1E">
      <w:pPr>
        <w:pStyle w:val="ListParagraph"/>
        <w:numPr>
          <w:ilvl w:val="0"/>
          <w:numId w:val="34"/>
        </w:numPr>
      </w:pPr>
      <w:r w:rsidRPr="000F7924">
        <w:t>R2R3-</w:t>
      </w:r>
      <w:r w:rsidRPr="000F7924">
        <w:rPr>
          <w:u w:val="single"/>
        </w:rPr>
        <w:t>M</w:t>
      </w:r>
      <w:r w:rsidRPr="000F7924">
        <w:t>YB</w:t>
      </w:r>
    </w:p>
    <w:p w14:paraId="74E4E1FD" w14:textId="2BB1CADC" w:rsidR="00F56B1E" w:rsidRPr="000F7924" w:rsidRDefault="00F56B1E">
      <w:pPr>
        <w:pStyle w:val="ListParagraph"/>
        <w:numPr>
          <w:ilvl w:val="0"/>
          <w:numId w:val="34"/>
        </w:numPr>
      </w:pPr>
      <w:r w:rsidRPr="000F7924">
        <w:t>basic helix-loop-helix (</w:t>
      </w:r>
      <w:r w:rsidRPr="000F7924">
        <w:rPr>
          <w:u w:val="single"/>
        </w:rPr>
        <w:t>b</w:t>
      </w:r>
      <w:r w:rsidRPr="000F7924">
        <w:t>HLH)</w:t>
      </w:r>
      <w:r w:rsidR="009F3DB1" w:rsidRPr="000F7924">
        <w:t xml:space="preserve"> and</w:t>
      </w:r>
    </w:p>
    <w:p w14:paraId="68C28EBE" w14:textId="2E2DF1AE" w:rsidR="00F56B1E" w:rsidRPr="000F7924" w:rsidRDefault="00F56B1E">
      <w:pPr>
        <w:pStyle w:val="ListParagraph"/>
        <w:numPr>
          <w:ilvl w:val="0"/>
          <w:numId w:val="34"/>
        </w:numPr>
      </w:pPr>
      <w:r w:rsidRPr="000F7924">
        <w:t>tryptophan-aspartic acid (WD)-40 repeat (</w:t>
      </w:r>
      <w:r w:rsidRPr="000F7924">
        <w:rPr>
          <w:u w:val="single"/>
        </w:rPr>
        <w:t>W</w:t>
      </w:r>
      <w:r w:rsidRPr="000F7924">
        <w:t>DR)-type proteins.</w:t>
      </w:r>
    </w:p>
    <w:p w14:paraId="6B5B27AF" w14:textId="73405F3F" w:rsidR="004434E8" w:rsidRPr="000F7924" w:rsidRDefault="001C6A59" w:rsidP="00F744F5">
      <w:pPr>
        <w:pStyle w:val="RARMPparagraph"/>
      </w:pPr>
      <w:r w:rsidRPr="000F7924">
        <w:t>WDR genes are constitutively expressed in</w:t>
      </w:r>
      <w:r w:rsidR="00D13B36" w:rsidRPr="000F7924">
        <w:t xml:space="preserve"> many plants</w:t>
      </w:r>
      <w:r w:rsidR="005C4EBD" w:rsidRPr="000F7924">
        <w:t xml:space="preserve"> </w:t>
      </w:r>
      <w:r w:rsidR="00350D35" w:rsidRPr="000F7924">
        <w:fldChar w:fldCharType="begin">
          <w:fldData xml:space="preserve">PEVuZE5vdGU+PENpdGU+PEF1dGhvcj5kZSBWZXR0ZW48L0F1dGhvcj48WWVhcj4xOTk3PC9ZZWFy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==
</w:fldData>
        </w:fldChar>
      </w:r>
      <w:r w:rsidR="00350D35" w:rsidRPr="000F7924">
        <w:instrText xml:space="preserve"> ADDIN EN.CITE </w:instrText>
      </w:r>
      <w:r w:rsidR="00350D35" w:rsidRPr="000F7924">
        <w:fldChar w:fldCharType="begin">
          <w:fldData xml:space="preserve">PEVuZE5vdGU+PENpdGU+PEF1dGhvcj5kZSBWZXR0ZW48L0F1dGhvcj48WWVhcj4xOTk3PC9ZZWFy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==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31" w:tooltip="de Vetten, 1997 #115" w:history="1">
        <w:r w:rsidR="00E5312E" w:rsidRPr="000F7924">
          <w:rPr>
            <w:noProof/>
          </w:rPr>
          <w:t>de Vetten et al., 1997</w:t>
        </w:r>
      </w:hyperlink>
      <w:r w:rsidR="00350D35" w:rsidRPr="000F7924">
        <w:rPr>
          <w:noProof/>
        </w:rPr>
        <w:t xml:space="preserve">; </w:t>
      </w:r>
      <w:hyperlink w:anchor="_ENREF_165" w:tooltip="Walker, 1999 #116" w:history="1">
        <w:r w:rsidR="00E5312E" w:rsidRPr="000F7924">
          <w:rPr>
            <w:noProof/>
          </w:rPr>
          <w:t>Walker et al., 1999</w:t>
        </w:r>
      </w:hyperlink>
      <w:r w:rsidR="00350D35" w:rsidRPr="000F7924">
        <w:rPr>
          <w:noProof/>
        </w:rPr>
        <w:t>)</w:t>
      </w:r>
      <w:r w:rsidR="00350D35" w:rsidRPr="000F7924">
        <w:fldChar w:fldCharType="end"/>
      </w:r>
      <w:r w:rsidR="00D13B36" w:rsidRPr="000F7924">
        <w:t xml:space="preserve">, </w:t>
      </w:r>
      <w:r w:rsidR="00AD2F12">
        <w:t xml:space="preserve">and </w:t>
      </w:r>
      <w:r w:rsidR="00D13B36" w:rsidRPr="000F7924">
        <w:t xml:space="preserve">therefore </w:t>
      </w:r>
      <w:r w:rsidR="000B270A" w:rsidRPr="000F7924">
        <w:t>levels of the</w:t>
      </w:r>
      <w:r w:rsidR="00D13B36" w:rsidRPr="000F7924">
        <w:t xml:space="preserve"> MYB and bHLH </w:t>
      </w:r>
      <w:r w:rsidR="00AC5D38" w:rsidRPr="000F7924">
        <w:t xml:space="preserve">transcription factors </w:t>
      </w:r>
      <w:r w:rsidR="000B270A" w:rsidRPr="000F7924">
        <w:t>are important for activating anthocyanin biosynthesis.</w:t>
      </w:r>
    </w:p>
    <w:p w14:paraId="313D41B3" w14:textId="481209D9" w:rsidR="000103B8" w:rsidRPr="000F7924" w:rsidRDefault="000103B8" w:rsidP="000103B8">
      <w:pPr>
        <w:pStyle w:val="Sectionheading4"/>
      </w:pPr>
      <w:bookmarkStart w:id="62" w:name="_Ref203963296"/>
      <w:r w:rsidRPr="000F7924">
        <w:t>Regulation of anthocy</w:t>
      </w:r>
      <w:r w:rsidR="00192E85" w:rsidRPr="000F7924">
        <w:t>anin biosynthesis in tomatoes</w:t>
      </w:r>
      <w:bookmarkEnd w:id="62"/>
    </w:p>
    <w:p w14:paraId="74BC4534" w14:textId="28BCA9EF" w:rsidR="008A19B6" w:rsidRPr="000F7924" w:rsidRDefault="008D4B09" w:rsidP="00F744F5">
      <w:pPr>
        <w:pStyle w:val="RARMPparagraph"/>
      </w:pPr>
      <w:r w:rsidRPr="000F7924">
        <w:t xml:space="preserve">While modern </w:t>
      </w:r>
      <w:r w:rsidR="00934F1D" w:rsidRPr="000F7924">
        <w:t xml:space="preserve">tomatoes with </w:t>
      </w:r>
      <w:r w:rsidRPr="000F7924">
        <w:t xml:space="preserve">red, orange and yellow </w:t>
      </w:r>
      <w:r w:rsidR="00573F4C" w:rsidRPr="000F7924">
        <w:t>fruit</w:t>
      </w:r>
      <w:r w:rsidRPr="000F7924">
        <w:t xml:space="preserve"> contain genes encoding the enzymes responsible for the anthocyanin biosynthesis pathway</w:t>
      </w:r>
      <w:r w:rsidR="00045FA9" w:rsidRPr="000F7924">
        <w:t>, activation of the pathway is incomplete in fruit</w:t>
      </w:r>
      <w:r w:rsidR="00A9571B" w:rsidRPr="000F7924">
        <w:t>.</w:t>
      </w:r>
      <w:r w:rsidR="00045FA9" w:rsidRPr="000F7924">
        <w:t xml:space="preserve"> </w:t>
      </w:r>
      <w:r w:rsidR="008D22F9" w:rsidRPr="000F7924">
        <w:t xml:space="preserve">Anthocyanin biosynthesis is </w:t>
      </w:r>
      <w:r w:rsidR="00045FA9" w:rsidRPr="000F7924">
        <w:t>only</w:t>
      </w:r>
      <w:r w:rsidR="00934F1D" w:rsidRPr="000F7924">
        <w:t xml:space="preserve"> </w:t>
      </w:r>
      <w:r w:rsidR="00FC2562" w:rsidRPr="000F7924">
        <w:t xml:space="preserve">normally </w:t>
      </w:r>
      <w:r w:rsidR="00D37C6F" w:rsidRPr="000F7924">
        <w:t xml:space="preserve">activated </w:t>
      </w:r>
      <w:r w:rsidR="00B97E9A" w:rsidRPr="000F7924">
        <w:t>in some vegetative tissues like the</w:t>
      </w:r>
      <w:r w:rsidR="00D37C6F" w:rsidRPr="000F7924">
        <w:t xml:space="preserve"> hypocotyl</w:t>
      </w:r>
      <w:r w:rsidR="007F074A" w:rsidRPr="000F7924">
        <w:t xml:space="preserve"> (the embryonic stem </w:t>
      </w:r>
      <w:r w:rsidR="00A242BE" w:rsidRPr="000F7924">
        <w:t xml:space="preserve">in a </w:t>
      </w:r>
      <w:r w:rsidR="007537D0" w:rsidRPr="000F7924">
        <w:t xml:space="preserve">young </w:t>
      </w:r>
      <w:r w:rsidR="00A242BE" w:rsidRPr="000F7924">
        <w:t>seedling)</w:t>
      </w:r>
      <w:r w:rsidR="00D37C6F" w:rsidRPr="000F7924">
        <w:t xml:space="preserve"> in response to stress conditions</w:t>
      </w:r>
      <w:r w:rsidR="002B4E0F" w:rsidRPr="000F7924">
        <w:t>, specifically derivatives of delphinidin, petunidin and m</w:t>
      </w:r>
      <w:r w:rsidR="00992538" w:rsidRPr="000F7924">
        <w:t>a</w:t>
      </w:r>
      <w:r w:rsidR="002B4E0F" w:rsidRPr="000F7924">
        <w:t>lvidin</w:t>
      </w:r>
      <w:r w:rsidR="00CE6F51" w:rsidRPr="000F7924">
        <w:t xml:space="preserve"> </w:t>
      </w:r>
      <w:r w:rsidR="00350D35" w:rsidRPr="000F7924">
        <w:fldChar w:fldCharType="begin"/>
      </w:r>
      <w:r w:rsidR="00350D35" w:rsidRPr="000F7924">
        <w:instrText xml:space="preserve"> ADDIN EN.CITE &lt;EndNote&gt;&lt;Cite&gt;&lt;Author&gt;Roldan&lt;/Author&gt;&lt;Year&gt;2014&lt;/Year&gt;&lt;RecNum&gt;118&lt;/RecNum&gt;&lt;DisplayText&gt;(Roldan et al., 2014)&lt;/DisplayText&gt;&lt;record&gt;&lt;rec-number&gt;118&lt;/rec-number&gt;&lt;foreign-keys&gt;&lt;key app="EN" db-id="wz9x5s2ahfd99oe05ddpfs5zp2rwvtfs9xr9" timestamp="1753033694"&gt;118&lt;/key&gt;&lt;/foreign-keys&gt;&lt;ref-type name="Journal Article"&gt;17&lt;/ref-type&gt;&lt;contributors&gt;&lt;authors&gt;&lt;author&gt;Roldan, Maria Victoria Gomez&lt;/author&gt;&lt;author&gt;Engel, Bas&lt;/author&gt;&lt;author&gt;de Vos, Ric C. H.&lt;/author&gt;&lt;author&gt;Vereijken, Pieter&lt;/author&gt;&lt;author&gt;Astola, Laura&lt;/author&gt;&lt;author&gt;Groenenboom, Marian&lt;/author&gt;&lt;author&gt;van de Geest, Henri&lt;/author&gt;&lt;author&gt;Bovy, Arnaud&lt;/author&gt;&lt;author&gt;Molenaar, Jaap&lt;/author&gt;&lt;author&gt;van Eeuwijk, Fred&lt;/author&gt;&lt;author&gt;Hall, Robert D.&lt;/author&gt;&lt;/authors&gt;&lt;/contributors&gt;&lt;titles&gt;&lt;title&gt;Metabolomics reveals organ-specific metabolic rearrangements during early tomato seedling development&lt;/title&gt;&lt;secondary-title&gt;Metabolomics&lt;/secondary-title&gt;&lt;/titles&gt;&lt;periodical&gt;&lt;full-title&gt;Metabolomics&lt;/full-title&gt;&lt;/periodical&gt;&lt;pages&gt;958-974&lt;/pages&gt;&lt;volume&gt;10&lt;/volume&gt;&lt;number&gt;5&lt;/number&gt;&lt;dates&gt;&lt;year&gt;2014&lt;/year&gt;&lt;pub-dates&gt;&lt;date&gt;2014/10/01&lt;/date&gt;&lt;/pub-dates&gt;&lt;/dates&gt;&lt;isbn&gt;1573-3890&lt;/isbn&gt;&lt;urls&gt;&lt;related-urls&gt;&lt;url&gt;https://doi.org/10.1007/s11306-014-0625-2&lt;/url&gt;&lt;/related-urls&gt;&lt;/urls&gt;&lt;electronic-resource-num&gt;10.1007/s11306-014-0625-2&lt;/electronic-resource-num&gt;&lt;/record&gt;&lt;/Cite&gt;&lt;/EndNote&gt;</w:instrText>
      </w:r>
      <w:r w:rsidR="00350D35" w:rsidRPr="000F7924">
        <w:fldChar w:fldCharType="separate"/>
      </w:r>
      <w:r w:rsidR="00350D35" w:rsidRPr="000F7924">
        <w:rPr>
          <w:noProof/>
        </w:rPr>
        <w:t>(</w:t>
      </w:r>
      <w:hyperlink w:anchor="_ENREF_123" w:tooltip="Roldan, 2014 #118" w:history="1">
        <w:r w:rsidR="00E5312E" w:rsidRPr="000F7924">
          <w:rPr>
            <w:noProof/>
          </w:rPr>
          <w:t>Roldan et al., 2014</w:t>
        </w:r>
      </w:hyperlink>
      <w:r w:rsidR="00350D35" w:rsidRPr="000F7924">
        <w:rPr>
          <w:noProof/>
        </w:rPr>
        <w:t>)</w:t>
      </w:r>
      <w:r w:rsidR="00350D35" w:rsidRPr="000F7924">
        <w:fldChar w:fldCharType="end"/>
      </w:r>
      <w:r w:rsidR="00045FA9" w:rsidRPr="000F7924">
        <w:t>.</w:t>
      </w:r>
    </w:p>
    <w:p w14:paraId="1D5B4964" w14:textId="2F40CF6A" w:rsidR="00CF1EE0" w:rsidRPr="000F7924" w:rsidRDefault="005B5930" w:rsidP="00F744F5">
      <w:pPr>
        <w:pStyle w:val="RARMPparagraph"/>
      </w:pPr>
      <w:r w:rsidRPr="000F7924">
        <w:t>In tomatoes</w:t>
      </w:r>
      <w:r w:rsidR="00C03530" w:rsidRPr="000F7924">
        <w:t xml:space="preserve">, anthocyanin biosynthesis is regulated by MYB transcription factors </w:t>
      </w:r>
      <w:r w:rsidR="002F4BB2" w:rsidRPr="000F7924">
        <w:t xml:space="preserve">such as </w:t>
      </w:r>
      <w:r w:rsidR="00C03530" w:rsidRPr="000F7924">
        <w:t>AN2, ANT1, ANT1-like, and AN2-like/Aft</w:t>
      </w:r>
      <w:r w:rsidR="000F2D27" w:rsidRPr="000F7924">
        <w:t>,</w:t>
      </w:r>
      <w:r w:rsidR="00460DCB" w:rsidRPr="000F7924">
        <w:t xml:space="preserve"> </w:t>
      </w:r>
      <w:r w:rsidR="00DF334C" w:rsidRPr="000F7924">
        <w:t>bHLH transcription factors JAF13 and AN1</w:t>
      </w:r>
      <w:r w:rsidR="000F2D27" w:rsidRPr="000F7924">
        <w:t xml:space="preserve">, and </w:t>
      </w:r>
      <w:r w:rsidR="00AC5D38" w:rsidRPr="000F7924">
        <w:t xml:space="preserve">the </w:t>
      </w:r>
      <w:r w:rsidR="000F2D27" w:rsidRPr="000F7924">
        <w:t xml:space="preserve">WDR </w:t>
      </w:r>
      <w:r w:rsidR="00AC5D38" w:rsidRPr="000F7924">
        <w:t xml:space="preserve">transcription factor </w:t>
      </w:r>
      <w:r w:rsidR="000F2D27" w:rsidRPr="000F7924">
        <w:t>AN11</w:t>
      </w:r>
      <w:r w:rsidR="00AA7798" w:rsidRPr="000F7924">
        <w:t xml:space="preserve"> </w:t>
      </w:r>
      <w:r w:rsidR="00350D35" w:rsidRPr="000F7924">
        <w:fldChar w:fldCharType="begin">
          <w:fldData xml:space="preserve">PEVuZE5vdGU+PENpdGU+PEF1dGhvcj5NZW5jb25pPC9BdXRob3I+PFllYXI+MjAyNDwvWWVhcj48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</w:fldData>
        </w:fldChar>
      </w:r>
      <w:r w:rsidR="000F2D27" w:rsidRPr="000F7924">
        <w:instrText xml:space="preserve"> ADDIN EN.CITE </w:instrText>
      </w:r>
      <w:r w:rsidR="000F2D27" w:rsidRPr="000F7924">
        <w:fldChar w:fldCharType="begin">
          <w:fldData xml:space="preserve">PEVuZE5vdGU+PENpdGU+PEF1dGhvcj5NZW5jb25pPC9BdXRob3I+PFllYXI+MjAyNDwvWWVhcj48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</w:fldData>
        </w:fldChar>
      </w:r>
      <w:r w:rsidR="000F2D27" w:rsidRPr="000F7924">
        <w:instrText xml:space="preserve"> ADDIN EN.CITE.DATA </w:instrText>
      </w:r>
      <w:r w:rsidR="000F2D27" w:rsidRPr="000F7924">
        <w:fldChar w:fldCharType="end"/>
      </w:r>
      <w:r w:rsidR="00350D35" w:rsidRPr="000F7924">
        <w:fldChar w:fldCharType="separate"/>
      </w:r>
      <w:r w:rsidR="000F2D27" w:rsidRPr="000F7924">
        <w:rPr>
          <w:noProof/>
        </w:rPr>
        <w:t>(</w:t>
      </w:r>
      <w:hyperlink w:anchor="_ENREF_94" w:tooltip="Menconi, 2024 #119" w:history="1">
        <w:r w:rsidR="00E5312E" w:rsidRPr="000F7924">
          <w:rPr>
            <w:noProof/>
          </w:rPr>
          <w:t>reviewed in Menconi et al., 2024</w:t>
        </w:r>
      </w:hyperlink>
      <w:r w:rsidR="000F2D27" w:rsidRPr="000F7924">
        <w:rPr>
          <w:noProof/>
        </w:rPr>
        <w:t>)</w:t>
      </w:r>
      <w:r w:rsidR="00350D35" w:rsidRPr="000F7924">
        <w:fldChar w:fldCharType="end"/>
      </w:r>
      <w:r w:rsidR="000F2D27" w:rsidRPr="000F7924">
        <w:t>(</w:t>
      </w:r>
      <w:r w:rsidR="000F2D27" w:rsidRPr="000F7924">
        <w:fldChar w:fldCharType="begin"/>
      </w:r>
      <w:r w:rsidR="000F2D27" w:rsidRPr="000F7924">
        <w:instrText xml:space="preserve"> REF _Ref203980999 \h </w:instrText>
      </w:r>
      <w:r w:rsidR="000F2D27" w:rsidRPr="000F7924">
        <w:fldChar w:fldCharType="separate"/>
      </w:r>
      <w:r w:rsidR="00BC38E3" w:rsidRPr="000F7924">
        <w:t xml:space="preserve">Figure </w:t>
      </w:r>
      <w:r w:rsidR="00BC38E3">
        <w:rPr>
          <w:noProof/>
        </w:rPr>
        <w:t>6</w:t>
      </w:r>
      <w:r w:rsidR="000F2D27" w:rsidRPr="000F7924">
        <w:fldChar w:fldCharType="end"/>
      </w:r>
      <w:r w:rsidR="000F2D27" w:rsidRPr="000F7924">
        <w:t>)</w:t>
      </w:r>
      <w:r w:rsidR="00842584" w:rsidRPr="000F7924">
        <w:t>.</w:t>
      </w:r>
      <w:r w:rsidR="0016046E" w:rsidRPr="000F7924">
        <w:t xml:space="preserve"> </w:t>
      </w:r>
      <w:r w:rsidR="00066E3A" w:rsidRPr="000F7924">
        <w:t xml:space="preserve">The </w:t>
      </w:r>
      <w:r w:rsidR="008D25F9" w:rsidRPr="000F7924">
        <w:t>transcription</w:t>
      </w:r>
      <w:r w:rsidR="00066E3A" w:rsidRPr="000F7924">
        <w:t xml:space="preserve"> factors have different roles in activating anthocyanin biosynthesis in different </w:t>
      </w:r>
      <w:r w:rsidR="00042399" w:rsidRPr="000F7924">
        <w:t>tomato tissues</w:t>
      </w:r>
      <w:r w:rsidR="00433CCB" w:rsidRPr="000F7924">
        <w:t xml:space="preserve">. </w:t>
      </w:r>
      <w:r w:rsidR="008341BD" w:rsidRPr="000F7924">
        <w:t>For example, the bHLH</w:t>
      </w:r>
      <w:r w:rsidR="00C417EE" w:rsidRPr="000F7924">
        <w:t xml:space="preserve"> transcription factor AN1 (also known as Hoffman’s anthocyaninless) </w:t>
      </w:r>
      <w:r w:rsidR="00D218A2" w:rsidRPr="000F7924">
        <w:t>has been shown to play an important role in accumulation of anthocyanin in young tomato seedlings in response to low temp</w:t>
      </w:r>
      <w:r w:rsidR="002A638D" w:rsidRPr="000F7924">
        <w:t xml:space="preserve">eratures </w:t>
      </w:r>
      <w:r w:rsidR="00350D35" w:rsidRPr="000F7924">
        <w:fldChar w:fldCharType="begin">
          <w:fldData xml:space="preserve">PEVuZE5vdGU+PENpdGU+PEF1dGhvcj5RaXU8L0F1dGhvcj48WWVhcj4yMDE2PC9ZZWFyPjxSZWNO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</w:fldData>
        </w:fldChar>
      </w:r>
      <w:r w:rsidR="00350D35" w:rsidRPr="000F7924">
        <w:instrText xml:space="preserve"> ADDIN EN.CITE </w:instrText>
      </w:r>
      <w:r w:rsidR="00350D35" w:rsidRPr="000F7924">
        <w:fldChar w:fldCharType="begin">
          <w:fldData xml:space="preserve">PEVuZE5vdGU+PENpdGU+PEF1dGhvcj5RaXU8L0F1dGhvcj48WWVhcj4yMDE2PC9ZZWFyPjxSZWNO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17" w:tooltip="Qiu, 2016 #120" w:history="1">
        <w:r w:rsidR="00E5312E" w:rsidRPr="000F7924">
          <w:rPr>
            <w:noProof/>
          </w:rPr>
          <w:t>Qiu et al., 2016</w:t>
        </w:r>
      </w:hyperlink>
      <w:r w:rsidR="00350D35" w:rsidRPr="000F7924">
        <w:rPr>
          <w:noProof/>
        </w:rPr>
        <w:t>)</w:t>
      </w:r>
      <w:r w:rsidR="00350D35" w:rsidRPr="000F7924">
        <w:fldChar w:fldCharType="end"/>
      </w:r>
      <w:r w:rsidR="00024D4B" w:rsidRPr="000F7924">
        <w:t xml:space="preserve"> and</w:t>
      </w:r>
      <w:r w:rsidR="00B30C6E" w:rsidRPr="000F7924">
        <w:t>, in combination with AN11 and AN2,</w:t>
      </w:r>
      <w:r w:rsidR="00024D4B" w:rsidRPr="000F7924">
        <w:t xml:space="preserve"> in fruit and vegetative tissues in response to high light conditions</w:t>
      </w:r>
      <w:r w:rsidR="00B30C6E" w:rsidRPr="000F7924">
        <w:t xml:space="preserve"> </w:t>
      </w:r>
      <w:r w:rsidR="00FE3480" w:rsidRPr="000F7924">
        <w:fldChar w:fldCharType="begin"/>
      </w:r>
      <w:r w:rsidR="00FE3480" w:rsidRPr="000F7924">
        <w:instrText xml:space="preserve"> ADDIN EN.CITE &lt;EndNote&gt;&lt;Cite&gt;&lt;Author&gt;Zhang&lt;/Author&gt;&lt;Year&gt;2019&lt;/Year&gt;&lt;RecNum&gt;141&lt;/RecNum&gt;&lt;DisplayText&gt;(Zhang et al., 2019)&lt;/DisplayText&gt;&lt;record&gt;&lt;rec-number&gt;141&lt;/rec-number&gt;&lt;foreign-keys&gt;&lt;key app="EN" db-id="wz9x5s2ahfd99oe05ddpfs5zp2rwvtfs9xr9" timestamp="1753165700"&gt;141&lt;/key&gt;&lt;/foreign-keys&gt;&lt;ref-type name="Journal Article"&gt;17&lt;/ref-type&gt;&lt;contributors&gt;&lt;authors&gt;&lt;author&gt;Zhang, Y.&lt;/author&gt;&lt;author&gt;Li, Y.&lt;/author&gt;&lt;author&gt;Li, W.&lt;/author&gt;&lt;author&gt;Hu, Z.&lt;/author&gt;&lt;author&gt;Yu, X.&lt;/author&gt;&lt;author&gt;Tu, Y.&lt;/author&gt;&lt;author&gt;Zhang, M.&lt;/author&gt;&lt;author&gt;Huang, J.&lt;/author&gt;&lt;author&gt;Chen, G.&lt;/author&gt;&lt;/authors&gt;&lt;/contributors&gt;&lt;auth-address&gt;1Bioengineering College, Chongqing University, 400030 Chongqing, People&amp;apos;s Republic of China. ISNI: 0000 0001 0154 0904. GRID: grid.190737.b&amp;#xD;2School of Agricultural Sciences, Zhengzhou University, 450001 Zhengzhou, People&amp;apos;s Republic of China. ISNI: 0000 0001 2189 3846. GRID: grid.207374.5&lt;/auth-address&gt;&lt;titles&gt;&lt;title&gt;Metabolic and molecular analysis of nonuniform anthocyanin pigmentation in tomato fruit under high light&lt;/title&gt;&lt;secondary-title&gt;Hortic Res&lt;/secondary-title&gt;&lt;/titles&gt;&lt;periodical&gt;&lt;full-title&gt;Hortic Res&lt;/full-title&gt;&lt;/periodical&gt;&lt;pages&gt;56&lt;/pages&gt;&lt;volume&gt;6&lt;/volume&gt;&lt;edition&gt;20190501&lt;/edition&gt;&lt;keywords&gt;&lt;keyword&gt;Plant physiology&lt;/keyword&gt;&lt;keyword&gt;Secondary metabolism&lt;/keyword&gt;&lt;/keywords&gt;&lt;dates&gt;&lt;year&gt;2019&lt;/year&gt;&lt;/dates&gt;&lt;isbn&gt;2662-6810 (Print)&amp;#xD;2052-7276 (Electronic)&amp;#xD;2052-7276 (Linking)&lt;/isbn&gt;&lt;accession-num&gt;31098031&lt;/accession-num&gt;&lt;urls&gt;&lt;related-urls&gt;&lt;url&gt;https://www.ncbi.nlm.nih.gov/pubmed/31098031&lt;/url&gt;&lt;/related-urls&gt;&lt;/urls&gt;&lt;custom1&gt;The authors declare that they have no conflict of interest.&lt;/custom1&gt;&lt;custom2&gt;PMC6510810&lt;/custom2&gt;&lt;electronic-resource-num&gt;10.1038/s41438-019-0138-2&lt;/electronic-resource-num&gt;&lt;remote-database-name&gt;PubMed-not-MEDLINE&lt;/remote-database-name&gt;&lt;remote-database-provider&gt;NLM&lt;/remote-database-provider&gt;&lt;/record&gt;&lt;/Cite&gt;&lt;/EndNote&gt;</w:instrText>
      </w:r>
      <w:r w:rsidR="00FE3480" w:rsidRPr="000F7924">
        <w:fldChar w:fldCharType="separate"/>
      </w:r>
      <w:r w:rsidR="00FE3480" w:rsidRPr="000F7924">
        <w:rPr>
          <w:noProof/>
        </w:rPr>
        <w:t>(</w:t>
      </w:r>
      <w:hyperlink w:anchor="_ENREF_179" w:tooltip="Zhang, 2019 #141" w:history="1">
        <w:r w:rsidR="00E5312E" w:rsidRPr="000F7924">
          <w:rPr>
            <w:noProof/>
          </w:rPr>
          <w:t>Zhang et al., 2019</w:t>
        </w:r>
      </w:hyperlink>
      <w:r w:rsidR="00FE3480" w:rsidRPr="000F7924">
        <w:rPr>
          <w:noProof/>
        </w:rPr>
        <w:t>)</w:t>
      </w:r>
      <w:r w:rsidR="00FE3480" w:rsidRPr="000F7924">
        <w:fldChar w:fldCharType="end"/>
      </w:r>
      <w:r w:rsidR="002A638D" w:rsidRPr="000F7924">
        <w:t xml:space="preserve">. </w:t>
      </w:r>
      <w:r w:rsidR="002B6D27" w:rsidRPr="000F7924">
        <w:t>Overexpression of the MYB transcription factor ANT1 in MicroTom</w:t>
      </w:r>
      <w:r w:rsidR="009673E8" w:rsidRPr="000F7924">
        <w:t xml:space="preserve"> tomatoes resulted</w:t>
      </w:r>
      <w:r w:rsidR="00617F12" w:rsidRPr="000F7924">
        <w:t xml:space="preserve"> in purple-tinged </w:t>
      </w:r>
      <w:r w:rsidR="0053230B" w:rsidRPr="000F7924">
        <w:t xml:space="preserve">areas in the </w:t>
      </w:r>
      <w:r w:rsidR="00617F12" w:rsidRPr="000F7924">
        <w:t>leaves, stems and flowers</w:t>
      </w:r>
      <w:r w:rsidR="0026548B" w:rsidRPr="000F7924">
        <w:t xml:space="preserve">, and purple spots on the </w:t>
      </w:r>
      <w:r w:rsidR="00731796" w:rsidRPr="000F7924">
        <w:t xml:space="preserve">skin of the </w:t>
      </w:r>
      <w:r w:rsidR="0026548B" w:rsidRPr="000F7924">
        <w:t>fruit</w:t>
      </w:r>
      <w:r w:rsidR="00E13C69" w:rsidRPr="000F7924">
        <w:t xml:space="preserve"> due to </w:t>
      </w:r>
      <w:r w:rsidR="00E13C69" w:rsidRPr="000F7924">
        <w:lastRenderedPageBreak/>
        <w:t xml:space="preserve">accumulation of </w:t>
      </w:r>
      <w:r w:rsidR="00755D52" w:rsidRPr="000F7924">
        <w:t>anthocyanins</w:t>
      </w:r>
      <w:r w:rsidR="00653420" w:rsidRPr="000F7924">
        <w:t xml:space="preserve">, specifically derivatives of delphinidin, petunidin and malvidin </w:t>
      </w:r>
      <w:r w:rsidR="00D2687D" w:rsidRPr="000F7924">
        <w:fldChar w:fldCharType="begin">
          <w:fldData xml:space="preserve">PEVuZE5vdGU+PENpdGU+PEF1dGhvcj5NYXRoZXdzPC9BdXRob3I+PFllYXI+MjAwMzwvWWVhcj48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</w:fldData>
        </w:fldChar>
      </w:r>
      <w:r w:rsidR="00D2687D" w:rsidRPr="000F7924">
        <w:instrText xml:space="preserve"> ADDIN EN.CITE </w:instrText>
      </w:r>
      <w:r w:rsidR="00D2687D" w:rsidRPr="000F7924">
        <w:fldChar w:fldCharType="begin">
          <w:fldData xml:space="preserve">PEVuZE5vdGU+PENpdGU+PEF1dGhvcj5NYXRoZXdzPC9BdXRob3I+PFllYXI+MjAwMzwvWWVhcj48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89" w:tooltip="Mathews, 2003 #78" w:history="1">
        <w:r w:rsidR="00E5312E" w:rsidRPr="000F7924">
          <w:rPr>
            <w:noProof/>
          </w:rPr>
          <w:t>Mathews et al., 2003</w:t>
        </w:r>
      </w:hyperlink>
      <w:r w:rsidR="00D2687D" w:rsidRPr="000F7924">
        <w:rPr>
          <w:noProof/>
        </w:rPr>
        <w:t>)</w:t>
      </w:r>
      <w:r w:rsidR="00D2687D" w:rsidRPr="000F7924">
        <w:fldChar w:fldCharType="end"/>
      </w:r>
      <w:r w:rsidR="0026548B" w:rsidRPr="000F7924">
        <w:t>.</w:t>
      </w:r>
      <w:r w:rsidR="00692578" w:rsidRPr="000F7924">
        <w:t xml:space="preserve"> </w:t>
      </w:r>
      <w:r w:rsidR="00607127" w:rsidRPr="000F7924">
        <w:t xml:space="preserve">In this same </w:t>
      </w:r>
      <w:r w:rsidR="004D38F2" w:rsidRPr="000F7924">
        <w:t>study</w:t>
      </w:r>
      <w:r w:rsidR="00607127" w:rsidRPr="000F7924">
        <w:t>, a</w:t>
      </w:r>
      <w:r w:rsidR="00692578" w:rsidRPr="000F7924">
        <w:t xml:space="preserve"> purple leaf phenotype was also observed when tobacco</w:t>
      </w:r>
      <w:r w:rsidR="00303824" w:rsidRPr="000F7924">
        <w:t xml:space="preserve"> was engineered to overexpress ANT1.</w:t>
      </w:r>
    </w:p>
    <w:p w14:paraId="7FA96DF2" w14:textId="7E3C1A34" w:rsidR="00B957FA" w:rsidRPr="000F7924" w:rsidRDefault="00B957FA" w:rsidP="00B957FA"/>
    <w:p w14:paraId="45982414" w14:textId="78ACE070" w:rsidR="006207C7" w:rsidRPr="000F7924" w:rsidRDefault="006207C7" w:rsidP="00285D2A">
      <w:pPr>
        <w:jc w:val="center"/>
      </w:pPr>
      <w:r w:rsidRPr="000F7924">
        <w:rPr>
          <w:noProof/>
        </w:rPr>
        <w:drawing>
          <wp:inline distT="0" distB="0" distL="0" distR="0" wp14:anchorId="1B2B2C57" wp14:editId="266A5AC4">
            <wp:extent cx="1573481" cy="1679504"/>
            <wp:effectExtent l="0" t="0" r="8255" b="0"/>
            <wp:docPr id="1206345710" name="Picture 1" descr="Figure showing the main anthocyanin biosynthesis regulatory genes in tomato as part of the MBW complex (bHLH-WD40-R2R3-MY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345710" name="Picture 1" descr="Figure showing the main anthocyanin biosynthesis regulatory genes in tomato as part of the MBW complex (bHLH-WD40-R2R3-MYB)"/>
                    <pic:cNvPicPr/>
                  </pic:nvPicPr>
                  <pic:blipFill rotWithShape="1">
                    <a:blip r:embed="rId32"/>
                    <a:srcRect l="55032" t="45906" b="13246"/>
                    <a:stretch>
                      <a:fillRect/>
                    </a:stretch>
                  </pic:blipFill>
                  <pic:spPr bwMode="auto">
                    <a:xfrm>
                      <a:off x="0" y="0"/>
                      <a:ext cx="1584965" cy="1691762"/>
                    </a:xfrm>
                    <a:prstGeom prst="rect">
                      <a:avLst/>
                    </a:prstGeom>
                    <a:ln>
                      <a:noFill/>
                    </a:ln>
                    <a:extLst>
                      <a:ext uri="{53640926-AAD7-44D8-BBD7-CCE9431645EC}">
                        <a14:shadowObscured xmlns:a14="http://schemas.microsoft.com/office/drawing/2010/main"/>
                      </a:ext>
                    </a:extLst>
                  </pic:spPr>
                </pic:pic>
              </a:graphicData>
            </a:graphic>
          </wp:inline>
        </w:drawing>
      </w:r>
    </w:p>
    <w:p w14:paraId="78575785" w14:textId="7BFF7FAB" w:rsidR="00B957FA" w:rsidRPr="000F7924" w:rsidRDefault="00B957FA" w:rsidP="00B957FA">
      <w:pPr>
        <w:pStyle w:val="Figuretitle"/>
      </w:pPr>
      <w:bookmarkStart w:id="63" w:name="_Ref203980999"/>
      <w:r w:rsidRPr="000F7924">
        <w:t xml:space="preserve">Figure </w:t>
      </w:r>
      <w:r w:rsidRPr="000F7924">
        <w:fldChar w:fldCharType="begin"/>
      </w:r>
      <w:r w:rsidRPr="000F7924">
        <w:instrText xml:space="preserve"> SEQ Figure \* ARABIC </w:instrText>
      </w:r>
      <w:r w:rsidRPr="000F7924">
        <w:fldChar w:fldCharType="separate"/>
      </w:r>
      <w:r w:rsidR="00BC38E3">
        <w:rPr>
          <w:noProof/>
        </w:rPr>
        <w:t>6</w:t>
      </w:r>
      <w:r w:rsidRPr="000F7924">
        <w:fldChar w:fldCharType="end"/>
      </w:r>
      <w:bookmarkEnd w:id="63"/>
      <w:r w:rsidRPr="000F7924">
        <w:t>. Anthocyanin biosynthetic regulatory genes in tomato</w:t>
      </w:r>
    </w:p>
    <w:p w14:paraId="79A9D294" w14:textId="015FFFE9" w:rsidR="00B957FA" w:rsidRPr="000F7924" w:rsidRDefault="00B957FA" w:rsidP="00B957FA">
      <w:pPr>
        <w:pStyle w:val="Figuredescription"/>
      </w:pPr>
      <w:r w:rsidRPr="000F7924">
        <w:t xml:space="preserve">Source: </w:t>
      </w:r>
      <w:hyperlink w:anchor="_ENREF_151" w:tooltip="Teo, 2022 #121" w:history="1">
        <w:r w:rsidR="00E5312E" w:rsidRPr="000F7924">
          <w:fldChar w:fldCharType="begin"/>
        </w:r>
        <w:r w:rsidR="00E5312E" w:rsidRPr="000F7924">
          <w:instrText xml:space="preserve"> ADDIN EN.CITE &lt;EndNote&gt;&lt;Cite AuthorYear="1"&gt;&lt;Author&gt;Teo&lt;/Author&gt;&lt;Year&gt;2022&lt;/Year&gt;&lt;RecNum&gt;121&lt;/RecNum&gt;&lt;DisplayText&gt;Teo et al. (2022)&lt;/DisplayText&gt;&lt;record&gt;&lt;rec-number&gt;121&lt;/rec-number&gt;&lt;foreign-keys&gt;&lt;key app="EN" db-id="wz9x5s2ahfd99oe05ddpfs5zp2rwvtfs9xr9" timestamp="1753034102"&gt;121&lt;/key&gt;&lt;/foreign-keys&gt;&lt;ref-type name="Journal Article"&gt;17&lt;/ref-type&gt;&lt;contributors&gt;&lt;authors&gt;&lt;author&gt;Teo, Joanne&lt;/author&gt;&lt;author&gt;Mohan, Raji&lt;/author&gt;&lt;author&gt;Zhang, Shilu&lt;/author&gt;&lt;author&gt;Gui, Yuejing&lt;/author&gt;&lt;author&gt;Sng, Benny Jian Rong&lt;/author&gt;&lt;author&gt;Jang, In-Cheol&lt;/author&gt;&lt;author&gt;Yin, Zhongchao&lt;/author&gt;&lt;/authors&gt;&lt;/contributors&gt;&lt;titles&gt;&lt;title&gt;Optimization of light and temperature in indoor farming to boost anthocyanin biosynthesis and accumulation in Indigo Rose tomato&lt;/title&gt;&lt;secondary-title&gt;Vegetable Research&lt;/secondary-title&gt;&lt;/titles&gt;&lt;periodical&gt;&lt;full-title&gt;Vegetable Research&lt;/full-title&gt;&lt;/periodical&gt;&lt;pages&gt;1-11&lt;/pages&gt;&lt;volume&gt;2&lt;/volume&gt;&lt;number&gt;1&lt;/number&gt;&lt;section&gt;1&lt;/section&gt;&lt;dates&gt;&lt;year&gt;2022&lt;/year&gt;&lt;/dates&gt;&lt;isbn&gt;2769-0520&lt;/isbn&gt;&lt;urls&gt;&lt;/urls&gt;&lt;electronic-resource-num&gt;10.48130/vr-2022-0018&lt;/electronic-resource-num&gt;&lt;/record&gt;&lt;/Cite&gt;&lt;/EndNote&gt;</w:instrText>
        </w:r>
        <w:r w:rsidR="00E5312E" w:rsidRPr="000F7924">
          <w:fldChar w:fldCharType="separate"/>
        </w:r>
        <w:r w:rsidR="00E5312E" w:rsidRPr="000F7924">
          <w:rPr>
            <w:noProof/>
          </w:rPr>
          <w:t>Teo et al. (2022)</w:t>
        </w:r>
        <w:r w:rsidR="00E5312E" w:rsidRPr="000F7924">
          <w:fldChar w:fldCharType="end"/>
        </w:r>
      </w:hyperlink>
      <w:r w:rsidR="005D5B9B" w:rsidRPr="000F7924">
        <w:t>.</w:t>
      </w:r>
    </w:p>
    <w:p w14:paraId="2F709DC1" w14:textId="41461601" w:rsidR="00D21091" w:rsidRPr="000F7924" w:rsidRDefault="00235D30" w:rsidP="00F744F5">
      <w:pPr>
        <w:pStyle w:val="RARMPparagraph"/>
      </w:pPr>
      <w:r w:rsidRPr="000F7924">
        <w:t xml:space="preserve">Some wild relatives of tomato have fruit with purple skin and have been crossed with domesticated </w:t>
      </w:r>
      <w:r w:rsidR="003A4C70" w:rsidRPr="000F7924">
        <w:t xml:space="preserve">non-GM </w:t>
      </w:r>
      <w:r w:rsidRPr="000F7924">
        <w:t xml:space="preserve">tomatoes to give the </w:t>
      </w:r>
      <w:r w:rsidR="003A4C70" w:rsidRPr="000F7924">
        <w:t xml:space="preserve">non-GM </w:t>
      </w:r>
      <w:r w:rsidRPr="000F7924">
        <w:t>purple fruit skin trait. Analysis of these wild relatives and their hybrids with modern tomatoes has revealed much about the regulation of anthocyanin biosynthesis</w:t>
      </w:r>
      <w:r w:rsidR="000F2D27" w:rsidRPr="000F7924">
        <w:t xml:space="preserve"> in tomatoes</w:t>
      </w:r>
      <w:r w:rsidRPr="000F7924">
        <w:t xml:space="preserve">. </w:t>
      </w:r>
      <w:r w:rsidR="00A02B8C" w:rsidRPr="000F7924">
        <w:t>Three</w:t>
      </w:r>
      <w:r w:rsidR="00F27168" w:rsidRPr="000F7924">
        <w:t xml:space="preserve"> loci </w:t>
      </w:r>
      <w:r w:rsidR="00DA33AF" w:rsidRPr="000F7924">
        <w:t xml:space="preserve">have been described that are </w:t>
      </w:r>
      <w:r w:rsidR="00F27168" w:rsidRPr="000F7924">
        <w:t xml:space="preserve">derived from wild tomato </w:t>
      </w:r>
      <w:r w:rsidR="00DA33AF" w:rsidRPr="000F7924">
        <w:t>and are</w:t>
      </w:r>
      <w:r w:rsidR="00F27168" w:rsidRPr="000F7924">
        <w:t xml:space="preserve"> responsible for increased anthocyanin production and purple colour in non-GM purple tomatoes</w:t>
      </w:r>
      <w:r w:rsidR="00DA33AF" w:rsidRPr="000F7924">
        <w:t xml:space="preserve"> </w:t>
      </w:r>
      <w:r w:rsidR="00350D35" w:rsidRPr="000F7924">
        <w:fldChar w:fldCharType="begin"/>
      </w:r>
      <w:r w:rsidR="00350D35" w:rsidRPr="000F7924">
        <w:instrText xml:space="preserve"> ADDIN EN.CITE &lt;EndNote&gt;&lt;Cite&gt;&lt;Author&gt;Mes&lt;/Author&gt;&lt;Year&gt;2008&lt;/Year&gt;&lt;RecNum&gt;30&lt;/RecNum&gt;&lt;DisplayText&gt;(Mes et al., 2008)&lt;/DisplayText&gt;&lt;record&gt;&lt;rec-number&gt;30&lt;/rec-number&gt;&lt;foreign-keys&gt;&lt;key app="EN" db-id="wz9x5s2ahfd99oe05ddpfs5zp2rwvtfs9xr9" timestamp="1752468131"&gt;30&lt;/key&gt;&lt;/foreign-keys&gt;&lt;ref-type name="Journal Article"&gt;17&lt;/ref-type&gt;&lt;contributors&gt;&lt;authors&gt;&lt;author&gt;Mes, Peter J.&lt;/author&gt;&lt;author&gt;Boches, Peter&lt;/author&gt;&lt;author&gt;Myers, James R.&lt;/author&gt;&lt;author&gt;Durst, Robert&lt;/author&gt;&lt;/authors&gt;&lt;/contributors&gt;&lt;titles&gt;&lt;title&gt;Characterization of Tomatoes Expressing Anthocyanin in the Fruit&lt;/title&gt;&lt;secondary-title&gt;Journal of the American Society for Horticultural Science&lt;/secondary-title&gt;&lt;/titles&gt;&lt;periodical&gt;&lt;full-title&gt;Journal of the American Society for Horticultural Science&lt;/full-title&gt;&lt;/periodical&gt;&lt;pages&gt;262-269&lt;/pages&gt;&lt;volume&gt;133&lt;/volume&gt;&lt;number&gt;2&lt;/number&gt;&lt;dates&gt;&lt;year&gt;2008&lt;/year&gt;&lt;pub-dates&gt;&lt;date&gt;01 Mar 2008&lt;/date&gt;&lt;/pub-dates&gt;&lt;/dates&gt;&lt;isbn&gt;0003-1062&lt;/isbn&gt;&lt;urls&gt;&lt;related-urls&gt;&lt;url&gt;https://www.doi.org/10.21273/JASHS.133.2.262&lt;/url&gt;&lt;/related-urls&gt;&lt;/urls&gt;&lt;electronic-resource-num&gt;10.21273/jashs.133.2.262&lt;/electronic-resource-num&gt;&lt;language&gt;English&lt;/language&gt;&lt;/record&gt;&lt;/Cite&gt;&lt;/EndNote&gt;</w:instrText>
      </w:r>
      <w:r w:rsidR="00350D35" w:rsidRPr="000F7924">
        <w:fldChar w:fldCharType="separate"/>
      </w:r>
      <w:r w:rsidR="00350D35" w:rsidRPr="000F7924">
        <w:rPr>
          <w:noProof/>
        </w:rPr>
        <w:t>(</w:t>
      </w:r>
      <w:hyperlink w:anchor="_ENREF_96" w:tooltip="Mes, 2008 #30" w:history="1">
        <w:r w:rsidR="00E5312E" w:rsidRPr="000F7924">
          <w:rPr>
            <w:noProof/>
          </w:rPr>
          <w:t>Mes et al., 2008</w:t>
        </w:r>
      </w:hyperlink>
      <w:r w:rsidR="00350D35" w:rsidRPr="000F7924">
        <w:rPr>
          <w:noProof/>
        </w:rPr>
        <w:t>)</w:t>
      </w:r>
      <w:r w:rsidR="00350D35" w:rsidRPr="000F7924">
        <w:fldChar w:fldCharType="end"/>
      </w:r>
      <w:r w:rsidR="00F27168" w:rsidRPr="000F7924">
        <w:t>.</w:t>
      </w:r>
    </w:p>
    <w:p w14:paraId="1E008D58" w14:textId="64CE43DD" w:rsidR="00D21091" w:rsidRPr="000F7924" w:rsidRDefault="00F27168" w:rsidP="00F744F5">
      <w:pPr>
        <w:pStyle w:val="RARMPparagraph"/>
      </w:pPr>
      <w:r w:rsidRPr="000F7924">
        <w:t xml:space="preserve">The first is the </w:t>
      </w:r>
      <w:r w:rsidRPr="000F7924">
        <w:rPr>
          <w:i/>
          <w:iCs/>
        </w:rPr>
        <w:t>Aft</w:t>
      </w:r>
      <w:r w:rsidRPr="000F7924">
        <w:t xml:space="preserve"> loc</w:t>
      </w:r>
      <w:r w:rsidR="0007431F" w:rsidRPr="000F7924">
        <w:t>us</w:t>
      </w:r>
      <w:r w:rsidR="004F0158">
        <w:t>,</w:t>
      </w:r>
      <w:r w:rsidR="00EA544B" w:rsidRPr="000F7924">
        <w:t xml:space="preserve"> which</w:t>
      </w:r>
      <w:r w:rsidRPr="000F7924">
        <w:t xml:space="preserve"> includes a gene that encodes the R2R3-MYB </w:t>
      </w:r>
      <w:r w:rsidR="00AC5D38" w:rsidRPr="000F7924">
        <w:t>transcription factor</w:t>
      </w:r>
      <w:r w:rsidRPr="000F7924">
        <w:t>, AN2</w:t>
      </w:r>
      <w:r w:rsidR="009F3DB1" w:rsidRPr="000F7924">
        <w:noBreakHyphen/>
      </w:r>
      <w:r w:rsidRPr="000F7924">
        <w:t xml:space="preserve">like </w:t>
      </w:r>
      <w:r w:rsidR="00350D35" w:rsidRPr="000F7924">
        <w:fldChar w:fldCharType="begin">
          <w:fldData xml:space="preserve">PEVuZE5vdGU+PENpdGU+PEF1dGhvcj5ZYW48L0F1dGhvcj48WWVhcj4yMDIwPC9ZZWFyPjxSZWNO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</w:fldData>
        </w:fldChar>
      </w:r>
      <w:r w:rsidR="00350D35" w:rsidRPr="000F7924">
        <w:instrText xml:space="preserve"> ADDIN EN.CITE </w:instrText>
      </w:r>
      <w:r w:rsidR="00350D35" w:rsidRPr="000F7924">
        <w:fldChar w:fldCharType="begin">
          <w:fldData xml:space="preserve">PEVuZE5vdGU+PENpdGU+PEF1dGhvcj5ZYW48L0F1dGhvcj48WWVhcj4yMDIwPC9ZZWFyPjxSZWNO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47" w:tooltip="Sun, 2020 #122" w:history="1">
        <w:r w:rsidR="00E5312E" w:rsidRPr="000F7924">
          <w:rPr>
            <w:noProof/>
          </w:rPr>
          <w:t>Sun et al., 2020</w:t>
        </w:r>
      </w:hyperlink>
      <w:r w:rsidR="00350D35" w:rsidRPr="000F7924">
        <w:rPr>
          <w:noProof/>
        </w:rPr>
        <w:t xml:space="preserve">; </w:t>
      </w:r>
      <w:hyperlink w:anchor="_ENREF_176" w:tooltip="Yan, 2020 #102" w:history="1">
        <w:r w:rsidR="00E5312E" w:rsidRPr="000F7924">
          <w:rPr>
            <w:noProof/>
          </w:rPr>
          <w:t>Yan et al., 2020</w:t>
        </w:r>
      </w:hyperlink>
      <w:r w:rsidR="00350D35" w:rsidRPr="000F7924">
        <w:rPr>
          <w:noProof/>
        </w:rPr>
        <w:t>)</w:t>
      </w:r>
      <w:r w:rsidR="00350D35" w:rsidRPr="000F7924">
        <w:fldChar w:fldCharType="end"/>
      </w:r>
      <w:r w:rsidRPr="000F7924">
        <w:t xml:space="preserve">. </w:t>
      </w:r>
      <w:r w:rsidR="00D5641A" w:rsidRPr="000F7924">
        <w:t>AN2</w:t>
      </w:r>
      <w:r w:rsidR="00AC5D38" w:rsidRPr="000F7924">
        <w:noBreakHyphen/>
      </w:r>
      <w:r w:rsidR="00D5641A" w:rsidRPr="000F7924">
        <w:t xml:space="preserve">like contributes to the purple fruit </w:t>
      </w:r>
      <w:r w:rsidR="009B4A31" w:rsidRPr="000F7924">
        <w:t>skin colouring in the non-GM Indigo Rose tomato</w:t>
      </w:r>
      <w:r w:rsidR="00EC200E" w:rsidRPr="000F7924">
        <w:t xml:space="preserve"> and is derived from a crossing of modern tomato with </w:t>
      </w:r>
      <w:r w:rsidR="00AC5D38" w:rsidRPr="000F7924">
        <w:t xml:space="preserve">the </w:t>
      </w:r>
      <w:r w:rsidR="00EC200E" w:rsidRPr="000F7924">
        <w:t xml:space="preserve">wild </w:t>
      </w:r>
      <w:r w:rsidR="00AC5D38" w:rsidRPr="000F7924">
        <w:t xml:space="preserve">tomato </w:t>
      </w:r>
      <w:r w:rsidR="00EC200E" w:rsidRPr="000F7924">
        <w:t xml:space="preserve">relative </w:t>
      </w:r>
      <w:r w:rsidR="00EC200E" w:rsidRPr="000F7924">
        <w:rPr>
          <w:i/>
          <w:iCs/>
        </w:rPr>
        <w:t>S.</w:t>
      </w:r>
      <w:r w:rsidR="009F3DB1" w:rsidRPr="000F7924">
        <w:rPr>
          <w:i/>
          <w:iCs/>
        </w:rPr>
        <w:t> </w:t>
      </w:r>
      <w:r w:rsidR="00EC200E" w:rsidRPr="000F7924">
        <w:rPr>
          <w:i/>
          <w:iCs/>
        </w:rPr>
        <w:t>chilense</w:t>
      </w:r>
      <w:r w:rsidR="009B4A31" w:rsidRPr="000F7924">
        <w:t>.</w:t>
      </w:r>
      <w:r w:rsidR="00E45F4C" w:rsidRPr="000F7924">
        <w:t xml:space="preserve"> Mutations in this gene in modern tomato varieties have led to splicing defects and loss of function in activating </w:t>
      </w:r>
      <w:r w:rsidR="00CF1EE0" w:rsidRPr="000F7924">
        <w:t>anthocyanin biosynthesis.</w:t>
      </w:r>
      <w:r w:rsidR="00646F4B" w:rsidRPr="000F7924">
        <w:t xml:space="preserve"> </w:t>
      </w:r>
      <w:r w:rsidR="00920C06" w:rsidRPr="000F7924">
        <w:t xml:space="preserve">In Indigo Rose tomatoes, </w:t>
      </w:r>
      <w:r w:rsidR="008B48F3" w:rsidRPr="000F7924">
        <w:t>functional</w:t>
      </w:r>
      <w:r w:rsidR="007C34A8" w:rsidRPr="000F7924">
        <w:t xml:space="preserve"> </w:t>
      </w:r>
      <w:r w:rsidR="00920C06" w:rsidRPr="000F7924">
        <w:t xml:space="preserve">AN2-like activates the accumulation of anthocyanins in the </w:t>
      </w:r>
      <w:r w:rsidR="00AD2F12">
        <w:t>skin</w:t>
      </w:r>
      <w:r w:rsidR="00AD2F12" w:rsidRPr="000F7924">
        <w:t xml:space="preserve"> </w:t>
      </w:r>
      <w:r w:rsidR="00920C06" w:rsidRPr="000F7924">
        <w:t>of the fruit in a light</w:t>
      </w:r>
      <w:r w:rsidR="00AC5D38" w:rsidRPr="000F7924">
        <w:noBreakHyphen/>
      </w:r>
      <w:r w:rsidR="00920C06" w:rsidRPr="000F7924">
        <w:t xml:space="preserve">dependent manner. </w:t>
      </w:r>
      <w:r w:rsidR="002870B3" w:rsidRPr="000F7924">
        <w:t xml:space="preserve">When the </w:t>
      </w:r>
      <w:r w:rsidR="002870B3" w:rsidRPr="000F7924">
        <w:rPr>
          <w:i/>
          <w:iCs/>
        </w:rPr>
        <w:t>AN2</w:t>
      </w:r>
      <w:r w:rsidR="008C5807" w:rsidRPr="000F7924">
        <w:rPr>
          <w:i/>
          <w:iCs/>
        </w:rPr>
        <w:t>-like</w:t>
      </w:r>
      <w:r w:rsidR="002870B3" w:rsidRPr="000F7924">
        <w:t xml:space="preserve"> gene was added to red-fruited variety Ailsa Craig under the control </w:t>
      </w:r>
      <w:r w:rsidR="006F1E37" w:rsidRPr="000F7924">
        <w:t>of the tomato E8 fruit</w:t>
      </w:r>
      <w:r w:rsidR="00605D03" w:rsidRPr="000F7924">
        <w:t>-ripening</w:t>
      </w:r>
      <w:r w:rsidR="006F1E37" w:rsidRPr="000F7924">
        <w:t xml:space="preserve"> specific promoter</w:t>
      </w:r>
      <w:r w:rsidR="00D2310A" w:rsidRPr="000F7924">
        <w:t>, anthocyanins accumulated in both the skin and flesh of the fruit during ripening.</w:t>
      </w:r>
      <w:r w:rsidR="00C51094" w:rsidRPr="000F7924">
        <w:t xml:space="preserve"> Anthocyanin levels were 222 mg/100</w:t>
      </w:r>
      <w:r w:rsidR="00AD2F12">
        <w:t xml:space="preserve"> </w:t>
      </w:r>
      <w:r w:rsidR="00C51094" w:rsidRPr="000F7924">
        <w:t xml:space="preserve">g fresh fruit weight in the </w:t>
      </w:r>
      <w:r w:rsidR="002D0FE0" w:rsidRPr="000F7924">
        <w:t>modified purple tomato compared to undetectable in the control</w:t>
      </w:r>
      <w:r w:rsidR="008C5807" w:rsidRPr="000F7924">
        <w:t xml:space="preserve"> </w:t>
      </w:r>
      <w:r w:rsidR="00350D35" w:rsidRPr="000F7924">
        <w:fldChar w:fldCharType="begin">
          <w:fldData xml:space="preserve">PEVuZE5vdGU+PENpdGU+PEF1dGhvcj5TdW48L0F1dGhvcj48WWVhcj4yMDIwPC9ZZWFyPjxSZWNO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==
</w:fldData>
        </w:fldChar>
      </w:r>
      <w:r w:rsidR="00350D35" w:rsidRPr="000F7924">
        <w:instrText xml:space="preserve"> ADDIN EN.CITE </w:instrText>
      </w:r>
      <w:r w:rsidR="00350D35" w:rsidRPr="000F7924">
        <w:fldChar w:fldCharType="begin">
          <w:fldData xml:space="preserve">PEVuZE5vdGU+PENpdGU+PEF1dGhvcj5TdW48L0F1dGhvcj48WWVhcj4yMDIwPC9ZZWFyPjxSZWNO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==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47" w:tooltip="Sun, 2020 #122" w:history="1">
        <w:r w:rsidR="00E5312E" w:rsidRPr="000F7924">
          <w:rPr>
            <w:noProof/>
          </w:rPr>
          <w:t>Sun et al., 2020</w:t>
        </w:r>
      </w:hyperlink>
      <w:r w:rsidR="00350D35" w:rsidRPr="000F7924">
        <w:rPr>
          <w:noProof/>
        </w:rPr>
        <w:t>)</w:t>
      </w:r>
      <w:r w:rsidR="00350D35" w:rsidRPr="000F7924">
        <w:fldChar w:fldCharType="end"/>
      </w:r>
      <w:r w:rsidR="002D0FE0" w:rsidRPr="000F7924">
        <w:t>.</w:t>
      </w:r>
    </w:p>
    <w:p w14:paraId="3EFAB76F" w14:textId="39E41A71" w:rsidR="001C7276" w:rsidRPr="000F7924" w:rsidRDefault="007D6AAC" w:rsidP="00F744F5">
      <w:pPr>
        <w:pStyle w:val="RARMPparagraph"/>
      </w:pPr>
      <w:r w:rsidRPr="000F7924">
        <w:t>The second loc</w:t>
      </w:r>
      <w:r w:rsidR="00AC5D38" w:rsidRPr="000F7924">
        <w:t>us</w:t>
      </w:r>
      <w:r w:rsidRPr="000F7924">
        <w:t xml:space="preserve"> is </w:t>
      </w:r>
      <w:r w:rsidR="00D77CFF" w:rsidRPr="000F7924">
        <w:rPr>
          <w:i/>
          <w:iCs/>
        </w:rPr>
        <w:t>atv</w:t>
      </w:r>
      <w:r w:rsidR="00D77CFF" w:rsidRPr="000F7924">
        <w:t xml:space="preserve">, </w:t>
      </w:r>
      <w:r w:rsidR="00807FF0" w:rsidRPr="000F7924">
        <w:t xml:space="preserve">also </w:t>
      </w:r>
      <w:r w:rsidR="003F507D" w:rsidRPr="000F7924">
        <w:t>found</w:t>
      </w:r>
      <w:r w:rsidR="00807FF0" w:rsidRPr="000F7924">
        <w:t xml:space="preserve"> in the Indigo Rose variety, </w:t>
      </w:r>
      <w:r w:rsidR="00D77CFF" w:rsidRPr="000F7924">
        <w:t xml:space="preserve">which </w:t>
      </w:r>
      <w:r w:rsidR="000A28B8" w:rsidRPr="000F7924">
        <w:t>contains</w:t>
      </w:r>
      <w:r w:rsidR="00D77CFF" w:rsidRPr="000F7924">
        <w:t xml:space="preserve"> </w:t>
      </w:r>
      <w:r w:rsidR="002A396F" w:rsidRPr="000F7924">
        <w:t>the gene</w:t>
      </w:r>
      <w:r w:rsidR="000C0ED6" w:rsidRPr="000F7924">
        <w:rPr>
          <w:i/>
          <w:iCs/>
        </w:rPr>
        <w:t xml:space="preserve"> MYBATV</w:t>
      </w:r>
      <w:r w:rsidR="00AB5FE9" w:rsidRPr="000F7924">
        <w:rPr>
          <w:i/>
          <w:iCs/>
        </w:rPr>
        <w:t xml:space="preserve"> </w:t>
      </w:r>
      <w:r w:rsidR="00AB5FE9" w:rsidRPr="000F7924">
        <w:t xml:space="preserve">derived from </w:t>
      </w:r>
      <w:r w:rsidR="00AB5FE9" w:rsidRPr="000F7924">
        <w:rPr>
          <w:i/>
          <w:iCs/>
        </w:rPr>
        <w:t>S. cheesmaniae</w:t>
      </w:r>
      <w:r w:rsidR="002A396F" w:rsidRPr="000F7924">
        <w:t xml:space="preserve">. </w:t>
      </w:r>
      <w:r w:rsidR="002A396F" w:rsidRPr="000F7924">
        <w:rPr>
          <w:i/>
          <w:iCs/>
        </w:rPr>
        <w:t>MYBATV</w:t>
      </w:r>
      <w:r w:rsidR="002A396F" w:rsidRPr="000F7924">
        <w:t xml:space="preserve"> encodes a </w:t>
      </w:r>
      <w:r w:rsidR="00013911" w:rsidRPr="000F7924">
        <w:t>MYB transcription factor that</w:t>
      </w:r>
      <w:r w:rsidR="000C0ED6" w:rsidRPr="000F7924">
        <w:t xml:space="preserve"> is a negative regulator</w:t>
      </w:r>
      <w:r w:rsidR="00013911" w:rsidRPr="000F7924">
        <w:t xml:space="preserve"> of anthocyanin biosynthesis in most modern cultivars and</w:t>
      </w:r>
      <w:r w:rsidR="000A28B8" w:rsidRPr="000F7924">
        <w:t xml:space="preserve"> wild tomatoes, however </w:t>
      </w:r>
      <w:r w:rsidR="000A28B8" w:rsidRPr="000F7924">
        <w:rPr>
          <w:i/>
          <w:iCs/>
        </w:rPr>
        <w:t>S. cheesmaniae</w:t>
      </w:r>
      <w:r w:rsidR="000A28B8" w:rsidRPr="000F7924">
        <w:t xml:space="preserve"> and Indigo Rose contain a mutated version that is non-functional</w:t>
      </w:r>
      <w:r w:rsidR="008C5807" w:rsidRPr="000F7924">
        <w:t xml:space="preserve"> </w:t>
      </w:r>
      <w:r w:rsidR="00350D35" w:rsidRPr="000F7924">
        <w:fldChar w:fldCharType="begin">
          <w:fldData xml:space="preserve">PEVuZE5vdGU+PENpdGU+PEF1dGhvcj5TdW48L0F1dGhvcj48WWVhcj4yMDIwPC9ZZWFyPjxSZWNO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==
</w:fldData>
        </w:fldChar>
      </w:r>
      <w:r w:rsidR="00350D35" w:rsidRPr="000F7924">
        <w:instrText xml:space="preserve"> ADDIN EN.CITE </w:instrText>
      </w:r>
      <w:r w:rsidR="00350D35" w:rsidRPr="000F7924">
        <w:fldChar w:fldCharType="begin">
          <w:fldData xml:space="preserve">PEVuZE5vdGU+PENpdGU+PEF1dGhvcj5TdW48L0F1dGhvcj48WWVhcj4yMDIwPC9ZZWFyPjxSZWNO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==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47" w:tooltip="Sun, 2020 #122" w:history="1">
        <w:r w:rsidR="00E5312E" w:rsidRPr="000F7924">
          <w:rPr>
            <w:noProof/>
          </w:rPr>
          <w:t>Sun et al., 2020</w:t>
        </w:r>
      </w:hyperlink>
      <w:r w:rsidR="00350D35" w:rsidRPr="000F7924">
        <w:rPr>
          <w:noProof/>
        </w:rPr>
        <w:t>)</w:t>
      </w:r>
      <w:r w:rsidR="00350D35" w:rsidRPr="000F7924">
        <w:fldChar w:fldCharType="end"/>
      </w:r>
      <w:r w:rsidR="000C0ED6" w:rsidRPr="000F7924">
        <w:t>.</w:t>
      </w:r>
    </w:p>
    <w:p w14:paraId="70EB1D95" w14:textId="2106B97F" w:rsidR="00304817" w:rsidRPr="000F7924" w:rsidRDefault="00A02B8C" w:rsidP="0057784C">
      <w:pPr>
        <w:pStyle w:val="RARMPparagraph"/>
      </w:pPr>
      <w:r w:rsidRPr="000F7924">
        <w:t xml:space="preserve">The third locus is </w:t>
      </w:r>
      <w:r w:rsidRPr="000F7924">
        <w:rPr>
          <w:i/>
          <w:iCs/>
        </w:rPr>
        <w:t>Aubergine</w:t>
      </w:r>
      <w:r w:rsidRPr="000F7924">
        <w:t xml:space="preserve"> (</w:t>
      </w:r>
      <w:r w:rsidRPr="000F7924">
        <w:rPr>
          <w:i/>
          <w:iCs/>
        </w:rPr>
        <w:t>Abg</w:t>
      </w:r>
      <w:r w:rsidRPr="000F7924">
        <w:t>)</w:t>
      </w:r>
      <w:r w:rsidR="002A4CF3" w:rsidRPr="000F7924">
        <w:t xml:space="preserve">, which is derived from </w:t>
      </w:r>
      <w:r w:rsidR="009341C8" w:rsidRPr="000F7924">
        <w:t xml:space="preserve">a spontaneous cross with </w:t>
      </w:r>
      <w:r w:rsidR="002A4CF3" w:rsidRPr="000F7924">
        <w:rPr>
          <w:i/>
          <w:iCs/>
        </w:rPr>
        <w:t>S</w:t>
      </w:r>
      <w:r w:rsidR="00062237" w:rsidRPr="000F7924">
        <w:rPr>
          <w:i/>
          <w:iCs/>
        </w:rPr>
        <w:t>.</w:t>
      </w:r>
      <w:r w:rsidR="002A4CF3" w:rsidRPr="000F7924">
        <w:rPr>
          <w:i/>
          <w:iCs/>
        </w:rPr>
        <w:t xml:space="preserve"> lycopersicoides</w:t>
      </w:r>
      <w:r w:rsidR="005843B5" w:rsidRPr="000F7924">
        <w:t xml:space="preserve">. </w:t>
      </w:r>
      <w:r w:rsidR="008D4792" w:rsidRPr="000F7924">
        <w:t xml:space="preserve">Fruit of </w:t>
      </w:r>
      <w:r w:rsidR="00B51302" w:rsidRPr="000F7924">
        <w:t xml:space="preserve">heterozygous </w:t>
      </w:r>
      <w:r w:rsidR="008D4792" w:rsidRPr="000F7924">
        <w:rPr>
          <w:i/>
          <w:iCs/>
        </w:rPr>
        <w:t>Abg</w:t>
      </w:r>
      <w:r w:rsidR="008D4792" w:rsidRPr="000F7924">
        <w:t xml:space="preserve">-containing </w:t>
      </w:r>
      <w:r w:rsidR="00B51302" w:rsidRPr="000F7924">
        <w:t xml:space="preserve">plants </w:t>
      </w:r>
      <w:r w:rsidR="008D4792" w:rsidRPr="000F7924">
        <w:t xml:space="preserve">displays a blotchy </w:t>
      </w:r>
      <w:r w:rsidR="00CE3244" w:rsidRPr="000F7924">
        <w:t xml:space="preserve">purple colouring in response to light, </w:t>
      </w:r>
      <w:r w:rsidR="00F621DD" w:rsidRPr="000F7924">
        <w:t>as well as accumulating</w:t>
      </w:r>
      <w:r w:rsidR="00062237" w:rsidRPr="000F7924">
        <w:t xml:space="preserve"> anthocyanins</w:t>
      </w:r>
      <w:r w:rsidR="00F621DD" w:rsidRPr="000F7924">
        <w:t xml:space="preserve"> in the leaves and stem. </w:t>
      </w:r>
      <w:r w:rsidR="00B51302" w:rsidRPr="000F7924">
        <w:t xml:space="preserve">Homozygous </w:t>
      </w:r>
      <w:r w:rsidR="00B51302" w:rsidRPr="000F7924">
        <w:rPr>
          <w:i/>
          <w:iCs/>
        </w:rPr>
        <w:t xml:space="preserve">Abg </w:t>
      </w:r>
      <w:r w:rsidR="00B51302" w:rsidRPr="000F7924">
        <w:t xml:space="preserve">plants fail to thrive and are sterile. </w:t>
      </w:r>
      <w:r w:rsidR="00F621DD" w:rsidRPr="000F7924">
        <w:t xml:space="preserve">It </w:t>
      </w:r>
      <w:r w:rsidR="00CB7484" w:rsidRPr="000F7924">
        <w:t>has been recently proposed</w:t>
      </w:r>
      <w:r w:rsidR="00F621DD" w:rsidRPr="000F7924">
        <w:t xml:space="preserve"> that A</w:t>
      </w:r>
      <w:r w:rsidR="00A26CB3" w:rsidRPr="000F7924">
        <w:t>bg is a splicing variant of AN2</w:t>
      </w:r>
      <w:r w:rsidR="008E129C" w:rsidRPr="000F7924">
        <w:t>-like</w:t>
      </w:r>
      <w:r w:rsidR="00911C6A" w:rsidRPr="000F7924">
        <w:t xml:space="preserve"> </w:t>
      </w:r>
      <w:r w:rsidR="00350D35" w:rsidRPr="000F7924">
        <w:fldChar w:fldCharType="begin">
          <w:fldData xml:space="preserve">PEVuZE5vdGU+PENpdGU+PEF1dGhvcj5NZW5jb25pPC9BdXRob3I+PFllYXI+MjAyMzwvWWVhcj48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</w:fldData>
        </w:fldChar>
      </w:r>
      <w:r w:rsidR="00350D35" w:rsidRPr="000F7924">
        <w:instrText xml:space="preserve"> ADDIN EN.CITE </w:instrText>
      </w:r>
      <w:r w:rsidR="00350D35" w:rsidRPr="000F7924">
        <w:fldChar w:fldCharType="begin">
          <w:fldData xml:space="preserve">PEVuZE5vdGU+PENpdGU+PEF1dGhvcj5NZW5jb25pPC9BdXRob3I+PFllYXI+MjAyMzwvWWVhcj48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93" w:tooltip="Menconi, 2023 #123" w:history="1">
        <w:r w:rsidR="00E5312E" w:rsidRPr="000F7924">
          <w:rPr>
            <w:noProof/>
          </w:rPr>
          <w:t>Menconi et al., 2023</w:t>
        </w:r>
      </w:hyperlink>
      <w:r w:rsidR="00350D35" w:rsidRPr="000F7924">
        <w:rPr>
          <w:noProof/>
        </w:rPr>
        <w:t>)</w:t>
      </w:r>
      <w:r w:rsidR="00350D35" w:rsidRPr="000F7924">
        <w:fldChar w:fldCharType="end"/>
      </w:r>
      <w:r w:rsidR="00A26CB3" w:rsidRPr="000F7924">
        <w:t>.</w:t>
      </w:r>
    </w:p>
    <w:p w14:paraId="548C0D58" w14:textId="4A482594" w:rsidR="00192E85" w:rsidRPr="000F7924" w:rsidRDefault="00192E85" w:rsidP="007A15BD">
      <w:pPr>
        <w:pStyle w:val="Sectionheading4"/>
      </w:pPr>
      <w:r w:rsidRPr="000F7924">
        <w:t>Delila and Rosea1</w:t>
      </w:r>
    </w:p>
    <w:p w14:paraId="3F5FF6DB" w14:textId="3E2D033D" w:rsidR="00DE0FE1" w:rsidRPr="000F7924" w:rsidRDefault="000E3A1E" w:rsidP="00F744F5">
      <w:pPr>
        <w:pStyle w:val="RARMPparagraph"/>
      </w:pPr>
      <w:r w:rsidRPr="000F7924">
        <w:t>Delila is a bHLH</w:t>
      </w:r>
      <w:r w:rsidR="00B901EC" w:rsidRPr="000F7924">
        <w:t xml:space="preserve"> </w:t>
      </w:r>
      <w:r w:rsidR="00B86B09" w:rsidRPr="000F7924">
        <w:t>transcription</w:t>
      </w:r>
      <w:r w:rsidR="00B901EC" w:rsidRPr="000F7924">
        <w:t xml:space="preserve"> factor that </w:t>
      </w:r>
      <w:r w:rsidR="00B86B09" w:rsidRPr="000F7924">
        <w:t>regulates</w:t>
      </w:r>
      <w:r w:rsidR="00B901EC" w:rsidRPr="000F7924">
        <w:t xml:space="preserve"> anthocyanin biosynthesis in </w:t>
      </w:r>
      <w:r w:rsidR="00B901EC" w:rsidRPr="000F7924">
        <w:rPr>
          <w:i/>
          <w:iCs/>
        </w:rPr>
        <w:t>A. majus</w:t>
      </w:r>
      <w:r w:rsidR="00B901EC" w:rsidRPr="000F7924">
        <w:t xml:space="preserve">. </w:t>
      </w:r>
      <w:r w:rsidR="00632C1B" w:rsidRPr="000F7924">
        <w:rPr>
          <w:i/>
          <w:iCs/>
        </w:rPr>
        <w:t>A. majus</w:t>
      </w:r>
      <w:r w:rsidR="0034103D" w:rsidRPr="000F7924">
        <w:t xml:space="preserve"> </w:t>
      </w:r>
      <w:r w:rsidR="00632C1B" w:rsidRPr="000F7924">
        <w:t xml:space="preserve">with a </w:t>
      </w:r>
      <w:r w:rsidR="0034103D" w:rsidRPr="000F7924">
        <w:t xml:space="preserve">loss of </w:t>
      </w:r>
      <w:r w:rsidR="005F2C98" w:rsidRPr="000F7924">
        <w:t xml:space="preserve">function </w:t>
      </w:r>
      <w:r w:rsidR="005F2C98" w:rsidRPr="00454A34">
        <w:rPr>
          <w:i/>
          <w:iCs/>
        </w:rPr>
        <w:t>Delila</w:t>
      </w:r>
      <w:r w:rsidR="005F2C98" w:rsidRPr="000F7924">
        <w:t xml:space="preserve"> mutant displayed </w:t>
      </w:r>
      <w:r w:rsidR="00656306" w:rsidRPr="000F7924">
        <w:t xml:space="preserve">a loss of anthocyanin pigment in the tube of the flower, thought to be due to lack of activation of the later stage of the </w:t>
      </w:r>
      <w:r w:rsidR="00632C1B" w:rsidRPr="000F7924">
        <w:t>anthocyanin</w:t>
      </w:r>
      <w:r w:rsidR="00656306" w:rsidRPr="000F7924">
        <w:t xml:space="preserve"> biosynthesis pathway</w:t>
      </w:r>
      <w:r w:rsidR="00A935D7" w:rsidRPr="000F7924">
        <w:t xml:space="preserve"> </w:t>
      </w:r>
      <w:r w:rsidR="00350D35" w:rsidRPr="000F7924">
        <w:fldChar w:fldCharType="begin"/>
      </w:r>
      <w:r w:rsidR="00350D35" w:rsidRPr="000F7924">
        <w:instrText xml:space="preserve"> ADDIN EN.CITE &lt;EndNote&gt;&lt;Cite&gt;&lt;Author&gt;Martin&lt;/Author&gt;&lt;Year&gt;1991&lt;/Year&gt;&lt;RecNum&gt;124&lt;/RecNum&gt;&lt;DisplayText&gt;(Martin et al., 1991)&lt;/DisplayText&gt;&lt;record&gt;&lt;rec-number&gt;124&lt;/rec-number&gt;&lt;foreign-keys&gt;&lt;key app="EN" db-id="wz9x5s2ahfd99oe05ddpfs5zp2rwvtfs9xr9" timestamp="1753034458"&gt;124&lt;/key&gt;&lt;/foreign-keys&gt;&lt;ref-type name="Journal Article"&gt;17&lt;/ref-type&gt;&lt;contributors&gt;&lt;authors&gt;&lt;author&gt;Martin, C.&lt;/author&gt;&lt;author&gt;Prescott, A.&lt;/author&gt;&lt;author&gt;Mackay, S.&lt;/author&gt;&lt;author&gt;Bartlett, J.&lt;/author&gt;&lt;author&gt;Vrijlandt, E.&lt;/author&gt;&lt;/authors&gt;&lt;/contributors&gt;&lt;auth-address&gt;Department of Genetics, John Innes Institute, John Innes Centre for Plant Science Research, Norwich, UK.&lt;/auth-address&gt;&lt;titles&gt;&lt;title&gt;Control of anthocyanin biosynthesis in flowers of Antirrhinum majus&lt;/title&gt;&lt;secondary-title&gt;Plant J&lt;/secondary-title&gt;&lt;/titles&gt;&lt;periodical&gt;&lt;full-title&gt;Plant J&lt;/full-title&gt;&lt;/periodical&gt;&lt;pages&gt;37-49&lt;/pages&gt;&lt;volume&gt;1&lt;/volume&gt;&lt;number&gt;1&lt;/number&gt;&lt;edition&gt;1991/07/01&lt;/edition&gt;&lt;keywords&gt;&lt;keyword&gt;Anthocyanins/ biosynthesis/genetics&lt;/keyword&gt;&lt;keyword&gt;Base Sequence&lt;/keyword&gt;&lt;keyword&gt;Cloning, Molecular&lt;/keyword&gt;&lt;keyword&gt;DNA/genetics&lt;/keyword&gt;&lt;keyword&gt;Gene Expression Regulation&lt;/keyword&gt;&lt;keyword&gt;Genes, Plant&lt;/keyword&gt;&lt;keyword&gt;Genes, Regulator&lt;/keyword&gt;&lt;keyword&gt;Molecular Sequence Data&lt;/keyword&gt;&lt;keyword&gt;Pigmentation/genetics/physiology&lt;/keyword&gt;&lt;keyword&gt;Plants/genetics/ metabolism&lt;/keyword&gt;&lt;keyword&gt;Sequence Homology, Nucleic Acid&lt;/keyword&gt;&lt;keyword&gt;Transcription, Genetic&lt;/keyword&gt;&lt;/keywords&gt;&lt;dates&gt;&lt;year&gt;1991&lt;/year&gt;&lt;pub-dates&gt;&lt;date&gt;Jul&lt;/date&gt;&lt;/pub-dates&gt;&lt;/dates&gt;&lt;isbn&gt;0960-7412 (Print)&amp;#xD;0960-7412 (Linking)&lt;/isbn&gt;&lt;accession-num&gt;1844879&lt;/accession-num&gt;&lt;urls&gt;&lt;/urls&gt;&lt;electronic-resource-num&gt;10.1111/j.1365-313x.1991.00037.x&lt;/electronic-resource-num&gt;&lt;remote-database-provider&gt;NLM&lt;/remote-database-provider&gt;&lt;language&gt;eng&lt;/language&gt;&lt;/record&gt;&lt;/Cite&gt;&lt;/EndNote&gt;</w:instrText>
      </w:r>
      <w:r w:rsidR="00350D35" w:rsidRPr="000F7924">
        <w:fldChar w:fldCharType="separate"/>
      </w:r>
      <w:r w:rsidR="00350D35" w:rsidRPr="000F7924">
        <w:rPr>
          <w:noProof/>
        </w:rPr>
        <w:t>(</w:t>
      </w:r>
      <w:hyperlink w:anchor="_ENREF_87" w:tooltip="Martin, 1991 #124" w:history="1">
        <w:r w:rsidR="00E5312E" w:rsidRPr="000F7924">
          <w:rPr>
            <w:noProof/>
          </w:rPr>
          <w:t>Martin et al., 1991</w:t>
        </w:r>
      </w:hyperlink>
      <w:r w:rsidR="00350D35" w:rsidRPr="000F7924">
        <w:rPr>
          <w:noProof/>
        </w:rPr>
        <w:t>)</w:t>
      </w:r>
      <w:r w:rsidR="00350D35" w:rsidRPr="000F7924">
        <w:fldChar w:fldCharType="end"/>
      </w:r>
      <w:r w:rsidR="00656306" w:rsidRPr="000F7924">
        <w:t>.</w:t>
      </w:r>
      <w:r w:rsidR="00141EFB" w:rsidRPr="000F7924">
        <w:t xml:space="preserve"> Further studies in snapdragon have indicated that Delila upregulates expression of an anthocyanin pathway late biosynthetic gene encoding the enzyme DFR </w:t>
      </w:r>
      <w:r w:rsidR="0057484D" w:rsidRPr="000F7924">
        <w:fldChar w:fldCharType="begin">
          <w:fldData xml:space="preserve">PEVuZE5vdGU+PENpdGU+PEF1dGhvcj5BbGJlcnQ8L0F1dGhvcj48WWVhcj4yMDIxPC9ZZWFyPjxS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</w:fldData>
        </w:fldChar>
      </w:r>
      <w:r w:rsidR="0057484D" w:rsidRPr="000F7924">
        <w:instrText xml:space="preserve"> ADDIN EN.CITE </w:instrText>
      </w:r>
      <w:r w:rsidR="0057484D" w:rsidRPr="000F7924">
        <w:fldChar w:fldCharType="begin">
          <w:fldData xml:space="preserve">PEVuZE5vdGU+PENpdGU+PEF1dGhvcj5BbGJlcnQ8L0F1dGhvcj48WWVhcj4yMDIxPC9ZZWFyPjxS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5" w:tooltip="Albert, 2021 #165" w:history="1">
        <w:r w:rsidR="00E5312E" w:rsidRPr="000F7924">
          <w:rPr>
            <w:noProof/>
          </w:rPr>
          <w:t>Albert et al., 2021</w:t>
        </w:r>
      </w:hyperlink>
      <w:r w:rsidR="0057484D" w:rsidRPr="000F7924">
        <w:rPr>
          <w:noProof/>
        </w:rPr>
        <w:t>)</w:t>
      </w:r>
      <w:r w:rsidR="0057484D" w:rsidRPr="000F7924">
        <w:fldChar w:fldCharType="end"/>
      </w:r>
      <w:r w:rsidR="00141EFB" w:rsidRPr="000F7924">
        <w:t>.</w:t>
      </w:r>
    </w:p>
    <w:p w14:paraId="435B364D" w14:textId="7EF6368C" w:rsidR="00D95299" w:rsidRPr="000F7924" w:rsidRDefault="00E52C2A" w:rsidP="0093179C">
      <w:pPr>
        <w:pStyle w:val="RARMPparagraph"/>
      </w:pPr>
      <w:r w:rsidRPr="000F7924">
        <w:t>Rosea</w:t>
      </w:r>
      <w:r w:rsidR="00450F96" w:rsidRPr="000F7924">
        <w:t>1</w:t>
      </w:r>
      <w:r w:rsidRPr="000F7924">
        <w:t xml:space="preserve"> </w:t>
      </w:r>
      <w:r w:rsidR="0016475F" w:rsidRPr="000F7924">
        <w:t xml:space="preserve">is a MYB transcription factor </w:t>
      </w:r>
      <w:r w:rsidR="00EC4846" w:rsidRPr="000F7924">
        <w:t xml:space="preserve">that regulates anthocyanin biosynthesis in </w:t>
      </w:r>
      <w:r w:rsidR="00EC4846" w:rsidRPr="000F7924">
        <w:rPr>
          <w:i/>
          <w:iCs/>
        </w:rPr>
        <w:t>A. majus</w:t>
      </w:r>
      <w:r w:rsidR="0016475F" w:rsidRPr="000F7924">
        <w:t xml:space="preserve">. </w:t>
      </w:r>
      <w:r w:rsidR="002203A1" w:rsidRPr="000F7924">
        <w:t xml:space="preserve">In </w:t>
      </w:r>
      <w:r w:rsidR="002203A1" w:rsidRPr="000F7924">
        <w:rPr>
          <w:i/>
          <w:iCs/>
        </w:rPr>
        <w:t>A.</w:t>
      </w:r>
      <w:r w:rsidR="00062237" w:rsidRPr="000F7924">
        <w:rPr>
          <w:i/>
          <w:iCs/>
        </w:rPr>
        <w:t> </w:t>
      </w:r>
      <w:r w:rsidR="002203A1" w:rsidRPr="000F7924">
        <w:rPr>
          <w:i/>
          <w:iCs/>
        </w:rPr>
        <w:t>majus</w:t>
      </w:r>
      <w:r w:rsidR="002203A1" w:rsidRPr="000F7924">
        <w:t xml:space="preserve">, Rosea1 has been shown to upregulate transcription of late biosynthetic genes for anthocyanin </w:t>
      </w:r>
      <w:r w:rsidR="002203A1" w:rsidRPr="000F7924">
        <w:lastRenderedPageBreak/>
        <w:t>production, as we</w:t>
      </w:r>
      <w:r w:rsidR="00A73B08" w:rsidRPr="000F7924">
        <w:t>ll</w:t>
      </w:r>
      <w:r w:rsidR="002203A1" w:rsidRPr="000F7924">
        <w:t xml:space="preserve"> as an anthocyanin transporter and </w:t>
      </w:r>
      <w:r w:rsidR="00394052" w:rsidRPr="000F7924">
        <w:t>a gene involved in f</w:t>
      </w:r>
      <w:r w:rsidR="0093179C" w:rsidRPr="000F7924">
        <w:t>lavanol synthesis</w:t>
      </w:r>
      <w:r w:rsidR="00DF6D5C" w:rsidRPr="000F7924">
        <w:t xml:space="preserve">. Rosea1 had no effect on </w:t>
      </w:r>
      <w:r w:rsidR="00062237" w:rsidRPr="000F7924">
        <w:t xml:space="preserve">the expression of the </w:t>
      </w:r>
      <w:r w:rsidR="00DF6D5C" w:rsidRPr="000F7924">
        <w:t xml:space="preserve">early biosynthetic gene </w:t>
      </w:r>
      <w:r w:rsidR="001B581B" w:rsidRPr="000F7924">
        <w:rPr>
          <w:i/>
          <w:iCs/>
        </w:rPr>
        <w:t>CHS</w:t>
      </w:r>
      <w:r w:rsidR="001B581B" w:rsidRPr="000F7924">
        <w:t xml:space="preserve"> and a minor effect on </w:t>
      </w:r>
      <w:r w:rsidR="001B581B" w:rsidRPr="000F7924">
        <w:rPr>
          <w:i/>
          <w:iCs/>
        </w:rPr>
        <w:t>CHI</w:t>
      </w:r>
      <w:r w:rsidR="0093179C" w:rsidRPr="000F7924">
        <w:t xml:space="preserve"> </w:t>
      </w:r>
      <w:r w:rsidR="00350D35" w:rsidRPr="000F7924">
        <w:fldChar w:fldCharType="begin">
          <w:fldData xml:space="preserve">PEVuZE5vdGU+PENpdGU+PEF1dGhvcj5TY2h3aW5uPC9BdXRob3I+PFllYXI+MjAwNjwvWWVhcj48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</w:fldData>
        </w:fldChar>
      </w:r>
      <w:r w:rsidR="00350D35" w:rsidRPr="000F7924">
        <w:instrText xml:space="preserve"> ADDIN EN.CITE </w:instrText>
      </w:r>
      <w:r w:rsidR="00350D35" w:rsidRPr="000F7924">
        <w:fldChar w:fldCharType="begin">
          <w:fldData xml:space="preserve">PEVuZE5vdGU+PENpdGU+PEF1dGhvcj5TY2h3aW5uPC9BdXRob3I+PFllYXI+MjAwNjwvWWVhcj48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32" w:tooltip="Schwinn, 2006 #125" w:history="1">
        <w:r w:rsidR="00E5312E" w:rsidRPr="000F7924">
          <w:rPr>
            <w:noProof/>
          </w:rPr>
          <w:t>Schwinn et al., 2006</w:t>
        </w:r>
      </w:hyperlink>
      <w:r w:rsidR="00350D35" w:rsidRPr="000F7924">
        <w:rPr>
          <w:noProof/>
        </w:rPr>
        <w:t>)</w:t>
      </w:r>
      <w:r w:rsidR="00350D35" w:rsidRPr="000F7924">
        <w:fldChar w:fldCharType="end"/>
      </w:r>
      <w:r w:rsidR="0093179C" w:rsidRPr="000F7924">
        <w:t>.</w:t>
      </w:r>
    </w:p>
    <w:p w14:paraId="24CFDCCC" w14:textId="615FF8B3" w:rsidR="00EF628A" w:rsidRPr="000F7924" w:rsidRDefault="001D37B9" w:rsidP="00AE2CA4">
      <w:pPr>
        <w:pStyle w:val="RARMPparagraph"/>
      </w:pPr>
      <w:r w:rsidRPr="000F7924">
        <w:t xml:space="preserve">Overexpression of either snapdragon </w:t>
      </w:r>
      <w:r w:rsidRPr="000F7924">
        <w:rPr>
          <w:i/>
          <w:iCs/>
        </w:rPr>
        <w:t>Ros</w:t>
      </w:r>
      <w:r w:rsidR="00657E37" w:rsidRPr="000F7924">
        <w:rPr>
          <w:i/>
          <w:iCs/>
        </w:rPr>
        <w:t>ea</w:t>
      </w:r>
      <w:r w:rsidRPr="000F7924">
        <w:rPr>
          <w:i/>
          <w:iCs/>
        </w:rPr>
        <w:t>1</w:t>
      </w:r>
      <w:r w:rsidRPr="000F7924">
        <w:t xml:space="preserve"> </w:t>
      </w:r>
      <w:r w:rsidR="00D2687D" w:rsidRPr="000F7924">
        <w:fldChar w:fldCharType="begin"/>
      </w:r>
      <w:r w:rsidR="00D2687D" w:rsidRPr="000F7924">
        <w:instrText xml:space="preserve"> ADDIN EN.CITE &lt;EndNote&gt;&lt;Cite&gt;&lt;Author&gt;Naing&lt;/Author&gt;&lt;Year&gt;2018&lt;/Year&gt;&lt;RecNum&gt;79&lt;/RecNum&gt;&lt;DisplayText&gt;(Naing et al., 2018)&lt;/DisplayText&gt;&lt;record&gt;&lt;rec-number&gt;79&lt;/rec-number&gt;&lt;foreign-keys&gt;&lt;key app="EN" db-id="wz9x5s2ahfd99oe05ddpfs5zp2rwvtfs9xr9" timestamp="1752670128"&gt;79&lt;/key&gt;&lt;/foreign-keys&gt;&lt;ref-type name="Journal Article"&gt;17&lt;/ref-type&gt;&lt;contributors&gt;&lt;authors&gt;&lt;author&gt;Naing, A. H.&lt;/author&gt;&lt;author&gt;Ai, T. N.&lt;/author&gt;&lt;author&gt;Lim, K. B.&lt;/author&gt;&lt;author&gt;Lee, I. J.&lt;/author&gt;&lt;author&gt;Kim, C. K.&lt;/author&gt;&lt;/authors&gt;&lt;/contributors&gt;&lt;auth-address&gt;Department of Horticultural Science, Kyungpook National University, Daegu, South Korea.&amp;#xD;School of Agriculture and Aquaculture, Tra Vinh University, Tra Vinh, Vietnam.&amp;#xD;School of Applied Biosciences, Kyungpook National University, Daegu, South Korea.&lt;/auth-address&gt;&lt;titles&gt;&lt;title&gt;Overexpression of Rosea1 From Snapdragon Enhances Anthocyanin Accumulation and Abiotic Stress Tolerance in Transgenic Tobacco&lt;/title&gt;&lt;secondary-title&gt;Front Plant Sci&lt;/secondary-title&gt;&lt;/titles&gt;&lt;periodical&gt;&lt;full-title&gt;Front Plant Sci&lt;/full-title&gt;&lt;/periodical&gt;&lt;pages&gt;1070&lt;/pages&gt;&lt;volume&gt;9&lt;/volume&gt;&lt;edition&gt;20180815&lt;/edition&gt;&lt;keywords&gt;&lt;keyword&gt;anthocyanin&lt;/keyword&gt;&lt;keyword&gt;cold stress&lt;/keyword&gt;&lt;keyword&gt;drought stress&lt;/keyword&gt;&lt;keyword&gt;gene expression&lt;/keyword&gt;&lt;keyword&gt;phylogenetic analysis&lt;/keyword&gt;&lt;keyword&gt;reactive oxygen species scavenging&lt;/keyword&gt;&lt;keyword&gt;stress tolerance&lt;/keyword&gt;&lt;/keywords&gt;&lt;dates&gt;&lt;year&gt;2018&lt;/year&gt;&lt;/dates&gt;&lt;isbn&gt;1664-462X (Print)&amp;#xD;1664-462X (Electronic)&amp;#xD;1664-462X (Linking)&lt;/isbn&gt;&lt;accession-num&gt;30158941&lt;/accession-num&gt;&lt;urls&gt;&lt;related-urls&gt;&lt;url&gt;https://www.ncbi.nlm.nih.gov/pubmed/30158941&lt;/url&gt;&lt;/related-urls&gt;&lt;/urls&gt;&lt;custom2&gt;PMC6104419&lt;/custom2&gt;&lt;electronic-resource-num&gt;10.3389/fpls.2018.01070&lt;/electronic-resource-num&gt;&lt;remote-database-name&gt;PubMed-not-MEDLINE&lt;/remote-database-name&gt;&lt;remote-database-provider&gt;NLM&lt;/remote-database-provider&gt;&lt;/record&gt;&lt;/Cite&gt;&lt;/EndNote&gt;</w:instrText>
      </w:r>
      <w:r w:rsidR="00D2687D" w:rsidRPr="000F7924">
        <w:fldChar w:fldCharType="separate"/>
      </w:r>
      <w:r w:rsidR="00D2687D" w:rsidRPr="000F7924">
        <w:rPr>
          <w:noProof/>
        </w:rPr>
        <w:t>(</w:t>
      </w:r>
      <w:hyperlink w:anchor="_ENREF_99" w:tooltip="Naing, 2018 #79" w:history="1">
        <w:r w:rsidR="00E5312E" w:rsidRPr="000F7924">
          <w:rPr>
            <w:noProof/>
          </w:rPr>
          <w:t>Naing et al., 2018</w:t>
        </w:r>
      </w:hyperlink>
      <w:r w:rsidR="00D2687D" w:rsidRPr="000F7924">
        <w:rPr>
          <w:noProof/>
        </w:rPr>
        <w:t>)</w:t>
      </w:r>
      <w:r w:rsidR="00D2687D" w:rsidRPr="000F7924">
        <w:fldChar w:fldCharType="end"/>
      </w:r>
      <w:r w:rsidR="00184EFF" w:rsidRPr="000F7924">
        <w:t xml:space="preserve"> </w:t>
      </w:r>
      <w:r w:rsidRPr="000F7924">
        <w:t xml:space="preserve">or snapdragon </w:t>
      </w:r>
      <w:r w:rsidRPr="000F7924">
        <w:rPr>
          <w:i/>
          <w:iCs/>
        </w:rPr>
        <w:t>Del</w:t>
      </w:r>
      <w:r w:rsidR="00657E37" w:rsidRPr="000F7924">
        <w:rPr>
          <w:i/>
          <w:iCs/>
        </w:rPr>
        <w:t>ila</w:t>
      </w:r>
      <w:r w:rsidRPr="000F7924">
        <w:rPr>
          <w:i/>
          <w:iCs/>
        </w:rPr>
        <w:t xml:space="preserve"> </w:t>
      </w:r>
      <w:r w:rsidR="00D2687D" w:rsidRPr="000F7924">
        <w:fldChar w:fldCharType="begin">
          <w:fldData xml:space="preserve">PEVuZE5vdGU+PENpdGU+PEF1dGhvcj5OYWluZzwvQXV0aG9yPjxZZWFyPjIwMTc8L1llYXI+PFJl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</w:fldData>
        </w:fldChar>
      </w:r>
      <w:r w:rsidR="00D2687D" w:rsidRPr="000F7924">
        <w:instrText xml:space="preserve"> ADDIN EN.CITE </w:instrText>
      </w:r>
      <w:r w:rsidR="00D2687D" w:rsidRPr="000F7924">
        <w:fldChar w:fldCharType="begin">
          <w:fldData xml:space="preserve">PEVuZE5vdGU+PENpdGU+PEF1dGhvcj5OYWluZzwvQXV0aG9yPjxZZWFyPjIwMTc8L1llYXI+PFJl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100" w:tooltip="Naing, 2017 #80" w:history="1">
        <w:r w:rsidR="00E5312E" w:rsidRPr="000F7924">
          <w:rPr>
            <w:noProof/>
          </w:rPr>
          <w:t>Naing et al., 2017</w:t>
        </w:r>
      </w:hyperlink>
      <w:r w:rsidR="00D2687D" w:rsidRPr="000F7924">
        <w:rPr>
          <w:noProof/>
        </w:rPr>
        <w:t>)</w:t>
      </w:r>
      <w:r w:rsidR="00D2687D" w:rsidRPr="000F7924">
        <w:fldChar w:fldCharType="end"/>
      </w:r>
      <w:r w:rsidR="00825F06" w:rsidRPr="000F7924">
        <w:t xml:space="preserve"> </w:t>
      </w:r>
      <w:r w:rsidRPr="000F7924">
        <w:t xml:space="preserve">alone </w:t>
      </w:r>
      <w:r w:rsidR="003A36DF" w:rsidRPr="000F7924">
        <w:t xml:space="preserve">throughout entire </w:t>
      </w:r>
      <w:r w:rsidR="0088682B" w:rsidRPr="000F7924">
        <w:t xml:space="preserve">tobacco </w:t>
      </w:r>
      <w:r w:rsidR="003A36DF" w:rsidRPr="000F7924">
        <w:t xml:space="preserve">plants </w:t>
      </w:r>
      <w:r w:rsidR="0088682B" w:rsidRPr="000F7924">
        <w:t>increased the production of anthocyanins</w:t>
      </w:r>
      <w:r w:rsidR="00D0152C" w:rsidRPr="000F7924">
        <w:t>, reduc</w:t>
      </w:r>
      <w:r w:rsidR="007A4C55" w:rsidRPr="000F7924">
        <w:t>ed</w:t>
      </w:r>
      <w:r w:rsidR="00D0152C" w:rsidRPr="000F7924">
        <w:t xml:space="preserve"> reactive oxygen species, and increas</w:t>
      </w:r>
      <w:r w:rsidR="007A4C55" w:rsidRPr="000F7924">
        <w:t>ed</w:t>
      </w:r>
      <w:r w:rsidR="00D0152C" w:rsidRPr="000F7924">
        <w:t xml:space="preserve"> tolerance to </w:t>
      </w:r>
      <w:r w:rsidR="006A5604" w:rsidRPr="000F7924">
        <w:t>abiotic stresses such as cold, drought and salt tolerance.</w:t>
      </w:r>
    </w:p>
    <w:p w14:paraId="70A6FD29" w14:textId="36C17A15" w:rsidR="003C077F" w:rsidRPr="000F7924" w:rsidRDefault="00D96AE1" w:rsidP="009B2B47">
      <w:pPr>
        <w:pStyle w:val="RARMPparagraph"/>
      </w:pPr>
      <w:r w:rsidRPr="000F7924">
        <w:t>MBW complexes have also been shown to play a role in cell differentiation processes like root hair and trichome differentiation</w:t>
      </w:r>
      <w:r w:rsidR="0086038D" w:rsidRPr="000F7924">
        <w:t>.</w:t>
      </w:r>
      <w:r w:rsidRPr="000F7924">
        <w:t xml:space="preserve"> </w:t>
      </w:r>
      <w:r w:rsidR="00E35CB3" w:rsidRPr="000F7924">
        <w:t xml:space="preserve">When </w:t>
      </w:r>
      <w:r w:rsidR="00E35CB3" w:rsidRPr="000F7924">
        <w:rPr>
          <w:i/>
          <w:iCs/>
        </w:rPr>
        <w:t>Rosea1</w:t>
      </w:r>
      <w:r w:rsidR="00E35CB3" w:rsidRPr="000F7924">
        <w:t xml:space="preserve"> and </w:t>
      </w:r>
      <w:r w:rsidR="00E35CB3" w:rsidRPr="000F7924">
        <w:rPr>
          <w:i/>
          <w:iCs/>
        </w:rPr>
        <w:t xml:space="preserve">Delila </w:t>
      </w:r>
      <w:r w:rsidR="00E35CB3" w:rsidRPr="000F7924">
        <w:t>were</w:t>
      </w:r>
      <w:r w:rsidR="00AC74D1" w:rsidRPr="000F7924">
        <w:t xml:space="preserve"> engineered into tomatoes under the control of a dexamethasone-inducible promoter, </w:t>
      </w:r>
      <w:r w:rsidR="00EB425E" w:rsidRPr="000F7924">
        <w:t xml:space="preserve">purple colouring </w:t>
      </w:r>
      <w:r w:rsidR="006A3974" w:rsidRPr="000F7924">
        <w:t>was observed in vegetative tissues</w:t>
      </w:r>
      <w:r w:rsidR="00EB425E" w:rsidRPr="000F7924">
        <w:t xml:space="preserve"> like the roots, stems and leaves, but not fruit or flowers</w:t>
      </w:r>
      <w:r w:rsidR="00D46BDE" w:rsidRPr="000F7924">
        <w:t xml:space="preserve"> </w:t>
      </w:r>
      <w:r w:rsidR="00350D35" w:rsidRPr="000F7924">
        <w:fldChar w:fldCharType="begin">
          <w:fldData xml:space="preserve">PEVuZE5vdGU+PENpdGU+PEF1dGhvcj5PdXRjaGtvdXJvdjwvQXV0aG9yPjxZZWFyPjIwMTg8L1ll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</w:fldData>
        </w:fldChar>
      </w:r>
      <w:r w:rsidR="00350D35" w:rsidRPr="000F7924">
        <w:instrText xml:space="preserve"> ADDIN EN.CITE </w:instrText>
      </w:r>
      <w:r w:rsidR="00350D35" w:rsidRPr="000F7924">
        <w:fldChar w:fldCharType="begin">
          <w:fldData xml:space="preserve">PEVuZE5vdGU+PENpdGU+PEF1dGhvcj5PdXRjaGtvdXJvdjwvQXV0aG9yPjxZZWFyPjIwMTg8L1ll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11" w:tooltip="Outchkourov, 2018 #95" w:history="1">
        <w:r w:rsidR="00E5312E" w:rsidRPr="000F7924">
          <w:rPr>
            <w:noProof/>
          </w:rPr>
          <w:t>Outchkourov et al., 2018</w:t>
        </w:r>
      </w:hyperlink>
      <w:r w:rsidR="00350D35" w:rsidRPr="000F7924">
        <w:rPr>
          <w:noProof/>
        </w:rPr>
        <w:t>)</w:t>
      </w:r>
      <w:r w:rsidR="00350D35" w:rsidRPr="000F7924">
        <w:fldChar w:fldCharType="end"/>
      </w:r>
      <w:r w:rsidR="00EB425E" w:rsidRPr="000F7924">
        <w:t>.</w:t>
      </w:r>
      <w:r w:rsidR="009B2B47" w:rsidRPr="000F7924">
        <w:t xml:space="preserve"> Changes were also observed in root branching, root epithelial cell morphology, seed germination, and leaf conductance.</w:t>
      </w:r>
    </w:p>
    <w:p w14:paraId="09DFEDAE" w14:textId="59C12F60" w:rsidR="004F15D9" w:rsidRPr="000F7924" w:rsidRDefault="001D0DCD" w:rsidP="004F15D9">
      <w:pPr>
        <w:pStyle w:val="Sectionheading4"/>
      </w:pPr>
      <w:r w:rsidRPr="000F7924">
        <w:t>Comparison of n</w:t>
      </w:r>
      <w:r w:rsidR="00F5186E" w:rsidRPr="000F7924">
        <w:t>on-GM purple tomatoes</w:t>
      </w:r>
      <w:r w:rsidRPr="000F7924">
        <w:t xml:space="preserve"> and the GM Purple Tomato</w:t>
      </w:r>
    </w:p>
    <w:p w14:paraId="25D3D239" w14:textId="32ABDEB7" w:rsidR="00C62C6F" w:rsidRPr="000F7924" w:rsidRDefault="00F6236C" w:rsidP="00C62C6F">
      <w:pPr>
        <w:pStyle w:val="RARMPparagraph"/>
      </w:pPr>
      <w:r w:rsidRPr="000F7924">
        <w:t>The p</w:t>
      </w:r>
      <w:r w:rsidR="00483BD4" w:rsidRPr="000F7924">
        <w:t xml:space="preserve">urple </w:t>
      </w:r>
      <w:r w:rsidR="007268AE" w:rsidRPr="000F7924">
        <w:t xml:space="preserve">fruit </w:t>
      </w:r>
      <w:r w:rsidR="00483BD4" w:rsidRPr="000F7924">
        <w:t>colou</w:t>
      </w:r>
      <w:r w:rsidRPr="000F7924">
        <w:t>r trait</w:t>
      </w:r>
      <w:r w:rsidR="009E01A4" w:rsidRPr="000F7924">
        <w:t xml:space="preserve"> </w:t>
      </w:r>
      <w:r w:rsidR="005A0DEB" w:rsidRPr="000F7924">
        <w:t>has also been achieved in tomatoes</w:t>
      </w:r>
      <w:r w:rsidR="00B27E94" w:rsidRPr="000F7924">
        <w:t xml:space="preserve"> that have been conventionally bred (non-GM).</w:t>
      </w:r>
    </w:p>
    <w:p w14:paraId="345F8BDF" w14:textId="4F3189A7" w:rsidR="006C22F2" w:rsidRPr="000F7924" w:rsidRDefault="009D1B10" w:rsidP="00C62C6F">
      <w:pPr>
        <w:pStyle w:val="RARMPparagraph"/>
      </w:pPr>
      <w:r w:rsidRPr="000F7924">
        <w:t xml:space="preserve">Some species of </w:t>
      </w:r>
      <w:r w:rsidR="00163645" w:rsidRPr="000F7924">
        <w:t xml:space="preserve">wild tomatoes have </w:t>
      </w:r>
      <w:r w:rsidR="00AB38CE" w:rsidRPr="000F7924">
        <w:t xml:space="preserve">fruit with purple skin when exposed to light and </w:t>
      </w:r>
      <w:r w:rsidR="002562EC" w:rsidRPr="000F7924">
        <w:t>this trait has been</w:t>
      </w:r>
      <w:r w:rsidR="00163645" w:rsidRPr="000F7924">
        <w:t xml:space="preserve"> conventionally crossed </w:t>
      </w:r>
      <w:r w:rsidR="002562EC" w:rsidRPr="000F7924">
        <w:t xml:space="preserve">into </w:t>
      </w:r>
      <w:r w:rsidR="00163645" w:rsidRPr="000F7924">
        <w:t xml:space="preserve">modern tomatoes. </w:t>
      </w:r>
      <w:r w:rsidR="002F6511" w:rsidRPr="000F7924">
        <w:t xml:space="preserve">As discussed in Section </w:t>
      </w:r>
      <w:r w:rsidR="006432A3" w:rsidRPr="000F7924">
        <w:fldChar w:fldCharType="begin"/>
      </w:r>
      <w:r w:rsidR="006432A3" w:rsidRPr="000F7924">
        <w:instrText xml:space="preserve"> REF _Ref203963296 \r \h  \* MERGEFORMAT </w:instrText>
      </w:r>
      <w:r w:rsidR="006432A3" w:rsidRPr="000F7924">
        <w:fldChar w:fldCharType="separate"/>
      </w:r>
      <w:r w:rsidR="00BC38E3">
        <w:t>4.1.1.2</w:t>
      </w:r>
      <w:r w:rsidR="006432A3" w:rsidRPr="000F7924">
        <w:fldChar w:fldCharType="end"/>
      </w:r>
      <w:r w:rsidR="00653F55" w:rsidRPr="000F7924">
        <w:t>, t</w:t>
      </w:r>
      <w:r w:rsidR="00615088" w:rsidRPr="000F7924">
        <w:t xml:space="preserve">he </w:t>
      </w:r>
      <w:r w:rsidR="007076FC" w:rsidRPr="000F7924">
        <w:t>non-GM</w:t>
      </w:r>
      <w:r w:rsidR="002F6511" w:rsidRPr="000F7924">
        <w:t xml:space="preserve"> </w:t>
      </w:r>
      <w:r w:rsidR="00615088" w:rsidRPr="000F7924">
        <w:t xml:space="preserve">variety Indigo Rose contains the </w:t>
      </w:r>
      <w:r w:rsidR="00930D17" w:rsidRPr="000F7924">
        <w:rPr>
          <w:i/>
          <w:iCs/>
        </w:rPr>
        <w:t xml:space="preserve">AN2-like </w:t>
      </w:r>
      <w:r w:rsidR="00930D17" w:rsidRPr="000F7924">
        <w:t>gene</w:t>
      </w:r>
      <w:r w:rsidR="002A6308" w:rsidRPr="000F7924">
        <w:t xml:space="preserve"> from </w:t>
      </w:r>
      <w:r w:rsidR="002A6308" w:rsidRPr="000F7924">
        <w:rPr>
          <w:i/>
          <w:iCs/>
        </w:rPr>
        <w:t>S. chilense</w:t>
      </w:r>
      <w:r w:rsidR="00930D17" w:rsidRPr="000F7924">
        <w:t xml:space="preserve">, </w:t>
      </w:r>
      <w:r w:rsidR="002A6308" w:rsidRPr="000F7924">
        <w:t xml:space="preserve">encoding </w:t>
      </w:r>
      <w:r w:rsidR="00930D17" w:rsidRPr="000F7924">
        <w:t>a positive regulator of anthocyanin biosynthesis that is non-functional in modern tomatoes,</w:t>
      </w:r>
      <w:r w:rsidR="00615088" w:rsidRPr="000F7924">
        <w:t xml:space="preserve"> and </w:t>
      </w:r>
      <w:r w:rsidR="00DC39C5" w:rsidRPr="000F7924">
        <w:rPr>
          <w:i/>
          <w:iCs/>
        </w:rPr>
        <w:t>MYBATV</w:t>
      </w:r>
      <w:r w:rsidR="00057FE0" w:rsidRPr="000F7924">
        <w:rPr>
          <w:i/>
          <w:iCs/>
        </w:rPr>
        <w:t xml:space="preserve"> </w:t>
      </w:r>
      <w:r w:rsidR="00057FE0" w:rsidRPr="000F7924">
        <w:t>from</w:t>
      </w:r>
      <w:r w:rsidR="00057FE0" w:rsidRPr="000F7924">
        <w:rPr>
          <w:i/>
          <w:iCs/>
        </w:rPr>
        <w:t xml:space="preserve"> S. cheesmaniae</w:t>
      </w:r>
      <w:r w:rsidR="00DC39C5" w:rsidRPr="000F7924">
        <w:t xml:space="preserve">, </w:t>
      </w:r>
      <w:r w:rsidR="00057FE0" w:rsidRPr="000F7924">
        <w:t xml:space="preserve">encoding </w:t>
      </w:r>
      <w:r w:rsidR="00DC39C5" w:rsidRPr="000F7924">
        <w:t xml:space="preserve">a repressor of anthocyanin biosynthesis that </w:t>
      </w:r>
      <w:r w:rsidR="008514B5" w:rsidRPr="000F7924">
        <w:t xml:space="preserve">is non-functional in Indigo Rose and functional in modern tomato varieties. </w:t>
      </w:r>
      <w:r w:rsidR="00431957" w:rsidRPr="000F7924">
        <w:t xml:space="preserve">Indigo Rose </w:t>
      </w:r>
      <w:r w:rsidR="00DF48B1" w:rsidRPr="000F7924">
        <w:t>fruit</w:t>
      </w:r>
      <w:r w:rsidR="00772C55" w:rsidRPr="000F7924">
        <w:t xml:space="preserve"> show </w:t>
      </w:r>
      <w:r w:rsidR="00204045" w:rsidRPr="000F7924">
        <w:t xml:space="preserve">light-dependent </w:t>
      </w:r>
      <w:r w:rsidR="00772C55" w:rsidRPr="000F7924">
        <w:t>accumulation of petunidin, malvidin and delphinidin in the skin</w:t>
      </w:r>
      <w:r w:rsidR="00DF48B1" w:rsidRPr="000F7924">
        <w:t xml:space="preserve">, but not </w:t>
      </w:r>
      <w:r w:rsidR="004F0158">
        <w:t xml:space="preserve">in </w:t>
      </w:r>
      <w:r w:rsidR="00DF48B1" w:rsidRPr="000F7924">
        <w:t>the flesh</w:t>
      </w:r>
      <w:r w:rsidR="00340D73" w:rsidRPr="000F7924">
        <w:t xml:space="preserve"> </w:t>
      </w:r>
      <w:r w:rsidR="00350D35" w:rsidRPr="000F7924">
        <w:fldChar w:fldCharType="begin">
          <w:fldData xml:space="preserve">PEVuZE5vdGU+PENpdGU+PEF1dGhvcj5NZXM8L0F1dGhvcj48WWVhcj4yMDA4PC9ZZWFyPjxSZWNO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</w:fldData>
        </w:fldChar>
      </w:r>
      <w:r w:rsidR="00350D35" w:rsidRPr="000F7924">
        <w:instrText xml:space="preserve"> ADDIN EN.CITE </w:instrText>
      </w:r>
      <w:r w:rsidR="00350D35" w:rsidRPr="000F7924">
        <w:fldChar w:fldCharType="begin">
          <w:fldData xml:space="preserve">PEVuZE5vdGU+PENpdGU+PEF1dGhvcj5NZXM8L0F1dGhvcj48WWVhcj4yMDA4PC9ZZWFyPjxSZWNO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96" w:tooltip="Mes, 2008 #30" w:history="1">
        <w:r w:rsidR="00E5312E" w:rsidRPr="000F7924">
          <w:rPr>
            <w:noProof/>
          </w:rPr>
          <w:t>Mes et al., 2008</w:t>
        </w:r>
      </w:hyperlink>
      <w:r w:rsidR="00350D35" w:rsidRPr="000F7924">
        <w:rPr>
          <w:noProof/>
        </w:rPr>
        <w:t xml:space="preserve">; </w:t>
      </w:r>
      <w:hyperlink w:anchor="_ENREF_147" w:tooltip="Sun, 2020 #122" w:history="1">
        <w:r w:rsidR="00E5312E" w:rsidRPr="000F7924">
          <w:rPr>
            <w:noProof/>
          </w:rPr>
          <w:t>Sun et al., 2020</w:t>
        </w:r>
      </w:hyperlink>
      <w:r w:rsidR="00350D35" w:rsidRPr="000F7924">
        <w:rPr>
          <w:noProof/>
        </w:rPr>
        <w:t>)</w:t>
      </w:r>
      <w:r w:rsidR="00350D35" w:rsidRPr="000F7924">
        <w:fldChar w:fldCharType="end"/>
      </w:r>
      <w:r w:rsidR="00772C55" w:rsidRPr="000F7924">
        <w:t>.</w:t>
      </w:r>
      <w:r w:rsidR="00341BF0" w:rsidRPr="000F7924">
        <w:t xml:space="preserve"> Another</w:t>
      </w:r>
      <w:r w:rsidR="00505F0E" w:rsidRPr="000F7924">
        <w:t xml:space="preserve"> purple-skinned </w:t>
      </w:r>
      <w:r w:rsidR="00B20540" w:rsidRPr="000F7924">
        <w:t>non</w:t>
      </w:r>
      <w:r w:rsidR="00A94700" w:rsidRPr="000F7924">
        <w:noBreakHyphen/>
      </w:r>
      <w:r w:rsidR="00B20540" w:rsidRPr="000F7924">
        <w:t xml:space="preserve">GM </w:t>
      </w:r>
      <w:r w:rsidR="00505F0E" w:rsidRPr="000F7924">
        <w:t>variety that contains t</w:t>
      </w:r>
      <w:r w:rsidR="00BF46C7" w:rsidRPr="000F7924">
        <w:t>he same</w:t>
      </w:r>
      <w:r w:rsidR="00505F0E" w:rsidRPr="000F7924">
        <w:t xml:space="preserve"> </w:t>
      </w:r>
      <w:r w:rsidR="004C5FB0" w:rsidRPr="000F7924">
        <w:t xml:space="preserve">anthocyanin-related </w:t>
      </w:r>
      <w:r w:rsidR="00505F0E" w:rsidRPr="000F7924">
        <w:t xml:space="preserve">genes </w:t>
      </w:r>
      <w:r w:rsidR="00BF46C7" w:rsidRPr="000F7924">
        <w:t xml:space="preserve">as Indigo Rose </w:t>
      </w:r>
      <w:r w:rsidR="00505F0E" w:rsidRPr="000F7924">
        <w:t>is called Sun</w:t>
      </w:r>
      <w:r w:rsidR="00B20540" w:rsidRPr="000F7924">
        <w:t xml:space="preserve"> </w:t>
      </w:r>
      <w:r w:rsidR="00505F0E" w:rsidRPr="000F7924">
        <w:t>Black</w:t>
      </w:r>
      <w:r w:rsidR="00B20540" w:rsidRPr="000F7924">
        <w:t xml:space="preserve"> </w:t>
      </w:r>
      <w:r w:rsidR="00EC2009" w:rsidRPr="000F7924">
        <w:fldChar w:fldCharType="begin"/>
      </w:r>
      <w:r w:rsidR="00EC2009" w:rsidRPr="000F7924">
        <w:instrText xml:space="preserve"> ADDIN EN.CITE &lt;EndNote&gt;&lt;Cite&gt;&lt;Author&gt;Mazzucato&lt;/Author&gt;&lt;Year&gt;2013&lt;/Year&gt;&lt;RecNum&gt;190&lt;/RecNum&gt;&lt;DisplayText&gt;(Mazzucato et al., 2013)&lt;/DisplayText&gt;&lt;record&gt;&lt;rec-number&gt;190&lt;/rec-number&gt;&lt;foreign-keys&gt;&lt;key app="EN" db-id="wz9x5s2ahfd99oe05ddpfs5zp2rwvtfs9xr9" timestamp="1754806682"&gt;190&lt;/key&gt;&lt;/foreign-keys&gt;&lt;ref-type name="Journal Article"&gt;17&lt;/ref-type&gt;&lt;contributors&gt;&lt;authors&gt;&lt;author&gt;Mazzucato, Andrea&lt;/author&gt;&lt;author&gt;Daniela, Willems&lt;/author&gt;&lt;author&gt;Bernini, Roberta&lt;/author&gt;&lt;author&gt;Picarella, Maurizio&lt;/author&gt;&lt;author&gt;Santangelo, Enrico&lt;/author&gt;&lt;author&gt;Ruiu, Fabrizio&lt;/author&gt;&lt;author&gt;Francesca, Tilesi&lt;/author&gt;&lt;author&gt;Soressi, Gian&lt;/author&gt;&lt;/authors&gt;&lt;/contributors&gt;&lt;titles&gt;&lt;title&gt;Novel phenotypes related to the breeding of purple-fruited tomatoes and effect of peel extracts on human cancer cell proliferation&lt;/title&gt;&lt;secondary-title&gt;Plant physiology and biochemistry : PPB / Societe francaise de physiologie vegetale&lt;/secondary-title&gt;&lt;/titles&gt;&lt;periodical&gt;&lt;full-title&gt;Plant physiology and biochemistry : PPB / Societe francaise de physiologie vegetale&lt;/full-title&gt;&lt;/periodical&gt;&lt;dates&gt;&lt;year&gt;2013&lt;/year&gt;&lt;pub-dates&gt;&lt;date&gt;05/28&lt;/date&gt;&lt;/pub-dates&gt;&lt;/dates&gt;&lt;urls&gt;&lt;/urls&gt;&lt;electronic-resource-num&gt;10.1016/j.plaphy.2013.05.012&lt;/electronic-resource-num&gt;&lt;/record&gt;&lt;/Cite&gt;&lt;/EndNote&gt;</w:instrText>
      </w:r>
      <w:r w:rsidR="00EC2009" w:rsidRPr="000F7924">
        <w:fldChar w:fldCharType="separate"/>
      </w:r>
      <w:r w:rsidR="00EC2009" w:rsidRPr="000F7924">
        <w:rPr>
          <w:noProof/>
        </w:rPr>
        <w:t>(</w:t>
      </w:r>
      <w:hyperlink w:anchor="_ENREF_90" w:tooltip="Mazzucato, 2013 #190" w:history="1">
        <w:r w:rsidR="00E5312E" w:rsidRPr="000F7924">
          <w:rPr>
            <w:noProof/>
          </w:rPr>
          <w:t>Mazzucato et al., 2013</w:t>
        </w:r>
      </w:hyperlink>
      <w:r w:rsidR="00EC2009" w:rsidRPr="000F7924">
        <w:rPr>
          <w:noProof/>
        </w:rPr>
        <w:t>)</w:t>
      </w:r>
      <w:r w:rsidR="00EC2009" w:rsidRPr="000F7924">
        <w:fldChar w:fldCharType="end"/>
      </w:r>
      <w:r w:rsidR="00505F0E" w:rsidRPr="000F7924">
        <w:t>.</w:t>
      </w:r>
    </w:p>
    <w:p w14:paraId="04CDFB7F" w14:textId="4467689C" w:rsidR="00C62C6F" w:rsidRPr="000F7924" w:rsidRDefault="00F211C5" w:rsidP="00C62C6F">
      <w:pPr>
        <w:pStyle w:val="RARMPparagraph"/>
      </w:pPr>
      <w:r w:rsidRPr="000F7924">
        <w:t>P</w:t>
      </w:r>
      <w:r w:rsidR="00BF5CD7" w:rsidRPr="000F7924">
        <w:t xml:space="preserve">urple </w:t>
      </w:r>
      <w:r w:rsidR="00D85383" w:rsidRPr="000F7924">
        <w:t xml:space="preserve">fruit </w:t>
      </w:r>
      <w:r w:rsidR="00BF5CD7" w:rsidRPr="000F7924">
        <w:t>colouring</w:t>
      </w:r>
      <w:r w:rsidR="00D85383" w:rsidRPr="000F7924">
        <w:t xml:space="preserve"> </w:t>
      </w:r>
      <w:r w:rsidRPr="000F7924">
        <w:t>that is not due to</w:t>
      </w:r>
      <w:r w:rsidR="00D85383" w:rsidRPr="000F7924">
        <w:t xml:space="preserve"> anthocyanins</w:t>
      </w:r>
      <w:r w:rsidR="00BF5CD7" w:rsidRPr="000F7924">
        <w:t xml:space="preserve"> has </w:t>
      </w:r>
      <w:r w:rsidR="00D85383" w:rsidRPr="000F7924">
        <w:t xml:space="preserve">also </w:t>
      </w:r>
      <w:r w:rsidR="00BF5CD7" w:rsidRPr="000F7924">
        <w:t xml:space="preserve">been found in tomatoes with </w:t>
      </w:r>
      <w:r w:rsidR="00327E8C" w:rsidRPr="000F7924">
        <w:t xml:space="preserve">various </w:t>
      </w:r>
      <w:r w:rsidR="00BF5CD7" w:rsidRPr="000F7924">
        <w:t>mutation</w:t>
      </w:r>
      <w:r w:rsidR="00327E8C" w:rsidRPr="000F7924">
        <w:t>s</w:t>
      </w:r>
      <w:r w:rsidR="00BF5CD7" w:rsidRPr="000F7924">
        <w:t xml:space="preserve"> in the </w:t>
      </w:r>
      <w:r w:rsidR="00BF5CD7" w:rsidRPr="000F7924">
        <w:rPr>
          <w:i/>
          <w:iCs/>
        </w:rPr>
        <w:t>green flesh</w:t>
      </w:r>
      <w:r w:rsidR="00BF5CD7" w:rsidRPr="000F7924">
        <w:t xml:space="preserve"> gene. </w:t>
      </w:r>
      <w:r w:rsidR="00E074DC" w:rsidRPr="000F7924">
        <w:t xml:space="preserve">Mutations in </w:t>
      </w:r>
      <w:r w:rsidR="00327E8C" w:rsidRPr="000F7924">
        <w:t>this</w:t>
      </w:r>
      <w:r w:rsidR="00E074DC" w:rsidRPr="000F7924">
        <w:t xml:space="preserve"> gene prevent chlorophyll from being degraded during fruit </w:t>
      </w:r>
      <w:r w:rsidR="0001486C" w:rsidRPr="000F7924">
        <w:t>ripening</w:t>
      </w:r>
      <w:r w:rsidR="00327E8C" w:rsidRPr="000F7924">
        <w:t>,</w:t>
      </w:r>
      <w:r w:rsidR="0001486C" w:rsidRPr="000F7924">
        <w:t xml:space="preserve"> but there is still the normal accumulation of </w:t>
      </w:r>
      <w:r w:rsidR="00074EF9" w:rsidRPr="000F7924">
        <w:t>carotenoids</w:t>
      </w:r>
      <w:r w:rsidR="00DF08A9" w:rsidRPr="000F7924">
        <w:t xml:space="preserve"> </w:t>
      </w:r>
      <w:r w:rsidR="00350D35" w:rsidRPr="000F7924">
        <w:fldChar w:fldCharType="begin"/>
      </w:r>
      <w:r w:rsidR="00350D35" w:rsidRPr="000F7924">
        <w:instrText xml:space="preserve"> ADDIN EN.CITE &lt;EndNote&gt;&lt;Cite&gt;&lt;Author&gt;Cheung&lt;/Author&gt;&lt;Year&gt;1993&lt;/Year&gt;&lt;RecNum&gt;97&lt;/RecNum&gt;&lt;DisplayText&gt;(Cheung et al., 1993)&lt;/DisplayText&gt;&lt;record&gt;&lt;rec-number&gt;97&lt;/rec-number&gt;&lt;foreign-keys&gt;&lt;key app="EN" db-id="wz9x5s2ahfd99oe05ddpfs5zp2rwvtfs9xr9" timestamp="1752771101"&gt;97&lt;/key&gt;&lt;/foreign-keys&gt;&lt;ref-type name="Journal Article"&gt;17&lt;/ref-type&gt;&lt;contributors&gt;&lt;authors&gt;&lt;author&gt;Cheung, A. Y.&lt;/author&gt;&lt;author&gt;McNellis, T.&lt;/author&gt;&lt;author&gt;Piekos, B.&lt;/author&gt;&lt;/authors&gt;&lt;/contributors&gt;&lt;auth-address&gt;Department of Biology, Yale University, New Haven, Connecticut 06511.&lt;/auth-address&gt;&lt;titles&gt;&lt;title&gt;Maintenance of Chloroplast Components during Chromoplast Differentiation in the Tomato Mutant Green Flesh&lt;/title&gt;&lt;secondary-title&gt;Plant Physiol&lt;/secondary-title&gt;&lt;/titles&gt;&lt;periodical&gt;&lt;full-title&gt;Plant Physiol&lt;/full-title&gt;&lt;/periodical&gt;&lt;pages&gt;1223-1229&lt;/pages&gt;&lt;volume&gt;101&lt;/volume&gt;&lt;number&gt;4&lt;/number&gt;&lt;dates&gt;&lt;year&gt;1993&lt;/year&gt;&lt;pub-dates&gt;&lt;date&gt;Apr&lt;/date&gt;&lt;/pub-dates&gt;&lt;/dates&gt;&lt;isbn&gt;1532-2548 (Electronic)&amp;#xD;0032-0889 (Print)&amp;#xD;0032-0889 (Linking)&lt;/isbn&gt;&lt;accession-num&gt;12231777&lt;/accession-num&gt;&lt;urls&gt;&lt;/urls&gt;&lt;remote-database-provider&gt;NLM&lt;/remote-database-provider&gt;&lt;language&gt;eng&lt;/language&gt;&lt;/record&gt;&lt;/Cite&gt;&lt;/EndNote&gt;</w:instrText>
      </w:r>
      <w:r w:rsidR="00350D35" w:rsidRPr="000F7924">
        <w:fldChar w:fldCharType="separate"/>
      </w:r>
      <w:r w:rsidR="00350D35" w:rsidRPr="000F7924">
        <w:rPr>
          <w:noProof/>
        </w:rPr>
        <w:t>(</w:t>
      </w:r>
      <w:hyperlink w:anchor="_ENREF_24" w:tooltip="Cheung, 1993 #97" w:history="1">
        <w:r w:rsidR="00E5312E" w:rsidRPr="000F7924">
          <w:rPr>
            <w:noProof/>
          </w:rPr>
          <w:t>Cheung et al., 1993</w:t>
        </w:r>
      </w:hyperlink>
      <w:r w:rsidR="00350D35" w:rsidRPr="000F7924">
        <w:rPr>
          <w:noProof/>
        </w:rPr>
        <w:t>)</w:t>
      </w:r>
      <w:r w:rsidR="00350D35" w:rsidRPr="000F7924">
        <w:fldChar w:fldCharType="end"/>
      </w:r>
      <w:r w:rsidR="0001486C" w:rsidRPr="000F7924">
        <w:t xml:space="preserve">. </w:t>
      </w:r>
      <w:r w:rsidR="006B4142" w:rsidRPr="000F7924">
        <w:t xml:space="preserve">This results in </w:t>
      </w:r>
      <w:r w:rsidR="005C7C59" w:rsidRPr="000F7924">
        <w:t xml:space="preserve">ripe </w:t>
      </w:r>
      <w:r w:rsidR="006B4142" w:rsidRPr="000F7924">
        <w:t xml:space="preserve">fruit which </w:t>
      </w:r>
      <w:r w:rsidR="00A10EBA" w:rsidRPr="000F7924">
        <w:t xml:space="preserve">have </w:t>
      </w:r>
      <w:r w:rsidR="006B4142" w:rsidRPr="000F7924">
        <w:t xml:space="preserve">muddy purple or brown </w:t>
      </w:r>
      <w:r w:rsidR="00A10EBA" w:rsidRPr="000F7924">
        <w:t xml:space="preserve">skin and may </w:t>
      </w:r>
      <w:r w:rsidR="00C87A63" w:rsidRPr="000F7924">
        <w:t xml:space="preserve">also </w:t>
      </w:r>
      <w:r w:rsidR="00A10EBA" w:rsidRPr="000F7924">
        <w:t>have a darker tinge to the flesh,</w:t>
      </w:r>
      <w:r w:rsidR="000808E0" w:rsidRPr="000F7924">
        <w:t xml:space="preserve"> and includes varieties such as </w:t>
      </w:r>
      <w:r w:rsidR="009E0B94" w:rsidRPr="000F7924">
        <w:t xml:space="preserve">Cherokee Purple, </w:t>
      </w:r>
      <w:r w:rsidR="005C7C59" w:rsidRPr="000F7924">
        <w:t xml:space="preserve">Black Cherry, </w:t>
      </w:r>
      <w:r w:rsidR="007E5080" w:rsidRPr="000F7924">
        <w:t xml:space="preserve">and Purple Russian </w:t>
      </w:r>
      <w:r w:rsidR="00350D35" w:rsidRPr="000F7924">
        <w:fldChar w:fldCharType="begin"/>
      </w:r>
      <w:r w:rsidR="00350D35" w:rsidRPr="000F7924">
        <w:instrText xml:space="preserve"> ADDIN EN.CITE &lt;EndNote&gt;&lt;Cite&gt;&lt;Author&gt;Barry&lt;/Author&gt;&lt;Year&gt;2009&lt;/Year&gt;&lt;RecNum&gt;96&lt;/RecNum&gt;&lt;DisplayText&gt;(Barry and Pandey, 2009)&lt;/DisplayText&gt;&lt;record&gt;&lt;rec-number&gt;96&lt;/rec-number&gt;&lt;foreign-keys&gt;&lt;key app="EN" db-id="wz9x5s2ahfd99oe05ddpfs5zp2rwvtfs9xr9" timestamp="1752770280"&gt;96&lt;/key&gt;&lt;/foreign-keys&gt;&lt;ref-type name="Journal Article"&gt;17&lt;/ref-type&gt;&lt;contributors&gt;&lt;authors&gt;&lt;author&gt;Barry, Cornelius S.&lt;/author&gt;&lt;author&gt;Pandey, Priyanka&lt;/author&gt;&lt;/authors&gt;&lt;/contributors&gt;&lt;titles&gt;&lt;title&gt;A survey of cultivated heirloom tomato varieties identifies four new mutant alleles at the green-flesh locus&lt;/title&gt;&lt;secondary-title&gt;Molecular Breeding&lt;/secondary-title&gt;&lt;/titles&gt;&lt;periodical&gt;&lt;full-title&gt;Molecular Breeding&lt;/full-title&gt;&lt;/periodical&gt;&lt;pages&gt;269-276&lt;/pages&gt;&lt;volume&gt;24&lt;/volume&gt;&lt;number&gt;3&lt;/number&gt;&lt;dates&gt;&lt;year&gt;2009&lt;/year&gt;&lt;pub-dates&gt;&lt;date&gt;2009/10/01&lt;/date&gt;&lt;/pub-dates&gt;&lt;/dates&gt;&lt;isbn&gt;1572-9788&lt;/isbn&gt;&lt;urls&gt;&lt;related-urls&gt;&lt;url&gt;https://doi.org/10.1007/s11032-009-9289-4&lt;/url&gt;&lt;/related-urls&gt;&lt;/urls&gt;&lt;electronic-resource-num&gt;10.1007/s11032-009-9289-4&lt;/electronic-resource-num&gt;&lt;/record&gt;&lt;/Cite&gt;&lt;/EndNote&gt;</w:instrText>
      </w:r>
      <w:r w:rsidR="00350D35" w:rsidRPr="000F7924">
        <w:fldChar w:fldCharType="separate"/>
      </w:r>
      <w:r w:rsidR="00350D35" w:rsidRPr="000F7924">
        <w:rPr>
          <w:noProof/>
        </w:rPr>
        <w:t>(</w:t>
      </w:r>
      <w:hyperlink w:anchor="_ENREF_14" w:tooltip="Barry, 2009 #96" w:history="1">
        <w:r w:rsidR="00E5312E" w:rsidRPr="000F7924">
          <w:rPr>
            <w:noProof/>
          </w:rPr>
          <w:t>Barry and Pandey, 2009</w:t>
        </w:r>
      </w:hyperlink>
      <w:r w:rsidR="00350D35" w:rsidRPr="000F7924">
        <w:rPr>
          <w:noProof/>
        </w:rPr>
        <w:t>)</w:t>
      </w:r>
      <w:r w:rsidR="00350D35" w:rsidRPr="000F7924">
        <w:fldChar w:fldCharType="end"/>
      </w:r>
      <w:r w:rsidR="006B4142" w:rsidRPr="000F7924">
        <w:t>.</w:t>
      </w:r>
    </w:p>
    <w:p w14:paraId="0E95EB1D" w14:textId="0B188704" w:rsidR="00AC58CD" w:rsidRPr="000F7924" w:rsidRDefault="00EE1241" w:rsidP="00DC3A76">
      <w:pPr>
        <w:pStyle w:val="RARMPparagraph"/>
      </w:pPr>
      <w:r w:rsidRPr="000F7924">
        <w:t xml:space="preserve">While these non-GM purple tomato varieties have purple </w:t>
      </w:r>
      <w:r w:rsidR="00157296" w:rsidRPr="000F7924">
        <w:t xml:space="preserve">skin, </w:t>
      </w:r>
      <w:r w:rsidR="000C6D28" w:rsidRPr="000F7924">
        <w:t xml:space="preserve">none </w:t>
      </w:r>
      <w:r w:rsidR="00157296" w:rsidRPr="000F7924">
        <w:t>of them have</w:t>
      </w:r>
      <w:r w:rsidR="000C6D28" w:rsidRPr="000F7924">
        <w:t xml:space="preserve"> all purple flesh. This means they can be easily distinguished from the GM Purple Tomato which has all purple skin </w:t>
      </w:r>
      <w:r w:rsidR="000C6D28" w:rsidRPr="000F7924">
        <w:rPr>
          <w:u w:val="single"/>
        </w:rPr>
        <w:t>and</w:t>
      </w:r>
      <w:r w:rsidR="000C6D28" w:rsidRPr="000F7924">
        <w:t xml:space="preserve"> flesh.</w:t>
      </w:r>
    </w:p>
    <w:p w14:paraId="081BC8B4" w14:textId="332E0FFB" w:rsidR="00DC1F0C" w:rsidRPr="000F7924" w:rsidRDefault="00A704EA" w:rsidP="00285D2A">
      <w:pPr>
        <w:jc w:val="center"/>
      </w:pPr>
      <w:r>
        <w:rPr>
          <w:noProof/>
        </w:rPr>
        <w:drawing>
          <wp:inline distT="0" distB="0" distL="0" distR="0" wp14:anchorId="466B5F33" wp14:editId="54E726DD">
            <wp:extent cx="5183579" cy="2561699"/>
            <wp:effectExtent l="0" t="0" r="0" b="0"/>
            <wp:docPr id="1463564045" name="Picture 1" descr="Figure showing the pigments present in the GM Purple Tomato, non-GM Indigo Rose, and non-GM Cherokee Purple. The pigments shown are chlorophyll, red/orange and/or yellow pigments, and anthocyanins in the skin and fl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64045" name="Picture 1" descr="Figure showing the pigments present in the GM Purple Tomato, non-GM Indigo Rose, and non-GM Cherokee Purple. The pigments shown are chlorophyll, red/orange and/or yellow pigments, and anthocyanins in the skin and flesh."/>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90694" cy="2565215"/>
                    </a:xfrm>
                    <a:prstGeom prst="rect">
                      <a:avLst/>
                    </a:prstGeom>
                    <a:noFill/>
                  </pic:spPr>
                </pic:pic>
              </a:graphicData>
            </a:graphic>
          </wp:inline>
        </w:drawing>
      </w:r>
    </w:p>
    <w:p w14:paraId="3DB1053B" w14:textId="3ECBE44A" w:rsidR="00DC1F0C" w:rsidRPr="000F7924" w:rsidRDefault="00DC1F0C">
      <w:pPr>
        <w:pStyle w:val="Figuretitle"/>
      </w:pPr>
      <w:r w:rsidRPr="000F7924">
        <w:t xml:space="preserve">Figure </w:t>
      </w:r>
      <w:r w:rsidRPr="000F7924">
        <w:fldChar w:fldCharType="begin"/>
      </w:r>
      <w:r w:rsidRPr="000F7924">
        <w:instrText xml:space="preserve"> SEQ Figure \* ARABIC </w:instrText>
      </w:r>
      <w:r w:rsidRPr="000F7924">
        <w:fldChar w:fldCharType="separate"/>
      </w:r>
      <w:r w:rsidR="00BC38E3">
        <w:rPr>
          <w:noProof/>
        </w:rPr>
        <w:t>7</w:t>
      </w:r>
      <w:r w:rsidRPr="000F7924">
        <w:fldChar w:fldCharType="end"/>
      </w:r>
      <w:r w:rsidRPr="000F7924">
        <w:t xml:space="preserve">. Pigments in the </w:t>
      </w:r>
      <w:r w:rsidR="0007377F" w:rsidRPr="000F7924">
        <w:t xml:space="preserve">ripe fruit of the </w:t>
      </w:r>
      <w:r w:rsidRPr="000F7924">
        <w:t xml:space="preserve">GM Purple </w:t>
      </w:r>
      <w:r w:rsidR="0007377F" w:rsidRPr="000F7924">
        <w:t>T</w:t>
      </w:r>
      <w:r w:rsidRPr="000F7924">
        <w:t>omato and non-GM purple tomatoes</w:t>
      </w:r>
      <w:r w:rsidR="00F56B1E" w:rsidRPr="000F7924">
        <w:t xml:space="preserve"> Indigo Rose and Cherokee Purple</w:t>
      </w:r>
    </w:p>
    <w:p w14:paraId="1974EF48" w14:textId="4F1A2922" w:rsidR="00F56B1E" w:rsidRPr="00B64BB4" w:rsidRDefault="00A704EA" w:rsidP="00A94700">
      <w:pPr>
        <w:pStyle w:val="Figuredescription"/>
      </w:pPr>
      <w:r>
        <w:t xml:space="preserve">Source: </w:t>
      </w:r>
      <w:r w:rsidR="00F56B1E" w:rsidRPr="000F7924">
        <w:t>GM Purple Tomato image supplied by app</w:t>
      </w:r>
      <w:r w:rsidR="00F56B1E" w:rsidRPr="00B64BB4">
        <w:t xml:space="preserve">licant. Indigo Rose image from </w:t>
      </w:r>
      <w:hyperlink r:id="rId34" w:history="1">
        <w:r w:rsidR="0094184F" w:rsidRPr="00B64BB4">
          <w:rPr>
            <w:rStyle w:val="Hyperlink"/>
            <w:color w:val="auto"/>
          </w:rPr>
          <w:t>Territorial Seed Company</w:t>
        </w:r>
      </w:hyperlink>
      <w:r w:rsidR="0094184F" w:rsidRPr="00B64BB4">
        <w:t xml:space="preserve">. Cherokee Purple image from </w:t>
      </w:r>
      <w:hyperlink r:id="rId35" w:history="1">
        <w:r w:rsidR="0094184F" w:rsidRPr="00B64BB4">
          <w:rPr>
            <w:rStyle w:val="Hyperlink"/>
            <w:color w:val="auto"/>
          </w:rPr>
          <w:t>Seeds of Plenty</w:t>
        </w:r>
      </w:hyperlink>
      <w:r w:rsidR="0094184F" w:rsidRPr="00B64BB4">
        <w:t>.</w:t>
      </w:r>
    </w:p>
    <w:p w14:paraId="387F4301" w14:textId="70EED6E2" w:rsidR="00CA1718" w:rsidRPr="000F7924" w:rsidRDefault="00CA1718" w:rsidP="00CA1718">
      <w:pPr>
        <w:pStyle w:val="Sectionheading3"/>
      </w:pPr>
      <w:r w:rsidRPr="000F7924">
        <w:lastRenderedPageBreak/>
        <w:t>Selectable marker</w:t>
      </w:r>
      <w:r w:rsidR="004B05A9" w:rsidRPr="000F7924">
        <w:t xml:space="preserve"> - nptII</w:t>
      </w:r>
    </w:p>
    <w:p w14:paraId="57AFA476" w14:textId="25D34453" w:rsidR="00B22D41" w:rsidRPr="000F7924" w:rsidRDefault="00D04BDF" w:rsidP="00B22D41">
      <w:pPr>
        <w:pStyle w:val="RARMPparagraph"/>
      </w:pPr>
      <w:r w:rsidRPr="000F7924">
        <w:t xml:space="preserve">The introduced </w:t>
      </w:r>
      <w:r w:rsidRPr="000F7924">
        <w:rPr>
          <w:i/>
          <w:iCs/>
        </w:rPr>
        <w:t>nptII</w:t>
      </w:r>
      <w:r w:rsidRPr="000F7924">
        <w:t xml:space="preserve"> gene was used as a selectable marker during early stages of development.</w:t>
      </w:r>
      <w:r w:rsidR="008448BB" w:rsidRPr="000F7924">
        <w:t xml:space="preserve"> The </w:t>
      </w:r>
      <w:r w:rsidR="008448BB" w:rsidRPr="00E5312E">
        <w:rPr>
          <w:i/>
          <w:iCs/>
        </w:rPr>
        <w:t>nptII</w:t>
      </w:r>
      <w:r w:rsidRPr="000F7924">
        <w:t xml:space="preserve"> gene is derived from </w:t>
      </w:r>
      <w:r w:rsidRPr="000F7924">
        <w:rPr>
          <w:i/>
          <w:iCs/>
        </w:rPr>
        <w:t>Escherichia coli</w:t>
      </w:r>
      <w:r w:rsidRPr="000F7924">
        <w:t xml:space="preserve"> </w:t>
      </w:r>
      <w:r w:rsidR="006A0955" w:rsidRPr="000F7924">
        <w:t xml:space="preserve">strain K12 </w:t>
      </w:r>
      <w:r w:rsidRPr="000F7924">
        <w:t>and encodes a</w:t>
      </w:r>
      <w:r w:rsidR="008448BB" w:rsidRPr="000F7924">
        <w:t>n</w:t>
      </w:r>
      <w:r w:rsidRPr="000F7924">
        <w:t xml:space="preserve"> </w:t>
      </w:r>
      <w:r w:rsidR="008448BB" w:rsidRPr="000F7924">
        <w:t xml:space="preserve">enzyme, </w:t>
      </w:r>
      <w:r w:rsidRPr="000F7924">
        <w:t xml:space="preserve">neomycin phosphotransferase </w:t>
      </w:r>
      <w:r w:rsidR="00BC3051" w:rsidRPr="000F7924">
        <w:t xml:space="preserve">(NPTII), also known as </w:t>
      </w:r>
      <w:r w:rsidR="006A0955" w:rsidRPr="000F7924">
        <w:t>aminoglycoside 3’-phosphotransferase II enzyme (APH(3')-IIa)</w:t>
      </w:r>
      <w:r w:rsidRPr="000F7924">
        <w:t>. It provides resistance to neomycin, kanamycin, paromo</w:t>
      </w:r>
      <w:r w:rsidR="00351CCF" w:rsidRPr="000F7924">
        <w:t>m</w:t>
      </w:r>
      <w:r w:rsidRPr="000F7924">
        <w:t>ycin and related aminoglycoside antibiotics</w:t>
      </w:r>
      <w:r w:rsidR="00EB353F" w:rsidRPr="000F7924">
        <w:t xml:space="preserve"> by using </w:t>
      </w:r>
      <w:r w:rsidR="00A11695" w:rsidRPr="000F7924">
        <w:t xml:space="preserve">ATP to phosphorylate </w:t>
      </w:r>
      <w:r w:rsidR="00EB353F" w:rsidRPr="000F7924">
        <w:t>and</w:t>
      </w:r>
      <w:r w:rsidR="00A11695" w:rsidRPr="000F7924">
        <w:t xml:space="preserve"> inactivat</w:t>
      </w:r>
      <w:r w:rsidR="00EB353F" w:rsidRPr="000F7924">
        <w:t>e</w:t>
      </w:r>
      <w:r w:rsidR="00A11695" w:rsidRPr="000F7924">
        <w:t xml:space="preserve"> the antibiotic</w:t>
      </w:r>
      <w:r w:rsidR="00EB353F" w:rsidRPr="000F7924">
        <w:t>,</w:t>
      </w:r>
      <w:r w:rsidR="00A11695" w:rsidRPr="000F7924">
        <w:t xml:space="preserve"> preventing it from killing NPTII producing cell</w:t>
      </w:r>
      <w:r w:rsidR="00A0306F" w:rsidRPr="000F7924">
        <w:t>s</w:t>
      </w:r>
      <w:r w:rsidR="00A11695" w:rsidRPr="000F7924">
        <w:t>.</w:t>
      </w:r>
      <w:r w:rsidR="008448BB" w:rsidRPr="000F7924">
        <w:t xml:space="preserve"> </w:t>
      </w:r>
      <w:r w:rsidRPr="000F7924">
        <w:t xml:space="preserve">More information on </w:t>
      </w:r>
      <w:r w:rsidRPr="000F7924">
        <w:rPr>
          <w:i/>
          <w:iCs/>
        </w:rPr>
        <w:t>nptII</w:t>
      </w:r>
      <w:r w:rsidRPr="000F7924">
        <w:t xml:space="preserve">, including information regarding its lack of toxicity or allergenicity, is available in the document </w:t>
      </w:r>
      <w:r w:rsidRPr="000F7924">
        <w:rPr>
          <w:i/>
          <w:iCs/>
        </w:rPr>
        <w:t>Risk Assessment Reference: Marker Genes in GM Plants</w:t>
      </w:r>
      <w:r w:rsidRPr="000F7924">
        <w:t xml:space="preserve"> on the </w:t>
      </w:r>
      <w:hyperlink r:id="rId36" w:history="1">
        <w:r w:rsidRPr="000F7924">
          <w:rPr>
            <w:rStyle w:val="Hyperlink"/>
            <w:color w:val="auto"/>
          </w:rPr>
          <w:t>Risk assessment reference documents</w:t>
        </w:r>
      </w:hyperlink>
      <w:r w:rsidRPr="000F7924">
        <w:t xml:space="preserve"> page on the OGTR website.</w:t>
      </w:r>
    </w:p>
    <w:p w14:paraId="1126476C" w14:textId="158AC92D" w:rsidR="00D95299" w:rsidRPr="000F7924" w:rsidRDefault="00D95299" w:rsidP="00C011E2">
      <w:pPr>
        <w:pStyle w:val="Sectionheading3"/>
      </w:pPr>
      <w:bookmarkStart w:id="64" w:name="_Ref206153707"/>
      <w:r w:rsidRPr="000F7924">
        <w:t>Regulatory sequences</w:t>
      </w:r>
      <w:bookmarkEnd w:id="64"/>
    </w:p>
    <w:p w14:paraId="092027EF" w14:textId="17C429A9" w:rsidR="000E766A" w:rsidRPr="000F7924" w:rsidRDefault="00E071D3" w:rsidP="003E3805">
      <w:pPr>
        <w:pStyle w:val="RARMPparagraph"/>
      </w:pPr>
      <w:r w:rsidRPr="000F7924">
        <w:t>Short regulatory sequences that control expression of the genes are also present in the GMO (</w:t>
      </w:r>
      <w:r w:rsidR="00782492" w:rsidRPr="000F7924">
        <w:rPr>
          <w:highlight w:val="yellow"/>
        </w:rPr>
        <w:fldChar w:fldCharType="begin"/>
      </w:r>
      <w:r w:rsidR="00782492" w:rsidRPr="000F7924">
        <w:instrText xml:space="preserve"> REF _Ref188522092 \h </w:instrText>
      </w:r>
      <w:r w:rsidR="00782492" w:rsidRPr="000F7924">
        <w:rPr>
          <w:highlight w:val="yellow"/>
        </w:rPr>
      </w:r>
      <w:r w:rsidR="00782492" w:rsidRPr="000F7924">
        <w:rPr>
          <w:highlight w:val="yellow"/>
        </w:rPr>
        <w:fldChar w:fldCharType="separate"/>
      </w:r>
      <w:r w:rsidR="00BC38E3" w:rsidRPr="000F7924">
        <w:t xml:space="preserve">Table </w:t>
      </w:r>
      <w:r w:rsidR="00BC38E3">
        <w:rPr>
          <w:noProof/>
        </w:rPr>
        <w:t>2</w:t>
      </w:r>
      <w:r w:rsidR="00782492" w:rsidRPr="000F7924">
        <w:rPr>
          <w:highlight w:val="yellow"/>
        </w:rPr>
        <w:fldChar w:fldCharType="end"/>
      </w:r>
      <w:r w:rsidRPr="000F7924">
        <w:t xml:space="preserve">). </w:t>
      </w:r>
      <w:r w:rsidR="00DA1ABB" w:rsidRPr="000F7924">
        <w:t xml:space="preserve">Expression of the </w:t>
      </w:r>
      <w:r w:rsidR="00DA1ABB" w:rsidRPr="000F7924">
        <w:rPr>
          <w:i/>
          <w:iCs/>
        </w:rPr>
        <w:t>Delila</w:t>
      </w:r>
      <w:r w:rsidR="00DA1ABB" w:rsidRPr="000F7924">
        <w:t xml:space="preserve"> and </w:t>
      </w:r>
      <w:r w:rsidR="00DA1ABB" w:rsidRPr="000F7924">
        <w:rPr>
          <w:i/>
          <w:iCs/>
        </w:rPr>
        <w:t>Rosea1</w:t>
      </w:r>
      <w:r w:rsidR="00DA1ABB" w:rsidRPr="000F7924">
        <w:t xml:space="preserve"> genes is driven by the </w:t>
      </w:r>
      <w:r w:rsidR="00EF4016" w:rsidRPr="000F7924">
        <w:t>tomato E8 promoter</w:t>
      </w:r>
      <w:r w:rsidR="005C3635" w:rsidRPr="000F7924">
        <w:t>. The E8 promoter is a tissue specific promoter</w:t>
      </w:r>
      <w:r w:rsidR="00EF4016" w:rsidRPr="000F7924">
        <w:t>, which is active during fruit ripening</w:t>
      </w:r>
      <w:r w:rsidR="003105A9" w:rsidRPr="000F7924">
        <w:t>, but not in unripe fruit</w:t>
      </w:r>
      <w:r w:rsidR="00AC2945" w:rsidRPr="000F7924">
        <w:t xml:space="preserve"> or vegetative tissues</w:t>
      </w:r>
      <w:r w:rsidR="003E3805" w:rsidRPr="000F7924">
        <w:t xml:space="preserve"> </w:t>
      </w:r>
      <w:r w:rsidR="000F5C9E" w:rsidRPr="000F7924">
        <w:fldChar w:fldCharType="begin">
          <w:fldData xml:space="preserve">PEVuZE5vdGU+PENpdGU+PEF1dGhvcj5LdXJva2F3YTwvQXV0aG9yPjxZZWFyPjIwMTM8L1llYXI+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</w:fldData>
        </w:fldChar>
      </w:r>
      <w:r w:rsidR="000F5C9E" w:rsidRPr="000F7924">
        <w:instrText xml:space="preserve"> ADDIN EN.CITE </w:instrText>
      </w:r>
      <w:r w:rsidR="000F5C9E" w:rsidRPr="000F7924">
        <w:fldChar w:fldCharType="begin">
          <w:fldData xml:space="preserve">PEVuZE5vdGU+PENpdGU+PEF1dGhvcj5LdXJva2F3YTwvQXV0aG9yPjxZZWFyPjIwMTM8L1llYXI+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</w:fldData>
        </w:fldChar>
      </w:r>
      <w:r w:rsidR="000F5C9E" w:rsidRPr="000F7924">
        <w:instrText xml:space="preserve"> ADDIN EN.CITE.DATA </w:instrText>
      </w:r>
      <w:r w:rsidR="000F5C9E" w:rsidRPr="000F7924">
        <w:fldChar w:fldCharType="end"/>
      </w:r>
      <w:r w:rsidR="000F5C9E" w:rsidRPr="000F7924">
        <w:fldChar w:fldCharType="separate"/>
      </w:r>
      <w:r w:rsidR="000F5C9E" w:rsidRPr="000F7924">
        <w:rPr>
          <w:noProof/>
        </w:rPr>
        <w:t>(</w:t>
      </w:r>
      <w:hyperlink w:anchor="_ENREF_55" w:tooltip="Hirai, 2011 #68" w:history="1">
        <w:r w:rsidR="00E5312E" w:rsidRPr="000F7924">
          <w:rPr>
            <w:noProof/>
          </w:rPr>
          <w:t>Hirai et al., 2011</w:t>
        </w:r>
      </w:hyperlink>
      <w:r w:rsidR="000F5C9E" w:rsidRPr="000F7924">
        <w:rPr>
          <w:noProof/>
        </w:rPr>
        <w:t xml:space="preserve">; </w:t>
      </w:r>
      <w:hyperlink w:anchor="_ENREF_73" w:tooltip="Kurokawa, 2013 #67" w:history="1">
        <w:r w:rsidR="00E5312E" w:rsidRPr="000F7924">
          <w:rPr>
            <w:noProof/>
          </w:rPr>
          <w:t>Kurokawa et al., 2013</w:t>
        </w:r>
      </w:hyperlink>
      <w:r w:rsidR="000F5C9E" w:rsidRPr="000F7924">
        <w:rPr>
          <w:noProof/>
        </w:rPr>
        <w:t>)</w:t>
      </w:r>
      <w:r w:rsidR="000F5C9E" w:rsidRPr="000F7924">
        <w:fldChar w:fldCharType="end"/>
      </w:r>
      <w:r w:rsidR="00EF4016" w:rsidRPr="000F7924">
        <w:t>.</w:t>
      </w:r>
      <w:r w:rsidR="00673787" w:rsidRPr="000F7924">
        <w:t xml:space="preserve"> The </w:t>
      </w:r>
      <w:r w:rsidR="00673787" w:rsidRPr="000F7924">
        <w:rPr>
          <w:i/>
          <w:iCs/>
        </w:rPr>
        <w:t>E8</w:t>
      </w:r>
      <w:r w:rsidR="00673787" w:rsidRPr="000F7924">
        <w:t xml:space="preserve"> gene encodes an enzyme involved in the detoxification of the glycoalkaloid α-tomatine to esculeoside A</w:t>
      </w:r>
      <w:r w:rsidR="00956DC9" w:rsidRPr="000F7924">
        <w:t>, which occurs during fruit ripening</w:t>
      </w:r>
      <w:r w:rsidR="00673787" w:rsidRPr="000F7924">
        <w:t xml:space="preserve"> </w:t>
      </w:r>
      <w:r w:rsidR="000F5C9E" w:rsidRPr="000F7924">
        <w:fldChar w:fldCharType="begin">
          <w:fldData xml:space="preserve">PEVuZE5vdGU+PENpdGU+PEF1dGhvcj5Ba2l5YW1hPC9BdXRob3I+PFllYXI+MjAyMTwvWWVhcj48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</w:fldData>
        </w:fldChar>
      </w:r>
      <w:r w:rsidR="000F5C9E" w:rsidRPr="000F7924">
        <w:instrText xml:space="preserve"> ADDIN EN.CITE </w:instrText>
      </w:r>
      <w:r w:rsidR="000F5C9E" w:rsidRPr="000F7924">
        <w:fldChar w:fldCharType="begin">
          <w:fldData xml:space="preserve">PEVuZE5vdGU+PENpdGU+PEF1dGhvcj5Ba2l5YW1hPC9BdXRob3I+PFllYXI+MjAyMTwvWWVhcj48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</w:fldData>
        </w:fldChar>
      </w:r>
      <w:r w:rsidR="000F5C9E" w:rsidRPr="000F7924">
        <w:instrText xml:space="preserve"> ADDIN EN.CITE.DATA </w:instrText>
      </w:r>
      <w:r w:rsidR="000F5C9E" w:rsidRPr="000F7924">
        <w:fldChar w:fldCharType="end"/>
      </w:r>
      <w:r w:rsidR="000F5C9E" w:rsidRPr="000F7924">
        <w:fldChar w:fldCharType="separate"/>
      </w:r>
      <w:r w:rsidR="000F5C9E" w:rsidRPr="000F7924">
        <w:rPr>
          <w:noProof/>
        </w:rPr>
        <w:t>(</w:t>
      </w:r>
      <w:hyperlink w:anchor="_ENREF_4" w:tooltip="Akiyama, 2021 #69" w:history="1">
        <w:r w:rsidR="00E5312E" w:rsidRPr="000F7924">
          <w:rPr>
            <w:noProof/>
          </w:rPr>
          <w:t>Akiyama et al., 2021</w:t>
        </w:r>
      </w:hyperlink>
      <w:r w:rsidR="000F5C9E" w:rsidRPr="000F7924">
        <w:rPr>
          <w:noProof/>
        </w:rPr>
        <w:t>)</w:t>
      </w:r>
      <w:r w:rsidR="000F5C9E" w:rsidRPr="000F7924">
        <w:fldChar w:fldCharType="end"/>
      </w:r>
      <w:r w:rsidR="00673787" w:rsidRPr="000F7924">
        <w:t>.</w:t>
      </w:r>
      <w:r w:rsidR="00EF4016" w:rsidRPr="000F7924">
        <w:t xml:space="preserve"> </w:t>
      </w:r>
      <w:r w:rsidR="003105A9" w:rsidRPr="000F7924">
        <w:t>The E8 promoter responds to ethylene, a gaseous plant hormone that initiates fruit ripening</w:t>
      </w:r>
      <w:r w:rsidR="00714EDB" w:rsidRPr="000F7924">
        <w:t xml:space="preserve"> </w:t>
      </w:r>
      <w:r w:rsidR="000F5C9E" w:rsidRPr="000F7924">
        <w:fldChar w:fldCharType="begin"/>
      </w:r>
      <w:r w:rsidR="000F5C9E" w:rsidRPr="000F7924">
        <w:instrText xml:space="preserve"> ADDIN EN.CITE &lt;EndNote&gt;&lt;Cite&gt;&lt;Author&gt;Deikman&lt;/Author&gt;&lt;Year&gt;1992&lt;/Year&gt;&lt;RecNum&gt;72&lt;/RecNum&gt;&lt;DisplayText&gt;(Deikman et al., 1992)&lt;/DisplayText&gt;&lt;record&gt;&lt;rec-number&gt;72&lt;/rec-number&gt;&lt;foreign-keys&gt;&lt;key app="EN" db-id="wz9x5s2ahfd99oe05ddpfs5zp2rwvtfs9xr9" timestamp="1752649291"&gt;72&lt;/key&gt;&lt;/foreign-keys&gt;&lt;ref-type name="Journal Article"&gt;17&lt;/ref-type&gt;&lt;contributors&gt;&lt;authors&gt;&lt;author&gt;Deikman, J.&lt;/author&gt;&lt;author&gt;Kline, R.&lt;/author&gt;&lt;author&gt;Fischer, R. L.&lt;/author&gt;&lt;/authors&gt;&lt;/contributors&gt;&lt;auth-address&gt;Plant Biology Department, 111 Genetics and Plant Biology Building, University of California, Berkeley, California 94720.&lt;/auth-address&gt;&lt;titles&gt;&lt;title&gt;Organization of Ripening and Ethylene Regulatory Regions in a Fruit-Specific Promoter from Tomato (Lycopersicon esculentum)&lt;/title&gt;&lt;secondary-title&gt;Plant Physiol&lt;/secondary-title&gt;&lt;/titles&gt;&lt;periodical&gt;&lt;full-title&gt;Plant Physiol&lt;/full-title&gt;&lt;/periodical&gt;&lt;pages&gt;2013-7&lt;/pages&gt;&lt;volume&gt;100&lt;/volume&gt;&lt;number&gt;4&lt;/number&gt;&lt;dates&gt;&lt;year&gt;1992&lt;/year&gt;&lt;pub-dates&gt;&lt;date&gt;Dec&lt;/date&gt;&lt;/pub-dates&gt;&lt;/dates&gt;&lt;isbn&gt;0032-0889 (Print)&amp;#xD;1532-2548 (Electronic)&amp;#xD;0032-0889 (Linking)&lt;/isbn&gt;&lt;accession-num&gt;16653232&lt;/accession-num&gt;&lt;urls&gt;&lt;/urls&gt;&lt;remote-database-provider&gt;NLM&lt;/remote-database-provider&gt;&lt;language&gt;eng&lt;/language&gt;&lt;/record&gt;&lt;/Cite&gt;&lt;/EndNote&gt;</w:instrText>
      </w:r>
      <w:r w:rsidR="000F5C9E" w:rsidRPr="000F7924">
        <w:fldChar w:fldCharType="separate"/>
      </w:r>
      <w:r w:rsidR="000F5C9E" w:rsidRPr="000F7924">
        <w:rPr>
          <w:noProof/>
        </w:rPr>
        <w:t>(</w:t>
      </w:r>
      <w:hyperlink w:anchor="_ENREF_32" w:tooltip="Deikman, 1992 #72" w:history="1">
        <w:r w:rsidR="00E5312E" w:rsidRPr="000F7924">
          <w:rPr>
            <w:noProof/>
          </w:rPr>
          <w:t>Deikman et al., 1992</w:t>
        </w:r>
      </w:hyperlink>
      <w:r w:rsidR="000F5C9E" w:rsidRPr="000F7924">
        <w:rPr>
          <w:noProof/>
        </w:rPr>
        <w:t>)</w:t>
      </w:r>
      <w:r w:rsidR="000F5C9E" w:rsidRPr="000F7924">
        <w:fldChar w:fldCharType="end"/>
      </w:r>
      <w:r w:rsidR="003105A9" w:rsidRPr="000F7924">
        <w:t xml:space="preserve">. </w:t>
      </w:r>
      <w:r w:rsidR="00EF4016" w:rsidRPr="000F7924">
        <w:t xml:space="preserve">Expression of the </w:t>
      </w:r>
      <w:r w:rsidR="00EF4016" w:rsidRPr="000F7924">
        <w:rPr>
          <w:i/>
          <w:iCs/>
        </w:rPr>
        <w:t>nptII</w:t>
      </w:r>
      <w:r w:rsidR="00EF4016" w:rsidRPr="000F7924">
        <w:t xml:space="preserve"> gene </w:t>
      </w:r>
      <w:r w:rsidR="004F0158">
        <w:t xml:space="preserve">is </w:t>
      </w:r>
      <w:r w:rsidR="00036057" w:rsidRPr="000F7924">
        <w:t xml:space="preserve">driven by a constitutive </w:t>
      </w:r>
      <w:r w:rsidR="00603F26" w:rsidRPr="000F7924">
        <w:t xml:space="preserve">NOS </w:t>
      </w:r>
      <w:r w:rsidR="00036057" w:rsidRPr="000F7924">
        <w:t>promoter</w:t>
      </w:r>
      <w:r w:rsidR="00DC2C29" w:rsidRPr="000F7924">
        <w:t xml:space="preserve"> from </w:t>
      </w:r>
      <w:r w:rsidR="00DC2C29" w:rsidRPr="000F7924">
        <w:rPr>
          <w:i/>
          <w:iCs/>
        </w:rPr>
        <w:t>Agrobacterium tumefaciens</w:t>
      </w:r>
      <w:r w:rsidR="00036057" w:rsidRPr="000F7924">
        <w:t xml:space="preserve"> which is active </w:t>
      </w:r>
      <w:r w:rsidR="003E3805" w:rsidRPr="000F7924">
        <w:t>in a wide range of</w:t>
      </w:r>
      <w:r w:rsidR="00036057" w:rsidRPr="000F7924">
        <w:t xml:space="preserve"> plant tissues</w:t>
      </w:r>
      <w:r w:rsidR="003E3805" w:rsidRPr="000F7924">
        <w:t xml:space="preserve"> and developmental stages </w:t>
      </w:r>
      <w:r w:rsidR="000F5C9E" w:rsidRPr="000F7924">
        <w:fldChar w:fldCharType="begin">
          <w:fldData xml:space="preserve">PEVuZE5vdGU+PENpdGU+PEF1dGhvcj5FYmVydDwvQXV0aG9yPjxZZWFyPjE5ODc8L1llYXI+PFJl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=
</w:fldData>
        </w:fldChar>
      </w:r>
      <w:r w:rsidR="000F5C9E" w:rsidRPr="000F7924">
        <w:instrText xml:space="preserve"> ADDIN EN.CITE </w:instrText>
      </w:r>
      <w:r w:rsidR="000F5C9E" w:rsidRPr="000F7924">
        <w:fldChar w:fldCharType="begin">
          <w:fldData xml:space="preserve">PEVuZE5vdGU+PENpdGU+PEF1dGhvcj5FYmVydDwvQXV0aG9yPjxZZWFyPjE5ODc8L1llYXI+PFJl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=
</w:fldData>
        </w:fldChar>
      </w:r>
      <w:r w:rsidR="000F5C9E" w:rsidRPr="000F7924">
        <w:instrText xml:space="preserve"> ADDIN EN.CITE.DATA </w:instrText>
      </w:r>
      <w:r w:rsidR="000F5C9E" w:rsidRPr="000F7924">
        <w:fldChar w:fldCharType="end"/>
      </w:r>
      <w:r w:rsidR="000F5C9E" w:rsidRPr="000F7924">
        <w:fldChar w:fldCharType="separate"/>
      </w:r>
      <w:r w:rsidR="000F5C9E" w:rsidRPr="000F7924">
        <w:rPr>
          <w:noProof/>
        </w:rPr>
        <w:t>(</w:t>
      </w:r>
      <w:hyperlink w:anchor="_ENREF_35" w:tooltip="Ebert, 1987 #71" w:history="1">
        <w:r w:rsidR="00E5312E" w:rsidRPr="000F7924">
          <w:rPr>
            <w:noProof/>
          </w:rPr>
          <w:t>Ebert et al., 1987</w:t>
        </w:r>
      </w:hyperlink>
      <w:r w:rsidR="000F5C9E" w:rsidRPr="000F7924">
        <w:rPr>
          <w:noProof/>
        </w:rPr>
        <w:t>)</w:t>
      </w:r>
      <w:r w:rsidR="000F5C9E" w:rsidRPr="000F7924">
        <w:fldChar w:fldCharType="end"/>
      </w:r>
      <w:r w:rsidR="00036057" w:rsidRPr="000F7924">
        <w:t xml:space="preserve">. </w:t>
      </w:r>
      <w:r w:rsidR="00770ED3" w:rsidRPr="000F7924">
        <w:t>Other short regulatory elements used include termination sequences.</w:t>
      </w:r>
    </w:p>
    <w:p w14:paraId="09F969E7" w14:textId="38564499" w:rsidR="00FB1FDF" w:rsidRPr="000F7924" w:rsidRDefault="005E378A" w:rsidP="00FA226C">
      <w:pPr>
        <w:pStyle w:val="Sectionheading2"/>
      </w:pPr>
      <w:bookmarkStart w:id="65" w:name="_Toc219110434"/>
      <w:r w:rsidRPr="000F7924">
        <w:t>Method of genetic modification</w:t>
      </w:r>
      <w:bookmarkEnd w:id="65"/>
    </w:p>
    <w:p w14:paraId="7D9DCBFC" w14:textId="2EE97EA9" w:rsidR="002816CC" w:rsidRPr="000F7924" w:rsidRDefault="00872ED6" w:rsidP="002816CC">
      <w:pPr>
        <w:pStyle w:val="RARMPparagraph"/>
      </w:pPr>
      <w:r w:rsidRPr="000F7924">
        <w:t xml:space="preserve">The </w:t>
      </w:r>
      <w:r w:rsidR="009D204B" w:rsidRPr="000F7924">
        <w:t>GMO</w:t>
      </w:r>
      <w:r w:rsidRPr="000F7924">
        <w:t xml:space="preserve"> w</w:t>
      </w:r>
      <w:r w:rsidR="007C2B6C" w:rsidRPr="000F7924">
        <w:t>as</w:t>
      </w:r>
      <w:r w:rsidRPr="000F7924">
        <w:t xml:space="preserve"> generated by </w:t>
      </w:r>
      <w:r w:rsidRPr="000F7924">
        <w:rPr>
          <w:i/>
          <w:iCs/>
        </w:rPr>
        <w:t>Agrobacterium</w:t>
      </w:r>
      <w:r w:rsidR="00F01A24" w:rsidRPr="000F7924">
        <w:t>-</w:t>
      </w:r>
      <w:r w:rsidRPr="000F7924">
        <w:t>mediated transformation</w:t>
      </w:r>
      <w:r w:rsidR="009D204B" w:rsidRPr="000F7924">
        <w:t xml:space="preserve"> of the parental </w:t>
      </w:r>
      <w:r w:rsidR="00FB205D" w:rsidRPr="000F7924">
        <w:t>tomato variety MicroTom</w:t>
      </w:r>
      <w:r w:rsidR="00D61632" w:rsidRPr="000F7924">
        <w:t>, a determinate dwarf cherry tomato</w:t>
      </w:r>
      <w:r w:rsidRPr="000F7924">
        <w:t>.</w:t>
      </w:r>
      <w:r w:rsidR="0018419C" w:rsidRPr="000F7924">
        <w:t xml:space="preserve"> </w:t>
      </w:r>
      <w:r w:rsidR="0018419C" w:rsidRPr="000F7924">
        <w:rPr>
          <w:i/>
          <w:iCs/>
        </w:rPr>
        <w:t>Agrobacterium tumefaciens</w:t>
      </w:r>
      <w:r w:rsidR="0018419C" w:rsidRPr="000F7924">
        <w:t xml:space="preserve"> is </w:t>
      </w:r>
      <w:r w:rsidR="00F01A24" w:rsidRPr="000F7924">
        <w:t xml:space="preserve">a species of </w:t>
      </w:r>
      <w:r w:rsidR="0018419C" w:rsidRPr="000F7924">
        <w:t>soil bacteria that naturally infects plants</w:t>
      </w:r>
      <w:r w:rsidRPr="000F7924">
        <w:t xml:space="preserve"> </w:t>
      </w:r>
      <w:r w:rsidR="0018419C" w:rsidRPr="000F7924">
        <w:t>and transfer</w:t>
      </w:r>
      <w:r w:rsidR="00C307D2" w:rsidRPr="000F7924">
        <w:t>s</w:t>
      </w:r>
      <w:r w:rsidR="0018419C" w:rsidRPr="000F7924">
        <w:t xml:space="preserve"> some of its DNA, known as transfer DNA or T-DNA, into the plant during the infection process. By using molecular biology techniques to place genes </w:t>
      </w:r>
      <w:r w:rsidR="00C307D2" w:rsidRPr="000F7924">
        <w:t xml:space="preserve">of interest </w:t>
      </w:r>
      <w:r w:rsidR="0018419C" w:rsidRPr="000F7924">
        <w:t>within this T</w:t>
      </w:r>
      <w:r w:rsidR="00F01A24" w:rsidRPr="000F7924">
        <w:noBreakHyphen/>
      </w:r>
      <w:r w:rsidR="0018419C" w:rsidRPr="000F7924">
        <w:t xml:space="preserve">DNA, </w:t>
      </w:r>
      <w:r w:rsidR="0018419C" w:rsidRPr="000F7924">
        <w:rPr>
          <w:i/>
          <w:iCs/>
        </w:rPr>
        <w:t>Agrobacteria</w:t>
      </w:r>
      <w:r w:rsidR="0018419C" w:rsidRPr="000F7924">
        <w:t xml:space="preserve"> can be used to transfer </w:t>
      </w:r>
      <w:r w:rsidR="00C307D2" w:rsidRPr="000F7924">
        <w:t>these genes</w:t>
      </w:r>
      <w:r w:rsidR="0018419C" w:rsidRPr="000F7924">
        <w:t xml:space="preserve"> into a plant. More i</w:t>
      </w:r>
      <w:r w:rsidRPr="000F7924">
        <w:t xml:space="preserve">nformation about this method can be found in the document </w:t>
      </w:r>
      <w:r w:rsidRPr="000F7924">
        <w:rPr>
          <w:i/>
          <w:iCs/>
        </w:rPr>
        <w:t>Methods of plant genetic modification</w:t>
      </w:r>
      <w:r w:rsidRPr="000F7924">
        <w:t xml:space="preserve">, available from the </w:t>
      </w:r>
      <w:hyperlink r:id="rId37" w:history="1">
        <w:r w:rsidRPr="000F7924">
          <w:rPr>
            <w:rStyle w:val="Hyperlink"/>
            <w:color w:val="auto"/>
          </w:rPr>
          <w:t>OGTR Risk Assessment References</w:t>
        </w:r>
      </w:hyperlink>
      <w:r w:rsidRPr="000F7924">
        <w:t xml:space="preserve"> page.</w:t>
      </w:r>
    </w:p>
    <w:p w14:paraId="031E7744" w14:textId="4F16DE99" w:rsidR="00370CF4" w:rsidRPr="000F7924" w:rsidRDefault="00872ED6" w:rsidP="00D54057">
      <w:pPr>
        <w:pStyle w:val="RARMPparagraph"/>
      </w:pPr>
      <w:r w:rsidRPr="000F7924">
        <w:t xml:space="preserve">After transformation, </w:t>
      </w:r>
      <w:r w:rsidR="00FB205D" w:rsidRPr="000F7924">
        <w:t>kanamycin was</w:t>
      </w:r>
      <w:r w:rsidR="002816CC" w:rsidRPr="000F7924">
        <w:t xml:space="preserve"> used to select for </w:t>
      </w:r>
      <w:r w:rsidR="00A0306F" w:rsidRPr="000F7924">
        <w:t>GM tomato cells</w:t>
      </w:r>
      <w:r w:rsidR="002816CC" w:rsidRPr="000F7924">
        <w:t xml:space="preserve">. </w:t>
      </w:r>
      <w:r w:rsidR="00C60ABB" w:rsidRPr="000F7924">
        <w:t xml:space="preserve">The </w:t>
      </w:r>
      <w:r w:rsidR="00A91FFF" w:rsidRPr="000F7924">
        <w:t xml:space="preserve">resulting </w:t>
      </w:r>
      <w:r w:rsidR="00C60ABB" w:rsidRPr="000F7924">
        <w:t>material was tested and confirmed to be free from</w:t>
      </w:r>
      <w:r w:rsidRPr="000F7924">
        <w:t xml:space="preserve"> </w:t>
      </w:r>
      <w:r w:rsidRPr="000F7924">
        <w:rPr>
          <w:i/>
          <w:iCs/>
        </w:rPr>
        <w:t>Agrobacteri</w:t>
      </w:r>
      <w:r w:rsidR="00DC2C29" w:rsidRPr="000F7924">
        <w:rPr>
          <w:i/>
          <w:iCs/>
        </w:rPr>
        <w:t>a</w:t>
      </w:r>
      <w:r w:rsidRPr="000F7924">
        <w:t>.</w:t>
      </w:r>
    </w:p>
    <w:p w14:paraId="25DAAF55" w14:textId="7C94FEBE" w:rsidR="00164217" w:rsidRPr="000F7924" w:rsidRDefault="005E378A" w:rsidP="00164217">
      <w:pPr>
        <w:pStyle w:val="Sectionheading2"/>
      </w:pPr>
      <w:bookmarkStart w:id="66" w:name="_Ref169107093"/>
      <w:bookmarkStart w:id="67" w:name="_Toc178611429"/>
      <w:bookmarkStart w:id="68" w:name="_Toc219110435"/>
      <w:r w:rsidRPr="000F7924">
        <w:t>Toxicity</w:t>
      </w:r>
      <w:r w:rsidR="00243018" w:rsidRPr="000F7924">
        <w:t xml:space="preserve"> </w:t>
      </w:r>
      <w:r w:rsidR="00701DD3" w:rsidRPr="000F7924">
        <w:t xml:space="preserve">and </w:t>
      </w:r>
      <w:r w:rsidRPr="000F7924">
        <w:t>allergenicity of the proteins associated with the introduced genes</w:t>
      </w:r>
      <w:bookmarkEnd w:id="66"/>
      <w:bookmarkEnd w:id="67"/>
      <w:bookmarkEnd w:id="68"/>
    </w:p>
    <w:p w14:paraId="622B9238" w14:textId="3676139B" w:rsidR="0004219A" w:rsidRPr="000F7924" w:rsidRDefault="0004219A" w:rsidP="0091523E">
      <w:pPr>
        <w:pStyle w:val="RARMPparagraph"/>
      </w:pPr>
      <w:r w:rsidRPr="000F7924">
        <w:t xml:space="preserve">The introduced </w:t>
      </w:r>
      <w:r w:rsidRPr="000F7924">
        <w:rPr>
          <w:i/>
          <w:iCs/>
        </w:rPr>
        <w:t>Delila</w:t>
      </w:r>
      <w:r w:rsidRPr="000F7924">
        <w:t xml:space="preserve"> and </w:t>
      </w:r>
      <w:r w:rsidRPr="000F7924">
        <w:rPr>
          <w:i/>
          <w:iCs/>
        </w:rPr>
        <w:t>Rosea1</w:t>
      </w:r>
      <w:r w:rsidRPr="000F7924">
        <w:t xml:space="preserve"> genes are derived from </w:t>
      </w:r>
      <w:r w:rsidR="007800B8" w:rsidRPr="000F7924">
        <w:rPr>
          <w:i/>
          <w:iCs/>
        </w:rPr>
        <w:t>A. majus</w:t>
      </w:r>
      <w:r w:rsidR="007800B8" w:rsidRPr="000F7924">
        <w:t xml:space="preserve">, more commonly known as garden snapdragon. </w:t>
      </w:r>
      <w:r w:rsidR="0085316B" w:rsidRPr="000F7924">
        <w:t xml:space="preserve">A comprehensive search of the literature yielded no information to suggest that either of the encoded proteins are toxic or allergenic to people, or toxic to other organisms. </w:t>
      </w:r>
      <w:r w:rsidR="001C2A04" w:rsidRPr="000F7924">
        <w:t>Snapdragon flowers are edible</w:t>
      </w:r>
      <w:r w:rsidR="00693E21" w:rsidRPr="000F7924">
        <w:t xml:space="preserve"> for humans</w:t>
      </w:r>
      <w:r w:rsidR="001C2A04" w:rsidRPr="000F7924">
        <w:t xml:space="preserve"> </w:t>
      </w:r>
      <w:r w:rsidR="00814600" w:rsidRPr="000F7924">
        <w:fldChar w:fldCharType="begin"/>
      </w:r>
      <w:r w:rsidR="00814600" w:rsidRPr="000F7924">
        <w:instrText xml:space="preserve"> ADDIN EN.CITE &lt;EndNote&gt;&lt;Cite&gt;&lt;Author&gt;Chensom&lt;/Author&gt;&lt;Year&gt;2019&lt;/Year&gt;&lt;RecNum&gt;24&lt;/RecNum&gt;&lt;DisplayText&gt;(Chensom et al., 2019)&lt;/DisplayText&gt;&lt;record&gt;&lt;rec-number&gt;24&lt;/rec-number&gt;&lt;foreign-keys&gt;&lt;key app="EN" db-id="wz9x5s2ahfd99oe05ddpfs5zp2rwvtfs9xr9" timestamp="1752459641"&gt;24&lt;/key&gt;&lt;/foreign-keys&gt;&lt;ref-type name="Journal Article"&gt;17&lt;/ref-type&gt;&lt;contributors&gt;&lt;authors&gt;&lt;author&gt;Chensom, S.&lt;/author&gt;&lt;author&gt;Okumura, H.&lt;/author&gt;&lt;author&gt;Mishima, T.&lt;/author&gt;&lt;/authors&gt;&lt;/contributors&gt;&lt;auth-address&gt;Graduate School of Regional Innovation Studies, Mie University, Mie 514-8507, Japan.&amp;#xD;Faculty of Education, Mie University, Mie 514-8507, Japan.&amp;#xD;Graduate School of Bioresources, Mie University, Mie 514-8507, Japan.&lt;/auth-address&gt;&lt;titles&gt;&lt;title&gt;Primary Screening of Antioxidant Activity, Total Polyphenol Content, Carotenoid Content, and Nutritional Composition of 13 Edible Flowers from Japan&lt;/title&gt;&lt;secondary-title&gt;Prev Nutr Food Sci&lt;/secondary-title&gt;&lt;/titles&gt;&lt;periodical&gt;&lt;full-title&gt;Prev Nutr Food Sci&lt;/full-title&gt;&lt;/periodical&gt;&lt;pages&gt;171-178&lt;/pages&gt;&lt;volume&gt;24&lt;/volume&gt;&lt;number&gt;2&lt;/number&gt;&lt;edition&gt;2019/07/23&lt;/edition&gt;&lt;keywords&gt;&lt;keyword&gt;Orac&lt;/keyword&gt;&lt;keyword&gt;edible flower&lt;/keyword&gt;&lt;keyword&gt;polyphenols&lt;/keyword&gt;&lt;keyword&gt;beta-carotene&lt;/keyword&gt;&lt;keyword&gt;beta-cryptoxanthin&lt;/keyword&gt;&lt;/keywords&gt;&lt;dates&gt;&lt;year&gt;2019&lt;/year&gt;&lt;pub-dates&gt;&lt;date&gt;Jun&lt;/date&gt;&lt;/pub-dates&gt;&lt;/dates&gt;&lt;isbn&gt;2287-1098 (Print)&amp;#xD;2287-8602 (Electronic)&amp;#xD;2287-1098 (Linking)&lt;/isbn&gt;&lt;accession-num&gt;31328122&lt;/accession-num&gt;&lt;urls&gt;&lt;related-urls&gt;&lt;url&gt;https://www.ncbi.nlm.nih.gov/pubmed/31328122&lt;/url&gt;&lt;/related-urls&gt;&lt;/urls&gt;&lt;custom2&gt;PMC6615357&lt;/custom2&gt;&lt;electronic-resource-num&gt;10.3746/pnf.2019.24.2.171&lt;/electronic-resource-num&gt;&lt;/record&gt;&lt;/Cite&gt;&lt;/EndNote&gt;</w:instrText>
      </w:r>
      <w:r w:rsidR="00814600" w:rsidRPr="000F7924">
        <w:fldChar w:fldCharType="separate"/>
      </w:r>
      <w:r w:rsidR="00814600" w:rsidRPr="000F7924">
        <w:rPr>
          <w:noProof/>
        </w:rPr>
        <w:t>(</w:t>
      </w:r>
      <w:hyperlink w:anchor="_ENREF_23" w:tooltip="Chensom, 2019 #24" w:history="1">
        <w:r w:rsidR="00E5312E" w:rsidRPr="000F7924">
          <w:rPr>
            <w:noProof/>
          </w:rPr>
          <w:t>Chensom et al., 2019</w:t>
        </w:r>
      </w:hyperlink>
      <w:r w:rsidR="00814600" w:rsidRPr="000F7924">
        <w:rPr>
          <w:noProof/>
        </w:rPr>
        <w:t>)</w:t>
      </w:r>
      <w:r w:rsidR="00814600" w:rsidRPr="000F7924">
        <w:fldChar w:fldCharType="end"/>
      </w:r>
      <w:r w:rsidR="00B05B41" w:rsidRPr="000F7924">
        <w:t xml:space="preserve"> and are considered non-toxic for animals, including dogs, cats and horses (</w:t>
      </w:r>
      <w:hyperlink r:id="rId38" w:history="1">
        <w:r w:rsidR="00B05B41" w:rsidRPr="000F7924">
          <w:rPr>
            <w:rStyle w:val="Hyperlink"/>
            <w:color w:val="auto"/>
          </w:rPr>
          <w:t>ASPCA Toxic and Non-Toxic Plants List</w:t>
        </w:r>
      </w:hyperlink>
      <w:r w:rsidR="00B05B41" w:rsidRPr="000F7924">
        <w:t>, accessed 10 July 2025)</w:t>
      </w:r>
      <w:r w:rsidR="001C2A04" w:rsidRPr="000F7924">
        <w:t>.</w:t>
      </w:r>
      <w:r w:rsidR="00A705CE" w:rsidRPr="000F7924">
        <w:t xml:space="preserve"> </w:t>
      </w:r>
    </w:p>
    <w:p w14:paraId="65379A97" w14:textId="6E3ACE77" w:rsidR="00F70BA6" w:rsidRPr="000F7924" w:rsidRDefault="0091523E" w:rsidP="0091523E">
      <w:pPr>
        <w:pStyle w:val="RARMPparagraph"/>
      </w:pPr>
      <w:r w:rsidRPr="000F7924">
        <w:t xml:space="preserve">The applicant has reported that bioinformatic analysis showed no amino acid sequence similarity of Delila or Rosea1 to known allergens or toxins </w:t>
      </w:r>
      <w:r w:rsidR="00814600" w:rsidRPr="000F7924">
        <w:fldChar w:fldCharType="begin"/>
      </w:r>
      <w:r w:rsidR="00814600" w:rsidRPr="000F7924">
        <w:instrText xml:space="preserve"> ADDIN EN.CITE &lt;EndNote&gt;&lt;Cite&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00814600" w:rsidRPr="000F7924">
        <w:fldChar w:fldCharType="separate"/>
      </w:r>
      <w:r w:rsidR="00814600" w:rsidRPr="000F7924">
        <w:rPr>
          <w:noProof/>
        </w:rPr>
        <w:t>(</w:t>
      </w:r>
      <w:hyperlink w:anchor="_ENREF_86" w:tooltip="Martin, 2025 #13" w:history="1">
        <w:r w:rsidR="00E5312E" w:rsidRPr="000F7924">
          <w:rPr>
            <w:noProof/>
          </w:rPr>
          <w:t>Martin and Butelli, 2025</w:t>
        </w:r>
      </w:hyperlink>
      <w:r w:rsidR="00814600" w:rsidRPr="000F7924">
        <w:rPr>
          <w:noProof/>
        </w:rPr>
        <w:t>)</w:t>
      </w:r>
      <w:r w:rsidR="00814600" w:rsidRPr="000F7924">
        <w:fldChar w:fldCharType="end"/>
      </w:r>
      <w:r w:rsidRPr="000F7924">
        <w:t xml:space="preserve">. The levels of the Delila and Rosea1 proteins were below the limit of detection in </w:t>
      </w:r>
      <w:r w:rsidR="0043620C" w:rsidRPr="000F7924">
        <w:t>juice from the GM fruit</w:t>
      </w:r>
      <w:r w:rsidRPr="000F7924">
        <w:t xml:space="preserve"> (&lt;0.5 ng Delila and &lt;0.2 ng Rosea1 protein per mL juice). </w:t>
      </w:r>
      <w:r w:rsidR="007A46F6" w:rsidRPr="000F7924">
        <w:t xml:space="preserve">As the levels of Delila and Rosea1 were very low in the GM Purple Tomato fruit, the applicant expressed the proteins in </w:t>
      </w:r>
      <w:r w:rsidR="007A46F6" w:rsidRPr="00C5328E">
        <w:rPr>
          <w:i/>
          <w:iCs/>
        </w:rPr>
        <w:t>E.coli</w:t>
      </w:r>
      <w:r w:rsidR="007A46F6" w:rsidRPr="000F7924">
        <w:t xml:space="preserve"> to purify enough protein for proteolytic digestion analysis. </w:t>
      </w:r>
      <w:r w:rsidRPr="000F7924">
        <w:t xml:space="preserve">Both </w:t>
      </w:r>
      <w:r w:rsidR="007A46F6" w:rsidRPr="00C5328E">
        <w:rPr>
          <w:i/>
          <w:iCs/>
        </w:rPr>
        <w:t>E.coli</w:t>
      </w:r>
      <w:r w:rsidR="007A46F6" w:rsidRPr="000F7924">
        <w:t xml:space="preserve">-derived </w:t>
      </w:r>
      <w:r w:rsidRPr="000F7924">
        <w:t>proteins were rapidly degraded by pepsin in simulated gastric fluid</w:t>
      </w:r>
      <w:r w:rsidR="007A46F6" w:rsidRPr="000F7924">
        <w:t>, indicating the proteins would be rapidly degraded in the digestive system if consumed</w:t>
      </w:r>
      <w:r w:rsidRPr="000F7924">
        <w:t>.</w:t>
      </w:r>
    </w:p>
    <w:p w14:paraId="633CD4FD" w14:textId="2A4F3361" w:rsidR="00F70BA6" w:rsidRPr="000F7924" w:rsidRDefault="00F86BB5" w:rsidP="00F86BB5">
      <w:pPr>
        <w:pStyle w:val="RARMPparagraph"/>
      </w:pPr>
      <w:r w:rsidRPr="000F7924">
        <w:t xml:space="preserve">There is no evidence that the </w:t>
      </w:r>
      <w:r w:rsidRPr="000F7924">
        <w:rPr>
          <w:i/>
          <w:iCs/>
        </w:rPr>
        <w:t>nptII</w:t>
      </w:r>
      <w:r w:rsidRPr="000F7924">
        <w:t xml:space="preserve"> gene or the protein it encodes is toxic or allergenic (</w:t>
      </w:r>
      <w:hyperlink r:id="rId39" w:history="1">
        <w:r w:rsidRPr="000F7924">
          <w:rPr>
            <w:rStyle w:val="Hyperlink"/>
            <w:color w:val="auto"/>
          </w:rPr>
          <w:t>OGTR Risk Assessment document</w:t>
        </w:r>
      </w:hyperlink>
      <w:r w:rsidRPr="000F7924">
        <w:t xml:space="preserve"> and references therein). GM foods containing the </w:t>
      </w:r>
      <w:r w:rsidRPr="000F7924">
        <w:rPr>
          <w:i/>
          <w:iCs/>
        </w:rPr>
        <w:t>nptII</w:t>
      </w:r>
      <w:r w:rsidRPr="000F7924">
        <w:t xml:space="preserve"> gene ha</w:t>
      </w:r>
      <w:r w:rsidR="00426971" w:rsidRPr="000F7924">
        <w:t>ve</w:t>
      </w:r>
      <w:r w:rsidRPr="000F7924">
        <w:t xml:space="preserve"> been assessed and approved for sale in Australia (</w:t>
      </w:r>
      <w:hyperlink r:id="rId40" w:history="1">
        <w:r w:rsidRPr="000F7924">
          <w:rPr>
            <w:rStyle w:val="Hyperlink"/>
            <w:color w:val="auto"/>
          </w:rPr>
          <w:t>FSANZ website</w:t>
        </w:r>
      </w:hyperlink>
      <w:r w:rsidRPr="000F7924">
        <w:t xml:space="preserve">, accessed </w:t>
      </w:r>
      <w:r w:rsidR="000433A1" w:rsidRPr="000F7924">
        <w:t>30 June 2025</w:t>
      </w:r>
      <w:r w:rsidRPr="000F7924">
        <w:t>).</w:t>
      </w:r>
    </w:p>
    <w:p w14:paraId="3A025380" w14:textId="364378D3" w:rsidR="005202B4" w:rsidRPr="000F7924" w:rsidRDefault="005202B4" w:rsidP="005E378A">
      <w:pPr>
        <w:pStyle w:val="Sectionheading2"/>
      </w:pPr>
      <w:bookmarkStart w:id="69" w:name="_Ref206154095"/>
      <w:bookmarkStart w:id="70" w:name="_Ref206154247"/>
      <w:bookmarkStart w:id="71" w:name="_Toc219110436"/>
      <w:bookmarkStart w:id="72" w:name="_Ref190850730"/>
      <w:r w:rsidRPr="000F7924">
        <w:lastRenderedPageBreak/>
        <w:t>Toxicity and allergenicity of the end products associated with the introduced genes</w:t>
      </w:r>
      <w:bookmarkEnd w:id="69"/>
      <w:bookmarkEnd w:id="70"/>
      <w:bookmarkEnd w:id="71"/>
    </w:p>
    <w:p w14:paraId="6DAE75ED" w14:textId="418BDCF4" w:rsidR="00B436A4" w:rsidRPr="000F7924" w:rsidRDefault="0076659C" w:rsidP="00A05D83">
      <w:pPr>
        <w:pStyle w:val="RARMPparagraph"/>
      </w:pPr>
      <w:r w:rsidRPr="000F7924">
        <w:t>Anthocyanin</w:t>
      </w:r>
      <w:r w:rsidR="00FE5692" w:rsidRPr="000F7924">
        <w:t xml:space="preserve">-containing foods are consumed </w:t>
      </w:r>
      <w:r w:rsidRPr="000F7924">
        <w:t xml:space="preserve">by people </w:t>
      </w:r>
      <w:r w:rsidR="00FE5692" w:rsidRPr="000F7924">
        <w:t xml:space="preserve">around the world, with average daily intakes depending on many factors, including </w:t>
      </w:r>
      <w:r w:rsidRPr="000F7924">
        <w:t>dietary patterns</w:t>
      </w:r>
      <w:r w:rsidR="004274EA" w:rsidRPr="000F7924">
        <w:t xml:space="preserve"> and food availability</w:t>
      </w:r>
      <w:r w:rsidRPr="000F7924">
        <w:t xml:space="preserve">. </w:t>
      </w:r>
      <w:r w:rsidR="006F5949" w:rsidRPr="000F7924">
        <w:t>In a US study</w:t>
      </w:r>
      <w:r w:rsidR="00D46A9C" w:rsidRPr="000F7924">
        <w:t xml:space="preserve"> of dietary flavonoid intake, it was estimated that daily </w:t>
      </w:r>
      <w:r w:rsidR="009815A0" w:rsidRPr="000F7924">
        <w:t xml:space="preserve">average </w:t>
      </w:r>
      <w:r w:rsidR="00D46A9C" w:rsidRPr="000F7924">
        <w:t xml:space="preserve">intake of anthocyanins was </w:t>
      </w:r>
      <w:r w:rsidR="009815A0" w:rsidRPr="000F7924">
        <w:t>11.6 mg/day</w:t>
      </w:r>
      <w:r w:rsidR="006C405C" w:rsidRPr="000F7924">
        <w:t xml:space="preserve">, with </w:t>
      </w:r>
      <w:r w:rsidR="009413D4" w:rsidRPr="000F7924">
        <w:t>berries contributing the most to anthocyanin consumption</w:t>
      </w:r>
      <w:r w:rsidR="00B67659" w:rsidRPr="000F7924">
        <w:t xml:space="preserve"> </w:t>
      </w:r>
      <w:r w:rsidR="00350D35" w:rsidRPr="000F7924">
        <w:fldChar w:fldCharType="begin">
          <w:fldData xml:space="preserve">PEVuZE5vdGU+PENpdGU+PEF1dGhvcj5TZWJhc3RpYW48L0F1dGhvcj48WWVhcj4yMDE1PC9ZZWFy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</w:fldData>
        </w:fldChar>
      </w:r>
      <w:r w:rsidR="00350D35" w:rsidRPr="000F7924">
        <w:instrText xml:space="preserve"> ADDIN EN.CITE </w:instrText>
      </w:r>
      <w:r w:rsidR="00350D35" w:rsidRPr="000F7924">
        <w:fldChar w:fldCharType="begin">
          <w:fldData xml:space="preserve">PEVuZE5vdGU+PENpdGU+PEF1dGhvcj5TZWJhc3RpYW48L0F1dGhvcj48WWVhcj4yMDE1PC9ZZWFy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33" w:tooltip="Sebastian, 2015 #126" w:history="1">
        <w:r w:rsidR="00E5312E" w:rsidRPr="000F7924">
          <w:rPr>
            <w:noProof/>
          </w:rPr>
          <w:t>Sebastian et al., 2015</w:t>
        </w:r>
      </w:hyperlink>
      <w:r w:rsidR="00350D35" w:rsidRPr="000F7924">
        <w:rPr>
          <w:noProof/>
        </w:rPr>
        <w:t>)</w:t>
      </w:r>
      <w:r w:rsidR="00350D35" w:rsidRPr="000F7924">
        <w:fldChar w:fldCharType="end"/>
      </w:r>
      <w:r w:rsidR="009815A0" w:rsidRPr="000F7924">
        <w:t xml:space="preserve">. </w:t>
      </w:r>
      <w:r w:rsidR="0019340A" w:rsidRPr="000F7924">
        <w:t>The Australian intake of anthocyanins is estimated to be even higher</w:t>
      </w:r>
      <w:r w:rsidR="005D38DC" w:rsidRPr="000F7924">
        <w:t xml:space="preserve"> at 24.17</w:t>
      </w:r>
      <w:r w:rsidR="00853205" w:rsidRPr="000F7924">
        <w:t xml:space="preserve"> </w:t>
      </w:r>
      <w:r w:rsidR="005D38DC" w:rsidRPr="000F7924">
        <w:t>mg/</w:t>
      </w:r>
      <w:r w:rsidR="007B1571" w:rsidRPr="000F7924">
        <w:t>day</w:t>
      </w:r>
      <w:r w:rsidR="005D38DC" w:rsidRPr="000F7924">
        <w:t xml:space="preserve">, </w:t>
      </w:r>
      <w:r w:rsidR="00422935" w:rsidRPr="000F7924">
        <w:t>again</w:t>
      </w:r>
      <w:r w:rsidR="005D38DC" w:rsidRPr="000F7924">
        <w:t xml:space="preserve"> with berries as the top source of antho</w:t>
      </w:r>
      <w:r w:rsidR="007B1571" w:rsidRPr="000F7924">
        <w:t>cyanins</w:t>
      </w:r>
      <w:r w:rsidR="005E5CDA" w:rsidRPr="000F7924">
        <w:t xml:space="preserve"> </w:t>
      </w:r>
      <w:r w:rsidR="00350D35" w:rsidRPr="000F7924">
        <w:fldChar w:fldCharType="begin">
          <w:fldData xml:space="preserve">PEVuZE5vdGU+PENpdGU+PEF1dGhvcj5JZ3dlPC9BdXRob3I+PFllYXI+MjAxOTwvWWVhcj48UmVj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</w:fldData>
        </w:fldChar>
      </w:r>
      <w:r w:rsidR="00350D35" w:rsidRPr="000F7924">
        <w:instrText xml:space="preserve"> ADDIN EN.CITE </w:instrText>
      </w:r>
      <w:r w:rsidR="00350D35" w:rsidRPr="000F7924">
        <w:fldChar w:fldCharType="begin">
          <w:fldData xml:space="preserve">PEVuZE5vdGU+PENpdGU+PEF1dGhvcj5JZ3dlPC9BdXRob3I+PFllYXI+MjAxOTwvWWVhcj48UmVj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61" w:tooltip="Igwe, 2019 #127" w:history="1">
        <w:r w:rsidR="00E5312E" w:rsidRPr="000F7924">
          <w:rPr>
            <w:noProof/>
          </w:rPr>
          <w:t>Igwe et al., 2019</w:t>
        </w:r>
      </w:hyperlink>
      <w:r w:rsidR="00350D35" w:rsidRPr="000F7924">
        <w:rPr>
          <w:noProof/>
        </w:rPr>
        <w:t>)</w:t>
      </w:r>
      <w:r w:rsidR="00350D35" w:rsidRPr="000F7924">
        <w:fldChar w:fldCharType="end"/>
      </w:r>
      <w:r w:rsidR="005D38DC" w:rsidRPr="000F7924">
        <w:t>.</w:t>
      </w:r>
      <w:r w:rsidR="00E66357" w:rsidRPr="000F7924">
        <w:t xml:space="preserve"> </w:t>
      </w:r>
      <w:r w:rsidR="004361F6" w:rsidRPr="000F7924">
        <w:t>In a clinical study of oxidative stress and inflammation, n</w:t>
      </w:r>
      <w:r w:rsidR="00E66357" w:rsidRPr="000F7924">
        <w:t>o adverse effects were reported</w:t>
      </w:r>
      <w:r w:rsidR="006F1FCA" w:rsidRPr="000F7924">
        <w:t xml:space="preserve"> when participants were given </w:t>
      </w:r>
      <w:r w:rsidR="008503B1">
        <w:t>a</w:t>
      </w:r>
      <w:r w:rsidR="004D4A95" w:rsidRPr="000F7924">
        <w:t xml:space="preserve"> </w:t>
      </w:r>
      <w:r w:rsidR="006F1FCA" w:rsidRPr="000F7924">
        <w:t xml:space="preserve">blackcurrant extract </w:t>
      </w:r>
      <w:r w:rsidR="008503B1">
        <w:t xml:space="preserve">daily </w:t>
      </w:r>
      <w:r w:rsidR="006F1FCA" w:rsidRPr="000F7924">
        <w:t>containing approximately 240</w:t>
      </w:r>
      <w:r w:rsidR="00616A43">
        <w:t> </w:t>
      </w:r>
      <w:r w:rsidR="006F1FCA" w:rsidRPr="000F7924">
        <w:t xml:space="preserve">mg/day </w:t>
      </w:r>
      <w:r w:rsidR="00A3020D" w:rsidRPr="000F7924">
        <w:t>anthocyanins</w:t>
      </w:r>
      <w:r w:rsidR="008503B1">
        <w:t xml:space="preserve"> for a 5 week period</w:t>
      </w:r>
      <w:r w:rsidR="00A3020D" w:rsidRPr="000F7924">
        <w:t xml:space="preserve">, </w:t>
      </w:r>
      <w:r w:rsidR="00F53ACD" w:rsidRPr="000F7924">
        <w:t xml:space="preserve">predominately </w:t>
      </w:r>
      <w:r w:rsidR="00095870" w:rsidRPr="000F7924">
        <w:t xml:space="preserve">derivatives of </w:t>
      </w:r>
      <w:r w:rsidR="00F53ACD" w:rsidRPr="000F7924">
        <w:t xml:space="preserve">delphinidin and cyanidin </w:t>
      </w:r>
      <w:r w:rsidR="00350D35" w:rsidRPr="000F7924">
        <w:fldChar w:fldCharType="begin"/>
      </w:r>
      <w:r w:rsidR="00350D35" w:rsidRPr="000F7924">
        <w:instrText xml:space="preserve"> ADDIN EN.CITE &lt;EndNote&gt;&lt;Cite&gt;&lt;Author&gt;Hurst&lt;/Author&gt;&lt;Year&gt;2020&lt;/Year&gt;&lt;RecNum&gt;128&lt;/RecNum&gt;&lt;DisplayText&gt;(Hurst et al., 2020)&lt;/DisplayText&gt;&lt;record&gt;&lt;rec-number&gt;128&lt;/rec-number&gt;&lt;foreign-keys&gt;&lt;key app="EN" db-id="wz9x5s2ahfd99oe05ddpfs5zp2rwvtfs9xr9" timestamp="1753035177"&gt;128&lt;/key&gt;&lt;/foreign-keys&gt;&lt;ref-type name="Journal Article"&gt;17&lt;/ref-type&gt;&lt;contributors&gt;&lt;authors&gt;&lt;author&gt;Hurst, R. D.&lt;/author&gt;&lt;author&gt;Lyall, K. A.&lt;/author&gt;&lt;author&gt;Wells, R. W.&lt;/author&gt;&lt;author&gt;Sawyer, G. M.&lt;/author&gt;&lt;author&gt;Lomiwes, D.&lt;/author&gt;&lt;author&gt;Ngametua, N.&lt;/author&gt;&lt;author&gt;Hurst, S. M.&lt;/author&gt;&lt;/authors&gt;&lt;/contributors&gt;&lt;auth-address&gt;Food Innovation Portfolio, The New Zealand Institute for Plant &amp;amp; Food Research Ltd., Palmerston North, New Zealand.&amp;#xD;Food Innovation Portfolio, The New Zealand Institute for Plant &amp;amp; Food Research Ltd., Hamilton, New Zealand.&lt;/auth-address&gt;&lt;titles&gt;&lt;title&gt;Daily Consumption of an Anthocyanin-Rich Extract Made From New Zealand Blackcurrants for 5 Weeks Supports Exercise Recovery Through the Management of Oxidative Stress and Inflammation: A Randomized Placebo Controlled Pilot Study&lt;/title&gt;&lt;secondary-title&gt;Front Nutr&lt;/secondary-title&gt;&lt;/titles&gt;&lt;periodical&gt;&lt;full-title&gt;Front Nutr&lt;/full-title&gt;&lt;/periodical&gt;&lt;pages&gt;16&lt;/pages&gt;&lt;volume&gt;7&lt;/volume&gt;&lt;edition&gt;20200227&lt;/edition&gt;&lt;keywords&gt;&lt;keyword&gt;Il-10&lt;/keyword&gt;&lt;keyword&gt;acute inflammation&lt;/keyword&gt;&lt;keyword&gt;blackcurrant anthocyanins&lt;/keyword&gt;&lt;keyword&gt;exercise&lt;/keyword&gt;&lt;keyword&gt;exercise recovery&lt;/keyword&gt;&lt;keyword&gt;oxidative stress&lt;/keyword&gt;&lt;/keywords&gt;&lt;dates&gt;&lt;year&gt;2020&lt;/year&gt;&lt;/dates&gt;&lt;isbn&gt;2296-861X (Print)&amp;#xD;2296-861X (Electronic)&amp;#xD;2296-861X (Linking)&lt;/isbn&gt;&lt;accession-num&gt;32175326&lt;/accession-num&gt;&lt;urls&gt;&lt;related-urls&gt;&lt;url&gt;https://www.ncbi.nlm.nih.gov/pubmed/32175326&lt;/url&gt;&lt;/related-urls&gt;&lt;/urls&gt;&lt;custom2&gt;PMC7056812&lt;/custom2&gt;&lt;electronic-resource-num&gt;10.3389/fnut.2020.00016&lt;/electronic-resource-num&gt;&lt;remote-database-name&gt;PubMed-not-MEDLINE&lt;/remote-database-name&gt;&lt;remote-database-provider&gt;NLM&lt;/remote-database-provider&gt;&lt;/record&gt;&lt;/Cite&gt;&lt;/EndNote&gt;</w:instrText>
      </w:r>
      <w:r w:rsidR="00350D35" w:rsidRPr="000F7924">
        <w:fldChar w:fldCharType="separate"/>
      </w:r>
      <w:r w:rsidR="00350D35" w:rsidRPr="000F7924">
        <w:rPr>
          <w:noProof/>
        </w:rPr>
        <w:t>(</w:t>
      </w:r>
      <w:hyperlink w:anchor="_ENREF_60" w:tooltip="Hurst, 2020 #128" w:history="1">
        <w:r w:rsidR="00E5312E" w:rsidRPr="000F7924">
          <w:rPr>
            <w:noProof/>
          </w:rPr>
          <w:t>Hurst et al., 2020</w:t>
        </w:r>
      </w:hyperlink>
      <w:r w:rsidR="00350D35" w:rsidRPr="000F7924">
        <w:rPr>
          <w:noProof/>
        </w:rPr>
        <w:t>)</w:t>
      </w:r>
      <w:r w:rsidR="00350D35" w:rsidRPr="000F7924">
        <w:fldChar w:fldCharType="end"/>
      </w:r>
      <w:r w:rsidR="002F6D4C" w:rsidRPr="000F7924">
        <w:t>.</w:t>
      </w:r>
    </w:p>
    <w:p w14:paraId="71AFEE83" w14:textId="2F0EA26F" w:rsidR="005202B4" w:rsidRPr="000F7924" w:rsidRDefault="006265AA" w:rsidP="00A05D83">
      <w:pPr>
        <w:pStyle w:val="RARMPparagraph"/>
      </w:pPr>
      <w:r w:rsidRPr="000F7924">
        <w:t xml:space="preserve">The anthocyanin concentrations in </w:t>
      </w:r>
      <w:r w:rsidR="00ED7E02" w:rsidRPr="000F7924">
        <w:t xml:space="preserve">the various </w:t>
      </w:r>
      <w:r w:rsidR="008503B1" w:rsidRPr="000F7924">
        <w:t>GM</w:t>
      </w:r>
      <w:r w:rsidR="008503B1">
        <w:t xml:space="preserve"> tomato breeding</w:t>
      </w:r>
      <w:r w:rsidR="008503B1" w:rsidRPr="000F7924">
        <w:t xml:space="preserve"> </w:t>
      </w:r>
      <w:r w:rsidR="004E4AE6">
        <w:t xml:space="preserve">varieties </w:t>
      </w:r>
      <w:r w:rsidR="00F60FC9" w:rsidRPr="000F7924">
        <w:t xml:space="preserve">are </w:t>
      </w:r>
      <w:r w:rsidR="00ED7E02" w:rsidRPr="000F7924">
        <w:t>39.5 – 283.5</w:t>
      </w:r>
      <w:r w:rsidR="00BC38E3">
        <w:t> </w:t>
      </w:r>
      <w:r w:rsidR="00ED7E02" w:rsidRPr="000F7924">
        <w:t>mg/100</w:t>
      </w:r>
      <w:r w:rsidR="008503B1">
        <w:t xml:space="preserve"> </w:t>
      </w:r>
      <w:r w:rsidR="00ED7E02" w:rsidRPr="000F7924">
        <w:t>g fresh fruit weight</w:t>
      </w:r>
      <w:r w:rsidR="00B472DA" w:rsidRPr="000F7924">
        <w:t xml:space="preserve"> (discussed further in Section </w:t>
      </w:r>
      <w:r w:rsidR="00E012AE">
        <w:fldChar w:fldCharType="begin"/>
      </w:r>
      <w:r w:rsidR="00E012AE">
        <w:instrText xml:space="preserve"> REF _Ref206153382 \r \h </w:instrText>
      </w:r>
      <w:r w:rsidR="00E012AE">
        <w:fldChar w:fldCharType="separate"/>
      </w:r>
      <w:r w:rsidR="00BC38E3">
        <w:t>4.5.4</w:t>
      </w:r>
      <w:r w:rsidR="00E012AE">
        <w:fldChar w:fldCharType="end"/>
      </w:r>
      <w:r w:rsidR="00A05D83" w:rsidRPr="000F7924">
        <w:t>)</w:t>
      </w:r>
      <w:r w:rsidR="00F60FC9" w:rsidRPr="000F7924">
        <w:t>, which</w:t>
      </w:r>
      <w:r w:rsidR="00ED7E02" w:rsidRPr="000F7924">
        <w:t xml:space="preserve"> </w:t>
      </w:r>
      <w:r w:rsidRPr="000F7924">
        <w:t xml:space="preserve">are within the ranges </w:t>
      </w:r>
      <w:r w:rsidR="00CF49D7" w:rsidRPr="000F7924">
        <w:t xml:space="preserve">of total anthocyanins </w:t>
      </w:r>
      <w:r w:rsidRPr="000F7924">
        <w:t>seen in common anthocyanin-containing foods such as blackberries, blueberries</w:t>
      </w:r>
      <w:r w:rsidR="00C97F54" w:rsidRPr="000F7924">
        <w:t>, black currant</w:t>
      </w:r>
      <w:r w:rsidR="00BA0874" w:rsidRPr="000F7924">
        <w:t>, elderberry</w:t>
      </w:r>
      <w:r w:rsidRPr="000F7924">
        <w:t xml:space="preserve"> and red cabbage (</w:t>
      </w:r>
      <w:r w:rsidR="00A05D83" w:rsidRPr="000F7924">
        <w:fldChar w:fldCharType="begin"/>
      </w:r>
      <w:r w:rsidR="00A05D83" w:rsidRPr="000F7924">
        <w:instrText xml:space="preserve"> REF _Ref203079752 \h </w:instrText>
      </w:r>
      <w:r w:rsidR="00A05D83" w:rsidRPr="000F7924">
        <w:fldChar w:fldCharType="separate"/>
      </w:r>
      <w:r w:rsidR="00BC38E3" w:rsidRPr="000F7924">
        <w:t xml:space="preserve">Table </w:t>
      </w:r>
      <w:r w:rsidR="00BC38E3">
        <w:rPr>
          <w:noProof/>
        </w:rPr>
        <w:t>3</w:t>
      </w:r>
      <w:r w:rsidR="00A05D83" w:rsidRPr="000F7924">
        <w:fldChar w:fldCharType="end"/>
      </w:r>
      <w:r w:rsidRPr="000F7924">
        <w:t>).</w:t>
      </w:r>
      <w:r w:rsidR="00C97F54" w:rsidRPr="000F7924">
        <w:t xml:space="preserve"> In particular, </w:t>
      </w:r>
      <w:r w:rsidR="00CB260F" w:rsidRPr="000F7924">
        <w:t xml:space="preserve">blueberries and blackcurrants are </w:t>
      </w:r>
      <w:r w:rsidR="00BA0874" w:rsidRPr="000F7924">
        <w:t xml:space="preserve">specifically </w:t>
      </w:r>
      <w:r w:rsidR="00CB260F" w:rsidRPr="000F7924">
        <w:t>enriched in delphi</w:t>
      </w:r>
      <w:r w:rsidR="00063F1A" w:rsidRPr="000F7924">
        <w:t xml:space="preserve">nidin and petunidin, which are the primary anthocyanidins found in the GMO. This indicates that people regularly consume food </w:t>
      </w:r>
      <w:r w:rsidR="00AE6B9D" w:rsidRPr="000F7924">
        <w:t>containing the same</w:t>
      </w:r>
      <w:r w:rsidR="00063F1A" w:rsidRPr="000F7924">
        <w:t xml:space="preserve"> pigments produced in the GMO.</w:t>
      </w:r>
    </w:p>
    <w:p w14:paraId="77FA61CB" w14:textId="7BA253B8" w:rsidR="00A3722A" w:rsidRPr="000F7924" w:rsidRDefault="00A3722A" w:rsidP="00A3722A">
      <w:pPr>
        <w:pStyle w:val="Tabletitle"/>
      </w:pPr>
      <w:bookmarkStart w:id="73" w:name="_Ref203079752"/>
      <w:r w:rsidRPr="000F7924">
        <w:t xml:space="preserve">Table </w:t>
      </w:r>
      <w:r w:rsidRPr="000F7924">
        <w:fldChar w:fldCharType="begin"/>
      </w:r>
      <w:r w:rsidRPr="000F7924">
        <w:instrText xml:space="preserve"> SEQ Table \* ARABIC </w:instrText>
      </w:r>
      <w:r w:rsidRPr="000F7924">
        <w:fldChar w:fldCharType="separate"/>
      </w:r>
      <w:r w:rsidR="00BC38E3">
        <w:rPr>
          <w:noProof/>
        </w:rPr>
        <w:t>3</w:t>
      </w:r>
      <w:r w:rsidRPr="000F7924">
        <w:fldChar w:fldCharType="end"/>
      </w:r>
      <w:bookmarkEnd w:id="73"/>
      <w:r w:rsidRPr="000F7924">
        <w:t>. Anthocyanin concentrations in common foods</w:t>
      </w:r>
    </w:p>
    <w:tbl>
      <w:tblPr>
        <w:tblStyle w:val="TableGrid"/>
        <w:tblW w:w="0" w:type="auto"/>
        <w:jc w:val="center"/>
        <w:tblLook w:val="04A0" w:firstRow="1" w:lastRow="0" w:firstColumn="1" w:lastColumn="0" w:noHBand="0" w:noVBand="1"/>
      </w:tblPr>
      <w:tblGrid>
        <w:gridCol w:w="1925"/>
        <w:gridCol w:w="1925"/>
        <w:gridCol w:w="1926"/>
        <w:gridCol w:w="1926"/>
        <w:gridCol w:w="1926"/>
      </w:tblGrid>
      <w:tr w:rsidR="00A3722A" w:rsidRPr="000F7924" w14:paraId="1DF81E71" w14:textId="77777777" w:rsidTr="006130A9">
        <w:trPr>
          <w:tblHeader/>
          <w:jc w:val="center"/>
        </w:trPr>
        <w:tc>
          <w:tcPr>
            <w:tcW w:w="1925" w:type="dxa"/>
            <w:shd w:val="clear" w:color="auto" w:fill="BFBFBF" w:themeFill="background1" w:themeFillShade="BF"/>
          </w:tcPr>
          <w:p w14:paraId="5B8698C3" w14:textId="77777777" w:rsidR="00A3722A" w:rsidRPr="000F7924" w:rsidRDefault="00A3722A" w:rsidP="00F72630">
            <w:pPr>
              <w:spacing w:before="0" w:after="0"/>
              <w:rPr>
                <w:b/>
                <w:bCs/>
                <w:sz w:val="20"/>
                <w:szCs w:val="20"/>
              </w:rPr>
            </w:pPr>
          </w:p>
        </w:tc>
        <w:tc>
          <w:tcPr>
            <w:tcW w:w="5777" w:type="dxa"/>
            <w:gridSpan w:val="3"/>
            <w:shd w:val="clear" w:color="auto" w:fill="BFBFBF" w:themeFill="background1" w:themeFillShade="BF"/>
          </w:tcPr>
          <w:p w14:paraId="559F5FF5" w14:textId="5E651753" w:rsidR="00A3722A" w:rsidRPr="000F7924" w:rsidRDefault="00A3722A" w:rsidP="00F72630">
            <w:pPr>
              <w:spacing w:before="0" w:after="0"/>
              <w:jc w:val="center"/>
              <w:rPr>
                <w:b/>
                <w:bCs/>
                <w:sz w:val="20"/>
                <w:szCs w:val="20"/>
              </w:rPr>
            </w:pPr>
            <w:r w:rsidRPr="000F7924">
              <w:rPr>
                <w:b/>
                <w:bCs/>
                <w:sz w:val="20"/>
                <w:szCs w:val="20"/>
              </w:rPr>
              <w:t>mg/100</w:t>
            </w:r>
            <w:r w:rsidR="00CF7A8A">
              <w:rPr>
                <w:b/>
                <w:bCs/>
                <w:sz w:val="20"/>
                <w:szCs w:val="20"/>
              </w:rPr>
              <w:t xml:space="preserve"> </w:t>
            </w:r>
            <w:r w:rsidRPr="000F7924">
              <w:rPr>
                <w:b/>
                <w:bCs/>
                <w:sz w:val="20"/>
                <w:szCs w:val="20"/>
              </w:rPr>
              <w:t>g (of fresh weight or form consumed)</w:t>
            </w:r>
          </w:p>
        </w:tc>
        <w:tc>
          <w:tcPr>
            <w:tcW w:w="1926" w:type="dxa"/>
            <w:shd w:val="clear" w:color="auto" w:fill="BFBFBF" w:themeFill="background1" w:themeFillShade="BF"/>
          </w:tcPr>
          <w:p w14:paraId="5E312227" w14:textId="77777777" w:rsidR="00A3722A" w:rsidRPr="000F7924" w:rsidRDefault="00A3722A" w:rsidP="00F72630">
            <w:pPr>
              <w:spacing w:before="0" w:after="0"/>
              <w:rPr>
                <w:b/>
                <w:bCs/>
                <w:sz w:val="20"/>
                <w:szCs w:val="20"/>
              </w:rPr>
            </w:pPr>
          </w:p>
        </w:tc>
      </w:tr>
      <w:tr w:rsidR="00A3722A" w:rsidRPr="000F7924" w14:paraId="1A554E5F" w14:textId="77777777" w:rsidTr="006130A9">
        <w:trPr>
          <w:tblHeader/>
          <w:jc w:val="center"/>
        </w:trPr>
        <w:tc>
          <w:tcPr>
            <w:tcW w:w="1925" w:type="dxa"/>
            <w:shd w:val="clear" w:color="auto" w:fill="BFBFBF" w:themeFill="background1" w:themeFillShade="BF"/>
          </w:tcPr>
          <w:p w14:paraId="52B49A95" w14:textId="77777777" w:rsidR="00A3722A" w:rsidRPr="000F7924" w:rsidRDefault="00A3722A" w:rsidP="00F72630">
            <w:pPr>
              <w:spacing w:before="0" w:after="0"/>
              <w:rPr>
                <w:b/>
                <w:bCs/>
                <w:sz w:val="20"/>
                <w:szCs w:val="20"/>
              </w:rPr>
            </w:pPr>
            <w:r w:rsidRPr="000F7924">
              <w:rPr>
                <w:b/>
                <w:bCs/>
                <w:sz w:val="20"/>
                <w:szCs w:val="20"/>
              </w:rPr>
              <w:t>Food</w:t>
            </w:r>
          </w:p>
        </w:tc>
        <w:tc>
          <w:tcPr>
            <w:tcW w:w="1925" w:type="dxa"/>
            <w:shd w:val="clear" w:color="auto" w:fill="BFBFBF" w:themeFill="background1" w:themeFillShade="BF"/>
          </w:tcPr>
          <w:p w14:paraId="759B358B" w14:textId="77777777" w:rsidR="00A3722A" w:rsidRPr="000F7924" w:rsidRDefault="00A3722A" w:rsidP="00F72630">
            <w:pPr>
              <w:spacing w:before="0" w:after="0"/>
              <w:rPr>
                <w:b/>
                <w:bCs/>
                <w:sz w:val="20"/>
                <w:szCs w:val="20"/>
              </w:rPr>
            </w:pPr>
            <w:r w:rsidRPr="000F7924">
              <w:rPr>
                <w:b/>
                <w:bCs/>
                <w:sz w:val="20"/>
                <w:szCs w:val="20"/>
              </w:rPr>
              <w:t>Delphinidin</w:t>
            </w:r>
          </w:p>
        </w:tc>
        <w:tc>
          <w:tcPr>
            <w:tcW w:w="1926" w:type="dxa"/>
            <w:shd w:val="clear" w:color="auto" w:fill="BFBFBF" w:themeFill="background1" w:themeFillShade="BF"/>
          </w:tcPr>
          <w:p w14:paraId="5E621985" w14:textId="77777777" w:rsidR="00A3722A" w:rsidRPr="000F7924" w:rsidRDefault="00A3722A" w:rsidP="00F72630">
            <w:pPr>
              <w:spacing w:before="0" w:after="0"/>
              <w:rPr>
                <w:b/>
                <w:bCs/>
                <w:sz w:val="20"/>
                <w:szCs w:val="20"/>
              </w:rPr>
            </w:pPr>
            <w:r w:rsidRPr="000F7924">
              <w:rPr>
                <w:b/>
                <w:bCs/>
                <w:sz w:val="20"/>
                <w:szCs w:val="20"/>
              </w:rPr>
              <w:t>Petunidin</w:t>
            </w:r>
          </w:p>
        </w:tc>
        <w:tc>
          <w:tcPr>
            <w:tcW w:w="1926" w:type="dxa"/>
            <w:shd w:val="clear" w:color="auto" w:fill="BFBFBF" w:themeFill="background1" w:themeFillShade="BF"/>
          </w:tcPr>
          <w:p w14:paraId="7479DF40" w14:textId="77777777" w:rsidR="00A3722A" w:rsidRPr="000F7924" w:rsidRDefault="00A3722A" w:rsidP="00F72630">
            <w:pPr>
              <w:spacing w:before="0" w:after="0"/>
              <w:rPr>
                <w:b/>
                <w:bCs/>
                <w:sz w:val="20"/>
                <w:szCs w:val="20"/>
              </w:rPr>
            </w:pPr>
            <w:r w:rsidRPr="000F7924">
              <w:rPr>
                <w:b/>
                <w:bCs/>
                <w:sz w:val="20"/>
                <w:szCs w:val="20"/>
              </w:rPr>
              <w:t>Total ACN</w:t>
            </w:r>
          </w:p>
        </w:tc>
        <w:tc>
          <w:tcPr>
            <w:tcW w:w="1926" w:type="dxa"/>
            <w:shd w:val="clear" w:color="auto" w:fill="BFBFBF" w:themeFill="background1" w:themeFillShade="BF"/>
          </w:tcPr>
          <w:p w14:paraId="02769596" w14:textId="09E93435" w:rsidR="00A3722A" w:rsidRPr="000F7924" w:rsidRDefault="00A3722A" w:rsidP="00F72630">
            <w:pPr>
              <w:spacing w:before="0" w:after="0"/>
              <w:rPr>
                <w:b/>
                <w:bCs/>
                <w:sz w:val="20"/>
                <w:szCs w:val="20"/>
              </w:rPr>
            </w:pPr>
            <w:r w:rsidRPr="000F7924">
              <w:rPr>
                <w:b/>
                <w:bCs/>
                <w:sz w:val="20"/>
                <w:szCs w:val="20"/>
              </w:rPr>
              <w:t>Total ACN/serving</w:t>
            </w:r>
            <w:r w:rsidR="006824BF" w:rsidRPr="000F7924">
              <w:rPr>
                <w:b/>
                <w:bCs/>
                <w:sz w:val="20"/>
                <w:szCs w:val="20"/>
              </w:rPr>
              <w:t xml:space="preserve"> </w:t>
            </w:r>
            <w:r w:rsidR="006824BF" w:rsidRPr="000F7924">
              <w:rPr>
                <w:b/>
                <w:bCs/>
                <w:sz w:val="20"/>
                <w:szCs w:val="20"/>
                <w:vertAlign w:val="superscript"/>
              </w:rPr>
              <w:t>a</w:t>
            </w:r>
            <w:r w:rsidRPr="000F7924">
              <w:rPr>
                <w:b/>
                <w:bCs/>
                <w:sz w:val="20"/>
                <w:szCs w:val="20"/>
              </w:rPr>
              <w:t xml:space="preserve"> (mg)</w:t>
            </w:r>
          </w:p>
        </w:tc>
      </w:tr>
      <w:tr w:rsidR="00A3722A" w:rsidRPr="000F7924" w14:paraId="1F017D1F" w14:textId="77777777" w:rsidTr="006130A9">
        <w:trPr>
          <w:jc w:val="center"/>
        </w:trPr>
        <w:tc>
          <w:tcPr>
            <w:tcW w:w="1925" w:type="dxa"/>
          </w:tcPr>
          <w:p w14:paraId="55AC52CD" w14:textId="77777777" w:rsidR="00A3722A" w:rsidRPr="000F7924" w:rsidRDefault="00A3722A" w:rsidP="00F72630">
            <w:pPr>
              <w:spacing w:before="0" w:after="0"/>
              <w:rPr>
                <w:i/>
                <w:iCs/>
                <w:sz w:val="20"/>
                <w:szCs w:val="20"/>
              </w:rPr>
            </w:pPr>
            <w:r w:rsidRPr="000F7924">
              <w:rPr>
                <w:i/>
                <w:iCs/>
                <w:sz w:val="20"/>
                <w:szCs w:val="20"/>
              </w:rPr>
              <w:t>Fruit</w:t>
            </w:r>
          </w:p>
        </w:tc>
        <w:tc>
          <w:tcPr>
            <w:tcW w:w="7703" w:type="dxa"/>
            <w:gridSpan w:val="4"/>
          </w:tcPr>
          <w:p w14:paraId="4EF16D78" w14:textId="77777777" w:rsidR="00A3722A" w:rsidRPr="000F7924" w:rsidRDefault="00A3722A" w:rsidP="00F72630">
            <w:pPr>
              <w:spacing w:before="0" w:after="0"/>
              <w:rPr>
                <w:sz w:val="20"/>
                <w:szCs w:val="20"/>
              </w:rPr>
            </w:pPr>
          </w:p>
        </w:tc>
      </w:tr>
      <w:tr w:rsidR="00A3722A" w:rsidRPr="000F7924" w14:paraId="6C3F1F5B" w14:textId="77777777" w:rsidTr="006130A9">
        <w:trPr>
          <w:jc w:val="center"/>
        </w:trPr>
        <w:tc>
          <w:tcPr>
            <w:tcW w:w="1925" w:type="dxa"/>
          </w:tcPr>
          <w:p w14:paraId="1729D0A7" w14:textId="77777777" w:rsidR="00A3722A" w:rsidRPr="000F7924" w:rsidRDefault="00A3722A" w:rsidP="00F72630">
            <w:pPr>
              <w:spacing w:before="0" w:after="0"/>
              <w:rPr>
                <w:sz w:val="20"/>
                <w:szCs w:val="20"/>
              </w:rPr>
            </w:pPr>
            <w:r w:rsidRPr="000F7924">
              <w:rPr>
                <w:sz w:val="20"/>
                <w:szCs w:val="20"/>
              </w:rPr>
              <w:t>Blackberry</w:t>
            </w:r>
          </w:p>
        </w:tc>
        <w:tc>
          <w:tcPr>
            <w:tcW w:w="1925" w:type="dxa"/>
          </w:tcPr>
          <w:p w14:paraId="3A364799" w14:textId="77777777" w:rsidR="00A3722A" w:rsidRPr="000F7924" w:rsidRDefault="00A3722A" w:rsidP="00F72630">
            <w:pPr>
              <w:spacing w:before="0" w:after="0"/>
              <w:rPr>
                <w:sz w:val="20"/>
                <w:szCs w:val="20"/>
              </w:rPr>
            </w:pPr>
            <w:r w:rsidRPr="000F7924">
              <w:rPr>
                <w:sz w:val="20"/>
                <w:szCs w:val="20"/>
              </w:rPr>
              <w:t>-</w:t>
            </w:r>
          </w:p>
        </w:tc>
        <w:tc>
          <w:tcPr>
            <w:tcW w:w="1926" w:type="dxa"/>
          </w:tcPr>
          <w:p w14:paraId="4F658382" w14:textId="77777777" w:rsidR="00A3722A" w:rsidRPr="000F7924" w:rsidRDefault="00A3722A" w:rsidP="00F72630">
            <w:pPr>
              <w:spacing w:before="0" w:after="0"/>
              <w:rPr>
                <w:sz w:val="20"/>
                <w:szCs w:val="20"/>
              </w:rPr>
            </w:pPr>
            <w:r w:rsidRPr="000F7924">
              <w:rPr>
                <w:sz w:val="20"/>
                <w:szCs w:val="20"/>
              </w:rPr>
              <w:t>-</w:t>
            </w:r>
          </w:p>
        </w:tc>
        <w:tc>
          <w:tcPr>
            <w:tcW w:w="1926" w:type="dxa"/>
          </w:tcPr>
          <w:p w14:paraId="047304A5" w14:textId="77777777" w:rsidR="00A3722A" w:rsidRPr="000F7924" w:rsidRDefault="00A3722A" w:rsidP="00F72630">
            <w:pPr>
              <w:spacing w:before="0" w:after="0"/>
              <w:rPr>
                <w:sz w:val="20"/>
                <w:szCs w:val="20"/>
              </w:rPr>
            </w:pPr>
            <w:r w:rsidRPr="000F7924">
              <w:rPr>
                <w:sz w:val="20"/>
                <w:szCs w:val="20"/>
              </w:rPr>
              <w:t>245</w:t>
            </w:r>
          </w:p>
        </w:tc>
        <w:tc>
          <w:tcPr>
            <w:tcW w:w="1926" w:type="dxa"/>
          </w:tcPr>
          <w:p w14:paraId="4B85EF6E" w14:textId="77777777" w:rsidR="00A3722A" w:rsidRPr="000F7924" w:rsidRDefault="00A3722A" w:rsidP="00F72630">
            <w:pPr>
              <w:spacing w:before="0" w:after="0"/>
              <w:rPr>
                <w:sz w:val="20"/>
                <w:szCs w:val="20"/>
              </w:rPr>
            </w:pPr>
            <w:r w:rsidRPr="000F7924">
              <w:rPr>
                <w:sz w:val="20"/>
                <w:szCs w:val="20"/>
              </w:rPr>
              <w:t>353</w:t>
            </w:r>
          </w:p>
        </w:tc>
      </w:tr>
      <w:tr w:rsidR="00A3722A" w:rsidRPr="000F7924" w14:paraId="096F00CF" w14:textId="77777777" w:rsidTr="006130A9">
        <w:trPr>
          <w:jc w:val="center"/>
        </w:trPr>
        <w:tc>
          <w:tcPr>
            <w:tcW w:w="1925" w:type="dxa"/>
          </w:tcPr>
          <w:p w14:paraId="4CA2E270" w14:textId="77777777" w:rsidR="00A3722A" w:rsidRPr="000F7924" w:rsidRDefault="00A3722A" w:rsidP="00F72630">
            <w:pPr>
              <w:spacing w:before="0" w:after="0"/>
              <w:rPr>
                <w:sz w:val="20"/>
                <w:szCs w:val="20"/>
              </w:rPr>
            </w:pPr>
            <w:r w:rsidRPr="000F7924">
              <w:rPr>
                <w:sz w:val="20"/>
                <w:szCs w:val="20"/>
              </w:rPr>
              <w:t>Marion blackberry</w:t>
            </w:r>
          </w:p>
        </w:tc>
        <w:tc>
          <w:tcPr>
            <w:tcW w:w="1925" w:type="dxa"/>
          </w:tcPr>
          <w:p w14:paraId="1FD5D09C" w14:textId="77777777" w:rsidR="00A3722A" w:rsidRPr="000F7924" w:rsidRDefault="00A3722A" w:rsidP="00F72630">
            <w:pPr>
              <w:spacing w:before="0" w:after="0"/>
              <w:rPr>
                <w:sz w:val="20"/>
                <w:szCs w:val="20"/>
              </w:rPr>
            </w:pPr>
            <w:r w:rsidRPr="000F7924">
              <w:rPr>
                <w:sz w:val="20"/>
                <w:szCs w:val="20"/>
              </w:rPr>
              <w:t>-</w:t>
            </w:r>
          </w:p>
        </w:tc>
        <w:tc>
          <w:tcPr>
            <w:tcW w:w="1926" w:type="dxa"/>
          </w:tcPr>
          <w:p w14:paraId="68B0B60E" w14:textId="77777777" w:rsidR="00A3722A" w:rsidRPr="000F7924" w:rsidRDefault="00A3722A" w:rsidP="00F72630">
            <w:pPr>
              <w:spacing w:before="0" w:after="0"/>
              <w:rPr>
                <w:sz w:val="20"/>
                <w:szCs w:val="20"/>
              </w:rPr>
            </w:pPr>
            <w:r w:rsidRPr="000F7924">
              <w:rPr>
                <w:sz w:val="20"/>
                <w:szCs w:val="20"/>
              </w:rPr>
              <w:t>-</w:t>
            </w:r>
          </w:p>
        </w:tc>
        <w:tc>
          <w:tcPr>
            <w:tcW w:w="1926" w:type="dxa"/>
          </w:tcPr>
          <w:p w14:paraId="5E451891" w14:textId="77777777" w:rsidR="00A3722A" w:rsidRPr="000F7924" w:rsidRDefault="00A3722A" w:rsidP="00F72630">
            <w:pPr>
              <w:spacing w:before="0" w:after="0"/>
              <w:rPr>
                <w:sz w:val="20"/>
                <w:szCs w:val="20"/>
              </w:rPr>
            </w:pPr>
            <w:r w:rsidRPr="000F7924">
              <w:rPr>
                <w:sz w:val="20"/>
                <w:szCs w:val="20"/>
              </w:rPr>
              <w:t>300.5</w:t>
            </w:r>
          </w:p>
        </w:tc>
        <w:tc>
          <w:tcPr>
            <w:tcW w:w="1926" w:type="dxa"/>
          </w:tcPr>
          <w:p w14:paraId="1BCC5895" w14:textId="77777777" w:rsidR="00A3722A" w:rsidRPr="000F7924" w:rsidRDefault="00A3722A" w:rsidP="00F72630">
            <w:pPr>
              <w:spacing w:before="0" w:after="0"/>
              <w:rPr>
                <w:sz w:val="20"/>
                <w:szCs w:val="20"/>
              </w:rPr>
            </w:pPr>
            <w:r w:rsidRPr="000F7924">
              <w:rPr>
                <w:sz w:val="20"/>
                <w:szCs w:val="20"/>
              </w:rPr>
              <w:t>433</w:t>
            </w:r>
          </w:p>
        </w:tc>
      </w:tr>
      <w:tr w:rsidR="00A3722A" w:rsidRPr="000F7924" w14:paraId="069BED4A" w14:textId="77777777" w:rsidTr="006130A9">
        <w:trPr>
          <w:jc w:val="center"/>
        </w:trPr>
        <w:tc>
          <w:tcPr>
            <w:tcW w:w="1925" w:type="dxa"/>
          </w:tcPr>
          <w:p w14:paraId="027EACEA" w14:textId="77777777" w:rsidR="00A3722A" w:rsidRPr="000F7924" w:rsidRDefault="00A3722A" w:rsidP="00F72630">
            <w:pPr>
              <w:spacing w:before="0" w:after="0"/>
              <w:rPr>
                <w:sz w:val="20"/>
                <w:szCs w:val="20"/>
              </w:rPr>
            </w:pPr>
            <w:r w:rsidRPr="000F7924">
              <w:rPr>
                <w:sz w:val="20"/>
                <w:szCs w:val="20"/>
              </w:rPr>
              <w:t>Blueberry (cultivated)</w:t>
            </w:r>
          </w:p>
        </w:tc>
        <w:tc>
          <w:tcPr>
            <w:tcW w:w="1925" w:type="dxa"/>
          </w:tcPr>
          <w:p w14:paraId="50BC4AD3" w14:textId="77777777" w:rsidR="00A3722A" w:rsidRPr="000F7924" w:rsidRDefault="00A3722A" w:rsidP="00F72630">
            <w:pPr>
              <w:spacing w:before="0" w:after="0"/>
              <w:rPr>
                <w:sz w:val="20"/>
                <w:szCs w:val="20"/>
              </w:rPr>
            </w:pPr>
            <w:r w:rsidRPr="000F7924">
              <w:rPr>
                <w:sz w:val="20"/>
                <w:szCs w:val="20"/>
              </w:rPr>
              <w:t>120.7</w:t>
            </w:r>
          </w:p>
        </w:tc>
        <w:tc>
          <w:tcPr>
            <w:tcW w:w="1926" w:type="dxa"/>
          </w:tcPr>
          <w:p w14:paraId="628F54DF" w14:textId="77777777" w:rsidR="00A3722A" w:rsidRPr="000F7924" w:rsidRDefault="00A3722A" w:rsidP="00F72630">
            <w:pPr>
              <w:spacing w:before="0" w:after="0"/>
              <w:rPr>
                <w:sz w:val="20"/>
                <w:szCs w:val="20"/>
              </w:rPr>
            </w:pPr>
            <w:r w:rsidRPr="000F7924">
              <w:rPr>
                <w:sz w:val="20"/>
                <w:szCs w:val="20"/>
              </w:rPr>
              <w:t>71.9</w:t>
            </w:r>
          </w:p>
        </w:tc>
        <w:tc>
          <w:tcPr>
            <w:tcW w:w="1926" w:type="dxa"/>
          </w:tcPr>
          <w:p w14:paraId="2FB7E626" w14:textId="77777777" w:rsidR="00A3722A" w:rsidRPr="000F7924" w:rsidRDefault="00A3722A" w:rsidP="00F72630">
            <w:pPr>
              <w:spacing w:before="0" w:after="0"/>
              <w:rPr>
                <w:sz w:val="20"/>
                <w:szCs w:val="20"/>
              </w:rPr>
            </w:pPr>
            <w:r w:rsidRPr="000F7924">
              <w:rPr>
                <w:sz w:val="20"/>
                <w:szCs w:val="20"/>
              </w:rPr>
              <w:t>386.6</w:t>
            </w:r>
          </w:p>
        </w:tc>
        <w:tc>
          <w:tcPr>
            <w:tcW w:w="1926" w:type="dxa"/>
          </w:tcPr>
          <w:p w14:paraId="3D05124D" w14:textId="77777777" w:rsidR="00A3722A" w:rsidRPr="000F7924" w:rsidRDefault="00A3722A" w:rsidP="00F72630">
            <w:pPr>
              <w:spacing w:before="0" w:after="0"/>
              <w:rPr>
                <w:sz w:val="20"/>
                <w:szCs w:val="20"/>
              </w:rPr>
            </w:pPr>
            <w:r w:rsidRPr="000F7924">
              <w:rPr>
                <w:sz w:val="20"/>
                <w:szCs w:val="20"/>
              </w:rPr>
              <w:t>529</w:t>
            </w:r>
          </w:p>
        </w:tc>
      </w:tr>
      <w:tr w:rsidR="00A3722A" w:rsidRPr="000F7924" w14:paraId="71C50079" w14:textId="77777777" w:rsidTr="006130A9">
        <w:trPr>
          <w:jc w:val="center"/>
        </w:trPr>
        <w:tc>
          <w:tcPr>
            <w:tcW w:w="1925" w:type="dxa"/>
          </w:tcPr>
          <w:p w14:paraId="26EAF724" w14:textId="77777777" w:rsidR="00A3722A" w:rsidRPr="000F7924" w:rsidRDefault="00A3722A" w:rsidP="00F72630">
            <w:pPr>
              <w:spacing w:before="0" w:after="0"/>
              <w:rPr>
                <w:sz w:val="20"/>
                <w:szCs w:val="20"/>
              </w:rPr>
            </w:pPr>
            <w:r w:rsidRPr="000F7924">
              <w:rPr>
                <w:sz w:val="20"/>
                <w:szCs w:val="20"/>
              </w:rPr>
              <w:t>Blueberry (wild)</w:t>
            </w:r>
          </w:p>
        </w:tc>
        <w:tc>
          <w:tcPr>
            <w:tcW w:w="1925" w:type="dxa"/>
          </w:tcPr>
          <w:p w14:paraId="1F17EFF4" w14:textId="77777777" w:rsidR="00A3722A" w:rsidRPr="000F7924" w:rsidRDefault="00A3722A" w:rsidP="00F72630">
            <w:pPr>
              <w:spacing w:before="0" w:after="0"/>
              <w:rPr>
                <w:sz w:val="20"/>
                <w:szCs w:val="20"/>
              </w:rPr>
            </w:pPr>
            <w:r w:rsidRPr="000F7924">
              <w:rPr>
                <w:sz w:val="20"/>
                <w:szCs w:val="20"/>
              </w:rPr>
              <w:t>141.1</w:t>
            </w:r>
          </w:p>
        </w:tc>
        <w:tc>
          <w:tcPr>
            <w:tcW w:w="1926" w:type="dxa"/>
          </w:tcPr>
          <w:p w14:paraId="745D2F3E" w14:textId="77777777" w:rsidR="00A3722A" w:rsidRPr="000F7924" w:rsidRDefault="00A3722A" w:rsidP="00F72630">
            <w:pPr>
              <w:spacing w:before="0" w:after="0"/>
              <w:rPr>
                <w:sz w:val="20"/>
                <w:szCs w:val="20"/>
              </w:rPr>
            </w:pPr>
            <w:r w:rsidRPr="000F7924">
              <w:rPr>
                <w:sz w:val="20"/>
                <w:szCs w:val="20"/>
              </w:rPr>
              <w:t>87.6</w:t>
            </w:r>
          </w:p>
        </w:tc>
        <w:tc>
          <w:tcPr>
            <w:tcW w:w="1926" w:type="dxa"/>
          </w:tcPr>
          <w:p w14:paraId="35EA41EE" w14:textId="77777777" w:rsidR="00A3722A" w:rsidRPr="000F7924" w:rsidRDefault="00A3722A" w:rsidP="00F72630">
            <w:pPr>
              <w:spacing w:before="0" w:after="0"/>
              <w:rPr>
                <w:sz w:val="20"/>
                <w:szCs w:val="20"/>
              </w:rPr>
            </w:pPr>
            <w:r w:rsidRPr="000F7924">
              <w:rPr>
                <w:sz w:val="20"/>
                <w:szCs w:val="20"/>
              </w:rPr>
              <w:t>486.5</w:t>
            </w:r>
          </w:p>
        </w:tc>
        <w:tc>
          <w:tcPr>
            <w:tcW w:w="1926" w:type="dxa"/>
          </w:tcPr>
          <w:p w14:paraId="76F00A38" w14:textId="77777777" w:rsidR="00A3722A" w:rsidRPr="000F7924" w:rsidRDefault="00A3722A" w:rsidP="00F72630">
            <w:pPr>
              <w:spacing w:before="0" w:after="0"/>
              <w:rPr>
                <w:sz w:val="20"/>
                <w:szCs w:val="20"/>
              </w:rPr>
            </w:pPr>
            <w:r w:rsidRPr="000F7924">
              <w:rPr>
                <w:sz w:val="20"/>
                <w:szCs w:val="20"/>
              </w:rPr>
              <w:t>705</w:t>
            </w:r>
          </w:p>
        </w:tc>
      </w:tr>
      <w:tr w:rsidR="00A3722A" w:rsidRPr="000F7924" w14:paraId="79FAFC96" w14:textId="77777777" w:rsidTr="006130A9">
        <w:trPr>
          <w:jc w:val="center"/>
        </w:trPr>
        <w:tc>
          <w:tcPr>
            <w:tcW w:w="1925" w:type="dxa"/>
          </w:tcPr>
          <w:p w14:paraId="2DB02528" w14:textId="77777777" w:rsidR="00A3722A" w:rsidRPr="000F7924" w:rsidRDefault="00A3722A" w:rsidP="00F72630">
            <w:pPr>
              <w:spacing w:before="0" w:after="0"/>
              <w:rPr>
                <w:sz w:val="20"/>
                <w:szCs w:val="20"/>
              </w:rPr>
            </w:pPr>
            <w:r w:rsidRPr="000F7924">
              <w:rPr>
                <w:sz w:val="20"/>
                <w:szCs w:val="20"/>
              </w:rPr>
              <w:t>Chokeberry</w:t>
            </w:r>
          </w:p>
        </w:tc>
        <w:tc>
          <w:tcPr>
            <w:tcW w:w="1925" w:type="dxa"/>
          </w:tcPr>
          <w:p w14:paraId="598E4B78" w14:textId="77777777" w:rsidR="00A3722A" w:rsidRPr="000F7924" w:rsidRDefault="00A3722A" w:rsidP="00F72630">
            <w:pPr>
              <w:spacing w:before="0" w:after="0"/>
              <w:rPr>
                <w:sz w:val="20"/>
                <w:szCs w:val="20"/>
              </w:rPr>
            </w:pPr>
            <w:r w:rsidRPr="000F7924">
              <w:rPr>
                <w:sz w:val="20"/>
                <w:szCs w:val="20"/>
              </w:rPr>
              <w:t>-</w:t>
            </w:r>
          </w:p>
        </w:tc>
        <w:tc>
          <w:tcPr>
            <w:tcW w:w="1926" w:type="dxa"/>
          </w:tcPr>
          <w:p w14:paraId="42F20F90" w14:textId="77777777" w:rsidR="00A3722A" w:rsidRPr="000F7924" w:rsidRDefault="00A3722A" w:rsidP="00F72630">
            <w:pPr>
              <w:spacing w:before="0" w:after="0"/>
              <w:rPr>
                <w:sz w:val="20"/>
                <w:szCs w:val="20"/>
              </w:rPr>
            </w:pPr>
            <w:r w:rsidRPr="000F7924">
              <w:rPr>
                <w:sz w:val="20"/>
                <w:szCs w:val="20"/>
              </w:rPr>
              <w:t>-</w:t>
            </w:r>
          </w:p>
        </w:tc>
        <w:tc>
          <w:tcPr>
            <w:tcW w:w="1926" w:type="dxa"/>
          </w:tcPr>
          <w:p w14:paraId="5B4BE067" w14:textId="77777777" w:rsidR="00A3722A" w:rsidRPr="000F7924" w:rsidRDefault="00A3722A" w:rsidP="00F72630">
            <w:pPr>
              <w:spacing w:before="0" w:after="0"/>
              <w:rPr>
                <w:sz w:val="20"/>
                <w:szCs w:val="20"/>
              </w:rPr>
            </w:pPr>
            <w:r w:rsidRPr="000F7924">
              <w:rPr>
                <w:sz w:val="20"/>
                <w:szCs w:val="20"/>
              </w:rPr>
              <w:t>1480</w:t>
            </w:r>
          </w:p>
        </w:tc>
        <w:tc>
          <w:tcPr>
            <w:tcW w:w="1926" w:type="dxa"/>
          </w:tcPr>
          <w:p w14:paraId="08ECA823" w14:textId="77777777" w:rsidR="00A3722A" w:rsidRPr="000F7924" w:rsidRDefault="00A3722A" w:rsidP="00F72630">
            <w:pPr>
              <w:spacing w:before="0" w:after="0"/>
              <w:rPr>
                <w:sz w:val="20"/>
                <w:szCs w:val="20"/>
              </w:rPr>
            </w:pPr>
            <w:r w:rsidRPr="000F7924">
              <w:rPr>
                <w:sz w:val="20"/>
                <w:szCs w:val="20"/>
              </w:rPr>
              <w:t>2147</w:t>
            </w:r>
          </w:p>
        </w:tc>
      </w:tr>
      <w:tr w:rsidR="00A3722A" w:rsidRPr="000F7924" w14:paraId="77EBFAB5" w14:textId="77777777" w:rsidTr="006130A9">
        <w:trPr>
          <w:jc w:val="center"/>
        </w:trPr>
        <w:tc>
          <w:tcPr>
            <w:tcW w:w="1925" w:type="dxa"/>
          </w:tcPr>
          <w:p w14:paraId="2CB8F756" w14:textId="77777777" w:rsidR="00A3722A" w:rsidRPr="000F7924" w:rsidRDefault="00A3722A" w:rsidP="00F72630">
            <w:pPr>
              <w:spacing w:before="0" w:after="0"/>
              <w:rPr>
                <w:sz w:val="20"/>
                <w:szCs w:val="20"/>
              </w:rPr>
            </w:pPr>
            <w:r w:rsidRPr="000F7924">
              <w:rPr>
                <w:sz w:val="20"/>
                <w:szCs w:val="20"/>
              </w:rPr>
              <w:t>Black currant</w:t>
            </w:r>
          </w:p>
        </w:tc>
        <w:tc>
          <w:tcPr>
            <w:tcW w:w="1925" w:type="dxa"/>
          </w:tcPr>
          <w:p w14:paraId="4EF566FF" w14:textId="77777777" w:rsidR="00A3722A" w:rsidRPr="000F7924" w:rsidRDefault="00A3722A" w:rsidP="00F72630">
            <w:pPr>
              <w:spacing w:before="0" w:after="0"/>
              <w:rPr>
                <w:sz w:val="20"/>
                <w:szCs w:val="20"/>
              </w:rPr>
            </w:pPr>
            <w:r w:rsidRPr="000F7924">
              <w:rPr>
                <w:sz w:val="20"/>
                <w:szCs w:val="20"/>
              </w:rPr>
              <w:t>333</w:t>
            </w:r>
          </w:p>
        </w:tc>
        <w:tc>
          <w:tcPr>
            <w:tcW w:w="1926" w:type="dxa"/>
          </w:tcPr>
          <w:p w14:paraId="377D2CCA" w14:textId="77777777" w:rsidR="00A3722A" w:rsidRPr="000F7924" w:rsidRDefault="00A3722A" w:rsidP="00F72630">
            <w:pPr>
              <w:spacing w:before="0" w:after="0"/>
              <w:rPr>
                <w:sz w:val="20"/>
                <w:szCs w:val="20"/>
              </w:rPr>
            </w:pPr>
            <w:r w:rsidRPr="000F7924">
              <w:rPr>
                <w:sz w:val="20"/>
                <w:szCs w:val="20"/>
              </w:rPr>
              <w:t>7.3</w:t>
            </w:r>
          </w:p>
        </w:tc>
        <w:tc>
          <w:tcPr>
            <w:tcW w:w="1926" w:type="dxa"/>
          </w:tcPr>
          <w:p w14:paraId="582C074A" w14:textId="77777777" w:rsidR="00A3722A" w:rsidRPr="000F7924" w:rsidRDefault="00A3722A" w:rsidP="00F72630">
            <w:pPr>
              <w:spacing w:before="0" w:after="0"/>
              <w:rPr>
                <w:sz w:val="20"/>
                <w:szCs w:val="20"/>
              </w:rPr>
            </w:pPr>
            <w:r w:rsidRPr="000F7924">
              <w:rPr>
                <w:sz w:val="20"/>
                <w:szCs w:val="20"/>
              </w:rPr>
              <w:t>476</w:t>
            </w:r>
          </w:p>
        </w:tc>
        <w:tc>
          <w:tcPr>
            <w:tcW w:w="1926" w:type="dxa"/>
          </w:tcPr>
          <w:p w14:paraId="2C208DC8" w14:textId="77777777" w:rsidR="00A3722A" w:rsidRPr="000F7924" w:rsidRDefault="00A3722A" w:rsidP="00F72630">
            <w:pPr>
              <w:spacing w:before="0" w:after="0"/>
              <w:rPr>
                <w:sz w:val="20"/>
                <w:szCs w:val="20"/>
              </w:rPr>
            </w:pPr>
            <w:r w:rsidRPr="000F7924">
              <w:rPr>
                <w:sz w:val="20"/>
                <w:szCs w:val="20"/>
              </w:rPr>
              <w:t>533</w:t>
            </w:r>
          </w:p>
        </w:tc>
      </w:tr>
      <w:tr w:rsidR="00A3722A" w:rsidRPr="000F7924" w14:paraId="334BE3CA" w14:textId="77777777" w:rsidTr="006130A9">
        <w:trPr>
          <w:jc w:val="center"/>
        </w:trPr>
        <w:tc>
          <w:tcPr>
            <w:tcW w:w="1925" w:type="dxa"/>
          </w:tcPr>
          <w:p w14:paraId="32FDF5C7" w14:textId="77777777" w:rsidR="00A3722A" w:rsidRPr="000F7924" w:rsidRDefault="00A3722A" w:rsidP="00F72630">
            <w:pPr>
              <w:spacing w:before="0" w:after="0"/>
              <w:rPr>
                <w:sz w:val="20"/>
                <w:szCs w:val="20"/>
              </w:rPr>
            </w:pPr>
            <w:r w:rsidRPr="000F7924">
              <w:rPr>
                <w:sz w:val="20"/>
                <w:szCs w:val="20"/>
              </w:rPr>
              <w:t>Elderberry</w:t>
            </w:r>
          </w:p>
        </w:tc>
        <w:tc>
          <w:tcPr>
            <w:tcW w:w="1925" w:type="dxa"/>
          </w:tcPr>
          <w:p w14:paraId="53CAAF3B" w14:textId="77777777" w:rsidR="00A3722A" w:rsidRPr="000F7924" w:rsidRDefault="00A3722A" w:rsidP="00F72630">
            <w:pPr>
              <w:spacing w:before="0" w:after="0"/>
              <w:rPr>
                <w:sz w:val="20"/>
                <w:szCs w:val="20"/>
              </w:rPr>
            </w:pPr>
            <w:r w:rsidRPr="000F7924">
              <w:rPr>
                <w:sz w:val="20"/>
                <w:szCs w:val="20"/>
              </w:rPr>
              <w:t>-</w:t>
            </w:r>
          </w:p>
        </w:tc>
        <w:tc>
          <w:tcPr>
            <w:tcW w:w="1926" w:type="dxa"/>
          </w:tcPr>
          <w:p w14:paraId="21B13F68" w14:textId="77777777" w:rsidR="00A3722A" w:rsidRPr="000F7924" w:rsidRDefault="00A3722A" w:rsidP="00F72630">
            <w:pPr>
              <w:spacing w:before="0" w:after="0"/>
              <w:rPr>
                <w:sz w:val="20"/>
                <w:szCs w:val="20"/>
              </w:rPr>
            </w:pPr>
            <w:r w:rsidRPr="000F7924">
              <w:rPr>
                <w:sz w:val="20"/>
                <w:szCs w:val="20"/>
              </w:rPr>
              <w:t>-</w:t>
            </w:r>
          </w:p>
        </w:tc>
        <w:tc>
          <w:tcPr>
            <w:tcW w:w="1926" w:type="dxa"/>
          </w:tcPr>
          <w:p w14:paraId="27DA2B82" w14:textId="77777777" w:rsidR="00A3722A" w:rsidRPr="000F7924" w:rsidRDefault="00A3722A" w:rsidP="00F72630">
            <w:pPr>
              <w:spacing w:before="0" w:after="0"/>
              <w:rPr>
                <w:sz w:val="20"/>
                <w:szCs w:val="20"/>
              </w:rPr>
            </w:pPr>
            <w:r w:rsidRPr="000F7924">
              <w:rPr>
                <w:sz w:val="20"/>
                <w:szCs w:val="20"/>
              </w:rPr>
              <w:t>1375</w:t>
            </w:r>
          </w:p>
        </w:tc>
        <w:tc>
          <w:tcPr>
            <w:tcW w:w="1926" w:type="dxa"/>
          </w:tcPr>
          <w:p w14:paraId="77C3F2F0" w14:textId="77777777" w:rsidR="00A3722A" w:rsidRPr="000F7924" w:rsidRDefault="00A3722A" w:rsidP="00F72630">
            <w:pPr>
              <w:spacing w:before="0" w:after="0"/>
              <w:rPr>
                <w:sz w:val="20"/>
                <w:szCs w:val="20"/>
              </w:rPr>
            </w:pPr>
            <w:r w:rsidRPr="000F7924">
              <w:rPr>
                <w:sz w:val="20"/>
                <w:szCs w:val="20"/>
              </w:rPr>
              <w:t>1993</w:t>
            </w:r>
          </w:p>
        </w:tc>
      </w:tr>
      <w:tr w:rsidR="00A3722A" w:rsidRPr="000F7924" w14:paraId="68898103" w14:textId="77777777" w:rsidTr="006130A9">
        <w:trPr>
          <w:jc w:val="center"/>
        </w:trPr>
        <w:tc>
          <w:tcPr>
            <w:tcW w:w="1925" w:type="dxa"/>
          </w:tcPr>
          <w:p w14:paraId="016E86F1" w14:textId="77777777" w:rsidR="00A3722A" w:rsidRPr="000F7924" w:rsidRDefault="00A3722A" w:rsidP="00F72630">
            <w:pPr>
              <w:spacing w:before="0" w:after="0"/>
              <w:rPr>
                <w:sz w:val="20"/>
                <w:szCs w:val="20"/>
              </w:rPr>
            </w:pPr>
            <w:r w:rsidRPr="000F7924">
              <w:rPr>
                <w:sz w:val="20"/>
                <w:szCs w:val="20"/>
              </w:rPr>
              <w:t>Black raspberry</w:t>
            </w:r>
          </w:p>
        </w:tc>
        <w:tc>
          <w:tcPr>
            <w:tcW w:w="1925" w:type="dxa"/>
          </w:tcPr>
          <w:p w14:paraId="083B74C4" w14:textId="77777777" w:rsidR="00A3722A" w:rsidRPr="000F7924" w:rsidRDefault="00A3722A" w:rsidP="00F72630">
            <w:pPr>
              <w:spacing w:before="0" w:after="0"/>
              <w:rPr>
                <w:sz w:val="20"/>
                <w:szCs w:val="20"/>
              </w:rPr>
            </w:pPr>
            <w:r w:rsidRPr="000F7924">
              <w:rPr>
                <w:sz w:val="20"/>
                <w:szCs w:val="20"/>
              </w:rPr>
              <w:t>-</w:t>
            </w:r>
          </w:p>
        </w:tc>
        <w:tc>
          <w:tcPr>
            <w:tcW w:w="1926" w:type="dxa"/>
          </w:tcPr>
          <w:p w14:paraId="6BFB32EE" w14:textId="77777777" w:rsidR="00A3722A" w:rsidRPr="000F7924" w:rsidRDefault="00A3722A" w:rsidP="00F72630">
            <w:pPr>
              <w:spacing w:before="0" w:after="0"/>
              <w:rPr>
                <w:sz w:val="20"/>
                <w:szCs w:val="20"/>
              </w:rPr>
            </w:pPr>
            <w:r w:rsidRPr="000F7924">
              <w:rPr>
                <w:sz w:val="20"/>
                <w:szCs w:val="20"/>
              </w:rPr>
              <w:t>-</w:t>
            </w:r>
          </w:p>
        </w:tc>
        <w:tc>
          <w:tcPr>
            <w:tcW w:w="1926" w:type="dxa"/>
          </w:tcPr>
          <w:p w14:paraId="1EDDD4DA" w14:textId="77777777" w:rsidR="00A3722A" w:rsidRPr="000F7924" w:rsidRDefault="00A3722A" w:rsidP="00F72630">
            <w:pPr>
              <w:spacing w:before="0" w:after="0"/>
              <w:rPr>
                <w:sz w:val="20"/>
                <w:szCs w:val="20"/>
              </w:rPr>
            </w:pPr>
            <w:r w:rsidRPr="000F7924">
              <w:rPr>
                <w:sz w:val="20"/>
                <w:szCs w:val="20"/>
              </w:rPr>
              <w:t>687</w:t>
            </w:r>
          </w:p>
        </w:tc>
        <w:tc>
          <w:tcPr>
            <w:tcW w:w="1926" w:type="dxa"/>
          </w:tcPr>
          <w:p w14:paraId="3F3B7F25" w14:textId="77777777" w:rsidR="00A3722A" w:rsidRPr="000F7924" w:rsidRDefault="00A3722A" w:rsidP="00F72630">
            <w:pPr>
              <w:spacing w:before="0" w:after="0"/>
              <w:rPr>
                <w:sz w:val="20"/>
                <w:szCs w:val="20"/>
              </w:rPr>
            </w:pPr>
            <w:r w:rsidRPr="000F7924">
              <w:rPr>
                <w:sz w:val="20"/>
                <w:szCs w:val="20"/>
              </w:rPr>
              <w:t>845</w:t>
            </w:r>
          </w:p>
        </w:tc>
      </w:tr>
      <w:tr w:rsidR="00A3722A" w:rsidRPr="000F7924" w14:paraId="46C2C157" w14:textId="77777777" w:rsidTr="006130A9">
        <w:trPr>
          <w:jc w:val="center"/>
        </w:trPr>
        <w:tc>
          <w:tcPr>
            <w:tcW w:w="1925" w:type="dxa"/>
          </w:tcPr>
          <w:p w14:paraId="7E27305F" w14:textId="77777777" w:rsidR="00A3722A" w:rsidRPr="000F7924" w:rsidRDefault="00A3722A" w:rsidP="00F72630">
            <w:pPr>
              <w:spacing w:before="0" w:after="0"/>
              <w:rPr>
                <w:i/>
                <w:iCs/>
                <w:sz w:val="20"/>
                <w:szCs w:val="20"/>
              </w:rPr>
            </w:pPr>
            <w:r w:rsidRPr="000F7924">
              <w:rPr>
                <w:i/>
                <w:iCs/>
                <w:sz w:val="20"/>
                <w:szCs w:val="20"/>
              </w:rPr>
              <w:t>Vegetables</w:t>
            </w:r>
          </w:p>
        </w:tc>
        <w:tc>
          <w:tcPr>
            <w:tcW w:w="7703" w:type="dxa"/>
            <w:gridSpan w:val="4"/>
          </w:tcPr>
          <w:p w14:paraId="40779603" w14:textId="77777777" w:rsidR="00A3722A" w:rsidRPr="000F7924" w:rsidRDefault="00A3722A" w:rsidP="00F72630">
            <w:pPr>
              <w:spacing w:before="0" w:after="0"/>
              <w:rPr>
                <w:sz w:val="20"/>
                <w:szCs w:val="20"/>
              </w:rPr>
            </w:pPr>
          </w:p>
        </w:tc>
      </w:tr>
      <w:tr w:rsidR="00A3722A" w:rsidRPr="000F7924" w14:paraId="650025B7" w14:textId="77777777" w:rsidTr="006130A9">
        <w:trPr>
          <w:jc w:val="center"/>
        </w:trPr>
        <w:tc>
          <w:tcPr>
            <w:tcW w:w="1925" w:type="dxa"/>
          </w:tcPr>
          <w:p w14:paraId="387FEEB0" w14:textId="77777777" w:rsidR="00A3722A" w:rsidRPr="000F7924" w:rsidRDefault="00A3722A" w:rsidP="00F72630">
            <w:pPr>
              <w:spacing w:before="0" w:after="0"/>
              <w:rPr>
                <w:sz w:val="20"/>
                <w:szCs w:val="20"/>
              </w:rPr>
            </w:pPr>
            <w:r w:rsidRPr="000F7924">
              <w:rPr>
                <w:sz w:val="20"/>
                <w:szCs w:val="20"/>
              </w:rPr>
              <w:t>Black bean</w:t>
            </w:r>
          </w:p>
        </w:tc>
        <w:tc>
          <w:tcPr>
            <w:tcW w:w="1925" w:type="dxa"/>
          </w:tcPr>
          <w:p w14:paraId="1EF4A5BD" w14:textId="77777777" w:rsidR="00A3722A" w:rsidRPr="000F7924" w:rsidRDefault="00A3722A" w:rsidP="00F72630">
            <w:pPr>
              <w:spacing w:before="0" w:after="0"/>
              <w:rPr>
                <w:sz w:val="20"/>
                <w:szCs w:val="20"/>
              </w:rPr>
            </w:pPr>
            <w:r w:rsidRPr="000F7924">
              <w:rPr>
                <w:sz w:val="20"/>
                <w:szCs w:val="20"/>
              </w:rPr>
              <w:t>18.5</w:t>
            </w:r>
          </w:p>
        </w:tc>
        <w:tc>
          <w:tcPr>
            <w:tcW w:w="1926" w:type="dxa"/>
          </w:tcPr>
          <w:p w14:paraId="2A87084C" w14:textId="77777777" w:rsidR="00A3722A" w:rsidRPr="000F7924" w:rsidRDefault="00A3722A" w:rsidP="00F72630">
            <w:pPr>
              <w:spacing w:before="0" w:after="0"/>
              <w:rPr>
                <w:sz w:val="20"/>
                <w:szCs w:val="20"/>
              </w:rPr>
            </w:pPr>
            <w:r w:rsidRPr="000F7924">
              <w:rPr>
                <w:sz w:val="20"/>
                <w:szCs w:val="20"/>
              </w:rPr>
              <w:t>15.4</w:t>
            </w:r>
          </w:p>
        </w:tc>
        <w:tc>
          <w:tcPr>
            <w:tcW w:w="1926" w:type="dxa"/>
          </w:tcPr>
          <w:p w14:paraId="19560DC6" w14:textId="77777777" w:rsidR="00A3722A" w:rsidRPr="000F7924" w:rsidRDefault="00A3722A" w:rsidP="00F72630">
            <w:pPr>
              <w:spacing w:before="0" w:after="0"/>
              <w:rPr>
                <w:sz w:val="20"/>
                <w:szCs w:val="20"/>
              </w:rPr>
            </w:pPr>
            <w:r w:rsidRPr="000F7924">
              <w:rPr>
                <w:sz w:val="20"/>
                <w:szCs w:val="20"/>
              </w:rPr>
              <w:t>44.5</w:t>
            </w:r>
          </w:p>
        </w:tc>
        <w:tc>
          <w:tcPr>
            <w:tcW w:w="1926" w:type="dxa"/>
          </w:tcPr>
          <w:p w14:paraId="155B2752" w14:textId="77777777" w:rsidR="00A3722A" w:rsidRPr="000F7924" w:rsidRDefault="00A3722A" w:rsidP="00F72630">
            <w:pPr>
              <w:spacing w:before="0" w:after="0"/>
              <w:rPr>
                <w:sz w:val="20"/>
                <w:szCs w:val="20"/>
              </w:rPr>
            </w:pPr>
            <w:r w:rsidRPr="000F7924">
              <w:rPr>
                <w:sz w:val="20"/>
                <w:szCs w:val="20"/>
              </w:rPr>
              <w:t>23.1</w:t>
            </w:r>
          </w:p>
        </w:tc>
      </w:tr>
      <w:tr w:rsidR="00A3722A" w:rsidRPr="000F7924" w14:paraId="48AD856A" w14:textId="77777777" w:rsidTr="006130A9">
        <w:trPr>
          <w:jc w:val="center"/>
        </w:trPr>
        <w:tc>
          <w:tcPr>
            <w:tcW w:w="1925" w:type="dxa"/>
          </w:tcPr>
          <w:p w14:paraId="51B3CEC5" w14:textId="77777777" w:rsidR="00A3722A" w:rsidRPr="000F7924" w:rsidRDefault="00A3722A" w:rsidP="00F72630">
            <w:pPr>
              <w:spacing w:before="0" w:after="0"/>
              <w:rPr>
                <w:sz w:val="20"/>
                <w:szCs w:val="20"/>
              </w:rPr>
            </w:pPr>
            <w:r w:rsidRPr="000F7924">
              <w:rPr>
                <w:sz w:val="20"/>
                <w:szCs w:val="20"/>
              </w:rPr>
              <w:t>Eggplant</w:t>
            </w:r>
          </w:p>
        </w:tc>
        <w:tc>
          <w:tcPr>
            <w:tcW w:w="1925" w:type="dxa"/>
          </w:tcPr>
          <w:p w14:paraId="7A104DFB" w14:textId="77777777" w:rsidR="00A3722A" w:rsidRPr="000F7924" w:rsidRDefault="00A3722A" w:rsidP="00F72630">
            <w:pPr>
              <w:spacing w:before="0" w:after="0"/>
              <w:rPr>
                <w:sz w:val="20"/>
                <w:szCs w:val="20"/>
              </w:rPr>
            </w:pPr>
            <w:r w:rsidRPr="000F7924">
              <w:rPr>
                <w:sz w:val="20"/>
                <w:szCs w:val="20"/>
              </w:rPr>
              <w:t>85.7</w:t>
            </w:r>
          </w:p>
        </w:tc>
        <w:tc>
          <w:tcPr>
            <w:tcW w:w="1926" w:type="dxa"/>
          </w:tcPr>
          <w:p w14:paraId="5E8C7E08" w14:textId="77777777" w:rsidR="00A3722A" w:rsidRPr="000F7924" w:rsidRDefault="00A3722A" w:rsidP="00F72630">
            <w:pPr>
              <w:spacing w:before="0" w:after="0"/>
              <w:rPr>
                <w:sz w:val="20"/>
                <w:szCs w:val="20"/>
              </w:rPr>
            </w:pPr>
            <w:r w:rsidRPr="000F7924">
              <w:rPr>
                <w:sz w:val="20"/>
                <w:szCs w:val="20"/>
              </w:rPr>
              <w:t>-</w:t>
            </w:r>
          </w:p>
        </w:tc>
        <w:tc>
          <w:tcPr>
            <w:tcW w:w="1926" w:type="dxa"/>
          </w:tcPr>
          <w:p w14:paraId="4ECBEFD1" w14:textId="77777777" w:rsidR="00A3722A" w:rsidRPr="000F7924" w:rsidRDefault="00A3722A" w:rsidP="00F72630">
            <w:pPr>
              <w:spacing w:before="0" w:after="0"/>
              <w:rPr>
                <w:sz w:val="20"/>
                <w:szCs w:val="20"/>
              </w:rPr>
            </w:pPr>
            <w:r w:rsidRPr="000F7924">
              <w:rPr>
                <w:sz w:val="20"/>
                <w:szCs w:val="20"/>
              </w:rPr>
              <w:t>85.7</w:t>
            </w:r>
          </w:p>
        </w:tc>
        <w:tc>
          <w:tcPr>
            <w:tcW w:w="1926" w:type="dxa"/>
          </w:tcPr>
          <w:p w14:paraId="00BC08E2" w14:textId="77777777" w:rsidR="00A3722A" w:rsidRPr="000F7924" w:rsidRDefault="00A3722A" w:rsidP="00F72630">
            <w:pPr>
              <w:spacing w:before="0" w:after="0"/>
              <w:rPr>
                <w:sz w:val="20"/>
                <w:szCs w:val="20"/>
              </w:rPr>
            </w:pPr>
            <w:r w:rsidRPr="000F7924">
              <w:rPr>
                <w:sz w:val="20"/>
                <w:szCs w:val="20"/>
              </w:rPr>
              <w:t>35.1</w:t>
            </w:r>
          </w:p>
        </w:tc>
      </w:tr>
      <w:tr w:rsidR="00A3722A" w:rsidRPr="000F7924" w14:paraId="3E65374D" w14:textId="77777777" w:rsidTr="006130A9">
        <w:trPr>
          <w:jc w:val="center"/>
        </w:trPr>
        <w:tc>
          <w:tcPr>
            <w:tcW w:w="1925" w:type="dxa"/>
          </w:tcPr>
          <w:p w14:paraId="43E42001" w14:textId="77777777" w:rsidR="00A3722A" w:rsidRPr="000F7924" w:rsidRDefault="00A3722A" w:rsidP="00F72630">
            <w:pPr>
              <w:spacing w:before="0" w:after="0"/>
              <w:rPr>
                <w:sz w:val="20"/>
                <w:szCs w:val="20"/>
              </w:rPr>
            </w:pPr>
            <w:r w:rsidRPr="000F7924">
              <w:rPr>
                <w:sz w:val="20"/>
                <w:szCs w:val="20"/>
              </w:rPr>
              <w:t>Red cabbage</w:t>
            </w:r>
          </w:p>
        </w:tc>
        <w:tc>
          <w:tcPr>
            <w:tcW w:w="1925" w:type="dxa"/>
          </w:tcPr>
          <w:p w14:paraId="21ACAC45" w14:textId="77777777" w:rsidR="00A3722A" w:rsidRPr="000F7924" w:rsidRDefault="00A3722A" w:rsidP="00F72630">
            <w:pPr>
              <w:spacing w:before="0" w:after="0"/>
              <w:rPr>
                <w:sz w:val="20"/>
                <w:szCs w:val="20"/>
              </w:rPr>
            </w:pPr>
            <w:r w:rsidRPr="000F7924">
              <w:rPr>
                <w:sz w:val="20"/>
                <w:szCs w:val="20"/>
              </w:rPr>
              <w:t>-</w:t>
            </w:r>
          </w:p>
        </w:tc>
        <w:tc>
          <w:tcPr>
            <w:tcW w:w="1926" w:type="dxa"/>
          </w:tcPr>
          <w:p w14:paraId="785987BD" w14:textId="77777777" w:rsidR="00A3722A" w:rsidRPr="000F7924" w:rsidRDefault="00A3722A" w:rsidP="00F72630">
            <w:pPr>
              <w:spacing w:before="0" w:after="0"/>
              <w:rPr>
                <w:sz w:val="20"/>
                <w:szCs w:val="20"/>
              </w:rPr>
            </w:pPr>
            <w:r w:rsidRPr="000F7924">
              <w:rPr>
                <w:sz w:val="20"/>
                <w:szCs w:val="20"/>
              </w:rPr>
              <w:t>-</w:t>
            </w:r>
          </w:p>
        </w:tc>
        <w:tc>
          <w:tcPr>
            <w:tcW w:w="1926" w:type="dxa"/>
          </w:tcPr>
          <w:p w14:paraId="1DB9521A" w14:textId="77777777" w:rsidR="00A3722A" w:rsidRPr="000F7924" w:rsidRDefault="00A3722A" w:rsidP="00F72630">
            <w:pPr>
              <w:spacing w:before="0" w:after="0"/>
              <w:rPr>
                <w:sz w:val="20"/>
                <w:szCs w:val="20"/>
              </w:rPr>
            </w:pPr>
            <w:r w:rsidRPr="000F7924">
              <w:rPr>
                <w:sz w:val="20"/>
                <w:szCs w:val="20"/>
              </w:rPr>
              <w:t>322</w:t>
            </w:r>
          </w:p>
        </w:tc>
        <w:tc>
          <w:tcPr>
            <w:tcW w:w="1926" w:type="dxa"/>
          </w:tcPr>
          <w:p w14:paraId="698F6D69" w14:textId="77777777" w:rsidR="00A3722A" w:rsidRPr="000F7924" w:rsidRDefault="00A3722A" w:rsidP="00F72630">
            <w:pPr>
              <w:spacing w:before="0" w:after="0"/>
              <w:rPr>
                <w:sz w:val="20"/>
                <w:szCs w:val="20"/>
              </w:rPr>
            </w:pPr>
            <w:r w:rsidRPr="000F7924">
              <w:rPr>
                <w:sz w:val="20"/>
                <w:szCs w:val="20"/>
              </w:rPr>
              <w:t>113</w:t>
            </w:r>
          </w:p>
        </w:tc>
      </w:tr>
      <w:tr w:rsidR="00A3722A" w:rsidRPr="000F7924" w14:paraId="10CCB001" w14:textId="77777777" w:rsidTr="006130A9">
        <w:trPr>
          <w:jc w:val="center"/>
        </w:trPr>
        <w:tc>
          <w:tcPr>
            <w:tcW w:w="1925" w:type="dxa"/>
          </w:tcPr>
          <w:p w14:paraId="4C075CDD" w14:textId="77777777" w:rsidR="00A3722A" w:rsidRPr="000F7924" w:rsidRDefault="00A3722A" w:rsidP="00F72630">
            <w:pPr>
              <w:spacing w:before="0" w:after="0"/>
              <w:rPr>
                <w:sz w:val="20"/>
                <w:szCs w:val="20"/>
              </w:rPr>
            </w:pPr>
            <w:r w:rsidRPr="000F7924">
              <w:rPr>
                <w:sz w:val="20"/>
                <w:szCs w:val="20"/>
              </w:rPr>
              <w:t>Red onion</w:t>
            </w:r>
          </w:p>
        </w:tc>
        <w:tc>
          <w:tcPr>
            <w:tcW w:w="1925" w:type="dxa"/>
          </w:tcPr>
          <w:p w14:paraId="51826699" w14:textId="77777777" w:rsidR="00A3722A" w:rsidRPr="000F7924" w:rsidRDefault="00A3722A" w:rsidP="00F72630">
            <w:pPr>
              <w:spacing w:before="0" w:after="0"/>
              <w:rPr>
                <w:sz w:val="20"/>
                <w:szCs w:val="20"/>
              </w:rPr>
            </w:pPr>
            <w:r w:rsidRPr="000F7924">
              <w:rPr>
                <w:sz w:val="20"/>
                <w:szCs w:val="20"/>
              </w:rPr>
              <w:t>-</w:t>
            </w:r>
          </w:p>
        </w:tc>
        <w:tc>
          <w:tcPr>
            <w:tcW w:w="1926" w:type="dxa"/>
          </w:tcPr>
          <w:p w14:paraId="12A6CD08" w14:textId="77777777" w:rsidR="00A3722A" w:rsidRPr="000F7924" w:rsidRDefault="00A3722A" w:rsidP="00F72630">
            <w:pPr>
              <w:spacing w:before="0" w:after="0"/>
              <w:rPr>
                <w:sz w:val="20"/>
                <w:szCs w:val="20"/>
              </w:rPr>
            </w:pPr>
            <w:r w:rsidRPr="000F7924">
              <w:rPr>
                <w:sz w:val="20"/>
                <w:szCs w:val="20"/>
              </w:rPr>
              <w:t>-</w:t>
            </w:r>
          </w:p>
        </w:tc>
        <w:tc>
          <w:tcPr>
            <w:tcW w:w="1926" w:type="dxa"/>
          </w:tcPr>
          <w:p w14:paraId="24147065" w14:textId="77777777" w:rsidR="00A3722A" w:rsidRPr="000F7924" w:rsidRDefault="00A3722A" w:rsidP="00F72630">
            <w:pPr>
              <w:spacing w:before="0" w:after="0"/>
              <w:rPr>
                <w:sz w:val="20"/>
                <w:szCs w:val="20"/>
              </w:rPr>
            </w:pPr>
            <w:r w:rsidRPr="000F7924">
              <w:rPr>
                <w:sz w:val="20"/>
                <w:szCs w:val="20"/>
              </w:rPr>
              <w:t>48.5</w:t>
            </w:r>
          </w:p>
        </w:tc>
        <w:tc>
          <w:tcPr>
            <w:tcW w:w="1926" w:type="dxa"/>
          </w:tcPr>
          <w:p w14:paraId="3F2886EB" w14:textId="77777777" w:rsidR="00A3722A" w:rsidRPr="000F7924" w:rsidRDefault="00A3722A" w:rsidP="00F72630">
            <w:pPr>
              <w:spacing w:before="0" w:after="0"/>
              <w:rPr>
                <w:sz w:val="20"/>
                <w:szCs w:val="20"/>
              </w:rPr>
            </w:pPr>
            <w:r w:rsidRPr="000F7924">
              <w:rPr>
                <w:sz w:val="20"/>
                <w:szCs w:val="20"/>
              </w:rPr>
              <w:t>38.8</w:t>
            </w:r>
          </w:p>
        </w:tc>
      </w:tr>
      <w:tr w:rsidR="00A3722A" w:rsidRPr="000F7924" w14:paraId="5F0D9F0E" w14:textId="77777777" w:rsidTr="006130A9">
        <w:trPr>
          <w:jc w:val="center"/>
        </w:trPr>
        <w:tc>
          <w:tcPr>
            <w:tcW w:w="1925" w:type="dxa"/>
          </w:tcPr>
          <w:p w14:paraId="1788C68C" w14:textId="77777777" w:rsidR="00A3722A" w:rsidRPr="000F7924" w:rsidRDefault="00A3722A" w:rsidP="00F72630">
            <w:pPr>
              <w:spacing w:before="0" w:after="0"/>
              <w:rPr>
                <w:sz w:val="20"/>
                <w:szCs w:val="20"/>
              </w:rPr>
            </w:pPr>
            <w:r w:rsidRPr="000F7924">
              <w:rPr>
                <w:sz w:val="20"/>
                <w:szCs w:val="20"/>
              </w:rPr>
              <w:t>Red radish</w:t>
            </w:r>
          </w:p>
        </w:tc>
        <w:tc>
          <w:tcPr>
            <w:tcW w:w="1925" w:type="dxa"/>
          </w:tcPr>
          <w:p w14:paraId="75359477" w14:textId="77777777" w:rsidR="00A3722A" w:rsidRPr="000F7924" w:rsidRDefault="00A3722A" w:rsidP="00F72630">
            <w:pPr>
              <w:spacing w:before="0" w:after="0"/>
              <w:rPr>
                <w:sz w:val="20"/>
                <w:szCs w:val="20"/>
              </w:rPr>
            </w:pPr>
            <w:r w:rsidRPr="000F7924">
              <w:rPr>
                <w:sz w:val="20"/>
                <w:szCs w:val="20"/>
              </w:rPr>
              <w:t>-</w:t>
            </w:r>
          </w:p>
        </w:tc>
        <w:tc>
          <w:tcPr>
            <w:tcW w:w="1926" w:type="dxa"/>
          </w:tcPr>
          <w:p w14:paraId="238D8E7F" w14:textId="77777777" w:rsidR="00A3722A" w:rsidRPr="000F7924" w:rsidRDefault="00A3722A" w:rsidP="00F72630">
            <w:pPr>
              <w:spacing w:before="0" w:after="0"/>
              <w:rPr>
                <w:sz w:val="20"/>
                <w:szCs w:val="20"/>
              </w:rPr>
            </w:pPr>
            <w:r w:rsidRPr="000F7924">
              <w:rPr>
                <w:sz w:val="20"/>
                <w:szCs w:val="20"/>
              </w:rPr>
              <w:t>-</w:t>
            </w:r>
          </w:p>
        </w:tc>
        <w:tc>
          <w:tcPr>
            <w:tcW w:w="1926" w:type="dxa"/>
          </w:tcPr>
          <w:p w14:paraId="08A05BF5" w14:textId="77777777" w:rsidR="00A3722A" w:rsidRPr="000F7924" w:rsidRDefault="00A3722A" w:rsidP="00F72630">
            <w:pPr>
              <w:spacing w:before="0" w:after="0"/>
              <w:rPr>
                <w:sz w:val="20"/>
                <w:szCs w:val="20"/>
              </w:rPr>
            </w:pPr>
            <w:r w:rsidRPr="000F7924">
              <w:rPr>
                <w:sz w:val="20"/>
                <w:szCs w:val="20"/>
              </w:rPr>
              <w:t>100.1</w:t>
            </w:r>
          </w:p>
        </w:tc>
        <w:tc>
          <w:tcPr>
            <w:tcW w:w="1926" w:type="dxa"/>
          </w:tcPr>
          <w:p w14:paraId="0AF473DD" w14:textId="77777777" w:rsidR="00A3722A" w:rsidRPr="000F7924" w:rsidRDefault="00A3722A" w:rsidP="00F72630">
            <w:pPr>
              <w:spacing w:before="0" w:after="0"/>
              <w:rPr>
                <w:sz w:val="20"/>
                <w:szCs w:val="20"/>
              </w:rPr>
            </w:pPr>
            <w:r w:rsidRPr="000F7924">
              <w:rPr>
                <w:sz w:val="20"/>
                <w:szCs w:val="20"/>
              </w:rPr>
              <w:t>116</w:t>
            </w:r>
          </w:p>
        </w:tc>
      </w:tr>
    </w:tbl>
    <w:p w14:paraId="3A33DA71" w14:textId="27587D2D" w:rsidR="00F80DD5" w:rsidRPr="000F7924" w:rsidRDefault="00A3722A" w:rsidP="00B472DA">
      <w:pPr>
        <w:pStyle w:val="Tabledescription"/>
      </w:pPr>
      <w:r w:rsidRPr="000F7924">
        <w:t xml:space="preserve">Adapted from </w:t>
      </w:r>
      <w:hyperlink w:anchor="_ENREF_172" w:tooltip="Wu, 2006 #15" w:history="1">
        <w:r w:rsidR="00E5312E" w:rsidRPr="000F7924">
          <w:fldChar w:fldCharType="begin"/>
        </w:r>
        <w:r w:rsidR="00E5312E" w:rsidRPr="000F7924">
          <w:instrText xml:space="preserve"> ADDIN EN.CITE &lt;EndNote&gt;&lt;Cite AuthorYear="1"&gt;&lt;Author&gt;Wu&lt;/Author&gt;&lt;Year&gt;2006&lt;/Year&gt;&lt;RecNum&gt;15&lt;/RecNum&gt;&lt;DisplayText&gt;Wu et al. (2006)&lt;/DisplayText&gt;&lt;record&gt;&lt;rec-number&gt;15&lt;/rec-number&gt;&lt;foreign-keys&gt;&lt;key app="EN" db-id="wz9x5s2ahfd99oe05ddpfs5zp2rwvtfs9xr9" timestamp="1751244454"&gt;15&lt;/key&gt;&lt;/foreign-keys&gt;&lt;ref-type name="Journal Article"&gt;17&lt;/ref-type&gt;&lt;contributors&gt;&lt;authors&gt;&lt;author&gt;Wu, X.&lt;/author&gt;&lt;author&gt;Beecher, G. R.&lt;/author&gt;&lt;author&gt;Holden, J. M.&lt;/author&gt;&lt;author&gt;Haytowitz, D. B.&lt;/author&gt;&lt;author&gt;Gebhardt, S. E.&lt;/author&gt;&lt;author&gt;Prior, R. L.&lt;/author&gt;&lt;/authors&gt;&lt;/contributors&gt;&lt;auth-address&gt;USDA Arkansas Children&amp;apos;s Nutrition Center, 1120 Marshall Street, Little Rock, Arkansas 72202, USA.&lt;/auth-address&gt;&lt;titles&gt;&lt;title&gt;Concentrations of anthocyanins in common foods in the United States and estimation of normal consumption&lt;/title&gt;&lt;secondary-title&gt;J Agric Food Chem&lt;/secondary-title&gt;&lt;/titles&gt;&lt;periodical&gt;&lt;full-title&gt;J Agric Food Chem&lt;/full-title&gt;&lt;/periodical&gt;&lt;pages&gt;4069-75&lt;/pages&gt;&lt;volume&gt;54&lt;/volume&gt;&lt;number&gt;11&lt;/number&gt;&lt;edition&gt;2006/05/25&lt;/edition&gt;&lt;keywords&gt;&lt;keyword&gt;Anthocyanins/ administration &amp;amp; dosage/ analysis&lt;/keyword&gt;&lt;keyword&gt;Chromatography, High Pressure Liquid&lt;/keyword&gt;&lt;keyword&gt;Diet&lt;/keyword&gt;&lt;keyword&gt;Food Analysis&lt;/keyword&gt;&lt;keyword&gt;Fruit/chemistry&lt;/keyword&gt;&lt;keyword&gt;Humans&lt;/keyword&gt;&lt;keyword&gt;Mass Spectrometry&lt;/keyword&gt;&lt;keyword&gt;Nutrition Surveys&lt;/keyword&gt;&lt;keyword&gt;United States&lt;/keyword&gt;&lt;/keywords&gt;&lt;dates&gt;&lt;year&gt;2006&lt;/year&gt;&lt;pub-dates&gt;&lt;date&gt;May 31&lt;/date&gt;&lt;/pub-dates&gt;&lt;/dates&gt;&lt;isbn&gt;0021-8561 (Print)&amp;#xD;0021-8561 (Linking)&lt;/isbn&gt;&lt;accession-num&gt;16719536&lt;/accession-num&gt;&lt;urls&gt;&lt;/urls&gt;&lt;electronic-resource-num&gt;10.1021/jf060300l&lt;/electronic-resource-num&gt;&lt;remote-database-provider&gt;NLM&lt;/remote-database-provider&gt;&lt;language&gt;eng&lt;/language&gt;&lt;/record&gt;&lt;/Cite&gt;&lt;/EndNote&gt;</w:instrText>
        </w:r>
        <w:r w:rsidR="00E5312E" w:rsidRPr="000F7924">
          <w:fldChar w:fldCharType="separate"/>
        </w:r>
        <w:r w:rsidR="00E5312E" w:rsidRPr="000F7924">
          <w:rPr>
            <w:noProof/>
          </w:rPr>
          <w:t>Wu et al. (2006)</w:t>
        </w:r>
        <w:r w:rsidR="00E5312E" w:rsidRPr="000F7924">
          <w:fldChar w:fldCharType="end"/>
        </w:r>
      </w:hyperlink>
      <w:r w:rsidR="00D83CC3" w:rsidRPr="000F7924">
        <w:t>. Select</w:t>
      </w:r>
      <w:r w:rsidRPr="000F7924">
        <w:t xml:space="preserve"> fruits and vegetables with the highest anthocyanin concentrations in each category are shown. The main 6 anthocyanidins were measured, only individual values for delphinidin and petunidin are shown here. </w:t>
      </w:r>
      <w:r w:rsidR="006824BF" w:rsidRPr="000F7924">
        <w:rPr>
          <w:vertAlign w:val="superscript"/>
        </w:rPr>
        <w:t>a</w:t>
      </w:r>
      <w:r w:rsidR="006824BF" w:rsidRPr="000F7924">
        <w:t xml:space="preserve"> Serving size from the USDA National Nutrient Database for Standard Reference. </w:t>
      </w:r>
      <w:r w:rsidRPr="000F7924">
        <w:t>ACN = anthocyanins.</w:t>
      </w:r>
    </w:p>
    <w:p w14:paraId="0168244B" w14:textId="50F9347C" w:rsidR="002A6CBA" w:rsidRPr="000F7924" w:rsidRDefault="0078607C" w:rsidP="002A6CBA">
      <w:pPr>
        <w:pStyle w:val="RARMPparagraph"/>
      </w:pPr>
      <w:r w:rsidRPr="000F7924">
        <w:t xml:space="preserve">Oral bioavailability of anthocyanins is low, estimated to be 0.26-1.8% in animal studies </w:t>
      </w:r>
      <w:r w:rsidR="0057484D" w:rsidRPr="000F7924">
        <w:fldChar w:fldCharType="begin"/>
      </w:r>
      <w:r w:rsidR="004C515A" w:rsidRPr="000F7924">
        <w:instrText xml:space="preserve"> ADDIN EN.CITE &lt;EndNote&gt;&lt;Cite&gt;&lt;Author&gt;Fang&lt;/Author&gt;&lt;Year&gt;2014&lt;/Year&gt;&lt;RecNum&gt;154&lt;/RecNum&gt;&lt;Prefix&gt;reviewed in &lt;/Prefix&gt;&lt;DisplayText&gt;(reviewed in Fang, 2014)&lt;/DisplayText&gt;&lt;record&gt;&lt;rec-number&gt;154&lt;/rec-number&gt;&lt;foreign-keys&gt;&lt;key app="EN" db-id="wz9x5s2ahfd99oe05ddpfs5zp2rwvtfs9xr9" timestamp="1754291870"&gt;154&lt;/key&gt;&lt;/foreign-keys&gt;&lt;ref-type name="Journal Article"&gt;17&lt;/ref-type&gt;&lt;contributors&gt;&lt;authors&gt;&lt;author&gt;Fang, J.&lt;/author&gt;&lt;/authors&gt;&lt;/contributors&gt;&lt;auth-address&gt;College of Pharmacy and Nutrition, University of Saskatchewan , Saskatoon, Saskatchewan , Canada.&lt;/auth-address&gt;&lt;titles&gt;&lt;title&gt;Bioavailability of anthocyanins&lt;/title&gt;&lt;secondary-title&gt;Drug Metab Rev&lt;/secondary-title&gt;&lt;/titles&gt;&lt;periodical&gt;&lt;full-title&gt;Drug Metab Rev&lt;/full-title&gt;&lt;/periodical&gt;&lt;pages&gt;508-20&lt;/pages&gt;&lt;volume&gt;46&lt;/volume&gt;&lt;number&gt;4&lt;/number&gt;&lt;edition&gt;20141027&lt;/edition&gt;&lt;keywords&gt;&lt;keyword&gt;Animals&lt;/keyword&gt;&lt;keyword&gt;Anthocyanins/chemistry/metabolism/*pharmacokinetics&lt;/keyword&gt;&lt;keyword&gt;Biological Availability&lt;/keyword&gt;&lt;keyword&gt;Glucosides/metabolism/pharmacokinetics&lt;/keyword&gt;&lt;keyword&gt;Humans&lt;/keyword&gt;&lt;keyword&gt;Hydroxybenzoates/metabolism&lt;/keyword&gt;&lt;keyword&gt;Absorption&lt;/keyword&gt;&lt;keyword&gt;anthocyanin&lt;/keyword&gt;&lt;keyword&gt;bioavailability&lt;/keyword&gt;&lt;keyword&gt;cyanidin-3-glucoside&lt;/keyword&gt;&lt;keyword&gt;distribution&lt;/keyword&gt;&lt;keyword&gt;excretion&lt;/keyword&gt;&lt;keyword&gt;first-pass metabolism&lt;/keyword&gt;&lt;keyword&gt;metabolism&lt;/keyword&gt;&lt;/keywords&gt;&lt;dates&gt;&lt;year&gt;2014&lt;/year&gt;&lt;pub-dates&gt;&lt;date&gt;Nov&lt;/date&gt;&lt;/pub-dates&gt;&lt;/dates&gt;&lt;isbn&gt;1097-9883 (Electronic)&amp;#xD;0360-2532 (Linking)&lt;/isbn&gt;&lt;accession-num&gt;25347327&lt;/accession-num&gt;&lt;urls&gt;&lt;related-urls&gt;&lt;url&gt;https://www.ncbi.nlm.nih.gov/pubmed/25347327&lt;/url&gt;&lt;/related-urls&gt;&lt;/urls&gt;&lt;electronic-resource-num&gt;10.3109/03602532.2014.978080&lt;/electronic-resource-num&gt;&lt;remote-database-name&gt;Medline&lt;/remote-database-name&gt;&lt;remote-database-provider&gt;NLM&lt;/remote-database-provider&gt;&lt;/record&gt;&lt;/Cite&gt;&lt;/EndNote&gt;</w:instrText>
      </w:r>
      <w:r w:rsidR="0057484D" w:rsidRPr="000F7924">
        <w:fldChar w:fldCharType="separate"/>
      </w:r>
      <w:r w:rsidR="004C515A" w:rsidRPr="000F7924">
        <w:rPr>
          <w:noProof/>
        </w:rPr>
        <w:t>(</w:t>
      </w:r>
      <w:hyperlink w:anchor="_ENREF_36" w:tooltip="Fang, 2014 #154" w:history="1">
        <w:r w:rsidR="00E5312E" w:rsidRPr="000F7924">
          <w:rPr>
            <w:noProof/>
          </w:rPr>
          <w:t>reviewed in Fang, 2014</w:t>
        </w:r>
      </w:hyperlink>
      <w:r w:rsidR="004C515A" w:rsidRPr="000F7924">
        <w:rPr>
          <w:noProof/>
        </w:rPr>
        <w:t>)</w:t>
      </w:r>
      <w:r w:rsidR="0057484D" w:rsidRPr="000F7924">
        <w:fldChar w:fldCharType="end"/>
      </w:r>
      <w:r w:rsidRPr="000F7924">
        <w:t>.</w:t>
      </w:r>
    </w:p>
    <w:p w14:paraId="13FD0CDA" w14:textId="7DD2DF6A" w:rsidR="002A6CBA" w:rsidRPr="000F7924" w:rsidRDefault="002A6CBA" w:rsidP="002A6CBA">
      <w:pPr>
        <w:pStyle w:val="RARMPparagraph"/>
      </w:pPr>
      <w:r w:rsidRPr="000F7924">
        <w:t xml:space="preserve">Anthocyanins are not generally considered to be toxic, and are used as a dye and food colourant </w:t>
      </w:r>
      <w:r w:rsidR="0057484D" w:rsidRPr="000F7924">
        <w:fldChar w:fldCharType="begin"/>
      </w:r>
      <w:r w:rsidR="004C515A" w:rsidRPr="000F7924">
        <w:instrText xml:space="preserve"> ADDIN EN.CITE &lt;EndNote&gt;&lt;Cite&gt;&lt;Author&gt;Khoo&lt;/Author&gt;&lt;Year&gt;2017&lt;/Year&gt;&lt;RecNum&gt;153&lt;/RecNum&gt;&lt;Prefix&gt;reviewed in &lt;/Prefix&gt;&lt;DisplayText&gt;(reviewed in Khoo et al., 2017)&lt;/DisplayText&gt;&lt;record&gt;&lt;rec-number&gt;153&lt;/rec-number&gt;&lt;foreign-keys&gt;&lt;key app="EN" db-id="wz9x5s2ahfd99oe05ddpfs5zp2rwvtfs9xr9" timestamp="1754291787"&gt;153&lt;/key&gt;&lt;/foreign-keys&gt;&lt;ref-type name="Journal Article"&gt;17&lt;/ref-type&gt;&lt;contributors&gt;&lt;authors&gt;&lt;author&gt;Khoo, H. E.&lt;/author&gt;&lt;author&gt;Azlan, A.&lt;/author&gt;&lt;author&gt;Tang, S. T.&lt;/author&gt;&lt;author&gt;Lim, S. M.&lt;/author&gt;&lt;/authors&gt;&lt;/contributors&gt;&lt;auth-address&gt;Department of Nutrition and Dietetics, Faculty of Medicine and Health Sciences, Universiti Putra Malaysia, Selangor Darul Ehsan, Malaysia.&amp;#xD;Research Centre of Excellence for Nutrition and Non-communicable Diseases, Faculty of Medicine and Health Sciences, Universiti Putra Malaysia, Selangor Darul Ehsan, Malaysia.&amp;#xD;Nutritional Sciences Program, School of Healthcare Science, Faculty of Health Sciences, Universiti Kebangsaan Malaysia, Kuala Lumpur, Malaysia.&lt;/auth-address&gt;&lt;titles&gt;&lt;title&gt;Anthocyanidins and anthocyanins: colored pigments as food, pharmaceutical ingredients, and the potential health benefits&lt;/title&gt;&lt;secondary-title&gt;Food Nutr Res&lt;/secondary-title&gt;&lt;/titles&gt;&lt;periodical&gt;&lt;full-title&gt;Food Nutr Res&lt;/full-title&gt;&lt;/periodical&gt;&lt;pages&gt;1361779&lt;/pages&gt;&lt;volume&gt;61&lt;/volume&gt;&lt;number&gt;1&lt;/number&gt;&lt;edition&gt;20170813&lt;/edition&gt;&lt;keywords&gt;&lt;keyword&gt;Anthocyanin&lt;/keyword&gt;&lt;keyword&gt;colorant&lt;/keyword&gt;&lt;keyword&gt;disease&lt;/keyword&gt;&lt;keyword&gt;health benefit&lt;/keyword&gt;&lt;keyword&gt;pigment&lt;/keyword&gt;&lt;/keywords&gt;&lt;dates&gt;&lt;year&gt;2017&lt;/year&gt;&lt;/dates&gt;&lt;isbn&gt;1654-661X (Print)&amp;#xD;1654-661X (Electronic)&amp;#xD;1654-661X (Linking)&lt;/isbn&gt;&lt;accession-num&gt;28970777&lt;/accession-num&gt;&lt;urls&gt;&lt;related-urls&gt;&lt;url&gt;https://www.ncbi.nlm.nih.gov/pubmed/28970777&lt;/url&gt;&lt;/related-urls&gt;&lt;/urls&gt;&lt;custom2&gt;PMC5613902&lt;/custom2&gt;&lt;electronic-resource-num&gt;10.1080/16546628.2017.1361779&lt;/electronic-resource-num&gt;&lt;remote-database-name&gt;PubMed-not-MEDLINE&lt;/remote-database-name&gt;&lt;remote-database-provider&gt;NLM&lt;/remote-database-provider&gt;&lt;/record&gt;&lt;/Cite&gt;&lt;/EndNote&gt;</w:instrText>
      </w:r>
      <w:r w:rsidR="0057484D" w:rsidRPr="000F7924">
        <w:fldChar w:fldCharType="separate"/>
      </w:r>
      <w:r w:rsidR="004C515A" w:rsidRPr="000F7924">
        <w:rPr>
          <w:noProof/>
        </w:rPr>
        <w:t>(</w:t>
      </w:r>
      <w:hyperlink w:anchor="_ENREF_67" w:tooltip="Khoo, 2017 #153" w:history="1">
        <w:r w:rsidR="00E5312E" w:rsidRPr="000F7924">
          <w:rPr>
            <w:noProof/>
          </w:rPr>
          <w:t>reviewed in Khoo et al., 2017</w:t>
        </w:r>
      </w:hyperlink>
      <w:r w:rsidR="004C515A" w:rsidRPr="000F7924">
        <w:rPr>
          <w:noProof/>
        </w:rPr>
        <w:t>)</w:t>
      </w:r>
      <w:r w:rsidR="0057484D" w:rsidRPr="000F7924">
        <w:fldChar w:fldCharType="end"/>
      </w:r>
      <w:r w:rsidRPr="000F7924">
        <w:t>.</w:t>
      </w:r>
    </w:p>
    <w:p w14:paraId="47BCDAAA" w14:textId="60615844" w:rsidR="009F0C45" w:rsidRPr="000F7924" w:rsidRDefault="008D6E23" w:rsidP="00A908F2">
      <w:pPr>
        <w:pStyle w:val="RARMPparagraph"/>
      </w:pPr>
      <w:r w:rsidRPr="000F7924">
        <w:t xml:space="preserve">Anthocyanins are not generally considered to be allergenic, however there are </w:t>
      </w:r>
      <w:r w:rsidR="00AA2DDD" w:rsidRPr="000F7924">
        <w:t xml:space="preserve">some limited reports of hypersensitivity reactions and allergies </w:t>
      </w:r>
      <w:r w:rsidR="00A848E8" w:rsidRPr="000F7924">
        <w:t xml:space="preserve">when </w:t>
      </w:r>
      <w:r w:rsidR="00CB1F04" w:rsidRPr="000F7924">
        <w:t xml:space="preserve">people are exposed </w:t>
      </w:r>
      <w:r w:rsidR="005B449D" w:rsidRPr="000F7924">
        <w:t xml:space="preserve">dermally </w:t>
      </w:r>
      <w:r w:rsidR="00CB1F04" w:rsidRPr="000F7924">
        <w:t xml:space="preserve">to concentrated </w:t>
      </w:r>
      <w:r w:rsidR="00A848E8" w:rsidRPr="000F7924">
        <w:t>anthocyanins</w:t>
      </w:r>
      <w:r w:rsidR="00C5328E">
        <w:t xml:space="preserve"> </w:t>
      </w:r>
      <w:r w:rsidR="000F5C9E" w:rsidRPr="000F7924">
        <w:fldChar w:fldCharType="begin"/>
      </w:r>
      <w:r w:rsidR="000F5C9E" w:rsidRPr="000F7924">
        <w:instrText xml:space="preserve"> ADDIN EN.CITE &lt;EndNote&gt;&lt;Cite&gt;&lt;Author&gt;Lis&lt;/Author&gt;&lt;Year&gt;2023&lt;/Year&gt;&lt;RecNum&gt;74&lt;/RecNum&gt;&lt;Prefix&gt;reviewed in &lt;/Prefix&gt;&lt;DisplayText&gt;(reviewed in Lis and Bartuzi, 2023)&lt;/DisplayText&gt;&lt;record&gt;&lt;rec-number&gt;74&lt;/rec-number&gt;&lt;foreign-keys&gt;&lt;key app="EN" db-id="wz9x5s2ahfd99oe05ddpfs5zp2rwvtfs9xr9" timestamp="1752649808"&gt;74&lt;/key&gt;&lt;/foreign-keys&gt;&lt;ref-type name="Journal Article"&gt;17&lt;/ref-type&gt;&lt;contributors&gt;&lt;authors&gt;&lt;author&gt;Lis, Kinga&lt;/author&gt;&lt;author&gt;Bartuzi, Zbigniew&lt;/author&gt;&lt;/authors&gt;&lt;/contributors&gt;&lt;titles&gt;&lt;title&gt;Plant Food Dyes with Antioxidant Properties and Allergies—Friend or Enemy?&lt;/title&gt;&lt;secondary-title&gt;Antioxidants&lt;/secondary-title&gt;&lt;/titles&gt;&lt;periodical&gt;&lt;full-title&gt;Antioxidants&lt;/full-title&gt;&lt;/periodical&gt;&lt;volume&gt;12&lt;/volume&gt;&lt;number&gt;7&lt;/number&gt;&lt;section&gt;1357&lt;/section&gt;&lt;dates&gt;&lt;year&gt;2023&lt;/year&gt;&lt;/dates&gt;&lt;isbn&gt;2076-3921&lt;/isbn&gt;&lt;urls&gt;&lt;/urls&gt;&lt;electronic-resource-num&gt;10.3390/antiox12071357&lt;/electronic-resource-num&gt;&lt;/record&gt;&lt;/Cite&gt;&lt;/EndNote&gt;</w:instrText>
      </w:r>
      <w:r w:rsidR="000F5C9E" w:rsidRPr="000F7924">
        <w:fldChar w:fldCharType="separate"/>
      </w:r>
      <w:r w:rsidR="000F5C9E" w:rsidRPr="000F7924">
        <w:rPr>
          <w:noProof/>
        </w:rPr>
        <w:t>(</w:t>
      </w:r>
      <w:hyperlink w:anchor="_ENREF_81" w:tooltip="Lis, 2023 #74" w:history="1">
        <w:r w:rsidR="00E5312E" w:rsidRPr="000F7924">
          <w:rPr>
            <w:noProof/>
          </w:rPr>
          <w:t>reviewed in Lis and Bartuzi, 2023</w:t>
        </w:r>
      </w:hyperlink>
      <w:r w:rsidR="000F5C9E" w:rsidRPr="000F7924">
        <w:rPr>
          <w:noProof/>
        </w:rPr>
        <w:t>)</w:t>
      </w:r>
      <w:r w:rsidR="000F5C9E" w:rsidRPr="000F7924">
        <w:fldChar w:fldCharType="end"/>
      </w:r>
      <w:r w:rsidR="00BD7958" w:rsidRPr="000F7924">
        <w:t>.</w:t>
      </w:r>
      <w:r w:rsidR="008F5D1B" w:rsidRPr="000F7924">
        <w:t xml:space="preserve"> For example, when nasunin from eggplant extract was used at over 5% concentration in a </w:t>
      </w:r>
      <w:r w:rsidR="005B449D" w:rsidRPr="000F7924">
        <w:t xml:space="preserve">skin </w:t>
      </w:r>
      <w:r w:rsidR="008F5D1B" w:rsidRPr="000F7924">
        <w:t>patch test, 12% of participants experience</w:t>
      </w:r>
      <w:r w:rsidR="002A6CBA" w:rsidRPr="000F7924">
        <w:t>d</w:t>
      </w:r>
      <w:r w:rsidR="008F5D1B" w:rsidRPr="000F7924">
        <w:t xml:space="preserve"> a moderate skin reaction and 3% experienced an allergic reaction. However</w:t>
      </w:r>
      <w:r w:rsidR="00F31368" w:rsidRPr="000F7924">
        <w:t>, the concentration</w:t>
      </w:r>
      <w:r w:rsidR="008F5D1B" w:rsidRPr="000F7924">
        <w:t xml:space="preserve"> of this pigment does not normally exceed 1% </w:t>
      </w:r>
      <w:r w:rsidR="00F31368" w:rsidRPr="000F7924">
        <w:t>as a dye in foods and cosmetics</w:t>
      </w:r>
      <w:r w:rsidR="005B449D" w:rsidRPr="000F7924">
        <w:t xml:space="preserve"> </w:t>
      </w:r>
      <w:r w:rsidR="003815EA" w:rsidRPr="000F7924">
        <w:fldChar w:fldCharType="begin"/>
      </w:r>
      <w:r w:rsidR="003815EA" w:rsidRPr="000F7924">
        <w:instrText xml:space="preserve"> ADDIN EN.CITE &lt;EndNote&gt;&lt;Cite&gt;&lt;Author&gt;Gallo&lt;/Author&gt;&lt;Year&gt;2014&lt;/Year&gt;&lt;RecNum&gt;177&lt;/RecNum&gt;&lt;DisplayText&gt;(Gallo et al., 2014)&lt;/DisplayText&gt;&lt;record&gt;&lt;rec-number&gt;177&lt;/rec-number&gt;&lt;foreign-keys&gt;&lt;key app="EN" db-id="wz9x5s2ahfd99oe05ddpfs5zp2rwvtfs9xr9" timestamp="1754525289"&gt;177&lt;/key&gt;&lt;/foreign-keys&gt;&lt;ref-type name="Generic"&gt;13&lt;/ref-type&gt;&lt;contributors&gt;&lt;authors&gt;&lt;author&gt;Gallo, M.&lt;/author&gt;&lt;author&gt;Naviglio, D.&lt;/author&gt;&lt;author&gt;Ferrara, L.&lt;/author&gt;&lt;/authors&gt;&lt;/contributors&gt;&lt;titles&gt;&lt;title&gt;Nasunin, an antioxidant anthocyanin from eggplant peels, as natural dye to avoid food allergies and intolerances&lt;/title&gt;&lt;/titles&gt;&lt;volume&gt;10(9):1-11&lt;/volume&gt;&lt;keywords&gt;&lt;keyword&gt;ANTIOXIDANTS&lt;/keyword&gt;&lt;keyword&gt;EGGPLANT&lt;/keyword&gt;&lt;keyword&gt;DYES&lt;/keyword&gt;&lt;keyword&gt;FOODS&lt;/keyword&gt;&lt;keyword&gt;PRODUCTS&lt;/keyword&gt;&lt;keyword&gt;ECONOMICS&lt;/keyword&gt;&lt;keyword&gt;HEALTH&lt;/keyword&gt;&lt;keyword&gt;EXTRACTS&lt;/keyword&gt;&lt;/keywords&gt;&lt;dates&gt;&lt;year&gt;2014&lt;/year&gt;&lt;pub-dates&gt;&lt;date&gt;2014&lt;/date&gt;&lt;/pub-dates&gt;&lt;/dates&gt;&lt;call-num&gt;E08819&lt;/call-num&gt;&lt;urls&gt;&lt;/urls&gt;&lt;language&gt;eng&lt;/language&gt;&lt;/record&gt;&lt;/Cite&gt;&lt;/EndNote&gt;</w:instrText>
      </w:r>
      <w:r w:rsidR="003815EA" w:rsidRPr="000F7924">
        <w:fldChar w:fldCharType="separate"/>
      </w:r>
      <w:r w:rsidR="003815EA" w:rsidRPr="000F7924">
        <w:rPr>
          <w:noProof/>
        </w:rPr>
        <w:t>(</w:t>
      </w:r>
      <w:hyperlink w:anchor="_ENREF_43" w:tooltip="Gallo, 2014 #177" w:history="1">
        <w:r w:rsidR="00E5312E" w:rsidRPr="000F7924">
          <w:rPr>
            <w:noProof/>
          </w:rPr>
          <w:t>Gallo et al., 2014</w:t>
        </w:r>
      </w:hyperlink>
      <w:r w:rsidR="003815EA" w:rsidRPr="000F7924">
        <w:rPr>
          <w:noProof/>
        </w:rPr>
        <w:t>)</w:t>
      </w:r>
      <w:r w:rsidR="003815EA" w:rsidRPr="000F7924">
        <w:fldChar w:fldCharType="end"/>
      </w:r>
      <w:r w:rsidR="00F31368" w:rsidRPr="000F7924">
        <w:t>.</w:t>
      </w:r>
    </w:p>
    <w:p w14:paraId="4C5DD1E3" w14:textId="46D6D04F" w:rsidR="00AF4CF6" w:rsidRPr="000F7924" w:rsidRDefault="005E378A" w:rsidP="005E378A">
      <w:pPr>
        <w:pStyle w:val="Sectionheading2"/>
      </w:pPr>
      <w:bookmarkStart w:id="74" w:name="_Toc219110437"/>
      <w:r w:rsidRPr="000F7924">
        <w:lastRenderedPageBreak/>
        <w:t>Characterisation of the GMO</w:t>
      </w:r>
      <w:bookmarkEnd w:id="72"/>
      <w:bookmarkEnd w:id="74"/>
    </w:p>
    <w:p w14:paraId="5CA18672" w14:textId="498FC11D" w:rsidR="00786829" w:rsidRDefault="009016D5" w:rsidP="002562D6">
      <w:pPr>
        <w:pStyle w:val="Sectionheading3"/>
      </w:pPr>
      <w:bookmarkStart w:id="75" w:name="_Ref206155624"/>
      <w:r w:rsidRPr="000F7924">
        <w:t>Breeding background of the GMO</w:t>
      </w:r>
      <w:bookmarkEnd w:id="75"/>
    </w:p>
    <w:p w14:paraId="27A07416" w14:textId="6856FAAE" w:rsidR="00E130AC" w:rsidRPr="000F7924" w:rsidRDefault="009C031B" w:rsidP="009C031B">
      <w:pPr>
        <w:pStyle w:val="RARMPparagraph"/>
        <w:rPr>
          <w:noProof/>
        </w:rPr>
      </w:pPr>
      <w:r w:rsidRPr="009C031B">
        <w:t xml:space="preserve">Four primary transformants (C, N, Y, Z) were generated via </w:t>
      </w:r>
      <w:r w:rsidRPr="00454A34">
        <w:t>Agrobacterium</w:t>
      </w:r>
      <w:r w:rsidRPr="009C031B">
        <w:t>-mediated transformation of MicroTom tissue (</w:t>
      </w:r>
      <w:r>
        <w:rPr>
          <w:rFonts w:eastAsiaTheme="minorEastAsia" w:cstheme="minorHAnsi"/>
          <w:b/>
          <w:color w:val="000000"/>
          <w:szCs w:val="20"/>
          <w:lang w:eastAsia="en-AU"/>
        </w:rPr>
        <w:fldChar w:fldCharType="begin"/>
      </w:r>
      <w:r>
        <w:instrText xml:space="preserve"> REF _Ref206582370 \h </w:instrText>
      </w:r>
      <w:r>
        <w:rPr>
          <w:rFonts w:eastAsiaTheme="minorEastAsia" w:cstheme="minorHAnsi"/>
          <w:b/>
          <w:color w:val="000000"/>
          <w:szCs w:val="20"/>
          <w:lang w:eastAsia="en-AU"/>
        </w:rPr>
      </w:r>
      <w:r>
        <w:rPr>
          <w:rFonts w:eastAsiaTheme="minorEastAsia" w:cstheme="minorHAnsi"/>
          <w:b/>
          <w:color w:val="000000"/>
          <w:szCs w:val="20"/>
          <w:lang w:eastAsia="en-AU"/>
        </w:rPr>
        <w:fldChar w:fldCharType="separate"/>
      </w:r>
      <w:r w:rsidRPr="000F7924">
        <w:t xml:space="preserve">Figure </w:t>
      </w:r>
      <w:r>
        <w:rPr>
          <w:noProof/>
        </w:rPr>
        <w:t>8</w:t>
      </w:r>
      <w:r>
        <w:rPr>
          <w:rFonts w:eastAsiaTheme="minorEastAsia" w:cstheme="minorHAnsi"/>
          <w:b/>
          <w:color w:val="000000"/>
          <w:szCs w:val="20"/>
          <w:lang w:eastAsia="en-AU"/>
        </w:rPr>
        <w:fldChar w:fldCharType="end"/>
      </w:r>
      <w:r w:rsidRPr="000F7924">
        <w:t>)</w:t>
      </w:r>
      <w:r w:rsidR="00F00F42" w:rsidRPr="000F7924">
        <w:t xml:space="preserve">. </w:t>
      </w:r>
      <w:r w:rsidR="00747A90" w:rsidRPr="000F7924">
        <w:t xml:space="preserve">The N </w:t>
      </w:r>
      <w:r w:rsidR="000A259F" w:rsidRPr="000F7924">
        <w:t>transformant</w:t>
      </w:r>
      <w:r w:rsidR="00747A90" w:rsidRPr="000F7924">
        <w:t xml:space="preserve"> was </w:t>
      </w:r>
      <w:r w:rsidR="00B4094B" w:rsidRPr="000F7924">
        <w:t>selected for further development</w:t>
      </w:r>
      <w:r w:rsidR="004E6898" w:rsidRPr="000F7924">
        <w:t xml:space="preserve"> due to having the highest anthocyanin production in the fruit </w:t>
      </w:r>
      <w:r w:rsidR="00814600"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814600" w:rsidRPr="000F7924">
        <w:instrText xml:space="preserve"> ADDIN EN.CITE </w:instrText>
      </w:r>
      <w:r w:rsidR="00814600"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814600" w:rsidRPr="000F7924">
        <w:instrText xml:space="preserve"> ADDIN EN.CITE.DATA </w:instrText>
      </w:r>
      <w:r w:rsidR="00814600" w:rsidRPr="000F7924">
        <w:fldChar w:fldCharType="end"/>
      </w:r>
      <w:r w:rsidR="00814600" w:rsidRPr="000F7924">
        <w:fldChar w:fldCharType="separate"/>
      </w:r>
      <w:r w:rsidR="00814600" w:rsidRPr="000F7924">
        <w:rPr>
          <w:noProof/>
        </w:rPr>
        <w:t>(</w:t>
      </w:r>
      <w:hyperlink w:anchor="_ENREF_21" w:tooltip="Butelli, 2008 #12" w:history="1">
        <w:r w:rsidR="00E5312E" w:rsidRPr="000F7924">
          <w:rPr>
            <w:noProof/>
          </w:rPr>
          <w:t>Butelli et al., 2008</w:t>
        </w:r>
      </w:hyperlink>
      <w:r w:rsidR="00814600" w:rsidRPr="000F7924">
        <w:rPr>
          <w:noProof/>
        </w:rPr>
        <w:t>)</w:t>
      </w:r>
      <w:r w:rsidR="00814600" w:rsidRPr="000F7924">
        <w:fldChar w:fldCharType="end"/>
      </w:r>
      <w:r w:rsidR="00D0064C" w:rsidRPr="000F7924">
        <w:t xml:space="preserve">. </w:t>
      </w:r>
      <w:r w:rsidR="003631E5" w:rsidRPr="000F7924">
        <w:t>This transformant was self</w:t>
      </w:r>
      <w:r w:rsidR="00F01A24" w:rsidRPr="000F7924">
        <w:t>-</w:t>
      </w:r>
      <w:r w:rsidR="003631E5" w:rsidRPr="000F7924">
        <w:t>pollinated for 6</w:t>
      </w:r>
      <w:r w:rsidR="00F01A24" w:rsidRPr="000F7924">
        <w:t> </w:t>
      </w:r>
      <w:r w:rsidR="003631E5" w:rsidRPr="000F7924">
        <w:t xml:space="preserve">generations (T6) to create the “Del/Ros1-N in MicroTom” </w:t>
      </w:r>
      <w:r w:rsidR="004E4AE6">
        <w:t>variety</w:t>
      </w:r>
      <w:r w:rsidR="003631E5" w:rsidRPr="000F7924">
        <w:t xml:space="preserve">. </w:t>
      </w:r>
      <w:r w:rsidR="00D0064C" w:rsidRPr="000F7924">
        <w:t xml:space="preserve">One individual plant in the T1 generation of the </w:t>
      </w:r>
      <w:r w:rsidR="00616A43">
        <w:t xml:space="preserve">MicroTom </w:t>
      </w:r>
      <w:r w:rsidR="004E4AE6">
        <w:t>variety</w:t>
      </w:r>
      <w:r w:rsidR="00616A43">
        <w:t xml:space="preserve"> </w:t>
      </w:r>
      <w:r w:rsidR="00D0064C" w:rsidRPr="000F7924">
        <w:t xml:space="preserve">was crossed to MoneyMaker (an indeterminate variety with medium sized fruit) to generate a purple fruited F1 population. One of the F1 plants was </w:t>
      </w:r>
      <w:r w:rsidR="00D6713A" w:rsidRPr="000F7924">
        <w:t>self</w:t>
      </w:r>
      <w:r w:rsidR="00F01A24" w:rsidRPr="000F7924">
        <w:t>-</w:t>
      </w:r>
      <w:r w:rsidR="00D6713A" w:rsidRPr="000F7924">
        <w:t>pollinated</w:t>
      </w:r>
      <w:r w:rsidR="00D0064C" w:rsidRPr="000F7924">
        <w:t xml:space="preserve"> and then a F2 plant </w:t>
      </w:r>
      <w:r w:rsidR="00D6713A" w:rsidRPr="000F7924">
        <w:t xml:space="preserve">with dark purple fruit </w:t>
      </w:r>
      <w:r w:rsidR="00D0064C" w:rsidRPr="000F7924">
        <w:t xml:space="preserve">was </w:t>
      </w:r>
      <w:r w:rsidR="00D6713A" w:rsidRPr="000F7924">
        <w:t>self</w:t>
      </w:r>
      <w:r w:rsidR="00F01A24" w:rsidRPr="000F7924">
        <w:t>-</w:t>
      </w:r>
      <w:r w:rsidR="00D6713A" w:rsidRPr="000F7924">
        <w:t>pollinated</w:t>
      </w:r>
      <w:r w:rsidR="00D0064C" w:rsidRPr="000F7924">
        <w:t xml:space="preserve"> through 8 generations propagated by single seed descent to develop the </w:t>
      </w:r>
      <w:r w:rsidR="004E4AE6">
        <w:t>variety</w:t>
      </w:r>
      <w:r w:rsidR="00D0064C" w:rsidRPr="000F7924">
        <w:t xml:space="preserve"> “Del/Ros1-N in MoneyMaker”.</w:t>
      </w:r>
    </w:p>
    <w:p w14:paraId="18E6252B" w14:textId="3D68D4E0" w:rsidR="00135022" w:rsidRDefault="00BC38E3" w:rsidP="00285D2A">
      <w:pPr>
        <w:pStyle w:val="Figuretitle"/>
        <w:jc w:val="center"/>
        <w:rPr>
          <w:noProof/>
        </w:rPr>
      </w:pPr>
      <w:bookmarkStart w:id="76" w:name="_Ref203505135"/>
      <w:r>
        <w:rPr>
          <w:noProof/>
        </w:rPr>
        <w:drawing>
          <wp:inline distT="0" distB="0" distL="0" distR="0" wp14:anchorId="47F71A6A" wp14:editId="1037F48D">
            <wp:extent cx="5870725" cy="5734946"/>
            <wp:effectExtent l="0" t="0" r="0" b="0"/>
            <wp:docPr id="1154887847" name="Picture 1" descr="Figure showing how the different breeding varieties of the GMO were created. The varieties are Del/Ros1-N in MicroTom, Del/Ros1-N in MoneyMaker, Del/Ros1-N in MoneyMaker x Goldkr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887847" name="Picture 1" descr="Figure showing how the different breeding varieties of the GMO were created. The varieties are Del/Ros1-N in MicroTom, Del/Ros1-N in MoneyMaker, Del/Ros1-N in MoneyMaker x Goldkron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77981" cy="5742034"/>
                    </a:xfrm>
                    <a:prstGeom prst="rect">
                      <a:avLst/>
                    </a:prstGeom>
                    <a:noFill/>
                  </pic:spPr>
                </pic:pic>
              </a:graphicData>
            </a:graphic>
          </wp:inline>
        </w:drawing>
      </w:r>
    </w:p>
    <w:p w14:paraId="3062F433" w14:textId="11B6B576" w:rsidR="007D0880" w:rsidRPr="000F7924" w:rsidRDefault="005C75BC" w:rsidP="00934006">
      <w:pPr>
        <w:pStyle w:val="Figuretitle"/>
      </w:pPr>
      <w:bookmarkStart w:id="77" w:name="_Ref206582370"/>
      <w:r w:rsidRPr="000F7924">
        <w:t xml:space="preserve">Figure </w:t>
      </w:r>
      <w:r w:rsidRPr="000F7924">
        <w:fldChar w:fldCharType="begin"/>
      </w:r>
      <w:r w:rsidRPr="000F7924">
        <w:instrText xml:space="preserve"> SEQ Figure \* ARABIC </w:instrText>
      </w:r>
      <w:r w:rsidRPr="000F7924">
        <w:fldChar w:fldCharType="separate"/>
      </w:r>
      <w:r w:rsidR="00BC38E3">
        <w:rPr>
          <w:noProof/>
        </w:rPr>
        <w:t>8</w:t>
      </w:r>
      <w:r w:rsidRPr="000F7924">
        <w:fldChar w:fldCharType="end"/>
      </w:r>
      <w:bookmarkEnd w:id="76"/>
      <w:bookmarkEnd w:id="77"/>
      <w:r w:rsidRPr="000F7924">
        <w:t>.</w:t>
      </w:r>
      <w:r w:rsidR="00070FBB" w:rsidRPr="000F7924">
        <w:t xml:space="preserve"> Breeding strategy of the GMO in the MicroTom</w:t>
      </w:r>
      <w:r w:rsidR="003D1237">
        <w:t>,</w:t>
      </w:r>
      <w:r w:rsidR="00070FBB" w:rsidRPr="000F7924">
        <w:t xml:space="preserve"> MoneyMaker </w:t>
      </w:r>
      <w:r w:rsidR="003D1237">
        <w:t xml:space="preserve">and Goldkrone </w:t>
      </w:r>
      <w:r w:rsidR="00070FBB" w:rsidRPr="000F7924">
        <w:t>backgrounds</w:t>
      </w:r>
    </w:p>
    <w:p w14:paraId="5273BDC8" w14:textId="4080B821" w:rsidR="007B5E58" w:rsidRPr="000F7924" w:rsidRDefault="00E5312E" w:rsidP="007D0880">
      <w:pPr>
        <w:pStyle w:val="Figuredescription"/>
      </w:pPr>
      <w:r>
        <w:t>Source: a</w:t>
      </w:r>
      <w:r w:rsidR="007D0880" w:rsidRPr="000F7924">
        <w:t>dapted from diagram</w:t>
      </w:r>
      <w:r w:rsidR="00467EAE" w:rsidRPr="000F7924">
        <w:t xml:space="preserve"> supplied by applicant.</w:t>
      </w:r>
      <w:r w:rsidR="009E2424" w:rsidRPr="000F7924">
        <w:t xml:space="preserve"> MicroTom image from </w:t>
      </w:r>
      <w:hyperlink r:id="rId42" w:history="1">
        <w:r w:rsidR="009E2424" w:rsidRPr="000F7924">
          <w:rPr>
            <w:rStyle w:val="Hyperlink"/>
            <w:color w:val="auto"/>
          </w:rPr>
          <w:t>Pan American Seeds</w:t>
        </w:r>
      </w:hyperlink>
      <w:r w:rsidR="009E2424" w:rsidRPr="000F7924">
        <w:t xml:space="preserve">. MoneyMaker image from </w:t>
      </w:r>
      <w:hyperlink r:id="rId43" w:history="1">
        <w:r w:rsidR="009E2424" w:rsidRPr="000F7924">
          <w:rPr>
            <w:rStyle w:val="Hyperlink"/>
            <w:color w:val="auto"/>
          </w:rPr>
          <w:t>Vasili’s</w:t>
        </w:r>
      </w:hyperlink>
      <w:r w:rsidR="009E2424" w:rsidRPr="000F7924">
        <w:t>.</w:t>
      </w:r>
      <w:r w:rsidR="007D0880" w:rsidRPr="000F7924">
        <w:t xml:space="preserve"> Goldkrone image from </w:t>
      </w:r>
      <w:hyperlink r:id="rId44" w:history="1">
        <w:r w:rsidR="007D0880" w:rsidRPr="000F7924">
          <w:rPr>
            <w:rStyle w:val="Hyperlink"/>
            <w:color w:val="auto"/>
          </w:rPr>
          <w:t>Easyseeds</w:t>
        </w:r>
      </w:hyperlink>
      <w:r w:rsidR="007D0880" w:rsidRPr="000F7924">
        <w:t xml:space="preserve">. Del/Ros1-N in MicroTom image from </w:t>
      </w:r>
      <w:hyperlink w:anchor="_ENREF_21" w:tooltip="Butelli, 2008 #12" w:history="1">
        <w:r w:rsidRPr="000F7924">
          <w:fldChar w:fldCharType="begin">
            <w:fldData xml:space="preserve">PEVuZE5vdGU+PENpdGUgQXV0aG9yWWVhcj0iMSI+PEF1dGhvcj5CdXRlbGxpPC9BdXRob3I+PFll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</w:fldData>
          </w:fldChar>
        </w:r>
        <w:r w:rsidRPr="000F7924">
          <w:instrText xml:space="preserve"> ADDIN EN.CITE </w:instrText>
        </w:r>
        <w:r w:rsidRPr="000F7924">
          <w:fldChar w:fldCharType="begin">
            <w:fldData xml:space="preserve">PEVuZE5vdGU+PENpdGUgQXV0aG9yWWVhcj0iMSI+PEF1dGhvcj5CdXRlbGxpPC9BdXRob3I+PFll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</w:fldData>
          </w:fldChar>
        </w:r>
        <w:r w:rsidRPr="000F7924">
          <w:instrText xml:space="preserve"> ADDIN EN.CITE.DATA </w:instrText>
        </w:r>
        <w:r w:rsidRPr="000F7924">
          <w:fldChar w:fldCharType="end"/>
        </w:r>
        <w:r w:rsidRPr="000F7924">
          <w:fldChar w:fldCharType="separate"/>
        </w:r>
        <w:r w:rsidRPr="000F7924">
          <w:rPr>
            <w:noProof/>
          </w:rPr>
          <w:t>Butelli et al. (2008)</w:t>
        </w:r>
        <w:r w:rsidRPr="000F7924">
          <w:fldChar w:fldCharType="end"/>
        </w:r>
      </w:hyperlink>
      <w:r w:rsidR="007D0880" w:rsidRPr="000F7924">
        <w:t>. Del/Ros1-N in Mo</w:t>
      </w:r>
      <w:r w:rsidR="009F13E6" w:rsidRPr="000F7924">
        <w:t>n</w:t>
      </w:r>
      <w:r w:rsidR="007D0880" w:rsidRPr="000F7924">
        <w:t xml:space="preserve">eyMaker image from </w:t>
      </w:r>
      <w:hyperlink w:anchor="_ENREF_86" w:tooltip="Martin, 2025 #13" w:history="1">
        <w:r w:rsidRPr="000F7924">
          <w:fldChar w:fldCharType="begin"/>
        </w:r>
        <w:r w:rsidRPr="000F7924">
          <w:instrText xml:space="preserve"> ADDIN EN.CITE &lt;EndNote&gt;&lt;Cite AuthorYear="1"&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Pr="000F7924">
          <w:fldChar w:fldCharType="separate"/>
        </w:r>
        <w:r w:rsidRPr="000F7924">
          <w:rPr>
            <w:noProof/>
          </w:rPr>
          <w:t>Martin and Butelli (2025)</w:t>
        </w:r>
        <w:r w:rsidRPr="000F7924">
          <w:fldChar w:fldCharType="end"/>
        </w:r>
      </w:hyperlink>
      <w:r w:rsidR="007D0880" w:rsidRPr="000F7924">
        <w:t xml:space="preserve">. </w:t>
      </w:r>
      <w:r w:rsidR="0075045E" w:rsidRPr="000F7924">
        <w:t>Del/Ros1-N</w:t>
      </w:r>
      <w:r w:rsidR="0075045E">
        <w:t xml:space="preserve"> in MoneyMaker x Goldkrone</w:t>
      </w:r>
      <w:r w:rsidR="007D0880" w:rsidRPr="000F7924">
        <w:t xml:space="preserve"> image from applicant.</w:t>
      </w:r>
    </w:p>
    <w:p w14:paraId="0AD5EE25" w14:textId="44E358AB" w:rsidR="003631E5" w:rsidRPr="000F7924" w:rsidRDefault="007F74BD" w:rsidP="009016D5">
      <w:pPr>
        <w:pStyle w:val="RARMPparagraph"/>
      </w:pPr>
      <w:r w:rsidRPr="000F7924">
        <w:t xml:space="preserve">The commercial breeding </w:t>
      </w:r>
      <w:r w:rsidR="004E4AE6">
        <w:t>variety</w:t>
      </w:r>
      <w:r w:rsidR="004E4AE6" w:rsidRPr="000F7924">
        <w:t xml:space="preserve"> </w:t>
      </w:r>
      <w:r w:rsidRPr="000F7924">
        <w:t>released in the US is derived from MoneyMaker F9 x Goldkrone, an indeterminate cherry tomato variety with yellow fruit.</w:t>
      </w:r>
      <w:r w:rsidR="003631E5" w:rsidRPr="000F7924">
        <w:t xml:space="preserve"> This cross was chosen for commercial development as the </w:t>
      </w:r>
      <w:r w:rsidR="00DC1F0C" w:rsidRPr="000F7924">
        <w:t xml:space="preserve">combination of </w:t>
      </w:r>
      <w:r w:rsidR="003631E5" w:rsidRPr="000F7924">
        <w:t>yellow pigments</w:t>
      </w:r>
      <w:r w:rsidR="00DC1F0C" w:rsidRPr="000F7924">
        <w:t xml:space="preserve"> </w:t>
      </w:r>
      <w:r w:rsidR="003631E5" w:rsidRPr="000F7924">
        <w:t xml:space="preserve">with the </w:t>
      </w:r>
      <w:r w:rsidR="00DC1F0C" w:rsidRPr="000F7924">
        <w:t>purple/</w:t>
      </w:r>
      <w:r w:rsidR="003631E5" w:rsidRPr="000F7924">
        <w:t>blue anthocyanins result</w:t>
      </w:r>
      <w:r w:rsidR="00DC1F0C" w:rsidRPr="000F7924">
        <w:t>s</w:t>
      </w:r>
      <w:r w:rsidR="003631E5" w:rsidRPr="000F7924">
        <w:t xml:space="preserve"> in a darker purple trait </w:t>
      </w:r>
      <w:r w:rsidR="003631E5" w:rsidRPr="000F7924">
        <w:lastRenderedPageBreak/>
        <w:t xml:space="preserve">compared to crosses with red tomatoes, and the fruit was reportedly sweeter </w:t>
      </w:r>
      <w:r w:rsidR="00814600" w:rsidRPr="000F7924">
        <w:fldChar w:fldCharType="begin"/>
      </w:r>
      <w:r w:rsidR="00814600" w:rsidRPr="000F7924">
        <w:instrText xml:space="preserve"> ADDIN EN.CITE &lt;EndNote&gt;&lt;Cite&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00814600" w:rsidRPr="000F7924">
        <w:fldChar w:fldCharType="separate"/>
      </w:r>
      <w:r w:rsidR="00814600" w:rsidRPr="000F7924">
        <w:rPr>
          <w:noProof/>
        </w:rPr>
        <w:t>(</w:t>
      </w:r>
      <w:hyperlink w:anchor="_ENREF_86" w:tooltip="Martin, 2025 #13" w:history="1">
        <w:r w:rsidR="00E5312E" w:rsidRPr="000F7924">
          <w:rPr>
            <w:noProof/>
          </w:rPr>
          <w:t>Martin and Butelli, 2025</w:t>
        </w:r>
      </w:hyperlink>
      <w:r w:rsidR="00814600" w:rsidRPr="000F7924">
        <w:rPr>
          <w:noProof/>
        </w:rPr>
        <w:t>)</w:t>
      </w:r>
      <w:r w:rsidR="00814600" w:rsidRPr="000F7924">
        <w:fldChar w:fldCharType="end"/>
      </w:r>
      <w:r w:rsidR="003631E5" w:rsidRPr="000F7924">
        <w:t xml:space="preserve">. This is also the </w:t>
      </w:r>
      <w:r w:rsidR="004E4AE6">
        <w:t>variety</w:t>
      </w:r>
      <w:r w:rsidR="003631E5" w:rsidRPr="000F7924">
        <w:t xml:space="preserve"> proposed for release in Australia.</w:t>
      </w:r>
    </w:p>
    <w:p w14:paraId="0ADB2888" w14:textId="41351FCB" w:rsidR="00C64EBA" w:rsidRPr="000F7924" w:rsidRDefault="00C64EBA" w:rsidP="009016D5">
      <w:pPr>
        <w:pStyle w:val="RARMPparagraph"/>
      </w:pPr>
      <w:r w:rsidRPr="000F7924">
        <w:t xml:space="preserve">Other successful crosses of the GMO resulting in purple fruit included to Ohio 8243, a processing tomato variety that is used for products such as tomato juice, Ailsa Craig, Maglia Rose, and Lucinda </w:t>
      </w:r>
      <w:r w:rsidR="00814600" w:rsidRPr="000F7924">
        <w:fldChar w:fldCharType="begin"/>
      </w:r>
      <w:r w:rsidR="00814600" w:rsidRPr="000F7924">
        <w:instrText xml:space="preserve"> ADDIN EN.CITE &lt;EndNote&gt;&lt;Cite&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00814600" w:rsidRPr="000F7924">
        <w:fldChar w:fldCharType="separate"/>
      </w:r>
      <w:r w:rsidR="00814600" w:rsidRPr="000F7924">
        <w:rPr>
          <w:noProof/>
        </w:rPr>
        <w:t>(</w:t>
      </w:r>
      <w:hyperlink w:anchor="_ENREF_86" w:tooltip="Martin, 2025 #13" w:history="1">
        <w:r w:rsidR="00E5312E" w:rsidRPr="000F7924">
          <w:rPr>
            <w:noProof/>
          </w:rPr>
          <w:t>Martin and Butelli, 2025</w:t>
        </w:r>
      </w:hyperlink>
      <w:r w:rsidR="00814600" w:rsidRPr="000F7924">
        <w:rPr>
          <w:noProof/>
        </w:rPr>
        <w:t>)</w:t>
      </w:r>
      <w:r w:rsidR="00814600" w:rsidRPr="000F7924">
        <w:fldChar w:fldCharType="end"/>
      </w:r>
      <w:r w:rsidRPr="000F7924">
        <w:t>.</w:t>
      </w:r>
    </w:p>
    <w:p w14:paraId="064941C7" w14:textId="222766DA" w:rsidR="00500130" w:rsidRPr="000F7924" w:rsidRDefault="002562D6" w:rsidP="002562D6">
      <w:pPr>
        <w:pStyle w:val="Sectionheading3"/>
      </w:pPr>
      <w:bookmarkStart w:id="78" w:name="_Ref206153406"/>
      <w:r w:rsidRPr="000F7924">
        <w:t>Molecular charact</w:t>
      </w:r>
      <w:r w:rsidR="00A52DBA" w:rsidRPr="000F7924">
        <w:t>erisation</w:t>
      </w:r>
      <w:bookmarkEnd w:id="78"/>
    </w:p>
    <w:p w14:paraId="4AA3C98F" w14:textId="7E456F20" w:rsidR="007D1502" w:rsidRPr="000F7924" w:rsidRDefault="00AE5484" w:rsidP="003F4826">
      <w:pPr>
        <w:pStyle w:val="RARMPparagraph"/>
      </w:pPr>
      <w:r w:rsidRPr="000F7924">
        <w:t>Southern blot analysis of</w:t>
      </w:r>
      <w:r w:rsidR="005508BC" w:rsidRPr="000F7924">
        <w:t xml:space="preserve"> the original </w:t>
      </w:r>
      <w:r w:rsidR="00471A77" w:rsidRPr="000F7924">
        <w:t xml:space="preserve">N </w:t>
      </w:r>
      <w:r w:rsidR="005508BC" w:rsidRPr="000F7924">
        <w:t xml:space="preserve">transformant </w:t>
      </w:r>
      <w:r w:rsidR="003631E5" w:rsidRPr="000F7924">
        <w:t>in MicroTom</w:t>
      </w:r>
      <w:r w:rsidR="005508BC" w:rsidRPr="000F7924">
        <w:t xml:space="preserve"> revealed 2 insert</w:t>
      </w:r>
      <w:r w:rsidR="000963C2" w:rsidRPr="000F7924">
        <w:t xml:space="preserve">s of the </w:t>
      </w:r>
      <w:r w:rsidR="003443AA" w:rsidRPr="000F7924">
        <w:t xml:space="preserve">transfer </w:t>
      </w:r>
      <w:r w:rsidR="000963C2" w:rsidRPr="000F7924">
        <w:t xml:space="preserve">DNA </w:t>
      </w:r>
      <w:r w:rsidR="003443AA" w:rsidRPr="000F7924">
        <w:t xml:space="preserve">(T-DNA) </w:t>
      </w:r>
      <w:r w:rsidR="000963C2" w:rsidRPr="000F7924">
        <w:t>containing the genes of interest</w:t>
      </w:r>
      <w:r w:rsidR="005A1C3F" w:rsidRPr="000F7924">
        <w:t xml:space="preserve">; one at “Locus A” and one at “Locus B”. </w:t>
      </w:r>
      <w:r w:rsidR="00F53218" w:rsidRPr="000F7924">
        <w:t xml:space="preserve">Inverse polymerase chain reaction (iPCR) was used to </w:t>
      </w:r>
      <w:r w:rsidR="007F74BD" w:rsidRPr="000F7924">
        <w:t>identify</w:t>
      </w:r>
      <w:r w:rsidR="003443AA" w:rsidRPr="000F7924">
        <w:t xml:space="preserve"> the sequences flanking the left and right borders of the T-DNA.</w:t>
      </w:r>
      <w:r w:rsidR="00F53218" w:rsidRPr="000F7924">
        <w:t xml:space="preserve"> </w:t>
      </w:r>
      <w:r w:rsidR="00304D6C" w:rsidRPr="000F7924">
        <w:t xml:space="preserve">During subsequent breeding of the </w:t>
      </w:r>
      <w:r w:rsidR="00374539">
        <w:t>2</w:t>
      </w:r>
      <w:r w:rsidR="00374539" w:rsidRPr="000F7924">
        <w:t xml:space="preserve"> </w:t>
      </w:r>
      <w:r w:rsidR="004E4AE6">
        <w:t>varieties</w:t>
      </w:r>
      <w:r w:rsidR="00FC0CD0">
        <w:t>,</w:t>
      </w:r>
      <w:r w:rsidR="00304D6C" w:rsidRPr="000F7924">
        <w:t xml:space="preserve"> t</w:t>
      </w:r>
      <w:r w:rsidR="00297212" w:rsidRPr="000F7924">
        <w:t>he insert at Locus A was lost through segregation</w:t>
      </w:r>
      <w:r w:rsidR="006F15F6" w:rsidRPr="000F7924">
        <w:t>.</w:t>
      </w:r>
      <w:r w:rsidR="00381F24" w:rsidRPr="000F7924">
        <w:t xml:space="preserve"> </w:t>
      </w:r>
      <w:r w:rsidR="006F15F6" w:rsidRPr="000F7924">
        <w:t>This was</w:t>
      </w:r>
      <w:r w:rsidR="00381F24" w:rsidRPr="000F7924">
        <w:t xml:space="preserve"> confirmed by </w:t>
      </w:r>
      <w:r w:rsidR="00C26EB2" w:rsidRPr="000F7924">
        <w:t xml:space="preserve">polymerase chain reaction (PCR) analysis </w:t>
      </w:r>
      <w:r w:rsidR="0022216B" w:rsidRPr="000F7924">
        <w:t xml:space="preserve">of the relevant regions of Locus A and Locus B in </w:t>
      </w:r>
      <w:r w:rsidR="00642669" w:rsidRPr="000F7924">
        <w:t>T6 Del/Ros1-N</w:t>
      </w:r>
      <w:r w:rsidR="00381F24" w:rsidRPr="000F7924">
        <w:t xml:space="preserve"> in MicroTom plants and </w:t>
      </w:r>
      <w:r w:rsidR="00FF3ED5" w:rsidRPr="000F7924">
        <w:t xml:space="preserve">also in </w:t>
      </w:r>
      <w:r w:rsidR="00AC310A" w:rsidRPr="000F7924">
        <w:t xml:space="preserve">Del/Ros1-N in MoneyMaker </w:t>
      </w:r>
      <w:r w:rsidR="006F7DD9" w:rsidRPr="000F7924">
        <w:t>self-pollinated</w:t>
      </w:r>
      <w:r w:rsidR="00AC310A" w:rsidRPr="000F7924">
        <w:t xml:space="preserve"> for 9 generations</w:t>
      </w:r>
      <w:r w:rsidR="002657AB" w:rsidRPr="000F7924">
        <w:t xml:space="preserve"> (F9)</w:t>
      </w:r>
      <w:r w:rsidR="00AC310A" w:rsidRPr="000F7924">
        <w:t>.</w:t>
      </w:r>
      <w:r w:rsidR="00D13C11" w:rsidRPr="000F7924">
        <w:t xml:space="preserve"> The insert at Locus B was confirmed to be present in both </w:t>
      </w:r>
      <w:r w:rsidR="004E4AE6">
        <w:t>varieties</w:t>
      </w:r>
      <w:r w:rsidR="00D13C11" w:rsidRPr="000F7924">
        <w:t>.</w:t>
      </w:r>
    </w:p>
    <w:p w14:paraId="5B0AC074" w14:textId="07F28400" w:rsidR="00E25115" w:rsidRPr="000F7924" w:rsidRDefault="00E25115" w:rsidP="007D1502">
      <w:pPr>
        <w:pStyle w:val="RARMPparagraph"/>
      </w:pPr>
      <w:r w:rsidRPr="000F7924">
        <w:t xml:space="preserve">iPCR and whole genome sequencing </w:t>
      </w:r>
      <w:r w:rsidR="00C43506" w:rsidRPr="000F7924">
        <w:t xml:space="preserve">of both MicroTom and MoneyMaker </w:t>
      </w:r>
      <w:r w:rsidR="004E4AE6">
        <w:t>varieties</w:t>
      </w:r>
      <w:r w:rsidR="004E4AE6" w:rsidRPr="000F7924">
        <w:t xml:space="preserve"> </w:t>
      </w:r>
      <w:r w:rsidRPr="000F7924">
        <w:t xml:space="preserve">confirmed that </w:t>
      </w:r>
      <w:r w:rsidR="00C43506" w:rsidRPr="000F7924">
        <w:t xml:space="preserve">the </w:t>
      </w:r>
      <w:r w:rsidRPr="000F7924">
        <w:t xml:space="preserve">Locus B </w:t>
      </w:r>
      <w:r w:rsidR="00C43506" w:rsidRPr="000F7924">
        <w:t xml:space="preserve">T-DNA insert </w:t>
      </w:r>
      <w:r w:rsidRPr="000F7924">
        <w:t xml:space="preserve">was located </w:t>
      </w:r>
      <w:r w:rsidR="00D95A08" w:rsidRPr="000F7924">
        <w:t>at position 62904771 on chromosome 4</w:t>
      </w:r>
      <w:r w:rsidR="00C43506" w:rsidRPr="000F7924">
        <w:t xml:space="preserve"> (</w:t>
      </w:r>
      <w:r w:rsidR="00EF72A6" w:rsidRPr="000F7924">
        <w:fldChar w:fldCharType="begin"/>
      </w:r>
      <w:r w:rsidR="00EF72A6" w:rsidRPr="000F7924">
        <w:instrText xml:space="preserve"> REF _Ref203505445 \h </w:instrText>
      </w:r>
      <w:r w:rsidR="00EF72A6" w:rsidRPr="000F7924">
        <w:fldChar w:fldCharType="separate"/>
      </w:r>
      <w:r w:rsidR="00BC38E3" w:rsidRPr="000F7924">
        <w:t xml:space="preserve">Figure </w:t>
      </w:r>
      <w:r w:rsidR="00BC38E3">
        <w:rPr>
          <w:noProof/>
        </w:rPr>
        <w:t>9</w:t>
      </w:r>
      <w:r w:rsidR="00EF72A6" w:rsidRPr="000F7924">
        <w:fldChar w:fldCharType="end"/>
      </w:r>
      <w:r w:rsidR="00C43506" w:rsidRPr="000F7924">
        <w:t>)</w:t>
      </w:r>
      <w:r w:rsidR="00D95A08" w:rsidRPr="000F7924">
        <w:t>.</w:t>
      </w:r>
    </w:p>
    <w:p w14:paraId="1CEFEE96" w14:textId="7A4F36E8" w:rsidR="00FB28F8" w:rsidRPr="000F7924" w:rsidRDefault="00FB28F8" w:rsidP="00285D2A">
      <w:pPr>
        <w:jc w:val="center"/>
      </w:pPr>
      <w:r w:rsidRPr="000F7924">
        <w:rPr>
          <w:noProof/>
        </w:rPr>
        <w:drawing>
          <wp:inline distT="0" distB="0" distL="0" distR="0" wp14:anchorId="4BFA669B" wp14:editId="722B829C">
            <wp:extent cx="6120130" cy="2439035"/>
            <wp:effectExtent l="0" t="0" r="0" b="0"/>
            <wp:docPr id="1928002086" name="Picture 1" descr="Diagram showing where the T-DNA has been inserted on chromosome 4 of the GM Purple Tomato genome, including deletions of chromosome 4 and the either side of the T-D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002086" name="Picture 1" descr="Diagram showing where the T-DNA has been inserted on chromosome 4 of the GM Purple Tomato genome, including deletions of chromosome 4 and the either side of the T-DNA."/>
                    <pic:cNvPicPr/>
                  </pic:nvPicPr>
                  <pic:blipFill>
                    <a:blip r:embed="rId45"/>
                    <a:stretch>
                      <a:fillRect/>
                    </a:stretch>
                  </pic:blipFill>
                  <pic:spPr>
                    <a:xfrm>
                      <a:off x="0" y="0"/>
                      <a:ext cx="6120130" cy="2439035"/>
                    </a:xfrm>
                    <a:prstGeom prst="rect">
                      <a:avLst/>
                    </a:prstGeom>
                  </pic:spPr>
                </pic:pic>
              </a:graphicData>
            </a:graphic>
          </wp:inline>
        </w:drawing>
      </w:r>
    </w:p>
    <w:p w14:paraId="4737E174" w14:textId="5D7B2443" w:rsidR="00F31368" w:rsidRPr="000F7924" w:rsidRDefault="00EF72A6" w:rsidP="00EF72A6">
      <w:pPr>
        <w:pStyle w:val="Figuretitle"/>
      </w:pPr>
      <w:bookmarkStart w:id="79" w:name="_Ref203505445"/>
      <w:r w:rsidRPr="000F7924">
        <w:t xml:space="preserve">Figure </w:t>
      </w:r>
      <w:r w:rsidRPr="000F7924">
        <w:fldChar w:fldCharType="begin"/>
      </w:r>
      <w:r w:rsidRPr="000F7924">
        <w:instrText xml:space="preserve"> SEQ Figure \* ARABIC </w:instrText>
      </w:r>
      <w:r w:rsidRPr="000F7924">
        <w:fldChar w:fldCharType="separate"/>
      </w:r>
      <w:r w:rsidR="00BC38E3">
        <w:rPr>
          <w:noProof/>
        </w:rPr>
        <w:t>9</w:t>
      </w:r>
      <w:r w:rsidRPr="000F7924">
        <w:fldChar w:fldCharType="end"/>
      </w:r>
      <w:bookmarkEnd w:id="79"/>
      <w:r w:rsidR="00F9222D" w:rsidRPr="000F7924">
        <w:t xml:space="preserve">. Location of the Locus B T-DNA insertion in the </w:t>
      </w:r>
      <w:r w:rsidR="00F31368" w:rsidRPr="000F7924">
        <w:t>GM Purple T</w:t>
      </w:r>
      <w:r w:rsidR="00F9222D" w:rsidRPr="000F7924">
        <w:t>omato genome</w:t>
      </w:r>
    </w:p>
    <w:p w14:paraId="2C0E9F71" w14:textId="17463137" w:rsidR="00F9222D" w:rsidRPr="000F7924" w:rsidRDefault="00C837A6" w:rsidP="00934006">
      <w:pPr>
        <w:pStyle w:val="Figuredescription"/>
      </w:pPr>
      <w:r>
        <w:t>Source: image supplied by applicant. Insertion a</w:t>
      </w:r>
      <w:r w:rsidR="00F9222D" w:rsidRPr="000F7924">
        <w:t>s determined by PCR analysis and confirmed by whole genome sequencing</w:t>
      </w:r>
      <w:r w:rsidR="007F74BD" w:rsidRPr="000F7924">
        <w:t xml:space="preserve">. </w:t>
      </w:r>
      <w:r w:rsidR="001371EF" w:rsidRPr="000F7924">
        <w:t>The figure shows the relevant portion of chromosome 4 where the genes of interest have been inserted as a single T-DNA insert. Deletions that occurred as part of the insertions are shown.</w:t>
      </w:r>
      <w:r>
        <w:t xml:space="preserve"> </w:t>
      </w:r>
      <w:r w:rsidR="001371EF" w:rsidRPr="000F7924">
        <w:t>bp = base pairs, RB = right border of the T-DNA, LB = left border of the T-DNA.</w:t>
      </w:r>
    </w:p>
    <w:p w14:paraId="600B2795" w14:textId="703F80D7" w:rsidR="007F74BD" w:rsidRPr="000F7924" w:rsidRDefault="003F4826" w:rsidP="007F74BD">
      <w:pPr>
        <w:pStyle w:val="RARMPparagraph"/>
      </w:pPr>
      <w:r w:rsidRPr="000F7924">
        <w:t xml:space="preserve">Whole genome sequencing </w:t>
      </w:r>
      <w:r w:rsidR="00195455" w:rsidRPr="000F7924">
        <w:t>of the MicroTom and MoneyMaker</w:t>
      </w:r>
      <w:r w:rsidR="00C9247A" w:rsidRPr="000F7924">
        <w:t xml:space="preserve"> x Goldkrone</w:t>
      </w:r>
      <w:r w:rsidR="00195455" w:rsidRPr="000F7924">
        <w:t xml:space="preserve">-derived </w:t>
      </w:r>
      <w:r w:rsidR="004E4AE6">
        <w:t>varieties</w:t>
      </w:r>
      <w:r w:rsidR="004E4AE6" w:rsidRPr="000F7924">
        <w:t xml:space="preserve"> </w:t>
      </w:r>
      <w:r w:rsidRPr="000F7924">
        <w:t>was used to confirm that</w:t>
      </w:r>
      <w:r w:rsidR="00A47061" w:rsidRPr="000F7924">
        <w:t xml:space="preserve"> all </w:t>
      </w:r>
      <w:r w:rsidR="00196407" w:rsidRPr="000F7924">
        <w:t xml:space="preserve">inserted </w:t>
      </w:r>
      <w:r w:rsidR="00A47061" w:rsidRPr="000F7924">
        <w:t>genetic elements were intact in the</w:t>
      </w:r>
      <w:r w:rsidRPr="000F7924">
        <w:t xml:space="preserve"> single T-DNA insertion </w:t>
      </w:r>
      <w:r w:rsidR="00A47061" w:rsidRPr="000F7924">
        <w:t>at Locus B</w:t>
      </w:r>
      <w:r w:rsidRPr="000F7924">
        <w:t>. No mutations or mismatches were present, nor were any vector backbone sequences.</w:t>
      </w:r>
      <w:r w:rsidR="007F74BD" w:rsidRPr="000F7924">
        <w:t xml:space="preserve"> The applicant has also stated that the insert on locus B did not interrupt any </w:t>
      </w:r>
      <w:r w:rsidR="00FA4A00" w:rsidRPr="000F7924">
        <w:t>tomato genes/</w:t>
      </w:r>
      <w:r w:rsidR="007F74BD" w:rsidRPr="000F7924">
        <w:t>existing open reading frame (ORF) or create new functional ORFs.</w:t>
      </w:r>
    </w:p>
    <w:p w14:paraId="25D7DAB7" w14:textId="4BEB42DA" w:rsidR="006B6DC3" w:rsidRPr="000F7924" w:rsidRDefault="006B6DC3" w:rsidP="00934006">
      <w:pPr>
        <w:pStyle w:val="RARMPparagraph"/>
        <w:pBdr>
          <w:top w:val="single" w:sz="4" w:space="1" w:color="auto"/>
          <w:left w:val="single" w:sz="4" w:space="4" w:color="auto"/>
          <w:bottom w:val="single" w:sz="4" w:space="1" w:color="auto"/>
          <w:right w:val="single" w:sz="4" w:space="4" w:color="auto"/>
        </w:pBdr>
        <w:shd w:val="clear" w:color="auto" w:fill="E7E7FF"/>
      </w:pPr>
      <w:r w:rsidRPr="000F7924">
        <w:t>In this RARMP “the GMO” refers to the event with the OECD identifier NPS-01201-8, being the N</w:t>
      </w:r>
      <w:r w:rsidR="004C3C9B" w:rsidRPr="000F7924">
        <w:t> </w:t>
      </w:r>
      <w:r w:rsidRPr="000F7924">
        <w:t xml:space="preserve">transformant containing the Del/Ros1 insert at Locus B and any </w:t>
      </w:r>
      <w:r w:rsidR="004E4AE6">
        <w:t>varieties</w:t>
      </w:r>
      <w:r w:rsidR="004E4AE6" w:rsidRPr="000F7924">
        <w:t xml:space="preserve"> </w:t>
      </w:r>
      <w:r w:rsidRPr="000F7924">
        <w:t xml:space="preserve">derived from it, including crosses with other </w:t>
      </w:r>
      <w:r w:rsidRPr="000F7924">
        <w:rPr>
          <w:i/>
          <w:iCs/>
        </w:rPr>
        <w:t>S. lycopersicum</w:t>
      </w:r>
      <w:r w:rsidRPr="000F7924">
        <w:t xml:space="preserve"> cultivars. The following characterisation of the GMO includes data on Del/Ros1</w:t>
      </w:r>
      <w:r w:rsidR="004C3C9B" w:rsidRPr="000F7924">
        <w:noBreakHyphen/>
      </w:r>
      <w:r w:rsidRPr="000F7924">
        <w:t>N in MicroTom, Del/Ros1-N in MoneyMaker and Del/Ros1-N in MoneyMaker x Goldkrone, as indicated.</w:t>
      </w:r>
    </w:p>
    <w:p w14:paraId="7A3B8915" w14:textId="6C31D350" w:rsidR="00A52DBA" w:rsidRPr="000F7924" w:rsidRDefault="0049614F" w:rsidP="002562D6">
      <w:pPr>
        <w:pStyle w:val="Sectionheading3"/>
      </w:pPr>
      <w:bookmarkStart w:id="80" w:name="_Ref206155693"/>
      <w:r w:rsidRPr="000F7924">
        <w:lastRenderedPageBreak/>
        <w:t>Inheritance and stability of the insert</w:t>
      </w:r>
      <w:bookmarkEnd w:id="80"/>
    </w:p>
    <w:p w14:paraId="232F43B9" w14:textId="718961AD" w:rsidR="0049614F" w:rsidRPr="000F7924" w:rsidRDefault="0049614F" w:rsidP="00631F3C">
      <w:pPr>
        <w:pStyle w:val="RARMPparagraph"/>
      </w:pPr>
      <w:r w:rsidRPr="000F7924">
        <w:t xml:space="preserve">Genotypic (presence of the </w:t>
      </w:r>
      <w:r w:rsidRPr="000F7924">
        <w:rPr>
          <w:i/>
          <w:iCs/>
        </w:rPr>
        <w:t>nptII</w:t>
      </w:r>
      <w:r w:rsidRPr="000F7924">
        <w:t xml:space="preserve"> gene) and phenotypic (kanamycin resistance, colour of tomato fruit) characterisation of crosses of the GMO with non-GM tomatoes has shown that the insert is inherited in </w:t>
      </w:r>
      <w:r w:rsidR="00FB744D" w:rsidRPr="000F7924">
        <w:t xml:space="preserve">a </w:t>
      </w:r>
      <w:r w:rsidRPr="000F7924">
        <w:t>dominant Mendelian manner.</w:t>
      </w:r>
    </w:p>
    <w:p w14:paraId="3FD43360" w14:textId="538DFDA4" w:rsidR="0049614F" w:rsidRPr="000F7924" w:rsidRDefault="0049614F" w:rsidP="00631F3C">
      <w:pPr>
        <w:pStyle w:val="RARMPparagraph"/>
      </w:pPr>
      <w:r w:rsidRPr="000F7924">
        <w:t xml:space="preserve">As discussed in Section </w:t>
      </w:r>
      <w:r w:rsidR="00E012AE">
        <w:fldChar w:fldCharType="begin"/>
      </w:r>
      <w:r w:rsidR="00E012AE">
        <w:instrText xml:space="preserve"> REF _Ref206153406 \r \h </w:instrText>
      </w:r>
      <w:r w:rsidR="00E012AE">
        <w:fldChar w:fldCharType="separate"/>
      </w:r>
      <w:r w:rsidR="00BC38E3">
        <w:t>4.5.2</w:t>
      </w:r>
      <w:r w:rsidR="00E012AE">
        <w:fldChar w:fldCharType="end"/>
      </w:r>
      <w:r w:rsidRPr="000F7924">
        <w:t xml:space="preserve">, whole genome sequencing of </w:t>
      </w:r>
      <w:r w:rsidR="00374539">
        <w:t>2</w:t>
      </w:r>
      <w:r w:rsidR="00374539" w:rsidRPr="000F7924">
        <w:t xml:space="preserve"> </w:t>
      </w:r>
      <w:r w:rsidR="004E4AE6">
        <w:t>varieties</w:t>
      </w:r>
      <w:r w:rsidR="004E4AE6" w:rsidRPr="000F7924">
        <w:t xml:space="preserve"> </w:t>
      </w:r>
      <w:r w:rsidRPr="000F7924">
        <w:t>of the GMO</w:t>
      </w:r>
      <w:r w:rsidR="0042775C" w:rsidRPr="000F7924">
        <w:t xml:space="preserve"> has shown that the inserts have remained unchanged during the breeding program. In the case of the MoneyMaker x Goldkrone </w:t>
      </w:r>
      <w:r w:rsidR="004E4AE6">
        <w:t>variety</w:t>
      </w:r>
      <w:r w:rsidR="0042775C" w:rsidRPr="000F7924">
        <w:t xml:space="preserve">, the material used for sequencing is more than 7 generations of self-fertilised crosses from the original MoneyMaker and Goldkrone cross, and for the MicroTom </w:t>
      </w:r>
      <w:r w:rsidR="004E4AE6">
        <w:t>variety</w:t>
      </w:r>
      <w:r w:rsidR="004E4AE6" w:rsidRPr="000F7924">
        <w:t xml:space="preserve"> </w:t>
      </w:r>
      <w:r w:rsidR="0042775C" w:rsidRPr="000F7924">
        <w:t>i</w:t>
      </w:r>
      <w:r w:rsidR="00FE194B" w:rsidRPr="000F7924">
        <w:t>t</w:t>
      </w:r>
      <w:r w:rsidR="0042775C" w:rsidRPr="000F7924">
        <w:t xml:space="preserve"> was more than 6 generations removed from the original N transformant, indicating stable inheritance of the insert.</w:t>
      </w:r>
    </w:p>
    <w:p w14:paraId="026BFEF8" w14:textId="56B4C00E" w:rsidR="00456625" w:rsidRPr="000F7924" w:rsidRDefault="00631F3C" w:rsidP="00AB5369">
      <w:pPr>
        <w:pStyle w:val="RARMPparagraph"/>
      </w:pPr>
      <w:r w:rsidRPr="000F7924">
        <w:t>The applicant has stated that, to date, no loss of the purple phenotype has been recorded, either in greenhouse breeding trials or in the commercial production of thousands of plants.</w:t>
      </w:r>
    </w:p>
    <w:p w14:paraId="433630FA" w14:textId="333EE79E" w:rsidR="00A52DBA" w:rsidRPr="000F7924" w:rsidRDefault="00A863A8" w:rsidP="002562D6">
      <w:pPr>
        <w:pStyle w:val="Sectionheading3"/>
      </w:pPr>
      <w:bookmarkStart w:id="81" w:name="_Ref206153382"/>
      <w:r w:rsidRPr="000F7924">
        <w:t>A</w:t>
      </w:r>
      <w:r w:rsidR="00340F10" w:rsidRPr="000F7924">
        <w:t>nthocyanin conten</w:t>
      </w:r>
      <w:r w:rsidR="00785FE6" w:rsidRPr="000F7924">
        <w:t>t</w:t>
      </w:r>
      <w:r w:rsidRPr="000F7924">
        <w:t xml:space="preserve"> and </w:t>
      </w:r>
      <w:r w:rsidR="00DC2C29" w:rsidRPr="000F7924">
        <w:t xml:space="preserve">gene </w:t>
      </w:r>
      <w:r w:rsidRPr="000F7924">
        <w:t>expression analysis</w:t>
      </w:r>
      <w:bookmarkEnd w:id="81"/>
    </w:p>
    <w:p w14:paraId="691DE220" w14:textId="536E0D2E" w:rsidR="00A863A8" w:rsidRPr="000F7924" w:rsidRDefault="001371EF" w:rsidP="00934006">
      <w:pPr>
        <w:pStyle w:val="Sectionheading4"/>
      </w:pPr>
      <w:r w:rsidRPr="000F7924">
        <w:t>Quantification and characterisation of anthocyanins</w:t>
      </w:r>
    </w:p>
    <w:p w14:paraId="4FFC59BD" w14:textId="7A8A3D67" w:rsidR="00DD4B50" w:rsidRPr="000F7924" w:rsidRDefault="00340F10" w:rsidP="00DD4B50">
      <w:pPr>
        <w:pStyle w:val="RARMPparagraph"/>
      </w:pPr>
      <w:r w:rsidRPr="000F7924">
        <w:t xml:space="preserve">In the original </w:t>
      </w:r>
      <w:r w:rsidR="005D7724" w:rsidRPr="000F7924">
        <w:t xml:space="preserve">hemizygous </w:t>
      </w:r>
      <w:r w:rsidRPr="000F7924">
        <w:t xml:space="preserve">Del/Ros1-N </w:t>
      </w:r>
      <w:r w:rsidR="005D24BA" w:rsidRPr="000F7924">
        <w:t xml:space="preserve">MicroTom </w:t>
      </w:r>
      <w:r w:rsidRPr="000F7924">
        <w:t xml:space="preserve">transformant, </w:t>
      </w:r>
      <w:r w:rsidR="008E0DF2" w:rsidRPr="000F7924">
        <w:t xml:space="preserve">the </w:t>
      </w:r>
      <w:r w:rsidR="008A1301" w:rsidRPr="000F7924">
        <w:t>anthocyanin</w:t>
      </w:r>
      <w:r w:rsidRPr="000F7924">
        <w:t xml:space="preserve"> concentration was measured at 283</w:t>
      </w:r>
      <w:r w:rsidR="000C55F4" w:rsidRPr="000F7924">
        <w:t>.</w:t>
      </w:r>
      <w:r w:rsidRPr="000F7924">
        <w:t>5 mg/</w:t>
      </w:r>
      <w:r w:rsidR="000C55F4" w:rsidRPr="000F7924">
        <w:t>100</w:t>
      </w:r>
      <w:r w:rsidR="00FC0CD0">
        <w:t xml:space="preserve"> </w:t>
      </w:r>
      <w:r w:rsidRPr="000F7924">
        <w:t>g of fresh fruit weight, compared to 0</w:t>
      </w:r>
      <w:r w:rsidR="000C55F4" w:rsidRPr="000F7924">
        <w:t>.</w:t>
      </w:r>
      <w:r w:rsidRPr="000F7924">
        <w:t xml:space="preserve">8 – </w:t>
      </w:r>
      <w:r w:rsidR="000C55F4" w:rsidRPr="000F7924">
        <w:t>1.</w:t>
      </w:r>
      <w:r w:rsidRPr="000F7924">
        <w:t>6 mg/</w:t>
      </w:r>
      <w:r w:rsidR="000C55F4" w:rsidRPr="000F7924">
        <w:t>100</w:t>
      </w:r>
      <w:r w:rsidR="00CF7A8A">
        <w:t xml:space="preserve"> </w:t>
      </w:r>
      <w:r w:rsidRPr="000F7924">
        <w:t>g in the MicroTom control</w:t>
      </w:r>
      <w:r w:rsidR="005253D6" w:rsidRPr="000F7924">
        <w:t xml:space="preserve"> </w:t>
      </w:r>
      <w:r w:rsidR="00814600"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814600" w:rsidRPr="000F7924">
        <w:instrText xml:space="preserve"> ADDIN EN.CITE </w:instrText>
      </w:r>
      <w:r w:rsidR="00814600"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814600" w:rsidRPr="000F7924">
        <w:instrText xml:space="preserve"> ADDIN EN.CITE.DATA </w:instrText>
      </w:r>
      <w:r w:rsidR="00814600" w:rsidRPr="000F7924">
        <w:fldChar w:fldCharType="end"/>
      </w:r>
      <w:r w:rsidR="00814600" w:rsidRPr="000F7924">
        <w:fldChar w:fldCharType="separate"/>
      </w:r>
      <w:r w:rsidR="00814600" w:rsidRPr="000F7924">
        <w:rPr>
          <w:noProof/>
        </w:rPr>
        <w:t>(</w:t>
      </w:r>
      <w:hyperlink w:anchor="_ENREF_21" w:tooltip="Butelli, 2008 #12" w:history="1">
        <w:r w:rsidR="00E5312E" w:rsidRPr="000F7924">
          <w:rPr>
            <w:noProof/>
          </w:rPr>
          <w:t>Butelli et al., 2008</w:t>
        </w:r>
      </w:hyperlink>
      <w:r w:rsidR="00814600" w:rsidRPr="000F7924">
        <w:rPr>
          <w:noProof/>
        </w:rPr>
        <w:t>)</w:t>
      </w:r>
      <w:r w:rsidR="00814600" w:rsidRPr="000F7924">
        <w:fldChar w:fldCharType="end"/>
      </w:r>
      <w:r w:rsidRPr="000F7924">
        <w:t xml:space="preserve">. </w:t>
      </w:r>
      <w:r w:rsidR="005D7724" w:rsidRPr="000F7924">
        <w:t>The applicant has stated that the anthocyanin concentration in the MoneyMaker background, is 40 mg/100</w:t>
      </w:r>
      <w:r w:rsidR="00FC0CD0">
        <w:t xml:space="preserve"> </w:t>
      </w:r>
      <w:r w:rsidR="005D7724" w:rsidRPr="000F7924">
        <w:t xml:space="preserve">g fresh weight. Literature indicates that non-GM MoneyMaker tomatoes have negligible anthocyanins </w:t>
      </w:r>
      <w:r w:rsidR="0057484D" w:rsidRPr="000F7924">
        <w:fldChar w:fldCharType="begin"/>
      </w:r>
      <w:r w:rsidR="0057484D" w:rsidRPr="000F7924">
        <w:instrText xml:space="preserve"> ADDIN EN.CITE &lt;EndNote&gt;&lt;Cite&gt;&lt;Author&gt;Sapir&lt;/Author&gt;&lt;Year&gt;2008&lt;/Year&gt;&lt;RecNum&gt;151&lt;/RecNum&gt;&lt;DisplayText&gt;(Sapir et al., 2008)&lt;/DisplayText&gt;&lt;record&gt;&lt;rec-number&gt;151&lt;/rec-number&gt;&lt;foreign-keys&gt;&lt;key app="EN" db-id="wz9x5s2ahfd99oe05ddpfs5zp2rwvtfs9xr9" timestamp="1753679098"&gt;151&lt;/key&gt;&lt;/foreign-keys&gt;&lt;ref-type name="Journal Article"&gt;17&lt;/ref-type&gt;&lt;contributors&gt;&lt;authors&gt;&lt;author&gt;Sapir, Maya&lt;/author&gt;&lt;author&gt;Oren-Shamir, Michal&lt;/author&gt;&lt;author&gt;Ovadia, Rinat&lt;/author&gt;&lt;author&gt;Reuveni, Moshe&lt;/author&gt;&lt;author&gt;Evenor, Dalia&lt;/author&gt;&lt;author&gt;Tadmor, Yaakov&lt;/author&gt;&lt;author&gt;Nahon, Sahadia&lt;/author&gt;&lt;author&gt;Shlomo, Haviva&lt;/author&gt;&lt;author&gt;Chen, Lea&lt;/author&gt;&lt;author&gt;Meir, Ayala&lt;/author&gt;&lt;author&gt;Levin, Ilan&lt;/author&gt;&lt;/authors&gt;&lt;/contributors&gt;&lt;titles&gt;&lt;title&gt;Molecular Aspects of Anthocyanin fruit Tomato in Relation to high pigment-1&lt;/title&gt;&lt;secondary-title&gt;Journal of Heredity&lt;/secondary-title&gt;&lt;/titles&gt;&lt;periodical&gt;&lt;full-title&gt;Journal of Heredity&lt;/full-title&gt;&lt;/periodical&gt;&lt;pages&gt;292-303&lt;/pages&gt;&lt;volume&gt;99&lt;/volume&gt;&lt;number&gt;3&lt;/number&gt;&lt;dates&gt;&lt;year&gt;2008&lt;/year&gt;&lt;/dates&gt;&lt;isbn&gt;0022-1503&lt;/isbn&gt;&lt;urls&gt;&lt;related-urls&gt;&lt;url&gt;https://doi.org/10.1093/jhered/esm128&lt;/url&gt;&lt;/related-urls&gt;&lt;/urls&gt;&lt;electronic-resource-num&gt;10.1093/jhered/esm128&lt;/electronic-resource-num&gt;&lt;access-date&gt;7/28/2025&lt;/access-date&gt;&lt;/record&gt;&lt;/Cite&gt;&lt;/EndNote&gt;</w:instrText>
      </w:r>
      <w:r w:rsidR="0057484D" w:rsidRPr="000F7924">
        <w:fldChar w:fldCharType="separate"/>
      </w:r>
      <w:r w:rsidR="0057484D" w:rsidRPr="000F7924">
        <w:rPr>
          <w:noProof/>
        </w:rPr>
        <w:t>(</w:t>
      </w:r>
      <w:hyperlink w:anchor="_ENREF_127" w:tooltip="Sapir, 2008 #151" w:history="1">
        <w:r w:rsidR="00E5312E" w:rsidRPr="000F7924">
          <w:rPr>
            <w:noProof/>
          </w:rPr>
          <w:t>Sapir et al., 2008</w:t>
        </w:r>
      </w:hyperlink>
      <w:r w:rsidR="0057484D" w:rsidRPr="000F7924">
        <w:rPr>
          <w:noProof/>
        </w:rPr>
        <w:t>)</w:t>
      </w:r>
      <w:r w:rsidR="0057484D" w:rsidRPr="000F7924">
        <w:fldChar w:fldCharType="end"/>
      </w:r>
      <w:r w:rsidR="005D7724" w:rsidRPr="000F7924">
        <w:t xml:space="preserve">. </w:t>
      </w:r>
      <w:r w:rsidRPr="000F7924">
        <w:t xml:space="preserve">In the MoneyMaker x Goldkrone </w:t>
      </w:r>
      <w:r w:rsidR="004E4AE6">
        <w:t>variety</w:t>
      </w:r>
      <w:r w:rsidRPr="000F7924">
        <w:t xml:space="preserve">, anthocyanin concentration ranges from </w:t>
      </w:r>
      <w:r w:rsidR="008A1301" w:rsidRPr="000F7924">
        <w:t>39.5</w:t>
      </w:r>
      <w:r w:rsidRPr="000F7924">
        <w:t xml:space="preserve"> – 1</w:t>
      </w:r>
      <w:r w:rsidR="008A1301" w:rsidRPr="000F7924">
        <w:t>07.2</w:t>
      </w:r>
      <w:r w:rsidRPr="000F7924">
        <w:t xml:space="preserve"> mg/</w:t>
      </w:r>
      <w:r w:rsidR="008A1301" w:rsidRPr="000F7924">
        <w:t>100</w:t>
      </w:r>
      <w:r w:rsidR="00FC0CD0">
        <w:t xml:space="preserve"> </w:t>
      </w:r>
      <w:r w:rsidRPr="000F7924">
        <w:t>g fresh fruit weight compared to none in non-GM Goldkrone</w:t>
      </w:r>
      <w:r w:rsidR="00B74D46" w:rsidRPr="000F7924">
        <w:t xml:space="preserve"> </w:t>
      </w:r>
      <w:r w:rsidR="00814600" w:rsidRPr="000F7924">
        <w:fldChar w:fldCharType="begin"/>
      </w:r>
      <w:r w:rsidR="00814600" w:rsidRPr="000F7924">
        <w:instrText xml:space="preserve"> ADDIN EN.CITE &lt;EndNote&gt;&lt;Cite&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00814600" w:rsidRPr="000F7924">
        <w:fldChar w:fldCharType="separate"/>
      </w:r>
      <w:r w:rsidR="00814600" w:rsidRPr="000F7924">
        <w:rPr>
          <w:noProof/>
        </w:rPr>
        <w:t>(</w:t>
      </w:r>
      <w:hyperlink w:anchor="_ENREF_86" w:tooltip="Martin, 2025 #13" w:history="1">
        <w:r w:rsidR="00E5312E" w:rsidRPr="000F7924">
          <w:rPr>
            <w:noProof/>
          </w:rPr>
          <w:t>Martin and Butelli, 2025</w:t>
        </w:r>
      </w:hyperlink>
      <w:r w:rsidR="00814600" w:rsidRPr="000F7924">
        <w:rPr>
          <w:noProof/>
        </w:rPr>
        <w:t>)</w:t>
      </w:r>
      <w:r w:rsidR="00814600" w:rsidRPr="000F7924">
        <w:fldChar w:fldCharType="end"/>
      </w:r>
      <w:r w:rsidRPr="000F7924">
        <w:t>.</w:t>
      </w:r>
      <w:r w:rsidR="005253D6" w:rsidRPr="000F7924">
        <w:t xml:space="preserve"> The applicant has commented that the lower concentrations in the commercial </w:t>
      </w:r>
      <w:r w:rsidR="004E4AE6">
        <w:t>variety</w:t>
      </w:r>
      <w:r w:rsidR="005253D6" w:rsidRPr="000F7924">
        <w:t xml:space="preserve"> are due to the higher water content in the globe-type tomatoes.</w:t>
      </w:r>
      <w:r w:rsidR="000C55F4" w:rsidRPr="000F7924">
        <w:t xml:space="preserve"> The </w:t>
      </w:r>
      <w:r w:rsidR="00C307D2" w:rsidRPr="000F7924">
        <w:t>anthocyanin</w:t>
      </w:r>
      <w:r w:rsidR="000C55F4" w:rsidRPr="000F7924">
        <w:t xml:space="preserve"> concentrations in the fruit of the MicroTom</w:t>
      </w:r>
      <w:r w:rsidR="005939AC" w:rsidRPr="000F7924">
        <w:t>, MoneyMaker</w:t>
      </w:r>
      <w:r w:rsidR="000C55F4" w:rsidRPr="000F7924">
        <w:t xml:space="preserve"> and </w:t>
      </w:r>
      <w:r w:rsidR="00915181" w:rsidRPr="000F7924">
        <w:t>MoneyMaker</w:t>
      </w:r>
      <w:r w:rsidR="000C55F4" w:rsidRPr="000F7924">
        <w:t xml:space="preserve"> x Goldkrone </w:t>
      </w:r>
      <w:r w:rsidR="004E4AE6">
        <w:t>varieties</w:t>
      </w:r>
      <w:r w:rsidR="000C55F4" w:rsidRPr="000F7924">
        <w:t xml:space="preserve"> </w:t>
      </w:r>
      <w:r w:rsidR="00915181" w:rsidRPr="000F7924">
        <w:t>are within the ranges seen in common anthocyanin-containing foods such as blackberries, blueberries and red cabbage (</w:t>
      </w:r>
      <w:r w:rsidR="00FB4790" w:rsidRPr="000F7924">
        <w:rPr>
          <w:highlight w:val="yellow"/>
        </w:rPr>
        <w:fldChar w:fldCharType="begin"/>
      </w:r>
      <w:r w:rsidR="00FB4790" w:rsidRPr="000F7924">
        <w:instrText xml:space="preserve"> REF _Ref203079752 \h </w:instrText>
      </w:r>
      <w:r w:rsidR="00FB4790" w:rsidRPr="000F7924">
        <w:rPr>
          <w:highlight w:val="yellow"/>
        </w:rPr>
      </w:r>
      <w:r w:rsidR="00FB4790" w:rsidRPr="000F7924">
        <w:rPr>
          <w:highlight w:val="yellow"/>
        </w:rPr>
        <w:fldChar w:fldCharType="separate"/>
      </w:r>
      <w:r w:rsidR="00BC38E3" w:rsidRPr="000F7924">
        <w:t xml:space="preserve">Table </w:t>
      </w:r>
      <w:r w:rsidR="00BC38E3">
        <w:rPr>
          <w:noProof/>
        </w:rPr>
        <w:t>3</w:t>
      </w:r>
      <w:r w:rsidR="00FB4790" w:rsidRPr="000F7924">
        <w:rPr>
          <w:highlight w:val="yellow"/>
        </w:rPr>
        <w:fldChar w:fldCharType="end"/>
      </w:r>
      <w:r w:rsidR="00915181" w:rsidRPr="000F7924">
        <w:t>).</w:t>
      </w:r>
      <w:r w:rsidR="00A61FD7" w:rsidRPr="000F7924">
        <w:t xml:space="preserve"> </w:t>
      </w:r>
      <w:r w:rsidR="004C3C9B" w:rsidRPr="000F7924">
        <w:t>For comparison, a</w:t>
      </w:r>
      <w:r w:rsidR="003C78D1" w:rsidRPr="000F7924">
        <w:t>nthocyanin concentrations in non-GM purple Indigo Rose tomatoes are 116.11 mg/100</w:t>
      </w:r>
      <w:r w:rsidR="009A6F53" w:rsidRPr="000F7924">
        <w:t xml:space="preserve"> </w:t>
      </w:r>
      <w:r w:rsidR="003C78D1" w:rsidRPr="000F7924">
        <w:t>g fresh weight skin</w:t>
      </w:r>
      <w:r w:rsidR="00DD4B50" w:rsidRPr="000F7924">
        <w:t xml:space="preserve"> (whole fruit was not analysed)</w:t>
      </w:r>
      <w:r w:rsidR="007C5F88" w:rsidRPr="000F7924">
        <w:t xml:space="preserve"> </w:t>
      </w:r>
      <w:r w:rsidR="00350D35" w:rsidRPr="000F7924">
        <w:fldChar w:fldCharType="begin"/>
      </w:r>
      <w:r w:rsidR="00350D35" w:rsidRPr="000F7924">
        <w:instrText xml:space="preserve"> ADDIN EN.CITE &lt;EndNote&gt;&lt;Cite&gt;&lt;Author&gt;Mes&lt;/Author&gt;&lt;Year&gt;2008&lt;/Year&gt;&lt;RecNum&gt;30&lt;/RecNum&gt;&lt;DisplayText&gt;(Mes et al., 2008)&lt;/DisplayText&gt;&lt;record&gt;&lt;rec-number&gt;30&lt;/rec-number&gt;&lt;foreign-keys&gt;&lt;key app="EN" db-id="wz9x5s2ahfd99oe05ddpfs5zp2rwvtfs9xr9" timestamp="1752468131"&gt;30&lt;/key&gt;&lt;/foreign-keys&gt;&lt;ref-type name="Journal Article"&gt;17&lt;/ref-type&gt;&lt;contributors&gt;&lt;authors&gt;&lt;author&gt;Mes, Peter J.&lt;/author&gt;&lt;author&gt;Boches, Peter&lt;/author&gt;&lt;author&gt;Myers, James R.&lt;/author&gt;&lt;author&gt;Durst, Robert&lt;/author&gt;&lt;/authors&gt;&lt;/contributors&gt;&lt;titles&gt;&lt;title&gt;Characterization of Tomatoes Expressing Anthocyanin in the Fruit&lt;/title&gt;&lt;secondary-title&gt;Journal of the American Society for Horticultural Science&lt;/secondary-title&gt;&lt;/titles&gt;&lt;periodical&gt;&lt;full-title&gt;Journal of the American Society for Horticultural Science&lt;/full-title&gt;&lt;/periodical&gt;&lt;pages&gt;262-269&lt;/pages&gt;&lt;volume&gt;133&lt;/volume&gt;&lt;number&gt;2&lt;/number&gt;&lt;dates&gt;&lt;year&gt;2008&lt;/year&gt;&lt;pub-dates&gt;&lt;date&gt;01 Mar 2008&lt;/date&gt;&lt;/pub-dates&gt;&lt;/dates&gt;&lt;isbn&gt;0003-1062&lt;/isbn&gt;&lt;urls&gt;&lt;related-urls&gt;&lt;url&gt;https://www.doi.org/10.21273/JASHS.133.2.262&lt;/url&gt;&lt;/related-urls&gt;&lt;/urls&gt;&lt;electronic-resource-num&gt;10.21273/jashs.133.2.262&lt;/electronic-resource-num&gt;&lt;language&gt;English&lt;/language&gt;&lt;/record&gt;&lt;/Cite&gt;&lt;/EndNote&gt;</w:instrText>
      </w:r>
      <w:r w:rsidR="00350D35" w:rsidRPr="000F7924">
        <w:fldChar w:fldCharType="separate"/>
      </w:r>
      <w:r w:rsidR="00350D35" w:rsidRPr="000F7924">
        <w:rPr>
          <w:noProof/>
        </w:rPr>
        <w:t>(</w:t>
      </w:r>
      <w:hyperlink w:anchor="_ENREF_96" w:tooltip="Mes, 2008 #30" w:history="1">
        <w:r w:rsidR="00E5312E" w:rsidRPr="000F7924">
          <w:rPr>
            <w:noProof/>
          </w:rPr>
          <w:t>Mes et al., 2008</w:t>
        </w:r>
      </w:hyperlink>
      <w:r w:rsidR="00350D35" w:rsidRPr="000F7924">
        <w:rPr>
          <w:noProof/>
        </w:rPr>
        <w:t>)</w:t>
      </w:r>
      <w:r w:rsidR="00350D35" w:rsidRPr="000F7924">
        <w:fldChar w:fldCharType="end"/>
      </w:r>
      <w:r w:rsidR="00DD4B50" w:rsidRPr="000F7924">
        <w:t>.</w:t>
      </w:r>
    </w:p>
    <w:p w14:paraId="36A6755B" w14:textId="30246611" w:rsidR="003E5543" w:rsidRPr="000F7924" w:rsidRDefault="003E5543" w:rsidP="00DD4B50">
      <w:pPr>
        <w:pStyle w:val="RARMPparagraph"/>
      </w:pPr>
      <w:r w:rsidRPr="000F7924">
        <w:t xml:space="preserve">Although not the subject of the current application, a study investigated further improvements to the anthocyanin content of Del/Ros1-N tomatoes. MYB12 is a transcription factor that regulates flavanol production in </w:t>
      </w:r>
      <w:r w:rsidRPr="000F7924">
        <w:rPr>
          <w:i/>
          <w:iCs/>
        </w:rPr>
        <w:t>Arabidopsis thaliana</w:t>
      </w:r>
      <w:r w:rsidRPr="000F7924">
        <w:t xml:space="preserve">, and has been shown to drastically increase flavanol content in tomato fruit under the E8 promoter, resulting in orange fruit </w:t>
      </w:r>
      <w:r w:rsidRPr="000F7924">
        <w:fldChar w:fldCharType="begin">
          <w:fldData xml:space="preserve">PEVuZE5vdGU+PENpdGU+PEF1dGhvcj5MdW88L0F1dGhvcj48WWVhcj4yMDA4PC9ZZWFyPjxSZWNO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jwvc2Vjb25kYXJ5LXRpdGxlPjwvdGl0bGVzPjxwZXJpb2RpY2FsPjxmdWxs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</w:fldData>
        </w:fldChar>
      </w:r>
      <w:r w:rsidRPr="000F7924">
        <w:instrText xml:space="preserve"> ADDIN EN.CITE </w:instrText>
      </w:r>
      <w:r w:rsidRPr="000F7924">
        <w:fldChar w:fldCharType="begin">
          <w:fldData xml:space="preserve">PEVuZE5vdGU+PENpdGU+PEF1dGhvcj5MdW88L0F1dGhvcj48WWVhcj4yMDA4PC9ZZWFyPjxSZWNO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jwvc2Vjb25kYXJ5LXRpdGxlPjwvdGl0bGVzPjxwZXJpb2RpY2FsPjxmdWxs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</w:fldData>
        </w:fldChar>
      </w:r>
      <w:r w:rsidRPr="000F7924">
        <w:instrText xml:space="preserve"> ADDIN EN.CITE.DATA </w:instrText>
      </w:r>
      <w:r w:rsidRPr="000F7924">
        <w:fldChar w:fldCharType="end"/>
      </w:r>
      <w:r w:rsidRPr="000F7924">
        <w:fldChar w:fldCharType="separate"/>
      </w:r>
      <w:r w:rsidRPr="000F7924">
        <w:rPr>
          <w:noProof/>
        </w:rPr>
        <w:t>(</w:t>
      </w:r>
      <w:hyperlink w:anchor="_ENREF_83" w:tooltip="Luo, 2008 #132" w:history="1">
        <w:r w:rsidR="00E5312E" w:rsidRPr="000F7924">
          <w:rPr>
            <w:noProof/>
          </w:rPr>
          <w:t>Luo et al., 2008</w:t>
        </w:r>
      </w:hyperlink>
      <w:r w:rsidRPr="000F7924">
        <w:rPr>
          <w:noProof/>
        </w:rPr>
        <w:t>)</w:t>
      </w:r>
      <w:r w:rsidRPr="000F7924">
        <w:fldChar w:fldCharType="end"/>
      </w:r>
      <w:r w:rsidRPr="000F7924">
        <w:t xml:space="preserve">. Del/Ros1 in MicroTom was crossed with AtMYB12 in MicroTom, which contains the MYB12 gene from </w:t>
      </w:r>
      <w:r w:rsidRPr="000F7924">
        <w:rPr>
          <w:i/>
          <w:iCs/>
        </w:rPr>
        <w:t>A. thaliana</w:t>
      </w:r>
      <w:r w:rsidRPr="000F7924">
        <w:t xml:space="preserve"> under the control of the E8 promoter </w:t>
      </w:r>
      <w:r w:rsidRPr="000F7924">
        <w:fldChar w:fldCharType="begin">
          <w:fldData xml:space="preserve">PEVuZE5vdGU+PENpdGU+PEF1dGhvcj5aaGFuZzwvQXV0aG9yPjxZZWFyPjIwMTU8L1llYXI+PFJl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</w:fldData>
        </w:fldChar>
      </w:r>
      <w:r w:rsidRPr="000F7924">
        <w:instrText xml:space="preserve"> ADDIN EN.CITE </w:instrText>
      </w:r>
      <w:r w:rsidRPr="000F7924">
        <w:fldChar w:fldCharType="begin">
          <w:fldData xml:space="preserve">PEVuZE5vdGU+PENpdGU+PEF1dGhvcj5aaGFuZzwvQXV0aG9yPjxZZWFyPjIwMTU8L1llYXI+PFJl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</w:fldData>
        </w:fldChar>
      </w:r>
      <w:r w:rsidRPr="000F7924">
        <w:instrText xml:space="preserve"> ADDIN EN.CITE.DATA </w:instrText>
      </w:r>
      <w:r w:rsidRPr="000F7924">
        <w:fldChar w:fldCharType="end"/>
      </w:r>
      <w:r w:rsidRPr="000F7924">
        <w:fldChar w:fldCharType="separate"/>
      </w:r>
      <w:r w:rsidRPr="000F7924">
        <w:rPr>
          <w:noProof/>
        </w:rPr>
        <w:t>(</w:t>
      </w:r>
      <w:hyperlink w:anchor="_ENREF_177" w:tooltip="Zhang, 2015 #133" w:history="1">
        <w:r w:rsidR="00E5312E" w:rsidRPr="000F7924">
          <w:rPr>
            <w:noProof/>
          </w:rPr>
          <w:t>Zhang et al., 2015</w:t>
        </w:r>
      </w:hyperlink>
      <w:r w:rsidRPr="000F7924">
        <w:rPr>
          <w:noProof/>
        </w:rPr>
        <w:t>)</w:t>
      </w:r>
      <w:r w:rsidRPr="000F7924">
        <w:fldChar w:fldCharType="end"/>
      </w:r>
      <w:r w:rsidRPr="000F7924">
        <w:t>. Fruit from Del/Ros1 x AtMYB12 (named Indigo) had an almost 2-fold increase in anthocyanin content compared to Del/Ros1 alone. The authors speculate that the dramatic increase in anthocyanins in the hybrid may be due to MYB12 upregulating earlier parts of the phenylpropanoid pathway, therefore increasing supply of metabolites into the anthocyanin pathway.</w:t>
      </w:r>
    </w:p>
    <w:p w14:paraId="2011129E" w14:textId="51324224" w:rsidR="00E70444" w:rsidRPr="000F7924" w:rsidRDefault="008938B1" w:rsidP="00854B72">
      <w:pPr>
        <w:pStyle w:val="RARMPparagraph"/>
      </w:pPr>
      <w:r w:rsidRPr="000F7924">
        <w:t xml:space="preserve">High-performance liquid chromatography (HPLC) </w:t>
      </w:r>
      <w:r w:rsidR="00224864" w:rsidRPr="000F7924">
        <w:t xml:space="preserve">and </w:t>
      </w:r>
      <w:r w:rsidR="001E5ED1" w:rsidRPr="000F7924">
        <w:t xml:space="preserve">electrospray ionisation tandem </w:t>
      </w:r>
      <w:r w:rsidR="00224864" w:rsidRPr="000F7924">
        <w:t>mass spectrometry were</w:t>
      </w:r>
      <w:r w:rsidRPr="000F7924">
        <w:t xml:space="preserve"> used to analyse anthocyanin content in the f</w:t>
      </w:r>
      <w:r w:rsidR="009F2C14" w:rsidRPr="000F7924">
        <w:t>lesh</w:t>
      </w:r>
      <w:r w:rsidRPr="000F7924">
        <w:t xml:space="preserve"> and peel of </w:t>
      </w:r>
      <w:r w:rsidR="005E687F" w:rsidRPr="000F7924">
        <w:t xml:space="preserve">tomatoes from the MicroTom </w:t>
      </w:r>
      <w:r w:rsidR="004E4AE6">
        <w:t>variety</w:t>
      </w:r>
      <w:r w:rsidR="00C065A8" w:rsidRPr="000F7924">
        <w:t xml:space="preserve"> </w:t>
      </w:r>
      <w:r w:rsidR="00D2687D"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D2687D" w:rsidRPr="000F7924">
        <w:instrText xml:space="preserve"> ADDIN EN.CITE </w:instrText>
      </w:r>
      <w:r w:rsidR="00D2687D"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21" w:tooltip="Butelli, 2008 #12" w:history="1">
        <w:r w:rsidR="00E5312E" w:rsidRPr="000F7924">
          <w:rPr>
            <w:noProof/>
          </w:rPr>
          <w:t>Butelli et al., 2008</w:t>
        </w:r>
      </w:hyperlink>
      <w:r w:rsidR="00D2687D" w:rsidRPr="000F7924">
        <w:rPr>
          <w:noProof/>
        </w:rPr>
        <w:t>)</w:t>
      </w:r>
      <w:r w:rsidR="00D2687D" w:rsidRPr="000F7924">
        <w:fldChar w:fldCharType="end"/>
      </w:r>
      <w:r w:rsidR="005E687F" w:rsidRPr="000F7924">
        <w:t xml:space="preserve">. </w:t>
      </w:r>
      <w:r w:rsidR="009B23CA" w:rsidRPr="000F7924">
        <w:t>The</w:t>
      </w:r>
      <w:r w:rsidR="008F5E68" w:rsidRPr="000F7924">
        <w:t xml:space="preserve"> </w:t>
      </w:r>
      <w:r w:rsidR="009B23CA" w:rsidRPr="000F7924">
        <w:t xml:space="preserve">major anthocyanins present </w:t>
      </w:r>
      <w:r w:rsidR="006F1234" w:rsidRPr="000F7924">
        <w:t xml:space="preserve">in both the flesh and peel </w:t>
      </w:r>
      <w:r w:rsidR="00CE5E89" w:rsidRPr="000F7924">
        <w:t>were</w:t>
      </w:r>
      <w:r w:rsidR="002F18A9" w:rsidRPr="000F7924">
        <w:t>:</w:t>
      </w:r>
    </w:p>
    <w:p w14:paraId="61105320" w14:textId="6A7CD869" w:rsidR="00E70444" w:rsidRPr="000F7924" w:rsidRDefault="00550120">
      <w:pPr>
        <w:pStyle w:val="ListParagraph"/>
        <w:numPr>
          <w:ilvl w:val="0"/>
          <w:numId w:val="32"/>
        </w:numPr>
      </w:pPr>
      <w:r w:rsidRPr="000F7924">
        <w:t>d</w:t>
      </w:r>
      <w:r w:rsidR="009B23CA" w:rsidRPr="000F7924">
        <w:t>elphinidin 3-(</w:t>
      </w:r>
      <w:r w:rsidR="00031077" w:rsidRPr="000F7924">
        <w:t>cis-</w:t>
      </w:r>
      <w:r w:rsidR="009B23CA" w:rsidRPr="000F7924">
        <w:t>coumaroyl)</w:t>
      </w:r>
      <w:r w:rsidR="00AB3D48" w:rsidRPr="000F7924">
        <w:t>-</w:t>
      </w:r>
      <w:r w:rsidR="009B23CA" w:rsidRPr="000F7924">
        <w:t>rutinoside-5-glucoside</w:t>
      </w:r>
    </w:p>
    <w:p w14:paraId="1A947E21" w14:textId="6B0DDCD4" w:rsidR="00E70444" w:rsidRPr="000F7924" w:rsidRDefault="00031077">
      <w:pPr>
        <w:pStyle w:val="ListParagraph"/>
        <w:numPr>
          <w:ilvl w:val="0"/>
          <w:numId w:val="32"/>
        </w:numPr>
        <w:rPr>
          <w:u w:val="single"/>
        </w:rPr>
      </w:pPr>
      <w:r w:rsidRPr="000F7924">
        <w:rPr>
          <w:u w:val="single"/>
        </w:rPr>
        <w:t>delphinidin 3-(trans-coumaroyl)-rutinoside-5-glucoside</w:t>
      </w:r>
      <w:r w:rsidR="008F5D1B" w:rsidRPr="000F7924">
        <w:rPr>
          <w:u w:val="single"/>
        </w:rPr>
        <w:t xml:space="preserve"> (also known as nasunin)</w:t>
      </w:r>
    </w:p>
    <w:p w14:paraId="6697ED67" w14:textId="1816861D" w:rsidR="00E70444" w:rsidRPr="000F7924" w:rsidRDefault="00550120">
      <w:pPr>
        <w:pStyle w:val="ListParagraph"/>
        <w:numPr>
          <w:ilvl w:val="0"/>
          <w:numId w:val="32"/>
        </w:numPr>
      </w:pPr>
      <w:r w:rsidRPr="000F7924">
        <w:t>d</w:t>
      </w:r>
      <w:r w:rsidR="009B23CA" w:rsidRPr="000F7924">
        <w:t>elphinidin 3-(caffeoyl)</w:t>
      </w:r>
      <w:r w:rsidR="00AB3D48" w:rsidRPr="000F7924">
        <w:t>-</w:t>
      </w:r>
      <w:r w:rsidR="009B23CA" w:rsidRPr="000F7924">
        <w:t>rutinoside-5-glucoside</w:t>
      </w:r>
    </w:p>
    <w:p w14:paraId="5C1E84B7" w14:textId="661E78AB" w:rsidR="00E70444" w:rsidRPr="000F7924" w:rsidRDefault="00550120">
      <w:pPr>
        <w:pStyle w:val="ListParagraph"/>
        <w:numPr>
          <w:ilvl w:val="0"/>
          <w:numId w:val="32"/>
        </w:numPr>
      </w:pPr>
      <w:r w:rsidRPr="000F7924">
        <w:t>d</w:t>
      </w:r>
      <w:r w:rsidR="009B23CA" w:rsidRPr="000F7924">
        <w:t>elphinidin 3-(feruloyl)</w:t>
      </w:r>
      <w:r w:rsidR="00AB3D48" w:rsidRPr="000F7924">
        <w:t>-</w:t>
      </w:r>
      <w:r w:rsidR="009B23CA" w:rsidRPr="000F7924">
        <w:t>rutinoside-5-glucoside</w:t>
      </w:r>
    </w:p>
    <w:p w14:paraId="6950E399" w14:textId="2CCD581B" w:rsidR="00E70444" w:rsidRPr="000F7924" w:rsidRDefault="00550120">
      <w:pPr>
        <w:pStyle w:val="ListParagraph"/>
        <w:numPr>
          <w:ilvl w:val="0"/>
          <w:numId w:val="32"/>
        </w:numPr>
      </w:pPr>
      <w:r w:rsidRPr="000F7924">
        <w:rPr>
          <w:u w:val="single"/>
        </w:rPr>
        <w:t>p</w:t>
      </w:r>
      <w:r w:rsidR="009B23CA" w:rsidRPr="000F7924">
        <w:rPr>
          <w:u w:val="single"/>
        </w:rPr>
        <w:t>etunidin 3-(</w:t>
      </w:r>
      <w:r w:rsidR="00751357" w:rsidRPr="000F7924">
        <w:rPr>
          <w:u w:val="single"/>
        </w:rPr>
        <w:t>trans-</w:t>
      </w:r>
      <w:r w:rsidR="009B23CA" w:rsidRPr="000F7924">
        <w:rPr>
          <w:u w:val="single"/>
        </w:rPr>
        <w:t>coumaroyl)</w:t>
      </w:r>
      <w:r w:rsidR="00AB3D48" w:rsidRPr="000F7924">
        <w:rPr>
          <w:u w:val="single"/>
        </w:rPr>
        <w:t>-</w:t>
      </w:r>
      <w:r w:rsidR="009B23CA" w:rsidRPr="000F7924">
        <w:rPr>
          <w:u w:val="single"/>
        </w:rPr>
        <w:t>rutinoside-5-glucoside</w:t>
      </w:r>
      <w:r w:rsidR="008F5D1B" w:rsidRPr="000F7924">
        <w:rPr>
          <w:u w:val="single"/>
        </w:rPr>
        <w:t xml:space="preserve"> (also known as petanin)</w:t>
      </w:r>
      <w:r w:rsidR="006B0378" w:rsidRPr="000F7924">
        <w:t>,</w:t>
      </w:r>
      <w:r w:rsidR="009B23CA" w:rsidRPr="000F7924">
        <w:t xml:space="preserve"> and</w:t>
      </w:r>
    </w:p>
    <w:p w14:paraId="0307D14D" w14:textId="17389804" w:rsidR="00E70444" w:rsidRPr="000F7924" w:rsidRDefault="00550120">
      <w:pPr>
        <w:pStyle w:val="ListParagraph"/>
        <w:numPr>
          <w:ilvl w:val="0"/>
          <w:numId w:val="32"/>
        </w:numPr>
      </w:pPr>
      <w:r w:rsidRPr="000F7924">
        <w:t>p</w:t>
      </w:r>
      <w:r w:rsidR="009B23CA" w:rsidRPr="000F7924">
        <w:t>etunidin 3-(feruloyl)</w:t>
      </w:r>
      <w:r w:rsidR="00AB3D48" w:rsidRPr="000F7924">
        <w:t>-</w:t>
      </w:r>
      <w:r w:rsidR="009B23CA" w:rsidRPr="000F7924">
        <w:t>rutinoside-5-glucoside</w:t>
      </w:r>
      <w:r w:rsidR="00E70444" w:rsidRPr="000F7924">
        <w:t>.</w:t>
      </w:r>
    </w:p>
    <w:p w14:paraId="26A863CF" w14:textId="38668538" w:rsidR="00254AFC" w:rsidRPr="000F7924" w:rsidRDefault="00226335" w:rsidP="00854B72">
      <w:pPr>
        <w:pStyle w:val="RARMPparagraph"/>
      </w:pPr>
      <w:r w:rsidRPr="000F7924">
        <w:t>Petanin</w:t>
      </w:r>
      <w:r w:rsidR="00854B72" w:rsidRPr="000F7924">
        <w:t xml:space="preserve"> and </w:t>
      </w:r>
      <w:r w:rsidRPr="000F7924">
        <w:t>nasunin</w:t>
      </w:r>
      <w:r w:rsidR="00E70444" w:rsidRPr="000F7924">
        <w:t xml:space="preserve"> were the most</w:t>
      </w:r>
      <w:r w:rsidR="002F18A9" w:rsidRPr="000F7924">
        <w:t xml:space="preserve"> abundant</w:t>
      </w:r>
      <w:r w:rsidR="00D07BA9" w:rsidRPr="000F7924">
        <w:t xml:space="preserve"> </w:t>
      </w:r>
      <w:r w:rsidR="00A863A8" w:rsidRPr="000F7924">
        <w:t xml:space="preserve">anthocyanins </w:t>
      </w:r>
      <w:r w:rsidR="00D07BA9" w:rsidRPr="000F7924">
        <w:t>in the GM tomatoes and</w:t>
      </w:r>
      <w:r w:rsidR="00C52F4B" w:rsidRPr="000F7924">
        <w:t xml:space="preserve"> were not detected in the </w:t>
      </w:r>
      <w:r w:rsidR="00E83A55" w:rsidRPr="000F7924">
        <w:t xml:space="preserve">non-GM </w:t>
      </w:r>
      <w:r w:rsidR="00C52F4B" w:rsidRPr="000F7924">
        <w:t>control fruit</w:t>
      </w:r>
      <w:r w:rsidR="004029F9" w:rsidRPr="000F7924">
        <w:t xml:space="preserve"> </w:t>
      </w:r>
      <w:r w:rsidR="00350D35" w:rsidRPr="000F7924">
        <w:fldChar w:fldCharType="begin">
          <w:fldData xml:space="preserve">PEVuZE5vdGU+PENpdGU+PEF1dGhvcj5Ub2hnZTwvQXV0aG9yPjxZZWFyPjIwMTU8L1llYXI+PFJl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</w:fldData>
        </w:fldChar>
      </w:r>
      <w:r w:rsidR="00350D35" w:rsidRPr="000F7924">
        <w:instrText xml:space="preserve"> ADDIN EN.CITE </w:instrText>
      </w:r>
      <w:r w:rsidR="00350D35" w:rsidRPr="000F7924">
        <w:fldChar w:fldCharType="begin">
          <w:fldData xml:space="preserve">PEVuZE5vdGU+PENpdGU+PEF1dGhvcj5Ub2hnZTwvQXV0aG9yPjxZZWFyPjIwMTU8L1llYXI+PFJl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54" w:tooltip="Tohge, 2015 #129" w:history="1">
        <w:r w:rsidR="00E5312E" w:rsidRPr="000F7924">
          <w:rPr>
            <w:noProof/>
          </w:rPr>
          <w:t>Tohge et al., 2015</w:t>
        </w:r>
      </w:hyperlink>
      <w:r w:rsidR="00350D35" w:rsidRPr="000F7924">
        <w:rPr>
          <w:noProof/>
        </w:rPr>
        <w:t>)</w:t>
      </w:r>
      <w:r w:rsidR="00350D35" w:rsidRPr="000F7924">
        <w:fldChar w:fldCharType="end"/>
      </w:r>
      <w:r w:rsidR="00C52F4B" w:rsidRPr="000F7924">
        <w:t>.</w:t>
      </w:r>
      <w:r w:rsidR="00D07BA9" w:rsidRPr="000F7924">
        <w:t xml:space="preserve"> </w:t>
      </w:r>
      <w:r w:rsidR="003E5543" w:rsidRPr="000F7924">
        <w:t>Petanin</w:t>
      </w:r>
      <w:r w:rsidR="00612C53" w:rsidRPr="000F7924">
        <w:t xml:space="preserve"> is </w:t>
      </w:r>
      <w:r w:rsidR="00F65E2D" w:rsidRPr="000F7924">
        <w:t xml:space="preserve">also found in </w:t>
      </w:r>
      <w:r w:rsidR="00612C53" w:rsidRPr="000F7924">
        <w:t xml:space="preserve">Indigo Rose tomato </w:t>
      </w:r>
      <w:r w:rsidR="00FE3480" w:rsidRPr="000F7924">
        <w:fldChar w:fldCharType="begin">
          <w:fldData xml:space="preserve">PEVuZE5vdGU+PENpdGU+PEF1dGhvcj5XYW5nPC9BdXRob3I+PFllYXI+MjAyMDwvWWVhcj48UmVj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Zm9vZGNoZW0uMjAyMC4xMjc0Mzk8L2VsZWN0cm9u
aWMtcmVzb3VyY2UtbnVtPjxyZW1vdGUtZGF0YWJhc2UtbmFtZT5NZWRsaW5lPC9yZW1vdGUtZGF0
YWJhc2UtbmFtZT48cmVtb3RlLWRhdGFiYXNlLXByb3ZpZGVyPk5MTTwvcmVtb3RlLWRhdGFiYXNl
LXByb3ZpZGVyPjwvcmVjb3JkPjwvQ2l0ZT48L0VuZE5vdGU+AG==
</w:fldData>
        </w:fldChar>
      </w:r>
      <w:r w:rsidR="00FE3480" w:rsidRPr="000F7924">
        <w:instrText xml:space="preserve"> ADDIN EN.CITE </w:instrText>
      </w:r>
      <w:r w:rsidR="00FE3480" w:rsidRPr="000F7924">
        <w:fldChar w:fldCharType="begin">
          <w:fldData xml:space="preserve">PEVuZE5vdGU+PENpdGU+PEF1dGhvcj5XYW5nPC9BdXRob3I+PFllYXI+MjAyMDwvWWVhcj48UmVj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Zm9vZGNoZW0uMjAyMC4xMjc0Mzk8L2VsZWN0cm9u
aWMtcmVzb3VyY2UtbnVtPjxyZW1vdGUtZGF0YWJhc2UtbmFtZT5NZWRsaW5lPC9yZW1vdGUtZGF0
YWJhc2UtbmFtZT48cmVtb3RlLWRhdGFiYXNlLXByb3ZpZGVyPk5MTTwvcmVtb3RlLWRhdGFiYXNl
LXByb3ZpZGVyPjwvcmVjb3JkPjwvQ2l0ZT48L0VuZE5vdGU+AG==
</w:fldData>
        </w:fldChar>
      </w:r>
      <w:r w:rsidR="00FE3480" w:rsidRPr="000F7924">
        <w:instrText xml:space="preserve"> ADDIN EN.CITE.DATA </w:instrText>
      </w:r>
      <w:r w:rsidR="00FE3480" w:rsidRPr="000F7924">
        <w:fldChar w:fldCharType="end"/>
      </w:r>
      <w:r w:rsidR="00FE3480" w:rsidRPr="000F7924">
        <w:fldChar w:fldCharType="separate"/>
      </w:r>
      <w:r w:rsidR="00FE3480" w:rsidRPr="000F7924">
        <w:rPr>
          <w:noProof/>
        </w:rPr>
        <w:t>(</w:t>
      </w:r>
      <w:hyperlink w:anchor="_ENREF_166" w:tooltip="Wang, 2020 #145" w:history="1">
        <w:r w:rsidR="00E5312E" w:rsidRPr="000F7924">
          <w:rPr>
            <w:noProof/>
          </w:rPr>
          <w:t>Wang et al., 2020</w:t>
        </w:r>
      </w:hyperlink>
      <w:r w:rsidR="00FE3480" w:rsidRPr="000F7924">
        <w:rPr>
          <w:noProof/>
        </w:rPr>
        <w:t>)</w:t>
      </w:r>
      <w:r w:rsidR="00FE3480" w:rsidRPr="000F7924">
        <w:fldChar w:fldCharType="end"/>
      </w:r>
      <w:r w:rsidR="00612C53" w:rsidRPr="000F7924">
        <w:t xml:space="preserve"> and </w:t>
      </w:r>
      <w:r w:rsidR="00F65E2D" w:rsidRPr="000F7924">
        <w:t xml:space="preserve">petunia </w:t>
      </w:r>
      <w:r w:rsidR="00350D35" w:rsidRPr="000F7924">
        <w:fldChar w:fldCharType="begin"/>
      </w:r>
      <w:r w:rsidR="00350D35" w:rsidRPr="000F7924">
        <w:instrText xml:space="preserve"> ADDIN EN.CITE &lt;EndNote&gt;&lt;Cite&gt;&lt;Author&gt;Schram&lt;/Author&gt;&lt;Year&gt;1983&lt;/Year&gt;&lt;RecNum&gt;130&lt;/RecNum&gt;&lt;DisplayText&gt;(Schram et al., 1983)&lt;/DisplayText&gt;&lt;record&gt;&lt;rec-number&gt;130&lt;/rec-number&gt;&lt;foreign-keys&gt;&lt;key app="EN" db-id="wz9x5s2ahfd99oe05ddpfs5zp2rwvtfs9xr9" timestamp="1753035456"&gt;130&lt;/key&gt;&lt;/foreign-keys&gt;&lt;ref-type name="Journal Article"&gt;17&lt;/ref-type&gt;&lt;contributors&gt;&lt;authors&gt;&lt;author&gt;A. W. Schram&lt;/author&gt;&lt;author&gt;L. M. V. Jonsson&lt;/author&gt;&lt;author&gt;P. de Vlaming&lt;/author&gt;&lt;/authors&gt;&lt;/contributors&gt;&lt;titles&gt;&lt;title&gt;Identification of Anthocyanins and Intermediates of Anthocyanin Biosynthesis from Petunia hybrida Using High Performance Liquid Chromatography&lt;/title&gt;&lt;secondary-title&gt;Zeitschrift für Naturforschung C&lt;/secondary-title&gt;&lt;/titles&gt;&lt;periodical&gt;&lt;full-title&gt;Zeitschrift für Naturforschung C&lt;/full-title&gt;&lt;/periodical&gt;&lt;pages&gt;342-345&lt;/pages&gt;&lt;volume&gt;38&lt;/volume&gt;&lt;number&gt;5-6&lt;/number&gt;&lt;dates&gt;&lt;year&gt;1983&lt;/year&gt;&lt;/dates&gt;&lt;urls&gt;&lt;related-urls&gt;&lt;url&gt;https://doi.org/10.1515/znc-1983-5-602&lt;/url&gt;&lt;/related-urls&gt;&lt;/urls&gt;&lt;electronic-resource-num&gt;doi:10.1515/znc-1983-5-602&lt;/electronic-resource-num&gt;&lt;access-date&gt;2025-07-20&lt;/access-date&gt;&lt;/record&gt;&lt;/Cite&gt;&lt;/EndNote&gt;</w:instrText>
      </w:r>
      <w:r w:rsidR="00350D35" w:rsidRPr="000F7924">
        <w:fldChar w:fldCharType="separate"/>
      </w:r>
      <w:r w:rsidR="00350D35" w:rsidRPr="000F7924">
        <w:rPr>
          <w:noProof/>
        </w:rPr>
        <w:t>(</w:t>
      </w:r>
      <w:hyperlink w:anchor="_ENREF_130" w:tooltip="Schram, 1983 #130" w:history="1">
        <w:r w:rsidR="00E5312E" w:rsidRPr="000F7924">
          <w:rPr>
            <w:noProof/>
          </w:rPr>
          <w:t>Schram et al., 1983</w:t>
        </w:r>
      </w:hyperlink>
      <w:r w:rsidR="00350D35" w:rsidRPr="000F7924">
        <w:rPr>
          <w:noProof/>
        </w:rPr>
        <w:t>)</w:t>
      </w:r>
      <w:r w:rsidR="00350D35" w:rsidRPr="000F7924">
        <w:fldChar w:fldCharType="end"/>
      </w:r>
      <w:r w:rsidR="00612C53" w:rsidRPr="000F7924">
        <w:t>,</w:t>
      </w:r>
      <w:r w:rsidR="00FB1C0F" w:rsidRPr="000F7924">
        <w:t xml:space="preserve"> </w:t>
      </w:r>
      <w:r w:rsidR="00F65E2D" w:rsidRPr="000F7924">
        <w:t xml:space="preserve">and </w:t>
      </w:r>
      <w:r w:rsidR="003E5543" w:rsidRPr="000F7924">
        <w:t>nasunin</w:t>
      </w:r>
      <w:r w:rsidR="00612C53" w:rsidRPr="000F7924">
        <w:t xml:space="preserve"> is the main anthocyanin in </w:t>
      </w:r>
      <w:r w:rsidR="00F65E2D" w:rsidRPr="000F7924">
        <w:t>eggplant</w:t>
      </w:r>
      <w:r w:rsidR="00612C53" w:rsidRPr="000F7924">
        <w:t xml:space="preserve"> skin</w:t>
      </w:r>
      <w:r w:rsidR="00F65E2D" w:rsidRPr="000F7924">
        <w:t xml:space="preserve"> </w:t>
      </w:r>
      <w:r w:rsidR="00350D35" w:rsidRPr="000F7924">
        <w:fldChar w:fldCharType="begin">
          <w:fldData xml:space="preserve">PEVuZE5vdGU+PENpdGU+PEF1dGhvcj5TYWthbXVyYTwvQXV0aG9yPjxZZWFyPjE5NjM8L1llYXI+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</w:fldData>
        </w:fldChar>
      </w:r>
      <w:r w:rsidR="00FE3480" w:rsidRPr="000F7924">
        <w:instrText xml:space="preserve"> ADDIN EN.CITE </w:instrText>
      </w:r>
      <w:r w:rsidR="00FE3480" w:rsidRPr="000F7924">
        <w:fldChar w:fldCharType="begin">
          <w:fldData xml:space="preserve">PEVuZE5vdGU+PENpdGU+PEF1dGhvcj5TYWthbXVyYTwvQXV0aG9yPjxZZWFyPjE5NjM8L1llYXI+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</w:fldData>
        </w:fldChar>
      </w:r>
      <w:r w:rsidR="00FE3480" w:rsidRPr="000F7924">
        <w:instrText xml:space="preserve"> ADDIN EN.CITE.DATA </w:instrText>
      </w:r>
      <w:r w:rsidR="00FE3480" w:rsidRPr="000F7924">
        <w:fldChar w:fldCharType="end"/>
      </w:r>
      <w:r w:rsidR="00350D35" w:rsidRPr="000F7924">
        <w:fldChar w:fldCharType="separate"/>
      </w:r>
      <w:r w:rsidR="00FE3480" w:rsidRPr="000F7924">
        <w:rPr>
          <w:noProof/>
        </w:rPr>
        <w:t>(</w:t>
      </w:r>
      <w:hyperlink w:anchor="_ENREF_112" w:tooltip="Panda, 2025 #144" w:history="1">
        <w:r w:rsidR="00E5312E" w:rsidRPr="000F7924">
          <w:rPr>
            <w:noProof/>
          </w:rPr>
          <w:t>Panda et al., 2025</w:t>
        </w:r>
      </w:hyperlink>
      <w:r w:rsidR="00FE3480" w:rsidRPr="000F7924">
        <w:rPr>
          <w:noProof/>
        </w:rPr>
        <w:t xml:space="preserve">; </w:t>
      </w:r>
      <w:hyperlink w:anchor="_ENREF_126" w:tooltip="Sakamura, 1963 #131" w:history="1">
        <w:r w:rsidR="00E5312E" w:rsidRPr="000F7924">
          <w:rPr>
            <w:noProof/>
          </w:rPr>
          <w:t>Sakamura et al., 1963</w:t>
        </w:r>
      </w:hyperlink>
      <w:r w:rsidR="00FE3480" w:rsidRPr="000F7924">
        <w:rPr>
          <w:noProof/>
        </w:rPr>
        <w:t>)</w:t>
      </w:r>
      <w:r w:rsidR="00350D35" w:rsidRPr="000F7924">
        <w:fldChar w:fldCharType="end"/>
      </w:r>
      <w:r w:rsidR="00A84AAE" w:rsidRPr="000F7924">
        <w:t>.</w:t>
      </w:r>
    </w:p>
    <w:p w14:paraId="3D70831B" w14:textId="4CCAC3B7" w:rsidR="00A863A8" w:rsidRPr="000F7924" w:rsidRDefault="00A84AAE" w:rsidP="00A06717">
      <w:pPr>
        <w:pStyle w:val="RARMPparagraph"/>
      </w:pPr>
      <w:r w:rsidRPr="000F7924">
        <w:lastRenderedPageBreak/>
        <w:t>A different laboratory used the methods described in</w:t>
      </w:r>
      <w:r w:rsidR="00E5312E">
        <w:t xml:space="preserve"> </w:t>
      </w:r>
      <w:hyperlink w:anchor="_ENREF_21" w:tooltip="Butelli, 2008 #12" w:history="1">
        <w:r w:rsidR="00E5312E">
          <w:fldChar w:fldCharType="begin">
            <w:fldData xml:space="preserve">PEVuZE5vdGU+PENpdGUgQXV0aG9yWWVhcj0iMSI+PEF1dGhvcj5CdXRlbGxpPC9BdXRob3I+PFll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</w:fldData>
          </w:fldChar>
        </w:r>
        <w:r w:rsidR="00E5312E">
          <w:instrText xml:space="preserve"> ADDIN EN.CITE </w:instrText>
        </w:r>
        <w:r w:rsidR="00E5312E">
          <w:fldChar w:fldCharType="begin">
            <w:fldData xml:space="preserve">PEVuZE5vdGU+PENpdGUgQXV0aG9yWWVhcj0iMSI+PEF1dGhvcj5CdXRlbGxpPC9BdXRob3I+PFll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</w:fldData>
          </w:fldChar>
        </w:r>
        <w:r w:rsidR="00E5312E">
          <w:instrText xml:space="preserve"> ADDIN EN.CITE.DATA </w:instrText>
        </w:r>
        <w:r w:rsidR="00E5312E">
          <w:fldChar w:fldCharType="end"/>
        </w:r>
        <w:r w:rsidR="00E5312E">
          <w:fldChar w:fldCharType="separate"/>
        </w:r>
        <w:r w:rsidR="00E5312E">
          <w:rPr>
            <w:noProof/>
          </w:rPr>
          <w:t>Butelli et al. (2008)</w:t>
        </w:r>
        <w:r w:rsidR="00E5312E">
          <w:fldChar w:fldCharType="end"/>
        </w:r>
      </w:hyperlink>
      <w:r w:rsidRPr="000F7924">
        <w:t xml:space="preserve"> to create their own</w:t>
      </w:r>
      <w:r w:rsidR="003007A3" w:rsidRPr="000F7924">
        <w:t>, different</w:t>
      </w:r>
      <w:r w:rsidRPr="000F7924">
        <w:t xml:space="preserve"> GM purple tomato </w:t>
      </w:r>
      <w:r w:rsidR="004E4AE6">
        <w:t>variety</w:t>
      </w:r>
      <w:r w:rsidR="003007A3" w:rsidRPr="000F7924">
        <w:t xml:space="preserve"> (a GMO not covered in the current application)</w:t>
      </w:r>
      <w:r w:rsidRPr="000F7924">
        <w:t xml:space="preserve"> </w:t>
      </w:r>
      <w:r w:rsidR="00E60315" w:rsidRPr="000F7924">
        <w:t xml:space="preserve">in </w:t>
      </w:r>
      <w:r w:rsidR="00130AA3" w:rsidRPr="000F7924">
        <w:t xml:space="preserve">the </w:t>
      </w:r>
      <w:r w:rsidR="00E60315" w:rsidRPr="000F7924">
        <w:t xml:space="preserve">Rubion </w:t>
      </w:r>
      <w:r w:rsidR="00130AA3" w:rsidRPr="000F7924">
        <w:t xml:space="preserve">tomato </w:t>
      </w:r>
      <w:r w:rsidR="00E60315" w:rsidRPr="000F7924">
        <w:t xml:space="preserve">cultivar </w:t>
      </w:r>
      <w:r w:rsidR="004A30A2" w:rsidRPr="000F7924">
        <w:t xml:space="preserve">background </w:t>
      </w:r>
      <w:r w:rsidRPr="000F7924">
        <w:t xml:space="preserve">containing the same </w:t>
      </w:r>
      <w:r w:rsidR="00141EFB" w:rsidRPr="000F7924">
        <w:t>construct that was used to create the GM Purple Tomato</w:t>
      </w:r>
      <w:r w:rsidR="00385A5B" w:rsidRPr="000F7924">
        <w:t xml:space="preserve"> </w:t>
      </w:r>
      <w:r w:rsidR="00FE3480" w:rsidRPr="000F7924">
        <w:fldChar w:fldCharType="begin"/>
      </w:r>
      <w:r w:rsidR="00FE3480" w:rsidRPr="000F7924">
        <w:instrText xml:space="preserve"> ADDIN EN.CITE &lt;EndNote&gt;&lt;Cite&gt;&lt;Author&gt;Lim&lt;/Author&gt;&lt;Year&gt;2014&lt;/Year&gt;&lt;RecNum&gt;148&lt;/RecNum&gt;&lt;DisplayText&gt;(Lim et al., 2014)&lt;/DisplayText&gt;&lt;record&gt;&lt;rec-number&gt;148&lt;/rec-number&gt;&lt;foreign-keys&gt;&lt;key app="EN" db-id="wz9x5s2ahfd99oe05ddpfs5zp2rwvtfs9xr9" timestamp="1753174768"&gt;148&lt;/key&gt;&lt;/foreign-keys&gt;&lt;ref-type name="Journal Article"&gt;17&lt;/ref-type&gt;&lt;contributors&gt;&lt;authors&gt;&lt;author&gt;Lim, W.&lt;/author&gt;&lt;author&gt;Miller, R.&lt;/author&gt;&lt;author&gt;Park, J.&lt;/author&gt;&lt;author&gt;Park, S.&lt;/author&gt;&lt;/authors&gt;&lt;/contributors&gt;&lt;auth-address&gt;Dept. of Horticulture, Forestry and Recreation Resources, Kansas State Univ, Manhattan, KS, 66506, U.S.A.&lt;/auth-address&gt;&lt;titles&gt;&lt;title&gt;Consumer sensory analysis of high flavonoid transgenic tomatoes&lt;/title&gt;&lt;secondary-title&gt;J Food Sci&lt;/secondary-title&gt;&lt;/titles&gt;&lt;periodical&gt;&lt;full-title&gt;J Food Sci&lt;/full-title&gt;&lt;/periodical&gt;&lt;pages&gt;S1212-7&lt;/pages&gt;&lt;volume&gt;79&lt;/volume&gt;&lt;number&gt;6&lt;/number&gt;&lt;edition&gt;2014/05/20&lt;/edition&gt;&lt;keywords&gt;&lt;keyword&gt;Adolescent&lt;/keyword&gt;&lt;keyword&gt;Adult&lt;/keyword&gt;&lt;keyword&gt;Anthocyanins/genetics/metabolism&lt;/keyword&gt;&lt;keyword&gt;Consumer Behavior&lt;/keyword&gt;&lt;keyword&gt;Female&lt;/keyword&gt;&lt;keyword&gt;Flavonoids/ genetics/metabolism&lt;/keyword&gt;&lt;keyword&gt;Flavonols/genetics/metabolism&lt;/keyword&gt;&lt;keyword&gt;Food, Genetically Modified&lt;/keyword&gt;&lt;keyword&gt;Fruit/metabolism&lt;/keyword&gt;&lt;keyword&gt;Genes, Plant&lt;/keyword&gt;&lt;keyword&gt;Humans&lt;/keyword&gt;&lt;keyword&gt;Intramolecular Lyases/genetics&lt;/keyword&gt;&lt;keyword&gt;Solanum lycopersicum/ genetics/metabolism&lt;/keyword&gt;&lt;keyword&gt;Male&lt;/keyword&gt;&lt;keyword&gt;Middle Aged&lt;/keyword&gt;&lt;keyword&gt;Onions/genetics&lt;/keyword&gt;&lt;keyword&gt;Plants, Genetically Modified&lt;/keyword&gt;&lt;keyword&gt;Taste&lt;/keyword&gt;&lt;keyword&gt;Vegetables/ metabolism&lt;/keyword&gt;&lt;keyword&gt;Young Adult&lt;/keyword&gt;&lt;/keywords&gt;&lt;dates&gt;&lt;year&gt;2014&lt;/year&gt;&lt;pub-dates&gt;&lt;date&gt;Jun&lt;/date&gt;&lt;/pub-dates&gt;&lt;/dates&gt;&lt;isbn&gt;1750-3841 (Electronic)&amp;#xD;0022-1147 (Linking)&lt;/isbn&gt;&lt;accession-num&gt;24837183&lt;/accession-num&gt;&lt;urls&gt;&lt;/urls&gt;&lt;electronic-resource-num&gt;10.1111/1750-3841.12478&lt;/electronic-resource-num&gt;&lt;remote-database-provider&gt;NLM&lt;/remote-database-provider&gt;&lt;language&gt;eng&lt;/language&gt;&lt;/record&gt;&lt;/Cite&gt;&lt;/EndNote&gt;</w:instrText>
      </w:r>
      <w:r w:rsidR="00FE3480" w:rsidRPr="000F7924">
        <w:fldChar w:fldCharType="separate"/>
      </w:r>
      <w:r w:rsidR="00FE3480" w:rsidRPr="000F7924">
        <w:rPr>
          <w:noProof/>
        </w:rPr>
        <w:t>(</w:t>
      </w:r>
      <w:hyperlink w:anchor="_ENREF_80" w:tooltip="Lim, 2014 #148" w:history="1">
        <w:r w:rsidR="00E5312E" w:rsidRPr="000F7924">
          <w:rPr>
            <w:noProof/>
          </w:rPr>
          <w:t>Lim et al., 2014</w:t>
        </w:r>
      </w:hyperlink>
      <w:r w:rsidR="00FE3480" w:rsidRPr="000F7924">
        <w:rPr>
          <w:noProof/>
        </w:rPr>
        <w:t>)</w:t>
      </w:r>
      <w:r w:rsidR="00FE3480" w:rsidRPr="000F7924">
        <w:fldChar w:fldCharType="end"/>
      </w:r>
      <w:r w:rsidRPr="000F7924">
        <w:t xml:space="preserve">. </w:t>
      </w:r>
      <w:r w:rsidR="00130AA3" w:rsidRPr="000F7924">
        <w:t>Anthocyanin</w:t>
      </w:r>
      <w:r w:rsidR="0006137A" w:rsidRPr="000F7924">
        <w:t>s</w:t>
      </w:r>
      <w:r w:rsidR="00130AA3" w:rsidRPr="000F7924">
        <w:t xml:space="preserve"> were </w:t>
      </w:r>
      <w:r w:rsidR="003F1ED8" w:rsidRPr="000F7924">
        <w:t>characterised</w:t>
      </w:r>
      <w:r w:rsidR="00130AA3" w:rsidRPr="000F7924">
        <w:t xml:space="preserve"> in the ripe fruit and, like the GM Purple Tomato, </w:t>
      </w:r>
      <w:r w:rsidR="00226335" w:rsidRPr="000F7924">
        <w:t>petanin</w:t>
      </w:r>
      <w:r w:rsidR="00E60315" w:rsidRPr="000F7924">
        <w:t xml:space="preserve"> and </w:t>
      </w:r>
      <w:r w:rsidR="00226335" w:rsidRPr="000F7924">
        <w:t>nasunin</w:t>
      </w:r>
      <w:r w:rsidR="00E60315" w:rsidRPr="000F7924">
        <w:t xml:space="preserve"> were also the most abundant anthocyanins </w:t>
      </w:r>
      <w:r w:rsidR="00FE3480" w:rsidRPr="000F7924">
        <w:fldChar w:fldCharType="begin">
          <w:fldData xml:space="preserve">PEVuZE5vdGU+PENpdGU+PEF1dGhvcj5TdTwvQXV0aG9yPjxZZWFyPjIwMTY8L1llYXI+PFJlY051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</w:fldData>
        </w:fldChar>
      </w:r>
      <w:r w:rsidR="00FE3480" w:rsidRPr="000F7924">
        <w:instrText xml:space="preserve"> ADDIN EN.CITE </w:instrText>
      </w:r>
      <w:r w:rsidR="00FE3480" w:rsidRPr="000F7924">
        <w:fldChar w:fldCharType="begin">
          <w:fldData xml:space="preserve">PEVuZE5vdGU+PENpdGU+PEF1dGhvcj5TdTwvQXV0aG9yPjxZZWFyPjIwMTY8L1llYXI+PFJlY051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</w:fldData>
        </w:fldChar>
      </w:r>
      <w:r w:rsidR="00FE3480" w:rsidRPr="000F7924">
        <w:instrText xml:space="preserve"> ADDIN EN.CITE.DATA </w:instrText>
      </w:r>
      <w:r w:rsidR="00FE3480" w:rsidRPr="000F7924">
        <w:fldChar w:fldCharType="end"/>
      </w:r>
      <w:r w:rsidR="00FE3480" w:rsidRPr="000F7924">
        <w:fldChar w:fldCharType="separate"/>
      </w:r>
      <w:r w:rsidR="00FE3480" w:rsidRPr="000F7924">
        <w:rPr>
          <w:noProof/>
        </w:rPr>
        <w:t>(</w:t>
      </w:r>
      <w:hyperlink w:anchor="_ENREF_146" w:tooltip="Su, 2016 #147" w:history="1">
        <w:r w:rsidR="00E5312E" w:rsidRPr="000F7924">
          <w:rPr>
            <w:noProof/>
          </w:rPr>
          <w:t>Su et al., 2016</w:t>
        </w:r>
      </w:hyperlink>
      <w:r w:rsidR="00FE3480" w:rsidRPr="000F7924">
        <w:rPr>
          <w:noProof/>
        </w:rPr>
        <w:t>)</w:t>
      </w:r>
      <w:r w:rsidR="00FE3480" w:rsidRPr="000F7924">
        <w:fldChar w:fldCharType="end"/>
      </w:r>
      <w:r w:rsidR="00E60315" w:rsidRPr="000F7924">
        <w:t>.</w:t>
      </w:r>
    </w:p>
    <w:p w14:paraId="73429353" w14:textId="4B9A5A8F" w:rsidR="00A863A8" w:rsidRPr="000F7924" w:rsidRDefault="00A863A8" w:rsidP="00A84AAE">
      <w:pPr>
        <w:pStyle w:val="RARMPparagraph"/>
      </w:pPr>
      <w:r w:rsidRPr="000F7924">
        <w:t xml:space="preserve">As discussed in Section </w:t>
      </w:r>
      <w:r w:rsidR="00E012AE">
        <w:fldChar w:fldCharType="begin"/>
      </w:r>
      <w:r w:rsidR="00E012AE">
        <w:instrText xml:space="preserve"> REF _Ref206153486 \r \h </w:instrText>
      </w:r>
      <w:r w:rsidR="00E012AE">
        <w:fldChar w:fldCharType="separate"/>
      </w:r>
      <w:r w:rsidR="00BC38E3">
        <w:t>4.1.1.1</w:t>
      </w:r>
      <w:r w:rsidR="00E012AE">
        <w:fldChar w:fldCharType="end"/>
      </w:r>
      <w:r w:rsidRPr="000F7924">
        <w:t xml:space="preserve">, anthocyanins are known to have strong antioxidant activity. The antioxidant activity of the GMO in the MicroTom background was 3 times higher than the control as measured by the Trolox Equivalent Antioxidant Capacity test, which determines how well a substance can neutralise free radicals in comparison to </w:t>
      </w:r>
      <w:r w:rsidR="0006137A" w:rsidRPr="000F7924">
        <w:t xml:space="preserve">the </w:t>
      </w:r>
      <w:r w:rsidRPr="000F7924">
        <w:t xml:space="preserve">vitamin E derivative Trolox </w:t>
      </w:r>
      <w:r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Pr="000F7924">
        <w:instrText xml:space="preserve"> ADDIN EN.CITE </w:instrText>
      </w:r>
      <w:r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Pr="000F7924">
        <w:instrText xml:space="preserve"> ADDIN EN.CITE.DATA </w:instrText>
      </w:r>
      <w:r w:rsidRPr="000F7924">
        <w:fldChar w:fldCharType="end"/>
      </w:r>
      <w:r w:rsidRPr="000F7924">
        <w:fldChar w:fldCharType="separate"/>
      </w:r>
      <w:r w:rsidRPr="000F7924">
        <w:rPr>
          <w:noProof/>
        </w:rPr>
        <w:t>(</w:t>
      </w:r>
      <w:hyperlink w:anchor="_ENREF_21" w:tooltip="Butelli, 2008 #12" w:history="1">
        <w:r w:rsidR="00E5312E" w:rsidRPr="000F7924">
          <w:rPr>
            <w:noProof/>
          </w:rPr>
          <w:t>Butelli et al., 2008</w:t>
        </w:r>
      </w:hyperlink>
      <w:r w:rsidRPr="000F7924">
        <w:rPr>
          <w:noProof/>
        </w:rPr>
        <w:t>)</w:t>
      </w:r>
      <w:r w:rsidRPr="000F7924">
        <w:fldChar w:fldCharType="end"/>
      </w:r>
      <w:r w:rsidRPr="000F7924">
        <w:t>.</w:t>
      </w:r>
    </w:p>
    <w:p w14:paraId="1364191D" w14:textId="6B7104EC" w:rsidR="00A863A8" w:rsidRPr="000F7924" w:rsidRDefault="005D7724" w:rsidP="00934006">
      <w:pPr>
        <w:pStyle w:val="Sectionheading4"/>
      </w:pPr>
      <w:r w:rsidRPr="000F7924">
        <w:t>Expression of Delila and Rosea1 and components of the anthocyanin biosynthesis pathway</w:t>
      </w:r>
    </w:p>
    <w:p w14:paraId="3A8F36AF" w14:textId="027529D9" w:rsidR="00EA544B" w:rsidRPr="000F7924" w:rsidRDefault="005D7724" w:rsidP="00A84AAE">
      <w:pPr>
        <w:pStyle w:val="RARMPparagraph"/>
      </w:pPr>
      <w:r w:rsidRPr="000F7924">
        <w:t xml:space="preserve">Expression of </w:t>
      </w:r>
      <w:r w:rsidRPr="00454A34">
        <w:rPr>
          <w:i/>
          <w:iCs/>
        </w:rPr>
        <w:t>Delila</w:t>
      </w:r>
      <w:r w:rsidRPr="000F7924">
        <w:t xml:space="preserve"> and </w:t>
      </w:r>
      <w:r w:rsidRPr="00454A34">
        <w:rPr>
          <w:i/>
          <w:iCs/>
        </w:rPr>
        <w:t>Rosea1</w:t>
      </w:r>
      <w:r w:rsidRPr="000F7924">
        <w:t xml:space="preserve"> in the GM Purple Tomato fruit has been confirmed by multiple methods, including northern blot </w:t>
      </w:r>
      <w:r w:rsidR="0057484D"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57484D" w:rsidRPr="000F7924">
        <w:instrText xml:space="preserve"> ADDIN EN.CITE </w:instrText>
      </w:r>
      <w:r w:rsidR="0057484D"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21" w:tooltip="Butelli, 2008 #12" w:history="1">
        <w:r w:rsidR="00E5312E" w:rsidRPr="000F7924">
          <w:rPr>
            <w:noProof/>
          </w:rPr>
          <w:t>Butelli et al., 2008</w:t>
        </w:r>
      </w:hyperlink>
      <w:r w:rsidR="0057484D" w:rsidRPr="000F7924">
        <w:rPr>
          <w:noProof/>
        </w:rPr>
        <w:t>)</w:t>
      </w:r>
      <w:r w:rsidR="0057484D" w:rsidRPr="000F7924">
        <w:fldChar w:fldCharType="end"/>
      </w:r>
      <w:r w:rsidRPr="000F7924">
        <w:t xml:space="preserve">(Figure 10). As discussed in Chapter 1 Section </w:t>
      </w:r>
      <w:r w:rsidR="00E012AE">
        <w:fldChar w:fldCharType="begin"/>
      </w:r>
      <w:r w:rsidR="00E012AE">
        <w:instrText xml:space="preserve"> REF _Ref169107093 \r \h </w:instrText>
      </w:r>
      <w:r w:rsidR="00E012AE">
        <w:fldChar w:fldCharType="separate"/>
      </w:r>
      <w:r w:rsidR="00BC38E3">
        <w:t>4.3</w:t>
      </w:r>
      <w:r w:rsidR="00E012AE">
        <w:fldChar w:fldCharType="end"/>
      </w:r>
      <w:r w:rsidRPr="000F7924">
        <w:t>, the levels of the Delila and Rosea1 proteins were below the limit of detection in juice from the GM fruit (&lt;0.5</w:t>
      </w:r>
      <w:r w:rsidR="0006137A" w:rsidRPr="000F7924">
        <w:t> </w:t>
      </w:r>
      <w:r w:rsidRPr="000F7924">
        <w:t xml:space="preserve">ng Delila and &lt;0.2 ng Rosea1 protein per mL juice) </w:t>
      </w:r>
      <w:r w:rsidRPr="000F7924">
        <w:fldChar w:fldCharType="begin"/>
      </w:r>
      <w:r w:rsidRPr="000F7924">
        <w:instrText xml:space="preserve"> ADDIN EN.CITE &lt;EndNote&gt;&lt;Cite&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Pr="000F7924">
        <w:fldChar w:fldCharType="separate"/>
      </w:r>
      <w:r w:rsidRPr="000F7924">
        <w:rPr>
          <w:noProof/>
        </w:rPr>
        <w:t>(</w:t>
      </w:r>
      <w:hyperlink w:anchor="_ENREF_86" w:tooltip="Martin, 2025 #13" w:history="1">
        <w:r w:rsidR="00E5312E" w:rsidRPr="000F7924">
          <w:rPr>
            <w:noProof/>
          </w:rPr>
          <w:t>Martin and Butelli, 2025</w:t>
        </w:r>
      </w:hyperlink>
      <w:r w:rsidRPr="000F7924">
        <w:rPr>
          <w:noProof/>
        </w:rPr>
        <w:t>)</w:t>
      </w:r>
      <w:r w:rsidRPr="000F7924">
        <w:fldChar w:fldCharType="end"/>
      </w:r>
      <w:r w:rsidRPr="000F7924">
        <w:t>.</w:t>
      </w:r>
    </w:p>
    <w:p w14:paraId="230924CD" w14:textId="74011DA4" w:rsidR="000A5E5F" w:rsidRPr="000F7924" w:rsidRDefault="00915F2B" w:rsidP="00A84AAE">
      <w:pPr>
        <w:pStyle w:val="RARMPparagraph"/>
      </w:pPr>
      <w:r w:rsidRPr="000F7924">
        <w:t xml:space="preserve">Expression of </w:t>
      </w:r>
      <w:r w:rsidRPr="000F7924">
        <w:rPr>
          <w:i/>
          <w:iCs/>
        </w:rPr>
        <w:t>Delila</w:t>
      </w:r>
      <w:r w:rsidRPr="000F7924">
        <w:t xml:space="preserve"> and </w:t>
      </w:r>
      <w:r w:rsidRPr="000F7924">
        <w:rPr>
          <w:i/>
          <w:iCs/>
        </w:rPr>
        <w:t>Rosea1</w:t>
      </w:r>
      <w:r w:rsidRPr="000F7924">
        <w:t xml:space="preserve"> </w:t>
      </w:r>
      <w:r w:rsidR="003007A3" w:rsidRPr="000F7924">
        <w:t xml:space="preserve">in the GM Purple Tomato </w:t>
      </w:r>
      <w:r w:rsidR="00F438AF" w:rsidRPr="000F7924">
        <w:t xml:space="preserve">fruit </w:t>
      </w:r>
      <w:r w:rsidRPr="000F7924">
        <w:t>lead to</w:t>
      </w:r>
      <w:r w:rsidR="00081DE2" w:rsidRPr="000F7924">
        <w:t xml:space="preserve"> expression of multiple </w:t>
      </w:r>
      <w:r w:rsidR="00B62982" w:rsidRPr="000F7924">
        <w:t xml:space="preserve">genes encoding </w:t>
      </w:r>
      <w:r w:rsidR="00081DE2" w:rsidRPr="000F7924">
        <w:t>enzymes involved in both the ea</w:t>
      </w:r>
      <w:r w:rsidR="0006442B" w:rsidRPr="000F7924">
        <w:t xml:space="preserve">rly and late stages of anthocyanin biosynthesis, </w:t>
      </w:r>
      <w:r w:rsidR="00B62982" w:rsidRPr="000F7924">
        <w:t xml:space="preserve">including </w:t>
      </w:r>
      <w:r w:rsidR="00DB2FFA" w:rsidRPr="000F7924">
        <w:t>PAL</w:t>
      </w:r>
      <w:r w:rsidR="007E489B" w:rsidRPr="000F7924">
        <w:t xml:space="preserve">, </w:t>
      </w:r>
      <w:r w:rsidR="00B32717" w:rsidRPr="000F7924">
        <w:t xml:space="preserve">CHI, </w:t>
      </w:r>
      <w:r w:rsidR="00625907" w:rsidRPr="000F7924">
        <w:t xml:space="preserve">and </w:t>
      </w:r>
      <w:r w:rsidR="007E489B" w:rsidRPr="000F7924">
        <w:t>F3’5’H</w:t>
      </w:r>
      <w:r w:rsidR="003565E2" w:rsidRPr="000F7924">
        <w:t xml:space="preserve">, </w:t>
      </w:r>
      <w:r w:rsidR="00E34B97" w:rsidRPr="000F7924">
        <w:t xml:space="preserve">enzymes involved in side chain modification like </w:t>
      </w:r>
      <w:r w:rsidR="00EB234F" w:rsidRPr="000F7924">
        <w:t>a putative anthocyanin acyltransferase</w:t>
      </w:r>
      <w:r w:rsidR="00991DB7" w:rsidRPr="000F7924">
        <w:t>, and 2 genes</w:t>
      </w:r>
      <w:r w:rsidR="00945AFC" w:rsidRPr="000F7924">
        <w:t xml:space="preserve"> that are expected to facilitate transport of the anthocyanins in</w:t>
      </w:r>
      <w:r w:rsidR="005412DF" w:rsidRPr="000F7924">
        <w:t xml:space="preserve">to vacuoles, </w:t>
      </w:r>
      <w:r w:rsidR="00565A0C" w:rsidRPr="000F7924">
        <w:t>p</w:t>
      </w:r>
      <w:r w:rsidR="005412DF" w:rsidRPr="000F7924">
        <w:t xml:space="preserve">utative anthocyanin permease and </w:t>
      </w:r>
      <w:r w:rsidR="00565A0C" w:rsidRPr="000F7924">
        <w:t>g</w:t>
      </w:r>
      <w:r w:rsidR="005412DF" w:rsidRPr="000F7924">
        <w:t>lutathione S-transferase</w:t>
      </w:r>
      <w:r w:rsidR="00A84AAE" w:rsidRPr="000F7924">
        <w:t xml:space="preserve"> (</w:t>
      </w:r>
      <w:r w:rsidR="00A84AAE" w:rsidRPr="000F7924">
        <w:fldChar w:fldCharType="begin"/>
      </w:r>
      <w:r w:rsidR="00A84AAE" w:rsidRPr="000F7924">
        <w:instrText xml:space="preserve"> REF _Ref204101491 \h </w:instrText>
      </w:r>
      <w:r w:rsidR="00A84AAE" w:rsidRPr="000F7924">
        <w:fldChar w:fldCharType="separate"/>
      </w:r>
      <w:r w:rsidR="00BC38E3" w:rsidRPr="000F7924">
        <w:t xml:space="preserve">Figure </w:t>
      </w:r>
      <w:r w:rsidR="00BC38E3">
        <w:rPr>
          <w:noProof/>
        </w:rPr>
        <w:t>10</w:t>
      </w:r>
      <w:r w:rsidR="00A84AAE" w:rsidRPr="000F7924">
        <w:fldChar w:fldCharType="end"/>
      </w:r>
      <w:r w:rsidR="00A84AAE" w:rsidRPr="000F7924">
        <w:t>)</w:t>
      </w:r>
      <w:r w:rsidR="00E43737" w:rsidRPr="000F7924">
        <w:t xml:space="preserve"> </w:t>
      </w:r>
      <w:r w:rsidR="00D2687D"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D2687D" w:rsidRPr="000F7924">
        <w:instrText xml:space="preserve"> ADDIN EN.CITE </w:instrText>
      </w:r>
      <w:r w:rsidR="00D2687D"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21" w:tooltip="Butelli, 2008 #12" w:history="1">
        <w:r w:rsidR="00E5312E" w:rsidRPr="000F7924">
          <w:rPr>
            <w:noProof/>
          </w:rPr>
          <w:t>Butelli et al., 2008</w:t>
        </w:r>
      </w:hyperlink>
      <w:r w:rsidR="00D2687D" w:rsidRPr="000F7924">
        <w:rPr>
          <w:noProof/>
        </w:rPr>
        <w:t>)</w:t>
      </w:r>
      <w:r w:rsidR="00D2687D" w:rsidRPr="000F7924">
        <w:fldChar w:fldCharType="end"/>
      </w:r>
      <w:r w:rsidR="00565A0C" w:rsidRPr="000F7924">
        <w:t>.</w:t>
      </w:r>
    </w:p>
    <w:p w14:paraId="414F40B6" w14:textId="4CA5F98D" w:rsidR="00FC13CB" w:rsidRPr="000F7924" w:rsidRDefault="004D2ED0" w:rsidP="00285D2A">
      <w:pPr>
        <w:jc w:val="center"/>
      </w:pPr>
      <w:r w:rsidRPr="000F7924">
        <w:rPr>
          <w:noProof/>
        </w:rPr>
        <w:drawing>
          <wp:inline distT="0" distB="0" distL="0" distR="0" wp14:anchorId="16637C5A" wp14:editId="4BE24924">
            <wp:extent cx="4696358" cy="4580385"/>
            <wp:effectExtent l="0" t="0" r="9525" b="0"/>
            <wp:docPr id="680397713" name="Picture 1" descr="Diagram showing Northern blots of genes upregulated in the GM Purple Tomato and key parts of the anthocyanin biosynthesis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397713" name="Picture 1" descr="Diagram showing Northern blots of genes upregulated in the GM Purple Tomato and key parts of the anthocyanin biosynthesis pathway."/>
                    <pic:cNvPicPr/>
                  </pic:nvPicPr>
                  <pic:blipFill rotWithShape="1">
                    <a:blip r:embed="rId46"/>
                    <a:srcRect t="2922" b="2378"/>
                    <a:stretch/>
                  </pic:blipFill>
                  <pic:spPr bwMode="auto">
                    <a:xfrm>
                      <a:off x="0" y="0"/>
                      <a:ext cx="4715917" cy="4599461"/>
                    </a:xfrm>
                    <a:prstGeom prst="rect">
                      <a:avLst/>
                    </a:prstGeom>
                    <a:ln>
                      <a:noFill/>
                    </a:ln>
                    <a:extLst>
                      <a:ext uri="{53640926-AAD7-44D8-BBD7-CCE9431645EC}">
                        <a14:shadowObscured xmlns:a14="http://schemas.microsoft.com/office/drawing/2010/main"/>
                      </a:ext>
                    </a:extLst>
                  </pic:spPr>
                </pic:pic>
              </a:graphicData>
            </a:graphic>
          </wp:inline>
        </w:drawing>
      </w:r>
    </w:p>
    <w:p w14:paraId="7ED1A246" w14:textId="62FCFB32" w:rsidR="00FC13CB" w:rsidRPr="000F7924" w:rsidRDefault="00596FF4" w:rsidP="008159C9">
      <w:pPr>
        <w:pStyle w:val="Figuretitle"/>
      </w:pPr>
      <w:bookmarkStart w:id="82" w:name="_Ref204101491"/>
      <w:r w:rsidRPr="000F7924">
        <w:t xml:space="preserve">Figure </w:t>
      </w:r>
      <w:r w:rsidRPr="000F7924">
        <w:fldChar w:fldCharType="begin"/>
      </w:r>
      <w:r w:rsidRPr="000F7924">
        <w:instrText xml:space="preserve"> SEQ Figure \* ARABIC </w:instrText>
      </w:r>
      <w:r w:rsidRPr="000F7924">
        <w:fldChar w:fldCharType="separate"/>
      </w:r>
      <w:r w:rsidR="00BC38E3">
        <w:rPr>
          <w:noProof/>
        </w:rPr>
        <w:t>10</w:t>
      </w:r>
      <w:r w:rsidRPr="000F7924">
        <w:fldChar w:fldCharType="end"/>
      </w:r>
      <w:bookmarkEnd w:id="82"/>
      <w:r w:rsidRPr="000F7924">
        <w:t xml:space="preserve">. </w:t>
      </w:r>
      <w:r w:rsidR="00CE54AD" w:rsidRPr="000F7924">
        <w:t xml:space="preserve">Anthocyanin </w:t>
      </w:r>
      <w:r w:rsidR="008B0547" w:rsidRPr="000F7924">
        <w:t>biosynthesis genes upregulated in the GM Purple Tomato</w:t>
      </w:r>
    </w:p>
    <w:p w14:paraId="3EEB1C71" w14:textId="5C02019C" w:rsidR="00282F89" w:rsidRPr="000F7924" w:rsidRDefault="002F189A" w:rsidP="00282F89">
      <w:pPr>
        <w:pStyle w:val="Figuredescription"/>
      </w:pPr>
      <w:r w:rsidRPr="000F7924">
        <w:t xml:space="preserve">Source: partial figure from </w:t>
      </w:r>
      <w:hyperlink w:anchor="_ENREF_21" w:tooltip="Butelli, 2008 #12" w:history="1">
        <w:r w:rsidR="00E5312E" w:rsidRPr="000F7924">
          <w:fldChar w:fldCharType="begin">
            <w:fldData xml:space="preserve">PEVuZE5vdGU+PENpdGUgQXV0aG9yWWVhcj0iMSI+PEF1dGhvcj5CdXRlbGxpPC9BdXRob3I+PFll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</w:fldData>
          </w:fldChar>
        </w:r>
        <w:r w:rsidR="00E5312E" w:rsidRPr="000F7924">
          <w:instrText xml:space="preserve"> ADDIN EN.CITE </w:instrText>
        </w:r>
        <w:r w:rsidR="00E5312E" w:rsidRPr="000F7924">
          <w:fldChar w:fldCharType="begin">
            <w:fldData xml:space="preserve">PEVuZE5vdGU+PENpdGUgQXV0aG9yWWVhcj0iMSI+PEF1dGhvcj5CdXRlbGxpPC9BdXRob3I+PFll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</w:fldData>
          </w:fldChar>
        </w:r>
        <w:r w:rsidR="00E5312E" w:rsidRPr="000F7924">
          <w:instrText xml:space="preserve"> ADDIN EN.CITE.DATA </w:instrText>
        </w:r>
        <w:r w:rsidR="00E5312E" w:rsidRPr="000F7924">
          <w:fldChar w:fldCharType="end"/>
        </w:r>
        <w:r w:rsidR="00E5312E" w:rsidRPr="000F7924">
          <w:fldChar w:fldCharType="separate"/>
        </w:r>
        <w:r w:rsidR="00E5312E" w:rsidRPr="000F7924">
          <w:rPr>
            <w:noProof/>
          </w:rPr>
          <w:t>Butelli et al. (2008)</w:t>
        </w:r>
        <w:r w:rsidR="00E5312E" w:rsidRPr="000F7924">
          <w:fldChar w:fldCharType="end"/>
        </w:r>
      </w:hyperlink>
      <w:r w:rsidRPr="000F7924">
        <w:t xml:space="preserve">. </w:t>
      </w:r>
      <w:r w:rsidR="004D2ED0" w:rsidRPr="000F7924">
        <w:t xml:space="preserve">a) </w:t>
      </w:r>
      <w:r w:rsidR="008B0547" w:rsidRPr="000F7924">
        <w:t>Northern blots showing the differential expression of several anthocyanin biosynthetic genes identified by suppression subtractive hybridi</w:t>
      </w:r>
      <w:r w:rsidR="006015D4" w:rsidRPr="000F7924">
        <w:t>s</w:t>
      </w:r>
      <w:r w:rsidR="008B0547" w:rsidRPr="000F7924">
        <w:t>ation.</w:t>
      </w:r>
      <w:r w:rsidR="00550DBA" w:rsidRPr="000F7924">
        <w:t xml:space="preserve"> </w:t>
      </w:r>
      <w:r w:rsidR="009C39AE" w:rsidRPr="000F7924">
        <w:t>b</w:t>
      </w:r>
      <w:r w:rsidR="00282F89" w:rsidRPr="000F7924">
        <w:t xml:space="preserve">) Schematic representation of the anthocyanin biosynthetic pathway. </w:t>
      </w:r>
      <w:r w:rsidR="00CC5A2A" w:rsidRPr="000F7924">
        <w:t>Relevant f</w:t>
      </w:r>
      <w:r w:rsidR="00282F89" w:rsidRPr="000F7924">
        <w:t>lavonoid classes are shown in boxes. Yellow box, flavonols; purple box, anthocyanins</w:t>
      </w:r>
      <w:r w:rsidR="00EA7566" w:rsidRPr="000F7924">
        <w:t>.</w:t>
      </w:r>
    </w:p>
    <w:p w14:paraId="665E6607" w14:textId="79A8BA1A" w:rsidR="008B0547" w:rsidRPr="000F7924" w:rsidRDefault="00550DBA" w:rsidP="00282F89">
      <w:pPr>
        <w:pStyle w:val="Figuredescription"/>
      </w:pPr>
      <w:r w:rsidRPr="000F7924">
        <w:lastRenderedPageBreak/>
        <w:t>PAL, phenylalanine ammonia lyase; 4CL, 4-coumarate:coenzyme A ligase; C4H, cinnamate 4-hydroxylase; C3H, 4-coumarate 3-hydroxylase; CHS, chalcone synthase; CHI, chalcone isomerase; F3H, flavanone-3-hydroxylase; F3</w:t>
      </w:r>
      <w:r w:rsidR="00D11993" w:rsidRPr="000F7924">
        <w:t>’</w:t>
      </w:r>
      <w:r w:rsidRPr="000F7924">
        <w:t>H, flavonoid-3</w:t>
      </w:r>
      <w:r w:rsidR="00D11993" w:rsidRPr="000F7924">
        <w:t>’</w:t>
      </w:r>
      <w:r w:rsidRPr="000F7924">
        <w:t>-hydroxylase; F3</w:t>
      </w:r>
      <w:r w:rsidR="00D11993" w:rsidRPr="000F7924">
        <w:t>’</w:t>
      </w:r>
      <w:r w:rsidRPr="000F7924">
        <w:t>5</w:t>
      </w:r>
      <w:r w:rsidR="00D11993" w:rsidRPr="000F7924">
        <w:t>’</w:t>
      </w:r>
      <w:r w:rsidRPr="000F7924">
        <w:t>H, flavonoid-3</w:t>
      </w:r>
      <w:r w:rsidR="00D11993" w:rsidRPr="000F7924">
        <w:t>’</w:t>
      </w:r>
      <w:r w:rsidRPr="000F7924">
        <w:t>5</w:t>
      </w:r>
      <w:r w:rsidR="00D11993" w:rsidRPr="000F7924">
        <w:t>’</w:t>
      </w:r>
      <w:r w:rsidRPr="000F7924">
        <w:t>-hydroxylase; FLS, flavonol synthase; DFR, dihydroflavonol reductase; ANS, anthocyanidin synthase; 3-GT, flavonoid 3-O-glucosyltransferase; RT, flavonoid 3-O-glucoside-rhamnosyltransferase AAC, anthocyanin acyltransferase; 5-GT, flavonoid-5-glucosyltransferase; GST, glutathione S-transferase; PAT, putative anthocyanin transporter.</w:t>
      </w:r>
    </w:p>
    <w:p w14:paraId="53D3CEE3" w14:textId="44115DE0" w:rsidR="00F438AF" w:rsidRPr="000F7924" w:rsidRDefault="005D7724" w:rsidP="00934006">
      <w:pPr>
        <w:pStyle w:val="Sectionheading4"/>
      </w:pPr>
      <w:r w:rsidRPr="000F7924">
        <w:t>Other changes in the phenylpropanoid pathway</w:t>
      </w:r>
    </w:p>
    <w:p w14:paraId="0A02A1ED" w14:textId="530C6208" w:rsidR="005D7724" w:rsidRPr="000F7924" w:rsidRDefault="002C22AB" w:rsidP="005D7724">
      <w:pPr>
        <w:pStyle w:val="RARMPparagraph"/>
      </w:pPr>
      <w:r w:rsidRPr="000F7924">
        <w:t xml:space="preserve">As Delila and Rosea1 are acting on common enzymes in the </w:t>
      </w:r>
      <w:r w:rsidR="006F1D7B" w:rsidRPr="000F7924">
        <w:t>phenylpropanoid</w:t>
      </w:r>
      <w:r w:rsidRPr="000F7924">
        <w:t xml:space="preserve"> biosynthesis pathway,</w:t>
      </w:r>
      <w:r w:rsidR="006F1D7B" w:rsidRPr="000F7924">
        <w:t xml:space="preserve"> it is possible that other metabolites in this pathway would be increase</w:t>
      </w:r>
      <w:r w:rsidR="00ED4B47" w:rsidRPr="000F7924">
        <w:t>d</w:t>
      </w:r>
      <w:r w:rsidR="006F1D7B" w:rsidRPr="000F7924">
        <w:t>.</w:t>
      </w:r>
      <w:r w:rsidRPr="000F7924">
        <w:t xml:space="preserve"> </w:t>
      </w:r>
      <w:r w:rsidR="006F1D7B" w:rsidRPr="000F7924">
        <w:t>I</w:t>
      </w:r>
      <w:r w:rsidRPr="000F7924">
        <w:t xml:space="preserve">ncreases in chlorogenic acid, flavonones and flavanols were observed in the GM Purple Tomato fruit </w:t>
      </w:r>
      <w:r w:rsidR="0057484D" w:rsidRPr="000F7924">
        <w:fldChar w:fldCharType="begin">
          <w:fldData xml:space="preserve">PEVuZE5vdGU+PENpdGU+PEF1dGhvcj5Ub2hnZTwvQXV0aG9yPjxZZWFyPjIwMTU8L1llYXI+PFJl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</w:fldData>
        </w:fldChar>
      </w:r>
      <w:r w:rsidR="0057484D" w:rsidRPr="000F7924">
        <w:instrText xml:space="preserve"> ADDIN EN.CITE </w:instrText>
      </w:r>
      <w:r w:rsidR="0057484D" w:rsidRPr="000F7924">
        <w:fldChar w:fldCharType="begin">
          <w:fldData xml:space="preserve">PEVuZE5vdGU+PENpdGU+PEF1dGhvcj5Ub2hnZTwvQXV0aG9yPjxZZWFyPjIwMTU8L1llYXI+PFJl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154" w:tooltip="Tohge, 2015 #129" w:history="1">
        <w:r w:rsidR="00E5312E" w:rsidRPr="000F7924">
          <w:rPr>
            <w:noProof/>
          </w:rPr>
          <w:t>Tohge et al., 2015</w:t>
        </w:r>
      </w:hyperlink>
      <w:r w:rsidR="0057484D" w:rsidRPr="000F7924">
        <w:rPr>
          <w:noProof/>
        </w:rPr>
        <w:t>)</w:t>
      </w:r>
      <w:r w:rsidR="0057484D" w:rsidRPr="000F7924">
        <w:fldChar w:fldCharType="end"/>
      </w:r>
      <w:r w:rsidRPr="000F7924">
        <w:t>.</w:t>
      </w:r>
      <w:r w:rsidR="00ED4B47" w:rsidRPr="000F7924">
        <w:t xml:space="preserve"> </w:t>
      </w:r>
      <w:r w:rsidR="005D7724" w:rsidRPr="000F7924">
        <w:t>This same study showed that pathways responsible for input into the phenylpropanoid pathway are also increased, including the shikimate pathway (essential for the synthesis of aromatic acids like phenylalanine) and phenylalanine biosynthesis.</w:t>
      </w:r>
    </w:p>
    <w:p w14:paraId="565E0CDF" w14:textId="7D8EAE80" w:rsidR="00504F36" w:rsidRPr="000F7924" w:rsidRDefault="005D7724" w:rsidP="005D7724">
      <w:pPr>
        <w:pStyle w:val="RARMPparagraph"/>
      </w:pPr>
      <w:r w:rsidRPr="000F7924">
        <w:t xml:space="preserve">Some phenylpropanoid metabolites were decreased in the GM Purple Tomato fruit, including phenylalanine. As phenylalanine is the first input to the phenylpropanoid pathway, which leads to anthocyanin biosynthesis, this decrease in phenylalanine is thought to be because of increased demands for inputs in the anthocyanin biosynthesis pathway, even outstripping the increases in phenylalanine biosynthesis </w:t>
      </w:r>
      <w:r w:rsidR="0057484D" w:rsidRPr="000F7924">
        <w:fldChar w:fldCharType="begin">
          <w:fldData xml:space="preserve">PEVuZE5vdGU+PENpdGU+PEF1dGhvcj5Ub2hnZTwvQXV0aG9yPjxZZWFyPjIwMTU8L1llYXI+PFJl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</w:fldData>
        </w:fldChar>
      </w:r>
      <w:r w:rsidR="0057484D" w:rsidRPr="000F7924">
        <w:instrText xml:space="preserve"> ADDIN EN.CITE </w:instrText>
      </w:r>
      <w:r w:rsidR="0057484D" w:rsidRPr="000F7924">
        <w:fldChar w:fldCharType="begin">
          <w:fldData xml:space="preserve">PEVuZE5vdGU+PENpdGU+PEF1dGhvcj5Ub2hnZTwvQXV0aG9yPjxZZWFyPjIwMTU8L1llYXI+PFJl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154" w:tooltip="Tohge, 2015 #129" w:history="1">
        <w:r w:rsidR="00E5312E" w:rsidRPr="000F7924">
          <w:rPr>
            <w:noProof/>
          </w:rPr>
          <w:t>Tohge et al., 2015</w:t>
        </w:r>
      </w:hyperlink>
      <w:r w:rsidR="0057484D" w:rsidRPr="000F7924">
        <w:rPr>
          <w:noProof/>
        </w:rPr>
        <w:t>)</w:t>
      </w:r>
      <w:r w:rsidR="0057484D" w:rsidRPr="000F7924">
        <w:fldChar w:fldCharType="end"/>
      </w:r>
      <w:r w:rsidRPr="000F7924">
        <w:t>.</w:t>
      </w:r>
    </w:p>
    <w:p w14:paraId="1F92FEF5" w14:textId="38CF8E99" w:rsidR="00465BB4" w:rsidRPr="000F7924" w:rsidRDefault="005D7724" w:rsidP="00454A34">
      <w:pPr>
        <w:pStyle w:val="Sectionheading3"/>
      </w:pPr>
      <w:bookmarkStart w:id="83" w:name="_Ref206153805"/>
      <w:r w:rsidRPr="000F7924">
        <w:t>Upregulation of a plant defensin</w:t>
      </w:r>
      <w:bookmarkEnd w:id="83"/>
    </w:p>
    <w:p w14:paraId="64FD4C35" w14:textId="19D6019A" w:rsidR="00A863A8" w:rsidRPr="000F7924" w:rsidRDefault="00785FE6" w:rsidP="00785FE6">
      <w:pPr>
        <w:pStyle w:val="RARMPparagraph"/>
      </w:pPr>
      <w:r w:rsidRPr="000F7924">
        <w:t>Upregulation of expression of the</w:t>
      </w:r>
      <w:r w:rsidR="000772A6" w:rsidRPr="000F7924">
        <w:t xml:space="preserve"> endogenous</w:t>
      </w:r>
      <w:r w:rsidRPr="000F7924">
        <w:t xml:space="preserve"> </w:t>
      </w:r>
      <w:r w:rsidR="00C60D16" w:rsidRPr="000F7924">
        <w:rPr>
          <w:i/>
          <w:iCs/>
        </w:rPr>
        <w:t>tgas118</w:t>
      </w:r>
      <w:r w:rsidRPr="000F7924">
        <w:t xml:space="preserve"> gamma-thionin gene, which encodes a small defensin protein, was also observed in the GM</w:t>
      </w:r>
      <w:r w:rsidR="005B0AA6" w:rsidRPr="000F7924">
        <w:t xml:space="preserve"> Purple Tomato fruit</w:t>
      </w:r>
      <w:r w:rsidRPr="000F7924">
        <w:t xml:space="preserve"> </w:t>
      </w:r>
      <w:r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Pr="000F7924">
        <w:instrText xml:space="preserve"> ADDIN EN.CITE </w:instrText>
      </w:r>
      <w:r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Pr="000F7924">
        <w:instrText xml:space="preserve"> ADDIN EN.CITE.DATA </w:instrText>
      </w:r>
      <w:r w:rsidRPr="000F7924">
        <w:fldChar w:fldCharType="end"/>
      </w:r>
      <w:r w:rsidRPr="000F7924">
        <w:fldChar w:fldCharType="separate"/>
      </w:r>
      <w:r w:rsidRPr="000F7924">
        <w:rPr>
          <w:noProof/>
        </w:rPr>
        <w:t>(</w:t>
      </w:r>
      <w:hyperlink w:anchor="_ENREF_21" w:tooltip="Butelli, 2008 #12" w:history="1">
        <w:r w:rsidR="00E5312E" w:rsidRPr="000F7924">
          <w:rPr>
            <w:noProof/>
          </w:rPr>
          <w:t>Butelli et al., 2008</w:t>
        </w:r>
      </w:hyperlink>
      <w:r w:rsidRPr="000F7924">
        <w:rPr>
          <w:noProof/>
        </w:rPr>
        <w:t>)</w:t>
      </w:r>
      <w:r w:rsidRPr="000F7924">
        <w:fldChar w:fldCharType="end"/>
      </w:r>
      <w:r w:rsidRPr="000F7924">
        <w:t xml:space="preserve">. This upregulation was further characterised at different ripeness stages with a 139-fold increase in RNA expression (13553 vs 98 count RNA reads) compared to wild-type seen in the GM tomatoes at 1 week after breaker stage, and a 285-fold increase (8289 vs 29 count RNA reads) seen at 4 weeks after breaker stage </w:t>
      </w:r>
      <w:r w:rsidR="0057484D" w:rsidRPr="000F7924">
        <w:fldChar w:fldCharType="begin">
          <w:fldData xml:space="preserve">PEVuZE5vdGU+PENpdGU+PEF1dGhvcj5Ub2hnZTwvQXV0aG9yPjxZZWFyPjIwMTU8L1llYXI+PFJl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</w:fldData>
        </w:fldChar>
      </w:r>
      <w:r w:rsidR="0057484D" w:rsidRPr="000F7924">
        <w:instrText xml:space="preserve"> ADDIN EN.CITE </w:instrText>
      </w:r>
      <w:r w:rsidR="0057484D" w:rsidRPr="000F7924">
        <w:fldChar w:fldCharType="begin">
          <w:fldData xml:space="preserve">PEVuZE5vdGU+PENpdGU+PEF1dGhvcj5Ub2hnZTwvQXV0aG9yPjxZZWFyPjIwMTU8L1llYXI+PFJl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154" w:tooltip="Tohge, 2015 #129" w:history="1">
        <w:r w:rsidR="00E5312E" w:rsidRPr="000F7924">
          <w:rPr>
            <w:noProof/>
          </w:rPr>
          <w:t>Tohge et al., 2015</w:t>
        </w:r>
      </w:hyperlink>
      <w:r w:rsidR="0057484D" w:rsidRPr="000F7924">
        <w:rPr>
          <w:noProof/>
        </w:rPr>
        <w:t>)</w:t>
      </w:r>
      <w:r w:rsidR="0057484D" w:rsidRPr="000F7924">
        <w:fldChar w:fldCharType="end"/>
      </w:r>
      <w:r w:rsidR="00ED4B47" w:rsidRPr="000F7924">
        <w:t>.</w:t>
      </w:r>
      <w:r w:rsidR="00114221" w:rsidRPr="000F7924">
        <w:t xml:space="preserve"> </w:t>
      </w:r>
      <w:r w:rsidR="00BC38E3" w:rsidRPr="000F7924">
        <w:t xml:space="preserve">The applicant has not quantified the </w:t>
      </w:r>
      <w:r w:rsidR="000071F2">
        <w:t>amount of TGAS118 defensin peptide</w:t>
      </w:r>
      <w:r w:rsidR="00BC38E3" w:rsidRPr="000F7924">
        <w:t xml:space="preserve"> in the GM Purple Tomato fruit, but given the increase in gene expression</w:t>
      </w:r>
      <w:r w:rsidR="00454A34">
        <w:t>,</w:t>
      </w:r>
      <w:r w:rsidR="00BC38E3" w:rsidRPr="000F7924">
        <w:t xml:space="preserve"> it is expected that levels of TGAS118 would be increased compared to levels in the non-GM control.</w:t>
      </w:r>
    </w:p>
    <w:p w14:paraId="15947EB4" w14:textId="2C77199A" w:rsidR="00C60D16" w:rsidRPr="000F7924" w:rsidRDefault="00664D02" w:rsidP="00785FE6">
      <w:pPr>
        <w:pStyle w:val="RARMPparagraph"/>
      </w:pPr>
      <w:r w:rsidRPr="000F7924">
        <w:t xml:space="preserve">Plant defensins are peptides that have antimicrobial activity, usually against fungi </w:t>
      </w:r>
      <w:r w:rsidR="0057484D" w:rsidRPr="000F7924">
        <w:fldChar w:fldCharType="begin"/>
      </w:r>
      <w:r w:rsidR="009E33B2" w:rsidRPr="000F7924">
        <w:instrText xml:space="preserve"> ADDIN EN.CITE &lt;EndNote&gt;&lt;Cite&gt;&lt;Author&gt;Stotz&lt;/Author&gt;&lt;Year&gt;2009&lt;/Year&gt;&lt;RecNum&gt;161&lt;/RecNum&gt;&lt;Prefix&gt;reviewed in &lt;/Prefix&gt;&lt;DisplayText&gt;(reviewed in Stotz et al., 2009b)&lt;/DisplayText&gt;&lt;record&gt;&lt;rec-number&gt;161&lt;/rec-number&gt;&lt;foreign-keys&gt;&lt;key app="EN" db-id="wz9x5s2ahfd99oe05ddpfs5zp2rwvtfs9xr9" timestamp="1754349333"&gt;161&lt;/key&gt;&lt;/foreign-keys&gt;&lt;ref-type name="Journal Article"&gt;17&lt;/ref-type&gt;&lt;contributors&gt;&lt;authors&gt;&lt;author&gt;Stotz, H. U.&lt;/author&gt;&lt;author&gt;Thomson, J. G.&lt;/author&gt;&lt;author&gt;Wang, Y.&lt;/author&gt;&lt;/authors&gt;&lt;/contributors&gt;&lt;auth-address&gt;Julius-von-Sachs-Institut fuer Biowissenschaften, Pharmazeutische Biologie, Biozentrum, Universitaet Wuerzburg, Wuerzburg, Germany.&lt;/auth-address&gt;&lt;titles&gt;&lt;title&gt;Plant defensins: defense, development and application&lt;/title&gt;&lt;secondary-title&gt;Plant Signal Behav&lt;/secondary-title&gt;&lt;/titles&gt;&lt;periodical&gt;&lt;full-title&gt;Plant Signal Behav&lt;/full-title&gt;&lt;/periodical&gt;&lt;pages&gt;1010-2&lt;/pages&gt;&lt;volume&gt;4&lt;/volume&gt;&lt;number&gt;11&lt;/number&gt;&lt;keywords&gt;&lt;keyword&gt;Animals&lt;/keyword&gt;&lt;keyword&gt;Anti-Bacterial Agents/metabolism&lt;/keyword&gt;&lt;keyword&gt;Antifungal Agents/metabolism&lt;/keyword&gt;&lt;keyword&gt;Defensins/genetics/ metabolism&lt;/keyword&gt;&lt;keyword&gt;Enzyme Inhibitors&lt;/keyword&gt;&lt;keyword&gt;Humans&lt;/keyword&gt;&lt;keyword&gt;Infections/drug therapy&lt;/keyword&gt;&lt;keyword&gt;Insecta&lt;/keyword&gt;&lt;keyword&gt;Plant Diseases/genetics&lt;/keyword&gt;&lt;keyword&gt;Plant Growth Regulators/genetics/ metabolism&lt;/keyword&gt;&lt;keyword&gt;Plant Proteins/genetics/ metabolism&lt;/keyword&gt;&lt;keyword&gt;Plants/genetics/ metabolism&lt;/keyword&gt;&lt;keyword&gt;Plants, Genetically Modified&lt;/keyword&gt;&lt;/keywords&gt;&lt;dates&gt;&lt;year&gt;2009&lt;/year&gt;&lt;pub-dates&gt;&lt;date&gt;Nov&lt;/date&gt;&lt;/pub-dates&gt;&lt;/dates&gt;&lt;isbn&gt;1559-2324 (Electronic)&amp;#xD;1559-2316 (Print)&amp;#xD;1559-2316 (Linking)&lt;/isbn&gt;&lt;accession-num&gt;20009545&lt;/accession-num&gt;&lt;urls&gt;&lt;/urls&gt;&lt;remote-database-provider&gt;NLM&lt;/remote-database-provider&gt;&lt;language&gt;eng&lt;/language&gt;&lt;/record&gt;&lt;/Cite&gt;&lt;/EndNote&gt;</w:instrText>
      </w:r>
      <w:r w:rsidR="0057484D" w:rsidRPr="000F7924">
        <w:fldChar w:fldCharType="separate"/>
      </w:r>
      <w:r w:rsidR="009E33B2" w:rsidRPr="000F7924">
        <w:rPr>
          <w:noProof/>
        </w:rPr>
        <w:t>(</w:t>
      </w:r>
      <w:hyperlink w:anchor="_ENREF_144" w:tooltip="Stotz, 2009 #161" w:history="1">
        <w:r w:rsidR="00E5312E" w:rsidRPr="000F7924">
          <w:rPr>
            <w:noProof/>
          </w:rPr>
          <w:t>reviewed in Stotz et al., 2009b</w:t>
        </w:r>
      </w:hyperlink>
      <w:r w:rsidR="009E33B2" w:rsidRPr="000F7924">
        <w:rPr>
          <w:noProof/>
        </w:rPr>
        <w:t>)</w:t>
      </w:r>
      <w:r w:rsidR="0057484D" w:rsidRPr="000F7924">
        <w:fldChar w:fldCharType="end"/>
      </w:r>
      <w:r w:rsidRPr="000F7924">
        <w:t>.</w:t>
      </w:r>
    </w:p>
    <w:p w14:paraId="5A31CAE3" w14:textId="13C52679" w:rsidR="00C60D16" w:rsidRPr="000F7924" w:rsidRDefault="005D7724" w:rsidP="00785FE6">
      <w:pPr>
        <w:pStyle w:val="RARMPparagraph"/>
      </w:pPr>
      <w:r w:rsidRPr="000F7924">
        <w:t xml:space="preserve">The </w:t>
      </w:r>
      <w:r w:rsidRPr="000F7924">
        <w:rPr>
          <w:i/>
          <w:iCs/>
        </w:rPr>
        <w:t>tgas118</w:t>
      </w:r>
      <w:r w:rsidRPr="000F7924">
        <w:t xml:space="preserve"> gene has been shown to be predominately expressed during tomato flower development and </w:t>
      </w:r>
      <w:r w:rsidR="00C52500" w:rsidRPr="000F7924">
        <w:t xml:space="preserve">in non-GM tomatoes </w:t>
      </w:r>
      <w:r w:rsidRPr="000F7924">
        <w:t xml:space="preserve">is induced by plant growth regulator gibberellin, tissue wounding and dehydration </w:t>
      </w:r>
      <w:r w:rsidR="004C515A" w:rsidRPr="000F7924">
        <w:fldChar w:fldCharType="begin">
          <w:fldData xml:space="preserve">PEVuZE5vdGU+PENpdGU+PEF1dGhvcj52YW4gZGVuIEhldXZlbDwvQXV0aG9yPjxZZWFyPjIwMDE8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</w:fldData>
        </w:fldChar>
      </w:r>
      <w:r w:rsidR="004C515A" w:rsidRPr="000F7924">
        <w:instrText xml:space="preserve"> ADDIN EN.CITE </w:instrText>
      </w:r>
      <w:r w:rsidR="004C515A" w:rsidRPr="000F7924">
        <w:fldChar w:fldCharType="begin">
          <w:fldData xml:space="preserve">PEVuZE5vdGU+PENpdGU+PEF1dGhvcj52YW4gZGVuIEhldXZlbDwvQXV0aG9yPjxZZWFyPjIwMDE8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</w:fldData>
        </w:fldChar>
      </w:r>
      <w:r w:rsidR="004C515A" w:rsidRPr="000F7924">
        <w:instrText xml:space="preserve"> ADDIN EN.CITE.DATA </w:instrText>
      </w:r>
      <w:r w:rsidR="004C515A" w:rsidRPr="000F7924">
        <w:fldChar w:fldCharType="end"/>
      </w:r>
      <w:r w:rsidR="004C515A" w:rsidRPr="000F7924">
        <w:fldChar w:fldCharType="separate"/>
      </w:r>
      <w:r w:rsidR="004C515A" w:rsidRPr="000F7924">
        <w:rPr>
          <w:noProof/>
        </w:rPr>
        <w:t>(</w:t>
      </w:r>
      <w:hyperlink w:anchor="_ENREF_160" w:tooltip="van den Heuvel, 2001 #173" w:history="1">
        <w:r w:rsidR="00E5312E" w:rsidRPr="000F7924">
          <w:rPr>
            <w:noProof/>
          </w:rPr>
          <w:t>van den Heuvel et al., 2001</w:t>
        </w:r>
      </w:hyperlink>
      <w:r w:rsidR="004C515A" w:rsidRPr="000F7924">
        <w:rPr>
          <w:noProof/>
        </w:rPr>
        <w:t>)</w:t>
      </w:r>
      <w:r w:rsidR="004C515A" w:rsidRPr="000F7924">
        <w:fldChar w:fldCharType="end"/>
      </w:r>
      <w:r w:rsidR="000F277C" w:rsidRPr="000F7924">
        <w:t>.</w:t>
      </w:r>
      <w:r w:rsidR="00C52500" w:rsidRPr="000F7924">
        <w:t xml:space="preserve"> </w:t>
      </w:r>
      <w:r w:rsidRPr="000F7924">
        <w:t>TGAS118, also known as DEF1</w:t>
      </w:r>
      <w:r w:rsidR="00D83AA5" w:rsidRPr="000F7924">
        <w:t xml:space="preserve"> or DF1</w:t>
      </w:r>
      <w:r w:rsidRPr="000F7924">
        <w:t xml:space="preserve">, is predicted to be secreted from the cell and is upregulated in response to infection with soil-borne fungus </w:t>
      </w:r>
      <w:r w:rsidRPr="000F7924">
        <w:rPr>
          <w:i/>
          <w:iCs/>
        </w:rPr>
        <w:t>Verticillium dahlia</w:t>
      </w:r>
      <w:r w:rsidR="00C52500" w:rsidRPr="000F7924">
        <w:t>.</w:t>
      </w:r>
      <w:r w:rsidRPr="000F7924">
        <w:t xml:space="preserve"> </w:t>
      </w:r>
      <w:r w:rsidR="00114221" w:rsidRPr="000F7924">
        <w:t>The same study showed</w:t>
      </w:r>
      <w:r w:rsidRPr="000F7924">
        <w:t xml:space="preserve"> limited changes in expression after cold stress and viral infection of seedlings</w:t>
      </w:r>
      <w:r w:rsidR="000F277C" w:rsidRPr="000F7924">
        <w:t xml:space="preserve"> </w:t>
      </w:r>
      <w:r w:rsidR="004C515A" w:rsidRPr="000F7924">
        <w:fldChar w:fldCharType="begin"/>
      </w:r>
      <w:r w:rsidR="004C515A" w:rsidRPr="000F7924">
        <w:instrText xml:space="preserve"> ADDIN EN.CITE &lt;EndNote&gt;&lt;Cite&gt;&lt;Author&gt;Nikoloudakis&lt;/Author&gt;&lt;Year&gt;2020&lt;/Year&gt;&lt;RecNum&gt;174&lt;/RecNum&gt;&lt;DisplayText&gt;(Nikoloudakis et al., 2020)&lt;/DisplayText&gt;&lt;record&gt;&lt;rec-number&gt;174&lt;/rec-number&gt;&lt;foreign-keys&gt;&lt;key app="EN" db-id="wz9x5s2ahfd99oe05ddpfs5zp2rwvtfs9xr9" timestamp="1754463239"&gt;174&lt;/key&gt;&lt;/foreign-keys&gt;&lt;ref-type name="Journal Article"&gt;17&lt;/ref-type&gt;&lt;contributors&gt;&lt;authors&gt;&lt;author&gt;Nikoloudakis, Nikolaos&lt;/author&gt;&lt;author&gt;Pappi, Polyxeni&lt;/author&gt;&lt;author&gt;Markakis, Emmanouil A.&lt;/author&gt;&lt;author&gt;Charova, Spyridoula N.&lt;/author&gt;&lt;author&gt;Fanourakis, Dimitrios&lt;/author&gt;&lt;author&gt;Paschalidis, Konstantinos&lt;/author&gt;&lt;author&gt;Delis, Costas&lt;/author&gt;&lt;author&gt;Tzortzakakis, Emmanuel A.&lt;/author&gt;&lt;author&gt;Tsaniklidis, Georgios&lt;/author&gt;&lt;/authors&gt;&lt;/contributors&gt;&lt;titles&gt;&lt;title&gt;Structural Diversity and Highly Specific Host-Pathogen Transcriptional Regulation of Defensin Genes Is Revealed in Tomato&lt;/title&gt;&lt;secondary-title&gt;International Journal of Molecular Sciences&lt;/secondary-title&gt;&lt;/titles&gt;&lt;periodical&gt;&lt;full-title&gt;International Journal of Molecular Sciences&lt;/full-title&gt;&lt;/periodical&gt;&lt;volume&gt;21&lt;/volume&gt;&lt;number&gt;24&lt;/number&gt;&lt;section&gt;9380&lt;/section&gt;&lt;dates&gt;&lt;year&gt;2020&lt;/year&gt;&lt;/dates&gt;&lt;isbn&gt;1422-0067&lt;/isbn&gt;&lt;urls&gt;&lt;/urls&gt;&lt;electronic-resource-num&gt;10.3390/ijms21249380&lt;/electronic-resource-num&gt;&lt;/record&gt;&lt;/Cite&gt;&lt;/EndNote&gt;</w:instrText>
      </w:r>
      <w:r w:rsidR="004C515A" w:rsidRPr="000F7924">
        <w:fldChar w:fldCharType="separate"/>
      </w:r>
      <w:r w:rsidR="004C515A" w:rsidRPr="000F7924">
        <w:rPr>
          <w:noProof/>
        </w:rPr>
        <w:t>(</w:t>
      </w:r>
      <w:hyperlink w:anchor="_ENREF_102" w:tooltip="Nikoloudakis, 2020 #174" w:history="1">
        <w:r w:rsidR="00E5312E" w:rsidRPr="000F7924">
          <w:rPr>
            <w:noProof/>
          </w:rPr>
          <w:t>Nikoloudakis et al., 2020</w:t>
        </w:r>
      </w:hyperlink>
      <w:r w:rsidR="004C515A" w:rsidRPr="000F7924">
        <w:rPr>
          <w:noProof/>
        </w:rPr>
        <w:t>)</w:t>
      </w:r>
      <w:r w:rsidR="004C515A" w:rsidRPr="000F7924">
        <w:fldChar w:fldCharType="end"/>
      </w:r>
      <w:r w:rsidRPr="000F7924">
        <w:t xml:space="preserve">. </w:t>
      </w:r>
      <w:r w:rsidR="0016348B" w:rsidRPr="000F7924">
        <w:t xml:space="preserve">Another study showed that </w:t>
      </w:r>
      <w:r w:rsidR="0016348B" w:rsidRPr="00934006">
        <w:rPr>
          <w:i/>
          <w:iCs/>
        </w:rPr>
        <w:t>tgas118</w:t>
      </w:r>
      <w:r w:rsidR="0016348B" w:rsidRPr="000F7924">
        <w:t xml:space="preserve"> is expressed </w:t>
      </w:r>
      <w:r w:rsidR="00DD7126" w:rsidRPr="000F7924">
        <w:t xml:space="preserve">in the </w:t>
      </w:r>
      <w:r w:rsidR="008C56C4" w:rsidRPr="000F7924">
        <w:t xml:space="preserve">root, stem, leaf, flower and mature fruit of healthy tomato plants, </w:t>
      </w:r>
      <w:r w:rsidR="0016348B" w:rsidRPr="000F7924">
        <w:t>predominately in the stem and mature fruit</w:t>
      </w:r>
      <w:r w:rsidR="008C56C4" w:rsidRPr="000F7924">
        <w:t>,</w:t>
      </w:r>
      <w:r w:rsidR="0016348B" w:rsidRPr="000F7924">
        <w:t xml:space="preserve"> and that it confers resistance to </w:t>
      </w:r>
      <w:r w:rsidR="0016348B" w:rsidRPr="000F7924">
        <w:rPr>
          <w:i/>
          <w:iCs/>
        </w:rPr>
        <w:t xml:space="preserve">Phytophthora infestans, </w:t>
      </w:r>
      <w:r w:rsidR="0016348B" w:rsidRPr="00934006">
        <w:t xml:space="preserve">with </w:t>
      </w:r>
      <w:r w:rsidR="0016348B" w:rsidRPr="000F7924">
        <w:t xml:space="preserve">overexpression of </w:t>
      </w:r>
      <w:r w:rsidR="0016348B" w:rsidRPr="00934006">
        <w:rPr>
          <w:i/>
          <w:iCs/>
        </w:rPr>
        <w:t>tgas118</w:t>
      </w:r>
      <w:r w:rsidR="0016348B" w:rsidRPr="000F7924">
        <w:t xml:space="preserve"> resulting in reduced ROS accumulation </w:t>
      </w:r>
      <w:r w:rsidR="009E33B2" w:rsidRPr="000F7924">
        <w:fldChar w:fldCharType="begin"/>
      </w:r>
      <w:r w:rsidR="009E33B2" w:rsidRPr="000F7924">
        <w:instrText xml:space="preserve"> ADDIN EN.CITE &lt;EndNote&gt;&lt;Cite&gt;&lt;Author&gt;Cui&lt;/Author&gt;&lt;Year&gt;2018&lt;/Year&gt;&lt;RecNum&gt;187&lt;/RecNum&gt;&lt;DisplayText&gt;(Cui et al., 2018)&lt;/DisplayText&gt;&lt;record&gt;&lt;rec-number&gt;187&lt;/rec-number&gt;&lt;foreign-keys&gt;&lt;key app="EN" db-id="wz9x5s2ahfd99oe05ddpfs5zp2rwvtfs9xr9" timestamp="1754634006"&gt;187&lt;/key&gt;&lt;/foreign-keys&gt;&lt;ref-type name="Journal Article"&gt;17&lt;/ref-type&gt;&lt;contributors&gt;&lt;authors&gt;&lt;author&gt;Cui, Jun&lt;/author&gt;&lt;author&gt;Jiang, Ning&lt;/author&gt;&lt;author&gt;Meng, Jun&lt;/author&gt;&lt;author&gt;Hou, Xinxin&lt;/author&gt;&lt;author&gt;Yang, Guanglei&lt;/author&gt;&lt;author&gt;Luan, Yushi&lt;/author&gt;&lt;/authors&gt;&lt;/contributors&gt;&lt;titles&gt;&lt;title&gt;Identification and characterization of defensin genes conferring Phytophthora infestans resistance in tomato&lt;/title&gt;&lt;secondary-title&gt;Physiological and Molecular Plant Pathology&lt;/secondary-title&gt;&lt;/titles&gt;&lt;periodical&gt;&lt;full-title&gt;Physiological and Molecular Plant Pathology&lt;/full-title&gt;&lt;/periodical&gt;&lt;pages&gt;28-35&lt;/pages&gt;&lt;volume&gt;103&lt;/volume&gt;&lt;keywords&gt;&lt;keyword&gt;Tomato&lt;/keyword&gt;&lt;keyword&gt;overexpression&lt;/keyword&gt;&lt;keyword&gt;Resistance&lt;/keyword&gt;&lt;/keywords&gt;&lt;dates&gt;&lt;year&gt;2018&lt;/year&gt;&lt;pub-dates&gt;&lt;date&gt;2018/08/01/&lt;/date&gt;&lt;/pub-dates&gt;&lt;/dates&gt;&lt;isbn&gt;0885-5765&lt;/isbn&gt;&lt;urls&gt;&lt;related-urls&gt;&lt;url&gt;https://www.sciencedirect.com/science/article/pii/S0885576517303430&lt;/url&gt;&lt;/related-urls&gt;&lt;/urls&gt;&lt;electronic-resource-num&gt;https://doi.org/10.1016/j.pmpp.2018.04.003&lt;/electronic-resource-num&gt;&lt;/record&gt;&lt;/Cite&gt;&lt;/EndNote&gt;</w:instrText>
      </w:r>
      <w:r w:rsidR="009E33B2" w:rsidRPr="000F7924">
        <w:fldChar w:fldCharType="separate"/>
      </w:r>
      <w:r w:rsidR="009E33B2" w:rsidRPr="000F7924">
        <w:rPr>
          <w:noProof/>
        </w:rPr>
        <w:t>(</w:t>
      </w:r>
      <w:hyperlink w:anchor="_ENREF_30" w:tooltip="Cui, 2018 #187" w:history="1">
        <w:r w:rsidR="00E5312E" w:rsidRPr="000F7924">
          <w:rPr>
            <w:noProof/>
          </w:rPr>
          <w:t>Cui et al., 2018</w:t>
        </w:r>
      </w:hyperlink>
      <w:r w:rsidR="009E33B2" w:rsidRPr="000F7924">
        <w:rPr>
          <w:noProof/>
        </w:rPr>
        <w:t>)</w:t>
      </w:r>
      <w:r w:rsidR="009E33B2" w:rsidRPr="000F7924">
        <w:fldChar w:fldCharType="end"/>
      </w:r>
      <w:r w:rsidR="0016348B" w:rsidRPr="000F7924">
        <w:t xml:space="preserve">. </w:t>
      </w:r>
      <w:r w:rsidR="00664D02" w:rsidRPr="000F7924">
        <w:t xml:space="preserve">Several </w:t>
      </w:r>
      <w:r w:rsidR="00C60D16" w:rsidRPr="000F7924">
        <w:t xml:space="preserve">other </w:t>
      </w:r>
      <w:r w:rsidR="00664D02" w:rsidRPr="000F7924">
        <w:t>tomato defensins have been identified, including tomato defensin DEF2</w:t>
      </w:r>
      <w:r w:rsidR="00D83AA5" w:rsidRPr="000F7924">
        <w:t>/DF2</w:t>
      </w:r>
      <w:r w:rsidR="0016348B" w:rsidRPr="000F7924">
        <w:t xml:space="preserve"> (closely related to </w:t>
      </w:r>
      <w:r w:rsidR="005B0AA6" w:rsidRPr="000F7924">
        <w:t>TGAS118/</w:t>
      </w:r>
      <w:r w:rsidR="0016348B" w:rsidRPr="000F7924">
        <w:t>DEF1/DF1)</w:t>
      </w:r>
      <w:r w:rsidR="00664D02" w:rsidRPr="000F7924">
        <w:t xml:space="preserve"> which has been shown to have activity against fungal pathogen </w:t>
      </w:r>
      <w:r w:rsidR="00664D02" w:rsidRPr="000F7924">
        <w:rPr>
          <w:i/>
          <w:iCs/>
        </w:rPr>
        <w:t>Botrytis cinerea</w:t>
      </w:r>
      <w:r w:rsidR="00664D02" w:rsidRPr="000F7924">
        <w:t xml:space="preserve"> </w:t>
      </w:r>
      <w:r w:rsidR="009E33B2" w:rsidRPr="000F7924">
        <w:fldChar w:fldCharType="begin"/>
      </w:r>
      <w:r w:rsidR="009E33B2" w:rsidRPr="000F7924">
        <w:instrText xml:space="preserve"> ADDIN EN.CITE &lt;EndNote&gt;&lt;Cite&gt;&lt;Author&gt;Stotz&lt;/Author&gt;&lt;Year&gt;2009&lt;/Year&gt;&lt;RecNum&gt;186&lt;/RecNum&gt;&lt;DisplayText&gt;(Stotz et al., 2009a)&lt;/DisplayText&gt;&lt;record&gt;&lt;rec-number&gt;186&lt;/rec-number&gt;&lt;foreign-keys&gt;&lt;key app="EN" db-id="wz9x5s2ahfd99oe05ddpfs5zp2rwvtfs9xr9" timestamp="1754633496"&gt;186&lt;/key&gt;&lt;/foreign-keys&gt;&lt;ref-type name="Journal Article"&gt;17&lt;/ref-type&gt;&lt;contributors&gt;&lt;authors&gt;&lt;author&gt;Stotz, H. U.&lt;/author&gt;&lt;author&gt;Spence, B.&lt;/author&gt;&lt;author&gt;Wang, Y.&lt;/author&gt;&lt;/authors&gt;&lt;/contributors&gt;&lt;auth-address&gt;Horticulture Department, Oregon State University, Corvallis, OR 97331, USA.&lt;/auth-address&gt;&lt;titles&gt;&lt;title&gt;A defensin from tomato with dual function in defense and development&lt;/title&gt;&lt;secondary-title&gt;Plant Mol Biol&lt;/secondary-title&gt;&lt;/titles&gt;&lt;periodical&gt;&lt;full-title&gt;Plant Mol Biol&lt;/full-title&gt;&lt;/periodical&gt;&lt;pages&gt;131-43&lt;/pages&gt;&lt;volume&gt;71&lt;/volume&gt;&lt;number&gt;1-2&lt;/number&gt;&lt;edition&gt;20090616&lt;/edition&gt;&lt;keywords&gt;&lt;keyword&gt;Botrytis/pathogenicity&lt;/keyword&gt;&lt;keyword&gt;Defensins/*genetics/metabolism&lt;/keyword&gt;&lt;keyword&gt;Flowers/growth &amp;amp; development/*physiology&lt;/keyword&gt;&lt;keyword&gt;Gene Expression Regulation, Plant&lt;/keyword&gt;&lt;keyword&gt;Solanum lycopersicum/genetics/growth &amp;amp; development/*physiology&lt;/keyword&gt;&lt;keyword&gt;Plant Diseases/microbiology&lt;/keyword&gt;&lt;keyword&gt;Plant Proteins/*genetics/metabolism&lt;/keyword&gt;&lt;keyword&gt;Pollen/genetics/physiology&lt;/keyword&gt;&lt;keyword&gt;RNA, Messenger/genetics&lt;/keyword&gt;&lt;keyword&gt;Seeds/genetics/physiology&lt;/keyword&gt;&lt;/keywords&gt;&lt;dates&gt;&lt;year&gt;2009&lt;/year&gt;&lt;pub-dates&gt;&lt;date&gt;Sep&lt;/date&gt;&lt;/pub-dates&gt;&lt;/dates&gt;&lt;isbn&gt;1573-5028 (Electronic)&amp;#xD;0167-4412 (Linking)&lt;/isbn&gt;&lt;accession-num&gt;19533379&lt;/accession-num&gt;&lt;urls&gt;&lt;related-urls&gt;&lt;url&gt;https://www.ncbi.nlm.nih.gov/pubmed/19533379&lt;/url&gt;&lt;/related-urls&gt;&lt;/urls&gt;&lt;electronic-resource-num&gt;10.1007/s11103-009-9512-z&lt;/electronic-resource-num&gt;&lt;remote-database-name&gt;Medline&lt;/remote-database-name&gt;&lt;remote-database-provider&gt;NLM&lt;/remote-database-provider&gt;&lt;/record&gt;&lt;/Cite&gt;&lt;/EndNote&gt;</w:instrText>
      </w:r>
      <w:r w:rsidR="009E33B2" w:rsidRPr="000F7924">
        <w:fldChar w:fldCharType="separate"/>
      </w:r>
      <w:r w:rsidR="009E33B2" w:rsidRPr="000F7924">
        <w:rPr>
          <w:noProof/>
        </w:rPr>
        <w:t>(</w:t>
      </w:r>
      <w:hyperlink w:anchor="_ENREF_143" w:tooltip="Stotz, 2009 #186" w:history="1">
        <w:r w:rsidR="00E5312E" w:rsidRPr="000F7924">
          <w:rPr>
            <w:noProof/>
          </w:rPr>
          <w:t>Stotz et al., 2009a</w:t>
        </w:r>
      </w:hyperlink>
      <w:r w:rsidR="009E33B2" w:rsidRPr="000F7924">
        <w:rPr>
          <w:noProof/>
        </w:rPr>
        <w:t>)</w:t>
      </w:r>
      <w:r w:rsidR="009E33B2" w:rsidRPr="000F7924">
        <w:fldChar w:fldCharType="end"/>
      </w:r>
      <w:r w:rsidR="00D83AA5" w:rsidRPr="000F7924">
        <w:t xml:space="preserve"> and</w:t>
      </w:r>
      <w:r w:rsidR="00A06717" w:rsidRPr="000F7924">
        <w:t xml:space="preserve"> fungal-like pathogen</w:t>
      </w:r>
      <w:r w:rsidR="0048752F" w:rsidRPr="000F7924">
        <w:t xml:space="preserve"> </w:t>
      </w:r>
      <w:r w:rsidR="004C2137" w:rsidRPr="000F7924">
        <w:rPr>
          <w:i/>
          <w:iCs/>
        </w:rPr>
        <w:t>Phytophthora</w:t>
      </w:r>
      <w:r w:rsidR="0048752F" w:rsidRPr="000F7924">
        <w:rPr>
          <w:i/>
          <w:iCs/>
        </w:rPr>
        <w:t xml:space="preserve"> infestans</w:t>
      </w:r>
      <w:r w:rsidR="00093160" w:rsidRPr="000F7924">
        <w:rPr>
          <w:i/>
          <w:iCs/>
        </w:rPr>
        <w:t xml:space="preserve"> </w:t>
      </w:r>
      <w:r w:rsidR="009E33B2" w:rsidRPr="000F7924">
        <w:fldChar w:fldCharType="begin"/>
      </w:r>
      <w:r w:rsidR="009E33B2" w:rsidRPr="000F7924">
        <w:instrText xml:space="preserve"> ADDIN EN.CITE &lt;EndNote&gt;&lt;Cite&gt;&lt;Author&gt;Cui&lt;/Author&gt;&lt;Year&gt;2018&lt;/Year&gt;&lt;RecNum&gt;187&lt;/RecNum&gt;&lt;DisplayText&gt;(Cui et al., 2018)&lt;/DisplayText&gt;&lt;record&gt;&lt;rec-number&gt;187&lt;/rec-number&gt;&lt;foreign-keys&gt;&lt;key app="EN" db-id="wz9x5s2ahfd99oe05ddpfs5zp2rwvtfs9xr9" timestamp="1754634006"&gt;187&lt;/key&gt;&lt;/foreign-keys&gt;&lt;ref-type name="Journal Article"&gt;17&lt;/ref-type&gt;&lt;contributors&gt;&lt;authors&gt;&lt;author&gt;Cui, Jun&lt;/author&gt;&lt;author&gt;Jiang, Ning&lt;/author&gt;&lt;author&gt;Meng, Jun&lt;/author&gt;&lt;author&gt;Hou, Xinxin&lt;/author&gt;&lt;author&gt;Yang, Guanglei&lt;/author&gt;&lt;author&gt;Luan, Yushi&lt;/author&gt;&lt;/authors&gt;&lt;/contributors&gt;&lt;titles&gt;&lt;title&gt;Identification and characterization of defensin genes conferring Phytophthora infestans resistance in tomato&lt;/title&gt;&lt;secondary-title&gt;Physiological and Molecular Plant Pathology&lt;/secondary-title&gt;&lt;/titles&gt;&lt;periodical&gt;&lt;full-title&gt;Physiological and Molecular Plant Pathology&lt;/full-title&gt;&lt;/periodical&gt;&lt;pages&gt;28-35&lt;/pages&gt;&lt;volume&gt;103&lt;/volume&gt;&lt;keywords&gt;&lt;keyword&gt;Tomato&lt;/keyword&gt;&lt;keyword&gt;overexpression&lt;/keyword&gt;&lt;keyword&gt;Resistance&lt;/keyword&gt;&lt;/keywords&gt;&lt;dates&gt;&lt;year&gt;2018&lt;/year&gt;&lt;pub-dates&gt;&lt;date&gt;2018/08/01/&lt;/date&gt;&lt;/pub-dates&gt;&lt;/dates&gt;&lt;isbn&gt;0885-5765&lt;/isbn&gt;&lt;urls&gt;&lt;related-urls&gt;&lt;url&gt;https://www.sciencedirect.com/science/article/pii/S0885576517303430&lt;/url&gt;&lt;/related-urls&gt;&lt;/urls&gt;&lt;electronic-resource-num&gt;https://doi.org/10.1016/j.pmpp.2018.04.003&lt;/electronic-resource-num&gt;&lt;/record&gt;&lt;/Cite&gt;&lt;/EndNote&gt;</w:instrText>
      </w:r>
      <w:r w:rsidR="009E33B2" w:rsidRPr="000F7924">
        <w:fldChar w:fldCharType="separate"/>
      </w:r>
      <w:r w:rsidR="009E33B2" w:rsidRPr="000F7924">
        <w:rPr>
          <w:noProof/>
        </w:rPr>
        <w:t>(</w:t>
      </w:r>
      <w:hyperlink w:anchor="_ENREF_30" w:tooltip="Cui, 2018 #187" w:history="1">
        <w:r w:rsidR="00E5312E" w:rsidRPr="000F7924">
          <w:rPr>
            <w:noProof/>
          </w:rPr>
          <w:t>Cui et al., 2018</w:t>
        </w:r>
      </w:hyperlink>
      <w:r w:rsidR="009E33B2" w:rsidRPr="000F7924">
        <w:rPr>
          <w:noProof/>
        </w:rPr>
        <w:t>)</w:t>
      </w:r>
      <w:r w:rsidR="009E33B2" w:rsidRPr="000F7924">
        <w:fldChar w:fldCharType="end"/>
      </w:r>
      <w:r w:rsidR="0048752F" w:rsidRPr="000F7924">
        <w:t xml:space="preserve">, and </w:t>
      </w:r>
      <w:r w:rsidR="00664D02" w:rsidRPr="000F7924">
        <w:t xml:space="preserve">tomato pistil predominant 3 defensin (TPP3) which has activity against fungus </w:t>
      </w:r>
      <w:r w:rsidR="00664D02" w:rsidRPr="000F7924">
        <w:rPr>
          <w:i/>
          <w:iCs/>
        </w:rPr>
        <w:t>Fusarium graminearum</w:t>
      </w:r>
      <w:r w:rsidR="00664D02" w:rsidRPr="000F7924">
        <w:t xml:space="preserve"> </w:t>
      </w:r>
      <w:r w:rsidR="0057484D" w:rsidRPr="000F7924">
        <w:fldChar w:fldCharType="begin">
          <w:fldData xml:space="preserve">PEVuZE5vdGU+PENpdGU+PEF1dGhvcj5CYXh0ZXI8L0F1dGhvcj48WWVhcj4yMDE1PC9ZZWFyPjxS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</w:fldData>
        </w:fldChar>
      </w:r>
      <w:r w:rsidR="0057484D" w:rsidRPr="000F7924">
        <w:instrText xml:space="preserve"> ADDIN EN.CITE </w:instrText>
      </w:r>
      <w:r w:rsidR="0057484D" w:rsidRPr="000F7924">
        <w:fldChar w:fldCharType="begin">
          <w:fldData xml:space="preserve">PEVuZE5vdGU+PENpdGU+PEF1dGhvcj5CYXh0ZXI8L0F1dGhvcj48WWVhcj4yMDE1PC9ZZWFyPjxS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16" w:tooltip="Baxter, 2015 #159" w:history="1">
        <w:r w:rsidR="00E5312E" w:rsidRPr="000F7924">
          <w:rPr>
            <w:noProof/>
          </w:rPr>
          <w:t>Baxter et al., 2015</w:t>
        </w:r>
      </w:hyperlink>
      <w:r w:rsidR="0057484D" w:rsidRPr="000F7924">
        <w:rPr>
          <w:noProof/>
        </w:rPr>
        <w:t>)</w:t>
      </w:r>
      <w:r w:rsidR="0057484D" w:rsidRPr="000F7924">
        <w:fldChar w:fldCharType="end"/>
      </w:r>
      <w:r w:rsidR="00664D02" w:rsidRPr="000F7924">
        <w:t>.</w:t>
      </w:r>
    </w:p>
    <w:p w14:paraId="1CF4B38E" w14:textId="32F0DEB6" w:rsidR="00C60D16" w:rsidRPr="000F7924" w:rsidRDefault="00785FE6" w:rsidP="005B449D">
      <w:pPr>
        <w:pStyle w:val="RARMPparagraph"/>
      </w:pPr>
      <w:r w:rsidRPr="000F7924">
        <w:t xml:space="preserve">No </w:t>
      </w:r>
      <w:r w:rsidR="00A06717" w:rsidRPr="000F7924">
        <w:t xml:space="preserve">direct </w:t>
      </w:r>
      <w:r w:rsidRPr="000F7924">
        <w:t>link between anthocyanin biosynthesis and defensins could be found in the literature.</w:t>
      </w:r>
      <w:r w:rsidR="009B356E" w:rsidRPr="000F7924">
        <w:t xml:space="preserve"> It is possible that Delila and/or Rosea1 act directly to regulate expression of </w:t>
      </w:r>
      <w:r w:rsidR="009B356E" w:rsidRPr="00934006">
        <w:rPr>
          <w:i/>
          <w:iCs/>
        </w:rPr>
        <w:t>tgas118</w:t>
      </w:r>
      <w:r w:rsidR="009B356E" w:rsidRPr="000F7924">
        <w:t xml:space="preserve">, however it is more likely that there is some complex regulatory interplay between anthocyanin </w:t>
      </w:r>
      <w:r w:rsidR="00D83AA5" w:rsidRPr="000F7924">
        <w:t>biosynthesis, defensins</w:t>
      </w:r>
      <w:r w:rsidR="00827254" w:rsidRPr="000F7924">
        <w:t xml:space="preserve">, </w:t>
      </w:r>
      <w:r w:rsidR="00D83AA5" w:rsidRPr="000F7924">
        <w:t>ROS</w:t>
      </w:r>
      <w:r w:rsidR="00827254" w:rsidRPr="000F7924">
        <w:t xml:space="preserve"> and tomato stress responses</w:t>
      </w:r>
      <w:r w:rsidR="009B356E" w:rsidRPr="000F7924">
        <w:t>.</w:t>
      </w:r>
    </w:p>
    <w:p w14:paraId="71F8622D" w14:textId="01B49E4A" w:rsidR="00DD4B8D" w:rsidRDefault="00785FE6" w:rsidP="00785FE6">
      <w:pPr>
        <w:pStyle w:val="RARMPparagraph"/>
      </w:pPr>
      <w:r w:rsidRPr="000F7924">
        <w:t xml:space="preserve">Some defensins are known to be allergens, including those from peanut, celery, soybean and horse chestnut, and some allergenic proteins have a defensin domain, known as a defensin-polyproline–linked protein or DPLP, particularly plants from the </w:t>
      </w:r>
      <w:r w:rsidRPr="00934006">
        <w:rPr>
          <w:i/>
          <w:iCs/>
        </w:rPr>
        <w:t>Artemisia</w:t>
      </w:r>
      <w:r w:rsidRPr="000F7924">
        <w:t xml:space="preserve"> genus </w:t>
      </w:r>
      <w:r w:rsidR="0057484D" w:rsidRPr="000F7924">
        <w:fldChar w:fldCharType="begin">
          <w:fldData xml:space="preserve">PEVuZE5vdGU+PENpdGU+PEF1dGhvcj5Db3NpPC9BdXRob3I+PFllYXI+MjAyMzwvWWVhcj48UmVj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</w:fldData>
        </w:fldChar>
      </w:r>
      <w:r w:rsidR="0057484D" w:rsidRPr="000F7924">
        <w:instrText xml:space="preserve"> ADDIN EN.CITE </w:instrText>
      </w:r>
      <w:r w:rsidR="0057484D" w:rsidRPr="000F7924">
        <w:fldChar w:fldCharType="begin">
          <w:fldData xml:space="preserve">PEVuZE5vdGU+PENpdGU+PEF1dGhvcj5Db3NpPC9BdXRob3I+PFllYXI+MjAyMzwvWWVhcj48UmVj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28" w:tooltip="Cosi, 2023 #155" w:history="1">
        <w:r w:rsidR="00E5312E" w:rsidRPr="000F7924">
          <w:rPr>
            <w:noProof/>
          </w:rPr>
          <w:t>Cosi and Gadermaier, 2023</w:t>
        </w:r>
      </w:hyperlink>
      <w:r w:rsidR="0057484D" w:rsidRPr="000F7924">
        <w:rPr>
          <w:noProof/>
        </w:rPr>
        <w:t>)</w:t>
      </w:r>
      <w:r w:rsidR="0057484D" w:rsidRPr="000F7924">
        <w:fldChar w:fldCharType="end"/>
      </w:r>
      <w:r w:rsidRPr="000F7924">
        <w:t xml:space="preserve">. TGAS118 is not </w:t>
      </w:r>
      <w:r w:rsidRPr="000F7924">
        <w:lastRenderedPageBreak/>
        <w:t>known to be allergenic (</w:t>
      </w:r>
      <w:hyperlink r:id="rId47" w:history="1">
        <w:r w:rsidRPr="000F7924">
          <w:rPr>
            <w:rStyle w:val="Hyperlink"/>
            <w:color w:val="auto"/>
          </w:rPr>
          <w:t>Allergen Online database</w:t>
        </w:r>
      </w:hyperlink>
      <w:r w:rsidRPr="000F7924">
        <w:t xml:space="preserve">, </w:t>
      </w:r>
      <w:hyperlink r:id="rId48" w:history="1">
        <w:r w:rsidRPr="000F7924">
          <w:rPr>
            <w:rStyle w:val="Hyperlink"/>
            <w:color w:val="auto"/>
          </w:rPr>
          <w:t>WHO/IUIS Allergen Nomenclature database</w:t>
        </w:r>
      </w:hyperlink>
      <w:r w:rsidRPr="000F7924">
        <w:t xml:space="preserve">, accessed 22 July 2025). </w:t>
      </w:r>
    </w:p>
    <w:p w14:paraId="223BA25A" w14:textId="309E0D53" w:rsidR="00785FE6" w:rsidRPr="000F7924" w:rsidRDefault="00785FE6" w:rsidP="00785FE6">
      <w:pPr>
        <w:pStyle w:val="RARMPparagraph"/>
      </w:pPr>
      <w:r w:rsidRPr="000F7924">
        <w:t xml:space="preserve">Defensins from other plants have been reported to have toxicity in mammalian cells </w:t>
      </w:r>
      <w:r w:rsidRPr="000F7924">
        <w:rPr>
          <w:i/>
          <w:iCs/>
        </w:rPr>
        <w:t>in vitro</w:t>
      </w:r>
      <w:r w:rsidRPr="000F7924">
        <w:t xml:space="preserve">, </w:t>
      </w:r>
      <w:r w:rsidR="00664D02" w:rsidRPr="000F7924">
        <w:t>including</w:t>
      </w:r>
      <w:r w:rsidRPr="000F7924">
        <w:t xml:space="preserve"> </w:t>
      </w:r>
      <w:r w:rsidR="00664D02" w:rsidRPr="000F7924">
        <w:t>a</w:t>
      </w:r>
      <w:r w:rsidRPr="000F7924">
        <w:t xml:space="preserve"> defensin from </w:t>
      </w:r>
      <w:r w:rsidR="005209DC" w:rsidRPr="000F7924">
        <w:t xml:space="preserve">the </w:t>
      </w:r>
      <w:r w:rsidRPr="000F7924">
        <w:t xml:space="preserve">shrub </w:t>
      </w:r>
      <w:r w:rsidRPr="000F7924">
        <w:rPr>
          <w:i/>
          <w:iCs/>
        </w:rPr>
        <w:t>Pyrularia pubera</w:t>
      </w:r>
      <w:r w:rsidRPr="000F7924">
        <w:t xml:space="preserve"> </w:t>
      </w:r>
      <w:r w:rsidR="00664D02" w:rsidRPr="000F7924">
        <w:t>which displayed</w:t>
      </w:r>
      <w:r w:rsidRPr="000F7924">
        <w:t xml:space="preserve"> toxicity in cultured mouse cells </w:t>
      </w:r>
      <w:r w:rsidRPr="000F7924">
        <w:fldChar w:fldCharType="begin"/>
      </w:r>
      <w:r w:rsidRPr="000F7924">
        <w:instrText xml:space="preserve"> ADDIN EN.CITE &lt;EndNote&gt;&lt;Cite&gt;&lt;Author&gt;Vernon&lt;/Author&gt;&lt;Year&gt;1985&lt;/Year&gt;&lt;RecNum&gt;150&lt;/RecNum&gt;&lt;DisplayText&gt;(Vernon et al., 1985)&lt;/DisplayText&gt;&lt;record&gt;&lt;rec-number&gt;150&lt;/rec-number&gt;&lt;foreign-keys&gt;&lt;key app="EN" db-id="wz9x5s2ahfd99oe05ddpfs5zp2rwvtfs9xr9" timestamp="1753177130"&gt;150&lt;/key&gt;&lt;/foreign-keys&gt;&lt;ref-type name="Journal Article"&gt;17&lt;/ref-type&gt;&lt;contributors&gt;&lt;authors&gt;&lt;author&gt;Vernon, Leo P.&lt;/author&gt;&lt;author&gt;Evett, Gary E.&lt;/author&gt;&lt;author&gt;Zeikus, Regina D.&lt;/author&gt;&lt;author&gt;Gray, William R.&lt;/author&gt;&lt;/authors&gt;&lt;/contributors&gt;&lt;titles&gt;&lt;title&gt;A toxic thionin from Pyrularia pubera: Purification, properties, and amino acid sequence&lt;/title&gt;&lt;secondary-title&gt;Archives of Biochemistry and Biophysics&lt;/secondary-title&gt;&lt;/titles&gt;&lt;periodical&gt;&lt;full-title&gt;Archives of Biochemistry and Biophysics&lt;/full-title&gt;&lt;/periodical&gt;&lt;pages&gt;18-29&lt;/pages&gt;&lt;volume&gt;238&lt;/volume&gt;&lt;number&gt;1&lt;/number&gt;&lt;dates&gt;&lt;year&gt;1985&lt;/year&gt;&lt;pub-dates&gt;&lt;date&gt;1985/04/01/&lt;/date&gt;&lt;/pub-dates&gt;&lt;/dates&gt;&lt;isbn&gt;0003-9861&lt;/isbn&gt;&lt;urls&gt;&lt;related-urls&gt;&lt;url&gt;https://www.sciencedirect.com/science/article/pii/0003986185901365&lt;/url&gt;&lt;/related-urls&gt;&lt;/urls&gt;&lt;electronic-resource-num&gt;https://doi.org/10.1016/0003-9861(85)90136-5&lt;/electronic-resource-num&gt;&lt;/record&gt;&lt;/Cite&gt;&lt;/EndNote&gt;</w:instrText>
      </w:r>
      <w:r w:rsidRPr="000F7924">
        <w:fldChar w:fldCharType="separate"/>
      </w:r>
      <w:r w:rsidRPr="000F7924">
        <w:rPr>
          <w:noProof/>
        </w:rPr>
        <w:t>(</w:t>
      </w:r>
      <w:hyperlink w:anchor="_ENREF_162" w:tooltip="Vernon, 1985 #150" w:history="1">
        <w:r w:rsidR="00E5312E" w:rsidRPr="000F7924">
          <w:rPr>
            <w:noProof/>
          </w:rPr>
          <w:t>Vernon et al., 1985</w:t>
        </w:r>
      </w:hyperlink>
      <w:r w:rsidRPr="000F7924">
        <w:rPr>
          <w:noProof/>
        </w:rPr>
        <w:t>)</w:t>
      </w:r>
      <w:r w:rsidRPr="000F7924">
        <w:fldChar w:fldCharType="end"/>
      </w:r>
      <w:r w:rsidR="00664D02" w:rsidRPr="000F7924">
        <w:t xml:space="preserve">, a </w:t>
      </w:r>
      <w:r w:rsidRPr="000F7924">
        <w:t xml:space="preserve">defensin from barley </w:t>
      </w:r>
      <w:r w:rsidR="00664D02" w:rsidRPr="000F7924">
        <w:t xml:space="preserve">that </w:t>
      </w:r>
      <w:r w:rsidRPr="000F7924">
        <w:t xml:space="preserve">inhibited translation in cell free systems derived from mammalian cells </w:t>
      </w:r>
      <w:r w:rsidRPr="000F7924">
        <w:fldChar w:fldCharType="begin">
          <w:fldData xml:space="preserve">PEVuZE5vdGU+PENpdGU+PEF1dGhvcj5NZW5kZXo8L0F1dGhvcj48WWVhcj4xOTkwPC9ZZWFyPjxS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</w:fldData>
        </w:fldChar>
      </w:r>
      <w:r w:rsidRPr="000F7924">
        <w:instrText xml:space="preserve"> ADDIN EN.CITE </w:instrText>
      </w:r>
      <w:r w:rsidRPr="000F7924">
        <w:fldChar w:fldCharType="begin">
          <w:fldData xml:space="preserve">PEVuZE5vdGU+PENpdGU+PEF1dGhvcj5NZW5kZXo8L0F1dGhvcj48WWVhcj4xOTkwPC9ZZWFyPjxS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</w:fldData>
        </w:fldChar>
      </w:r>
      <w:r w:rsidRPr="000F7924">
        <w:instrText xml:space="preserve"> ADDIN EN.CITE.DATA </w:instrText>
      </w:r>
      <w:r w:rsidRPr="000F7924">
        <w:fldChar w:fldCharType="end"/>
      </w:r>
      <w:r w:rsidRPr="000F7924">
        <w:fldChar w:fldCharType="separate"/>
      </w:r>
      <w:r w:rsidRPr="000F7924">
        <w:rPr>
          <w:noProof/>
        </w:rPr>
        <w:t>(</w:t>
      </w:r>
      <w:hyperlink w:anchor="_ENREF_95" w:tooltip="Mendez, 1990 #149" w:history="1">
        <w:r w:rsidR="00E5312E" w:rsidRPr="000F7924">
          <w:rPr>
            <w:noProof/>
          </w:rPr>
          <w:t>Mendez et al., 1990</w:t>
        </w:r>
      </w:hyperlink>
      <w:r w:rsidRPr="000F7924">
        <w:rPr>
          <w:noProof/>
        </w:rPr>
        <w:t>)</w:t>
      </w:r>
      <w:r w:rsidRPr="000F7924">
        <w:fldChar w:fldCharType="end"/>
      </w:r>
      <w:r w:rsidR="00664D02" w:rsidRPr="000F7924">
        <w:t xml:space="preserve"> and the TPP3 defensin from tomato that is cytolytic to a human lymphoma cell lines </w:t>
      </w:r>
      <w:r w:rsidR="0057484D" w:rsidRPr="000F7924">
        <w:fldChar w:fldCharType="begin">
          <w:fldData xml:space="preserve">PEVuZE5vdGU+PENpdGU+PEF1dGhvcj5CYXh0ZXI8L0F1dGhvcj48WWVhcj4yMDE1PC9ZZWFyPjxS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</w:fldData>
        </w:fldChar>
      </w:r>
      <w:r w:rsidR="0057484D" w:rsidRPr="000F7924">
        <w:instrText xml:space="preserve"> ADDIN EN.CITE </w:instrText>
      </w:r>
      <w:r w:rsidR="0057484D" w:rsidRPr="000F7924">
        <w:fldChar w:fldCharType="begin">
          <w:fldData xml:space="preserve">PEVuZE5vdGU+PENpdGU+PEF1dGhvcj5CYXh0ZXI8L0F1dGhvcj48WWVhcj4yMDE1PC9ZZWFyPjxS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16" w:tooltip="Baxter, 2015 #159" w:history="1">
        <w:r w:rsidR="00E5312E" w:rsidRPr="000F7924">
          <w:rPr>
            <w:noProof/>
          </w:rPr>
          <w:t>Baxter et al., 2015</w:t>
        </w:r>
      </w:hyperlink>
      <w:r w:rsidR="0057484D" w:rsidRPr="000F7924">
        <w:rPr>
          <w:noProof/>
        </w:rPr>
        <w:t>)</w:t>
      </w:r>
      <w:r w:rsidR="0057484D" w:rsidRPr="000F7924">
        <w:fldChar w:fldCharType="end"/>
      </w:r>
      <w:r w:rsidRPr="000F7924">
        <w:t>. No information about the potential toxicity of TGAS118 could be found in the literature.</w:t>
      </w:r>
    </w:p>
    <w:p w14:paraId="6E614C3A" w14:textId="7F4163DE" w:rsidR="00112CD6" w:rsidRPr="000F7924" w:rsidRDefault="00112CD6" w:rsidP="00785FE6">
      <w:pPr>
        <w:pStyle w:val="RARMPparagraph"/>
      </w:pPr>
      <w:r w:rsidRPr="000F7924">
        <w:t xml:space="preserve">Defensins are </w:t>
      </w:r>
      <w:r w:rsidR="008F1341" w:rsidRPr="000F7924">
        <w:t xml:space="preserve">relatively abundant in seeds, which are </w:t>
      </w:r>
      <w:r w:rsidR="004D52BA" w:rsidRPr="000F7924">
        <w:t>vulnerable</w:t>
      </w:r>
      <w:r w:rsidR="008F1341" w:rsidRPr="000F7924">
        <w:t xml:space="preserve"> to fungal infection during germination </w:t>
      </w:r>
      <w:r w:rsidR="00EC2009" w:rsidRPr="000F7924">
        <w:fldChar w:fldCharType="begin"/>
      </w:r>
      <w:r w:rsidR="003922D2" w:rsidRPr="000F7924">
        <w:instrText xml:space="preserve"> ADDIN EN.CITE &lt;EndNote&gt;&lt;Cite&gt;&lt;Author&gt;Stotz&lt;/Author&gt;&lt;Year&gt;2009&lt;/Year&gt;&lt;RecNum&gt;161&lt;/RecNum&gt;&lt;Prefix&gt;reviewed in &lt;/Prefix&gt;&lt;DisplayText&gt;(reviewed in Stotz et al., 2009b)&lt;/DisplayText&gt;&lt;record&gt;&lt;rec-number&gt;161&lt;/rec-number&gt;&lt;foreign-keys&gt;&lt;key app="EN" db-id="wz9x5s2ahfd99oe05ddpfs5zp2rwvtfs9xr9" timestamp="1754349333"&gt;161&lt;/key&gt;&lt;/foreign-keys&gt;&lt;ref-type name="Journal Article"&gt;17&lt;/ref-type&gt;&lt;contributors&gt;&lt;authors&gt;&lt;author&gt;Stotz, H. U.&lt;/author&gt;&lt;author&gt;Thomson, J. G.&lt;/author&gt;&lt;author&gt;Wang, Y.&lt;/author&gt;&lt;/authors&gt;&lt;/contributors&gt;&lt;auth-address&gt;Julius-von-Sachs-Institut fuer Biowissenschaften, Pharmazeutische Biologie, Biozentrum, Universitaet Wuerzburg, Wuerzburg, Germany.&lt;/auth-address&gt;&lt;titles&gt;&lt;title&gt;Plant defensins: defense, development and application&lt;/title&gt;&lt;secondary-title&gt;Plant Signal Behav&lt;/secondary-title&gt;&lt;/titles&gt;&lt;periodical&gt;&lt;full-title&gt;Plant Signal Behav&lt;/full-title&gt;&lt;/periodical&gt;&lt;pages&gt;1010-2&lt;/pages&gt;&lt;volume&gt;4&lt;/volume&gt;&lt;number&gt;11&lt;/number&gt;&lt;keywords&gt;&lt;keyword&gt;Animals&lt;/keyword&gt;&lt;keyword&gt;Anti-Bacterial Agents/metabolism&lt;/keyword&gt;&lt;keyword&gt;Antifungal Agents/metabolism&lt;/keyword&gt;&lt;keyword&gt;Defensins/genetics/ metabolism&lt;/keyword&gt;&lt;keyword&gt;Enzyme Inhibitors&lt;/keyword&gt;&lt;keyword&gt;Humans&lt;/keyword&gt;&lt;keyword&gt;Infections/drug therapy&lt;/keyword&gt;&lt;keyword&gt;Insecta&lt;/keyword&gt;&lt;keyword&gt;Plant Diseases/genetics&lt;/keyword&gt;&lt;keyword&gt;Plant Growth Regulators/genetics/ metabolism&lt;/keyword&gt;&lt;keyword&gt;Plant Proteins/genetics/ metabolism&lt;/keyword&gt;&lt;keyword&gt;Plants/genetics/ metabolism&lt;/keyword&gt;&lt;keyword&gt;Plants, Genetically Modified&lt;/keyword&gt;&lt;/keywords&gt;&lt;dates&gt;&lt;year&gt;2009&lt;/year&gt;&lt;pub-dates&gt;&lt;date&gt;Nov&lt;/date&gt;&lt;/pub-dates&gt;&lt;/dates&gt;&lt;isbn&gt;1559-2324 (Electronic)&amp;#xD;1559-2316 (Print)&amp;#xD;1559-2316 (Linking)&lt;/isbn&gt;&lt;accession-num&gt;20009545&lt;/accession-num&gt;&lt;urls&gt;&lt;/urls&gt;&lt;remote-database-provider&gt;NLM&lt;/remote-database-provider&gt;&lt;language&gt;eng&lt;/language&gt;&lt;/record&gt;&lt;/Cite&gt;&lt;/EndNote&gt;</w:instrText>
      </w:r>
      <w:r w:rsidR="00EC2009" w:rsidRPr="000F7924">
        <w:fldChar w:fldCharType="separate"/>
      </w:r>
      <w:r w:rsidR="003922D2" w:rsidRPr="000F7924">
        <w:rPr>
          <w:noProof/>
        </w:rPr>
        <w:t>(</w:t>
      </w:r>
      <w:hyperlink w:anchor="_ENREF_144" w:tooltip="Stotz, 2009 #161" w:history="1">
        <w:r w:rsidR="00E5312E" w:rsidRPr="000F7924">
          <w:rPr>
            <w:noProof/>
          </w:rPr>
          <w:t>reviewed in Stotz et al., 2009b</w:t>
        </w:r>
      </w:hyperlink>
      <w:r w:rsidR="003922D2" w:rsidRPr="000F7924">
        <w:rPr>
          <w:noProof/>
        </w:rPr>
        <w:t>)</w:t>
      </w:r>
      <w:r w:rsidR="00EC2009" w:rsidRPr="000F7924">
        <w:fldChar w:fldCharType="end"/>
      </w:r>
      <w:r w:rsidR="004D52BA" w:rsidRPr="000F7924">
        <w:t xml:space="preserve">. For example, </w:t>
      </w:r>
      <w:r w:rsidR="00212A59" w:rsidRPr="000F7924">
        <w:t xml:space="preserve">multiple types of </w:t>
      </w:r>
      <w:r w:rsidR="00187F34" w:rsidRPr="000F7924">
        <w:t>defensins are strongly upregulated in wheat seeds</w:t>
      </w:r>
      <w:r w:rsidR="00AF4DB3" w:rsidRPr="000F7924">
        <w:t>, whi</w:t>
      </w:r>
      <w:r w:rsidR="00EF1C22" w:rsidRPr="000F7924">
        <w:t xml:space="preserve">le having low expression throughout the rest of the plant </w:t>
      </w:r>
      <w:r w:rsidR="00EC2009" w:rsidRPr="000F7924">
        <w:fldChar w:fldCharType="begin">
          <w:fldData xml:space="preserve">PEVuZE5vdGU+PENpdGU+PEF1dGhvcj5TaGk8L0F1dGhvcj48WWVhcj4yMDI0PC9ZZWFyPjxSZWNO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</w:fldData>
        </w:fldChar>
      </w:r>
      <w:r w:rsidR="00EC2009" w:rsidRPr="000F7924">
        <w:instrText xml:space="preserve"> ADDIN EN.CITE </w:instrText>
      </w:r>
      <w:r w:rsidR="00EC2009" w:rsidRPr="000F7924">
        <w:fldChar w:fldCharType="begin">
          <w:fldData xml:space="preserve">PEVuZE5vdGU+PENpdGU+PEF1dGhvcj5TaGk8L0F1dGhvcj48WWVhcj4yMDI0PC9ZZWFyPjxSZWNO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139" w:tooltip="Shi, 2024 #195" w:history="1">
        <w:r w:rsidR="00E5312E" w:rsidRPr="000F7924">
          <w:rPr>
            <w:noProof/>
          </w:rPr>
          <w:t>Shi et al., 2024</w:t>
        </w:r>
      </w:hyperlink>
      <w:r w:rsidR="00EC2009" w:rsidRPr="000F7924">
        <w:rPr>
          <w:noProof/>
        </w:rPr>
        <w:t>)</w:t>
      </w:r>
      <w:r w:rsidR="00EC2009" w:rsidRPr="000F7924">
        <w:fldChar w:fldCharType="end"/>
      </w:r>
      <w:r w:rsidR="00EF1C22" w:rsidRPr="000F7924">
        <w:t>.</w:t>
      </w:r>
    </w:p>
    <w:p w14:paraId="6086C462" w14:textId="7DB3483C" w:rsidR="00855EA7" w:rsidRPr="000F7924" w:rsidRDefault="00FE2220" w:rsidP="00BC6626">
      <w:pPr>
        <w:pStyle w:val="RARMPparagraph"/>
      </w:pPr>
      <w:r w:rsidRPr="000F7924">
        <w:t xml:space="preserve">Due to their anti-fungal </w:t>
      </w:r>
      <w:r w:rsidR="002D48AF" w:rsidRPr="000F7924">
        <w:t>acti</w:t>
      </w:r>
      <w:r w:rsidR="002D48AF">
        <w:t>v</w:t>
      </w:r>
      <w:r w:rsidR="002D48AF" w:rsidRPr="000F7924">
        <w:t>ity</w:t>
      </w:r>
      <w:r w:rsidR="00C5202B" w:rsidRPr="000F7924">
        <w:t>,</w:t>
      </w:r>
      <w:r w:rsidRPr="000F7924">
        <w:t xml:space="preserve"> plant defensins have been investigated </w:t>
      </w:r>
      <w:r w:rsidR="007240DC" w:rsidRPr="000F7924">
        <w:rPr>
          <w:i/>
          <w:iCs/>
        </w:rPr>
        <w:t>in vitro</w:t>
      </w:r>
      <w:r w:rsidR="007240DC" w:rsidRPr="000F7924">
        <w:t xml:space="preserve"> </w:t>
      </w:r>
      <w:r w:rsidRPr="000F7924">
        <w:t xml:space="preserve">for the treatment of a number of human fungal conditions, </w:t>
      </w:r>
      <w:r w:rsidR="002230E2" w:rsidRPr="000F7924">
        <w:t xml:space="preserve">including defensin def1 from the plant </w:t>
      </w:r>
      <w:r w:rsidR="002230E2" w:rsidRPr="000F7924">
        <w:rPr>
          <w:i/>
          <w:iCs/>
        </w:rPr>
        <w:t>Picramnia pentandra</w:t>
      </w:r>
      <w:r w:rsidR="002230E2" w:rsidRPr="000F7924">
        <w:t xml:space="preserve"> f</w:t>
      </w:r>
      <w:r w:rsidR="00F21A96" w:rsidRPr="000F7924">
        <w:t>or</w:t>
      </w:r>
      <w:r w:rsidR="002230E2" w:rsidRPr="000F7924">
        <w:t xml:space="preserve"> the treatment of fungal nail infections</w:t>
      </w:r>
      <w:r w:rsidR="00F21A96" w:rsidRPr="000F7924">
        <w:t xml:space="preserve"> </w:t>
      </w:r>
      <w:r w:rsidR="00EC2009" w:rsidRPr="000F7924">
        <w:fldChar w:fldCharType="begin">
          <w:fldData xml:space="preserve">PEVuZE5vdGU+PENpdGU+PEF1dGhvcj52YW4gZGVyIFdlZXJkZW48L0F1dGhvcj48WWVhcj4yMDIz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</w:fldData>
        </w:fldChar>
      </w:r>
      <w:r w:rsidR="00EC2009" w:rsidRPr="000F7924">
        <w:instrText xml:space="preserve"> ADDIN EN.CITE </w:instrText>
      </w:r>
      <w:r w:rsidR="00EC2009" w:rsidRPr="000F7924">
        <w:fldChar w:fldCharType="begin">
          <w:fldData xml:space="preserve">PEVuZE5vdGU+PENpdGU+PEF1dGhvcj52YW4gZGVyIFdlZXJkZW48L0F1dGhvcj48WWVhcj4yMDIz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161" w:tooltip="van der Weerden, 2023 #193" w:history="1">
        <w:r w:rsidR="00E5312E" w:rsidRPr="000F7924">
          <w:rPr>
            <w:noProof/>
          </w:rPr>
          <w:t>van der Weerden et al., 2023</w:t>
        </w:r>
      </w:hyperlink>
      <w:r w:rsidR="00EC2009" w:rsidRPr="000F7924">
        <w:rPr>
          <w:noProof/>
        </w:rPr>
        <w:t>)</w:t>
      </w:r>
      <w:r w:rsidR="00EC2009" w:rsidRPr="000F7924">
        <w:fldChar w:fldCharType="end"/>
      </w:r>
      <w:r w:rsidR="002230E2" w:rsidRPr="000F7924">
        <w:t>,</w:t>
      </w:r>
      <w:r w:rsidR="00E23DC8" w:rsidRPr="000F7924">
        <w:t xml:space="preserve"> and </w:t>
      </w:r>
      <w:r w:rsidR="000651D8" w:rsidRPr="000F7924">
        <w:t>over 20 different plant defensin</w:t>
      </w:r>
      <w:r w:rsidR="00B6457F" w:rsidRPr="000F7924">
        <w:t>s</w:t>
      </w:r>
      <w:r w:rsidR="000651D8" w:rsidRPr="000F7924">
        <w:t>, including those from pea</w:t>
      </w:r>
      <w:r w:rsidR="004F5C82" w:rsidRPr="000F7924">
        <w:t xml:space="preserve">s, rice, Indian mustard and corn, for the treatment of </w:t>
      </w:r>
      <w:r w:rsidR="00261FED" w:rsidRPr="000F7924">
        <w:t xml:space="preserve">candidiasis </w:t>
      </w:r>
      <w:r w:rsidR="00EC2009" w:rsidRPr="000F7924">
        <w:fldChar w:fldCharType="begin">
          <w:fldData xml:space="preserve">PEVuZE5vdGU+PENpdGU+PEF1dGhvcj5GaW5raW5hPC9BdXRob3I+PFllYXI+MjAyNDwvWWVhcj48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</w:fldData>
        </w:fldChar>
      </w:r>
      <w:r w:rsidR="003922D2" w:rsidRPr="000F7924">
        <w:instrText xml:space="preserve"> ADDIN EN.CITE </w:instrText>
      </w:r>
      <w:r w:rsidR="003922D2" w:rsidRPr="000F7924">
        <w:fldChar w:fldCharType="begin">
          <w:fldData xml:space="preserve">PEVuZE5vdGU+PENpdGU+PEF1dGhvcj5GaW5raW5hPC9BdXRob3I+PFllYXI+MjAyNDwvWWVhcj48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</w:fldData>
        </w:fldChar>
      </w:r>
      <w:r w:rsidR="003922D2" w:rsidRPr="000F7924">
        <w:instrText xml:space="preserve"> ADDIN EN.CITE.DATA </w:instrText>
      </w:r>
      <w:r w:rsidR="003922D2" w:rsidRPr="000F7924">
        <w:fldChar w:fldCharType="end"/>
      </w:r>
      <w:r w:rsidR="00EC2009" w:rsidRPr="000F7924">
        <w:fldChar w:fldCharType="separate"/>
      </w:r>
      <w:r w:rsidR="003922D2" w:rsidRPr="000F7924">
        <w:rPr>
          <w:noProof/>
        </w:rPr>
        <w:t>(</w:t>
      </w:r>
      <w:hyperlink w:anchor="_ENREF_37" w:tooltip="Finkina, 2024 #194" w:history="1">
        <w:r w:rsidR="00E5312E" w:rsidRPr="000F7924">
          <w:rPr>
            <w:noProof/>
          </w:rPr>
          <w:t>reviewed in Finkina et al., 2024</w:t>
        </w:r>
      </w:hyperlink>
      <w:r w:rsidR="003922D2" w:rsidRPr="000F7924">
        <w:rPr>
          <w:noProof/>
        </w:rPr>
        <w:t>)</w:t>
      </w:r>
      <w:r w:rsidR="00EC2009" w:rsidRPr="000F7924">
        <w:fldChar w:fldCharType="end"/>
      </w:r>
      <w:r w:rsidR="00261FED" w:rsidRPr="000F7924">
        <w:t>.</w:t>
      </w:r>
      <w:r w:rsidR="00FC6387" w:rsidRPr="000F7924">
        <w:t xml:space="preserve"> </w:t>
      </w:r>
      <w:r w:rsidR="00554C10" w:rsidRPr="000F7924">
        <w:t xml:space="preserve">Two clinical trials </w:t>
      </w:r>
      <w:r w:rsidR="009C02CF" w:rsidRPr="000F7924">
        <w:t xml:space="preserve">have been conducted in Australia to test </w:t>
      </w:r>
      <w:r w:rsidR="00F97A17" w:rsidRPr="000F7924">
        <w:t xml:space="preserve">plant defensin </w:t>
      </w:r>
      <w:r w:rsidR="00E608FC" w:rsidRPr="000F7924">
        <w:t>HXP124</w:t>
      </w:r>
      <w:r w:rsidR="00F97A17" w:rsidRPr="000F7924">
        <w:t xml:space="preserve"> in </w:t>
      </w:r>
      <w:r w:rsidR="00754947" w:rsidRPr="000F7924">
        <w:t>fungal nail infections (</w:t>
      </w:r>
      <w:hyperlink r:id="rId49" w:anchor="&amp;&amp;conditionCode=&amp;dateOfRegistrationFrom=&amp;interventionDescription=&amp;interventionCodeOperator=OR&amp;primarySponsorType=&amp;gender=&amp;distance=&amp;postcode=&amp;pageSize=20&amp;ageGroup=&amp;recruitmentCountryOperator=OR&amp;recruitmentRegion=&amp;ethicsReview=&amp;countryOfRecruitment=&amp;registry=&amp;searchTxt=HXP124&amp;studyType=&amp;allocationToIntervention=&amp;dateOfRegistrationTo=&amp;recruitmentStatus=&amp;interventionCode=&amp;healthCondition=&amp;healthyVolunteers=&amp;page=1&amp;conditionCategory=&amp;fundingSource=&amp;trialStartDateTo=&amp;trialStartDateFrom=&amp;phase=" w:history="1">
        <w:r w:rsidR="00A0720A" w:rsidRPr="000F7924">
          <w:rPr>
            <w:rStyle w:val="Hyperlink"/>
            <w:color w:val="auto"/>
          </w:rPr>
          <w:t>Australian New Zealand Clinical Trials Registry</w:t>
        </w:r>
      </w:hyperlink>
      <w:r w:rsidR="00A0720A" w:rsidRPr="000F7924">
        <w:t>, accessed 8 August 2025).</w:t>
      </w:r>
    </w:p>
    <w:p w14:paraId="48056459" w14:textId="35ECCC69" w:rsidR="00A52DBA" w:rsidRPr="000F7924" w:rsidRDefault="00A52DBA" w:rsidP="002562D6">
      <w:pPr>
        <w:pStyle w:val="Sectionheading3"/>
      </w:pPr>
      <w:bookmarkStart w:id="84" w:name="_Ref206154285"/>
      <w:r w:rsidRPr="000F7924">
        <w:t>Compositional analysis of the GM Purple Tomato fruit</w:t>
      </w:r>
      <w:bookmarkEnd w:id="84"/>
    </w:p>
    <w:p w14:paraId="67C30375" w14:textId="71EE91DC" w:rsidR="006210B6" w:rsidRPr="000F7924" w:rsidRDefault="006210B6" w:rsidP="006210B6">
      <w:pPr>
        <w:pStyle w:val="RARMPparagraph"/>
      </w:pPr>
      <w:bookmarkStart w:id="85" w:name="_Hlk202184116"/>
      <w:r w:rsidRPr="000F7924">
        <w:t xml:space="preserve">Compositional analysis of </w:t>
      </w:r>
      <w:r w:rsidR="0042775C" w:rsidRPr="000F7924">
        <w:t>tomatoes from the</w:t>
      </w:r>
      <w:r w:rsidRPr="000F7924">
        <w:t xml:space="preserve"> Del/Ros1-N </w:t>
      </w:r>
      <w:r w:rsidR="004E4AE6">
        <w:t>variety</w:t>
      </w:r>
      <w:r w:rsidR="0042775C" w:rsidRPr="000F7924">
        <w:t xml:space="preserve"> </w:t>
      </w:r>
      <w:r w:rsidRPr="000F7924">
        <w:t xml:space="preserve">in MoneyMaker </w:t>
      </w:r>
      <w:r w:rsidR="00873F15" w:rsidRPr="000F7924">
        <w:t>was conducted</w:t>
      </w:r>
      <w:r w:rsidRPr="000F7924">
        <w:t xml:space="preserve"> and compared to </w:t>
      </w:r>
      <w:r w:rsidR="00873F15" w:rsidRPr="000F7924">
        <w:t xml:space="preserve">that of non-GM </w:t>
      </w:r>
      <w:r w:rsidRPr="000F7924">
        <w:t>MoneyMaker tomatoes</w:t>
      </w:r>
      <w:r w:rsidR="007223D4" w:rsidRPr="000F7924">
        <w:t xml:space="preserve"> (</w:t>
      </w:r>
      <w:r w:rsidR="007223D4" w:rsidRPr="000F7924">
        <w:fldChar w:fldCharType="begin"/>
      </w:r>
      <w:r w:rsidR="007223D4" w:rsidRPr="000F7924">
        <w:instrText xml:space="preserve"> REF _Ref203964724 \h </w:instrText>
      </w:r>
      <w:r w:rsidR="007223D4" w:rsidRPr="000F7924">
        <w:fldChar w:fldCharType="separate"/>
      </w:r>
      <w:r w:rsidR="00BC38E3" w:rsidRPr="000F7924">
        <w:t xml:space="preserve">Table </w:t>
      </w:r>
      <w:r w:rsidR="00BC38E3">
        <w:rPr>
          <w:noProof/>
        </w:rPr>
        <w:t>4</w:t>
      </w:r>
      <w:r w:rsidR="007223D4" w:rsidRPr="000F7924">
        <w:fldChar w:fldCharType="end"/>
      </w:r>
      <w:r w:rsidR="007223D4" w:rsidRPr="000F7924">
        <w:t>)</w:t>
      </w:r>
      <w:r w:rsidRPr="000F7924">
        <w:t xml:space="preserve">. </w:t>
      </w:r>
      <w:r w:rsidR="00616A43" w:rsidRPr="000F7924">
        <w:t>Approximately 1 kg of ripe fruit (10 fruits) was harvested from each of 5 Del/Ros1-N in MoneyMaker plants and 5 non-GM control MoneyMaker plants</w:t>
      </w:r>
      <w:r w:rsidR="00FD5091">
        <w:t xml:space="preserve"> at the same time and the same stage or ripening</w:t>
      </w:r>
      <w:r w:rsidR="00616A43" w:rsidRPr="000F7924">
        <w:t xml:space="preserve">, then combined into 5 independent samples for each of the 2 </w:t>
      </w:r>
      <w:r w:rsidR="004E4AE6">
        <w:t>varieties</w:t>
      </w:r>
      <w:r w:rsidR="00616A43" w:rsidRPr="000F7924">
        <w:t>.</w:t>
      </w:r>
      <w:r w:rsidR="00616A43">
        <w:t xml:space="preserve"> </w:t>
      </w:r>
      <w:r w:rsidRPr="000F7924">
        <w:t xml:space="preserve">Following the guidelines outlined in the </w:t>
      </w:r>
      <w:r w:rsidRPr="000F7924">
        <w:rPr>
          <w:i/>
          <w:iCs/>
        </w:rPr>
        <w:t>OECD Consensus Document on Compositional Considerations for New Varieties of Tomato</w:t>
      </w:r>
      <w:r w:rsidRPr="000F7924">
        <w:t xml:space="preserve"> </w:t>
      </w:r>
      <w:r w:rsidR="00814600" w:rsidRPr="000F7924">
        <w:fldChar w:fldCharType="begin"/>
      </w:r>
      <w:r w:rsidR="00814600" w:rsidRPr="000F7924">
        <w:instrText xml:space="preserve"> ADDIN EN.CITE &lt;EndNote&gt;&lt;Cite&gt;&lt;Author&gt;OECD&lt;/Author&gt;&lt;Year&gt;2008&lt;/Year&gt;&lt;RecNum&gt;25&lt;/RecNum&gt;&lt;DisplayText&gt;(OECD, 2008)&lt;/DisplayText&gt;&lt;record&gt;&lt;rec-number&gt;25&lt;/rec-number&gt;&lt;foreign-keys&gt;&lt;key app="EN" db-id="wz9x5s2ahfd99oe05ddpfs5zp2rwvtfs9xr9" timestamp="1752460001"&gt;25&lt;/key&gt;&lt;/foreign-keys&gt;&lt;ref-type name="Report"&gt;27&lt;/ref-type&gt;&lt;contributors&gt;&lt;authors&gt;&lt;author&gt;OECD&lt;/author&gt;&lt;/authors&gt;&lt;/contributors&gt;&lt;titles&gt;&lt;title&gt;Consensus document on compositional considerations for new varieties of tomato: key food and feed nutrients, toxicants and allergens&lt;/title&gt;&lt;/titles&gt;&lt;pages&gt;1-42&lt;/pages&gt;&lt;keywords&gt;&lt;keyword&gt;allergen&lt;/keyword&gt;&lt;keyword&gt;Allergens&lt;/keyword&gt;&lt;keyword&gt;and&lt;/keyword&gt;&lt;keyword&gt;compositional&lt;/keyword&gt;&lt;keyword&gt;feed&lt;/keyword&gt;&lt;keyword&gt;food&lt;/keyword&gt;&lt;keyword&gt;key&lt;/keyword&gt;&lt;keyword&gt;of&lt;/keyword&gt;&lt;keyword&gt;TOMATO&lt;/keyword&gt;&lt;keyword&gt;toxicant&lt;/keyword&gt;&lt;keyword&gt;variety&lt;/keyword&gt;&lt;/keywords&gt;&lt;dates&gt;&lt;year&gt;2008&lt;/year&gt;&lt;pub-dates&gt;&lt;date&gt;2008&lt;/date&gt;&lt;/pub-dates&gt;&lt;/dates&gt;&lt;pub-location&gt;Paris&lt;/pub-location&gt;&lt;publisher&gt;OECD Environment,Health and Safety Publications&lt;/publisher&gt;&lt;isbn&gt;17&lt;/isbn&gt;&lt;label&gt;15337&lt;/label&gt;&lt;urls&gt;&lt;/urls&gt;&lt;/record&gt;&lt;/Cite&gt;&lt;/EndNote&gt;</w:instrText>
      </w:r>
      <w:r w:rsidR="00814600" w:rsidRPr="000F7924">
        <w:fldChar w:fldCharType="separate"/>
      </w:r>
      <w:r w:rsidR="00814600" w:rsidRPr="000F7924">
        <w:rPr>
          <w:noProof/>
        </w:rPr>
        <w:t>(</w:t>
      </w:r>
      <w:hyperlink w:anchor="_ENREF_105" w:tooltip="OECD, 2008 #25" w:history="1">
        <w:r w:rsidR="00E5312E" w:rsidRPr="000F7924">
          <w:rPr>
            <w:noProof/>
          </w:rPr>
          <w:t>OECD, 2008</w:t>
        </w:r>
      </w:hyperlink>
      <w:r w:rsidR="00814600" w:rsidRPr="000F7924">
        <w:rPr>
          <w:noProof/>
        </w:rPr>
        <w:t>)</w:t>
      </w:r>
      <w:r w:rsidR="00814600" w:rsidRPr="000F7924">
        <w:fldChar w:fldCharType="end"/>
      </w:r>
      <w:r w:rsidRPr="000F7924">
        <w:t>, the tomatoes were analysed for a number of nutrients and non-nutrients, including:</w:t>
      </w:r>
    </w:p>
    <w:p w14:paraId="42E8EB93" w14:textId="53D257A2" w:rsidR="006210B6" w:rsidRPr="000F7924" w:rsidRDefault="006210B6">
      <w:pPr>
        <w:pStyle w:val="ListParagraph"/>
        <w:numPr>
          <w:ilvl w:val="0"/>
          <w:numId w:val="30"/>
        </w:numPr>
      </w:pPr>
      <w:r w:rsidRPr="000F7924">
        <w:t>proximates – protein, fat, total carbohydrates, fibre, ash</w:t>
      </w:r>
    </w:p>
    <w:p w14:paraId="7CA23BAB" w14:textId="7F57B4DD" w:rsidR="006210B6" w:rsidRPr="000F7924" w:rsidRDefault="006210B6">
      <w:pPr>
        <w:pStyle w:val="ListParagraph"/>
        <w:numPr>
          <w:ilvl w:val="0"/>
          <w:numId w:val="30"/>
        </w:numPr>
      </w:pPr>
      <w:r w:rsidRPr="000F7924">
        <w:t>minerals – magnesium and potassium</w:t>
      </w:r>
    </w:p>
    <w:p w14:paraId="76D80415" w14:textId="71763456" w:rsidR="006210B6" w:rsidRPr="000F7924" w:rsidRDefault="006210B6">
      <w:pPr>
        <w:pStyle w:val="ListParagraph"/>
        <w:numPr>
          <w:ilvl w:val="0"/>
          <w:numId w:val="30"/>
        </w:numPr>
      </w:pPr>
      <w:r w:rsidRPr="000F7924">
        <w:t>carotenoids – β-carotene and lycopene</w:t>
      </w:r>
    </w:p>
    <w:p w14:paraId="458E04D7" w14:textId="43A52323" w:rsidR="00296950" w:rsidRPr="000F7924" w:rsidRDefault="006210B6">
      <w:pPr>
        <w:pStyle w:val="ListParagraph"/>
        <w:numPr>
          <w:ilvl w:val="0"/>
          <w:numId w:val="30"/>
        </w:numPr>
      </w:pPr>
      <w:r w:rsidRPr="000F7924">
        <w:t>vitamins – C, K and folate (B9).</w:t>
      </w:r>
    </w:p>
    <w:p w14:paraId="11B230B9" w14:textId="0F709B79" w:rsidR="00296950" w:rsidRPr="000F7924" w:rsidRDefault="00296950" w:rsidP="00296950">
      <w:pPr>
        <w:pStyle w:val="Tabletitle"/>
      </w:pPr>
      <w:bookmarkStart w:id="86" w:name="_Ref203964724"/>
      <w:r w:rsidRPr="000F7924">
        <w:t xml:space="preserve">Table </w:t>
      </w:r>
      <w:r w:rsidRPr="000F7924">
        <w:fldChar w:fldCharType="begin"/>
      </w:r>
      <w:r w:rsidRPr="000F7924">
        <w:instrText xml:space="preserve"> SEQ Table \* ARABIC </w:instrText>
      </w:r>
      <w:r w:rsidRPr="000F7924">
        <w:fldChar w:fldCharType="separate"/>
      </w:r>
      <w:r w:rsidR="00BC38E3">
        <w:rPr>
          <w:noProof/>
        </w:rPr>
        <w:t>4</w:t>
      </w:r>
      <w:r w:rsidRPr="000F7924">
        <w:fldChar w:fldCharType="end"/>
      </w:r>
      <w:bookmarkEnd w:id="86"/>
      <w:r w:rsidRPr="000F7924">
        <w:t>. Nutrient composition of various tomato varieties</w:t>
      </w:r>
    </w:p>
    <w:tbl>
      <w:tblPr>
        <w:tblStyle w:val="TableGrid"/>
        <w:tblW w:w="0" w:type="auto"/>
        <w:tblLook w:val="04A0" w:firstRow="1" w:lastRow="0" w:firstColumn="1" w:lastColumn="0" w:noHBand="0" w:noVBand="1"/>
      </w:tblPr>
      <w:tblGrid>
        <w:gridCol w:w="1838"/>
        <w:gridCol w:w="1058"/>
        <w:gridCol w:w="1265"/>
        <w:gridCol w:w="1281"/>
        <w:gridCol w:w="820"/>
        <w:gridCol w:w="885"/>
        <w:gridCol w:w="849"/>
        <w:gridCol w:w="1632"/>
      </w:tblGrid>
      <w:tr w:rsidR="005C38CA" w:rsidRPr="000F7924" w14:paraId="7A2DA39B" w14:textId="1C486907" w:rsidTr="00CF7A8A">
        <w:trPr>
          <w:tblHeader/>
        </w:trPr>
        <w:tc>
          <w:tcPr>
            <w:tcW w:w="1838" w:type="dxa"/>
            <w:shd w:val="clear" w:color="auto" w:fill="BFBFBF" w:themeFill="background1" w:themeFillShade="BF"/>
          </w:tcPr>
          <w:p w14:paraId="792A9E30" w14:textId="7C6684E2" w:rsidR="00C31E5F" w:rsidRPr="000F7924" w:rsidRDefault="00C31E5F" w:rsidP="00933176">
            <w:pPr>
              <w:spacing w:before="0" w:after="0"/>
              <w:rPr>
                <w:iCs/>
                <w:sz w:val="20"/>
                <w:szCs w:val="20"/>
              </w:rPr>
            </w:pPr>
            <w:r w:rsidRPr="000F7924">
              <w:rPr>
                <w:b/>
                <w:iCs/>
                <w:spacing w:val="-2"/>
                <w:sz w:val="20"/>
                <w:szCs w:val="20"/>
              </w:rPr>
              <w:t>Analyte</w:t>
            </w:r>
          </w:p>
        </w:tc>
        <w:tc>
          <w:tcPr>
            <w:tcW w:w="1058" w:type="dxa"/>
            <w:shd w:val="clear" w:color="auto" w:fill="BFBFBF" w:themeFill="background1" w:themeFillShade="BF"/>
          </w:tcPr>
          <w:p w14:paraId="73038F78" w14:textId="5E242F15" w:rsidR="00C31E5F" w:rsidRPr="000F7924" w:rsidRDefault="00C31E5F" w:rsidP="00933176">
            <w:pPr>
              <w:spacing w:before="0" w:after="0"/>
              <w:rPr>
                <w:sz w:val="20"/>
                <w:szCs w:val="20"/>
              </w:rPr>
            </w:pPr>
            <w:r w:rsidRPr="000F7924">
              <w:rPr>
                <w:b/>
                <w:spacing w:val="-2"/>
                <w:sz w:val="20"/>
                <w:szCs w:val="20"/>
              </w:rPr>
              <w:t>unit</w:t>
            </w:r>
          </w:p>
        </w:tc>
        <w:tc>
          <w:tcPr>
            <w:tcW w:w="0" w:type="auto"/>
            <w:shd w:val="clear" w:color="auto" w:fill="BFBFBF" w:themeFill="background1" w:themeFillShade="BF"/>
          </w:tcPr>
          <w:p w14:paraId="6AA3EE7E" w14:textId="5882E4B1" w:rsidR="00C31E5F" w:rsidRPr="000F7924" w:rsidRDefault="005C38CA" w:rsidP="00933176">
            <w:pPr>
              <w:spacing w:before="0" w:after="0"/>
              <w:rPr>
                <w:sz w:val="20"/>
                <w:szCs w:val="20"/>
              </w:rPr>
            </w:pPr>
            <w:r w:rsidRPr="000F7924">
              <w:rPr>
                <w:b/>
                <w:spacing w:val="-5"/>
                <w:sz w:val="20"/>
                <w:szCs w:val="20"/>
              </w:rPr>
              <w:t>Non-GM red tomato fruit</w:t>
            </w:r>
          </w:p>
        </w:tc>
        <w:tc>
          <w:tcPr>
            <w:tcW w:w="0" w:type="auto"/>
            <w:shd w:val="clear" w:color="auto" w:fill="BFBFBF" w:themeFill="background1" w:themeFillShade="BF"/>
          </w:tcPr>
          <w:p w14:paraId="2E015A60" w14:textId="2F55874E" w:rsidR="00C31E5F" w:rsidRPr="000F7924" w:rsidRDefault="005C38CA" w:rsidP="00933176">
            <w:pPr>
              <w:spacing w:before="0" w:after="0"/>
              <w:rPr>
                <w:sz w:val="20"/>
                <w:szCs w:val="20"/>
              </w:rPr>
            </w:pPr>
            <w:r w:rsidRPr="000F7924">
              <w:rPr>
                <w:b/>
                <w:spacing w:val="-2"/>
                <w:sz w:val="20"/>
                <w:szCs w:val="20"/>
              </w:rPr>
              <w:t xml:space="preserve">GM </w:t>
            </w:r>
            <w:r w:rsidR="00C31E5F" w:rsidRPr="000F7924">
              <w:rPr>
                <w:b/>
                <w:spacing w:val="-2"/>
                <w:sz w:val="20"/>
                <w:szCs w:val="20"/>
              </w:rPr>
              <w:t>P</w:t>
            </w:r>
            <w:r w:rsidRPr="000F7924">
              <w:rPr>
                <w:b/>
                <w:spacing w:val="-2"/>
                <w:sz w:val="20"/>
                <w:szCs w:val="20"/>
              </w:rPr>
              <w:t>urple Tomato fruit</w:t>
            </w:r>
          </w:p>
        </w:tc>
        <w:tc>
          <w:tcPr>
            <w:tcW w:w="0" w:type="auto"/>
            <w:shd w:val="clear" w:color="auto" w:fill="BFBFBF" w:themeFill="background1" w:themeFillShade="BF"/>
          </w:tcPr>
          <w:p w14:paraId="04F4DF5C" w14:textId="4070AFF6" w:rsidR="00C31E5F" w:rsidRPr="00934006" w:rsidRDefault="00C31E5F" w:rsidP="00933176">
            <w:pPr>
              <w:pStyle w:val="TableParagraph"/>
              <w:rPr>
                <w:rFonts w:ascii="Calibri"/>
                <w:b/>
                <w:sz w:val="20"/>
                <w:szCs w:val="20"/>
                <w:lang w:val="en-AU"/>
              </w:rPr>
            </w:pPr>
            <w:r w:rsidRPr="00934006">
              <w:rPr>
                <w:rFonts w:ascii="Calibri"/>
                <w:b/>
                <w:spacing w:val="-4"/>
                <w:sz w:val="20"/>
                <w:szCs w:val="20"/>
                <w:lang w:val="en-AU"/>
              </w:rPr>
              <w:t>USDA</w:t>
            </w:r>
            <w:r w:rsidR="00296950" w:rsidRPr="00934006">
              <w:rPr>
                <w:rFonts w:ascii="Calibri"/>
                <w:b/>
                <w:spacing w:val="-4"/>
                <w:sz w:val="20"/>
                <w:szCs w:val="20"/>
                <w:lang w:val="en-AU"/>
              </w:rPr>
              <w:t xml:space="preserve"> </w:t>
            </w:r>
            <w:r w:rsidRPr="00934006">
              <w:rPr>
                <w:rFonts w:ascii="Calibri"/>
                <w:b/>
                <w:spacing w:val="-2"/>
                <w:sz w:val="20"/>
                <w:szCs w:val="20"/>
                <w:lang w:val="en-AU"/>
              </w:rPr>
              <w:t>(avg)</w:t>
            </w:r>
          </w:p>
        </w:tc>
        <w:tc>
          <w:tcPr>
            <w:tcW w:w="0" w:type="auto"/>
            <w:shd w:val="clear" w:color="auto" w:fill="BFBFBF" w:themeFill="background1" w:themeFillShade="BF"/>
          </w:tcPr>
          <w:p w14:paraId="41296EAA" w14:textId="3548C3F7" w:rsidR="00C31E5F" w:rsidRPr="00934006" w:rsidRDefault="00C31E5F" w:rsidP="00933176">
            <w:pPr>
              <w:pStyle w:val="TableParagraph"/>
              <w:rPr>
                <w:rFonts w:ascii="Calibri"/>
                <w:b/>
                <w:sz w:val="20"/>
                <w:szCs w:val="20"/>
                <w:lang w:val="en-AU"/>
              </w:rPr>
            </w:pPr>
            <w:r w:rsidRPr="00934006">
              <w:rPr>
                <w:rFonts w:ascii="Calibri"/>
                <w:b/>
                <w:spacing w:val="-4"/>
                <w:sz w:val="20"/>
                <w:szCs w:val="20"/>
                <w:lang w:val="en-AU"/>
              </w:rPr>
              <w:t>USDA</w:t>
            </w:r>
            <w:r w:rsidR="00296950" w:rsidRPr="00934006">
              <w:rPr>
                <w:rFonts w:ascii="Calibri"/>
                <w:b/>
                <w:spacing w:val="-4"/>
                <w:sz w:val="20"/>
                <w:szCs w:val="20"/>
                <w:lang w:val="en-AU"/>
              </w:rPr>
              <w:t xml:space="preserve"> </w:t>
            </w:r>
            <w:r w:rsidRPr="00934006">
              <w:rPr>
                <w:rFonts w:ascii="Calibri"/>
                <w:b/>
                <w:spacing w:val="-2"/>
                <w:sz w:val="20"/>
                <w:szCs w:val="20"/>
                <w:lang w:val="en-AU"/>
              </w:rPr>
              <w:t>(min)</w:t>
            </w:r>
            <w:r w:rsidR="001F7980" w:rsidRPr="00934006">
              <w:rPr>
                <w:b/>
                <w:spacing w:val="-2"/>
                <w:sz w:val="20"/>
                <w:szCs w:val="20"/>
                <w:vertAlign w:val="superscript"/>
                <w:lang w:val="en-AU"/>
              </w:rPr>
              <w:t>a</w:t>
            </w:r>
          </w:p>
        </w:tc>
        <w:tc>
          <w:tcPr>
            <w:tcW w:w="0" w:type="auto"/>
            <w:shd w:val="clear" w:color="auto" w:fill="BFBFBF" w:themeFill="background1" w:themeFillShade="BF"/>
          </w:tcPr>
          <w:p w14:paraId="6D8749F8" w14:textId="6CD2E5F8" w:rsidR="00C31E5F" w:rsidRPr="00934006" w:rsidRDefault="00C31E5F" w:rsidP="00933176">
            <w:pPr>
              <w:pStyle w:val="TableParagraph"/>
              <w:rPr>
                <w:rFonts w:ascii="Calibri"/>
                <w:b/>
                <w:sz w:val="20"/>
                <w:szCs w:val="20"/>
                <w:lang w:val="en-AU"/>
              </w:rPr>
            </w:pPr>
            <w:r w:rsidRPr="00934006">
              <w:rPr>
                <w:rFonts w:ascii="Calibri"/>
                <w:b/>
                <w:spacing w:val="-4"/>
                <w:sz w:val="20"/>
                <w:szCs w:val="20"/>
                <w:lang w:val="en-AU"/>
              </w:rPr>
              <w:t>USDA</w:t>
            </w:r>
            <w:r w:rsidR="00296950" w:rsidRPr="00934006">
              <w:rPr>
                <w:rFonts w:ascii="Calibri"/>
                <w:b/>
                <w:spacing w:val="-4"/>
                <w:sz w:val="20"/>
                <w:szCs w:val="20"/>
                <w:lang w:val="en-AU"/>
              </w:rPr>
              <w:t xml:space="preserve"> </w:t>
            </w:r>
            <w:r w:rsidRPr="00934006">
              <w:rPr>
                <w:rFonts w:ascii="Calibri"/>
                <w:b/>
                <w:spacing w:val="-2"/>
                <w:sz w:val="20"/>
                <w:szCs w:val="20"/>
                <w:lang w:val="en-AU"/>
              </w:rPr>
              <w:t>(max)</w:t>
            </w:r>
          </w:p>
        </w:tc>
        <w:tc>
          <w:tcPr>
            <w:tcW w:w="0" w:type="auto"/>
            <w:shd w:val="clear" w:color="auto" w:fill="BFBFBF" w:themeFill="background1" w:themeFillShade="BF"/>
          </w:tcPr>
          <w:p w14:paraId="20F1EF96" w14:textId="7E5460FF" w:rsidR="00C31E5F" w:rsidRPr="00934006" w:rsidRDefault="00C31E5F" w:rsidP="00933176">
            <w:pPr>
              <w:pStyle w:val="TableParagraph"/>
              <w:rPr>
                <w:rFonts w:ascii="Calibri"/>
                <w:b/>
                <w:sz w:val="20"/>
                <w:szCs w:val="20"/>
                <w:lang w:val="en-AU"/>
              </w:rPr>
            </w:pPr>
            <w:r w:rsidRPr="00934006">
              <w:rPr>
                <w:rFonts w:ascii="Calibri"/>
                <w:b/>
                <w:spacing w:val="-2"/>
                <w:sz w:val="20"/>
                <w:szCs w:val="20"/>
                <w:lang w:val="en-AU"/>
              </w:rPr>
              <w:t>McCance</w:t>
            </w:r>
            <w:r w:rsidR="001F7980" w:rsidRPr="00934006">
              <w:rPr>
                <w:rFonts w:ascii="Calibri"/>
                <w:b/>
                <w:spacing w:val="-2"/>
                <w:sz w:val="20"/>
                <w:szCs w:val="20"/>
                <w:lang w:val="en-AU"/>
              </w:rPr>
              <w:t xml:space="preserve"> </w:t>
            </w:r>
            <w:r w:rsidRPr="00934006">
              <w:rPr>
                <w:rFonts w:ascii="Calibri"/>
                <w:b/>
                <w:spacing w:val="-4"/>
                <w:sz w:val="20"/>
                <w:szCs w:val="20"/>
                <w:lang w:val="en-AU"/>
              </w:rPr>
              <w:t xml:space="preserve">and </w:t>
            </w:r>
            <w:r w:rsidRPr="00934006">
              <w:rPr>
                <w:rFonts w:ascii="Calibri"/>
                <w:b/>
                <w:spacing w:val="-2"/>
                <w:sz w:val="20"/>
                <w:szCs w:val="20"/>
                <w:lang w:val="en-AU"/>
              </w:rPr>
              <w:t>Widdowson</w:t>
            </w:r>
            <w:r w:rsidR="001F7980" w:rsidRPr="00934006">
              <w:rPr>
                <w:rFonts w:ascii="Calibri"/>
                <w:b/>
                <w:spacing w:val="-4"/>
                <w:sz w:val="20"/>
                <w:szCs w:val="20"/>
                <w:vertAlign w:val="superscript"/>
                <w:lang w:val="en-AU"/>
              </w:rPr>
              <w:t>b</w:t>
            </w:r>
          </w:p>
        </w:tc>
      </w:tr>
      <w:tr w:rsidR="005C38CA" w:rsidRPr="000F7924" w14:paraId="63A287D6" w14:textId="7C811040" w:rsidTr="00CF7A8A">
        <w:tc>
          <w:tcPr>
            <w:tcW w:w="1838" w:type="dxa"/>
          </w:tcPr>
          <w:p w14:paraId="43EA5C88" w14:textId="0C78F882" w:rsidR="00C31E5F" w:rsidRPr="000F7924" w:rsidRDefault="005C38CA" w:rsidP="001F7980">
            <w:pPr>
              <w:spacing w:before="0" w:after="0"/>
              <w:rPr>
                <w:i/>
                <w:iCs/>
                <w:sz w:val="20"/>
                <w:szCs w:val="20"/>
              </w:rPr>
            </w:pPr>
            <w:r w:rsidRPr="000F7924">
              <w:rPr>
                <w:i/>
                <w:iCs/>
                <w:sz w:val="20"/>
                <w:szCs w:val="20"/>
              </w:rPr>
              <w:t>M</w:t>
            </w:r>
            <w:r w:rsidR="00C31E5F" w:rsidRPr="000F7924">
              <w:rPr>
                <w:i/>
                <w:iCs/>
                <w:sz w:val="20"/>
                <w:szCs w:val="20"/>
              </w:rPr>
              <w:t>oisture</w:t>
            </w:r>
          </w:p>
        </w:tc>
        <w:tc>
          <w:tcPr>
            <w:tcW w:w="1058" w:type="dxa"/>
          </w:tcPr>
          <w:p w14:paraId="10ECA48D" w14:textId="171F5507"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61717236" w14:textId="4C7404E0" w:rsidR="00C31E5F" w:rsidRPr="000F7924" w:rsidRDefault="00C31E5F" w:rsidP="001F7980">
            <w:pPr>
              <w:spacing w:before="0" w:after="0"/>
              <w:rPr>
                <w:sz w:val="20"/>
                <w:szCs w:val="20"/>
              </w:rPr>
            </w:pPr>
            <w:r w:rsidRPr="000F7924">
              <w:rPr>
                <w:sz w:val="20"/>
                <w:szCs w:val="20"/>
              </w:rPr>
              <w:t>94.72</w:t>
            </w:r>
            <w:r w:rsidRPr="000F7924">
              <w:rPr>
                <w:spacing w:val="-5"/>
                <w:sz w:val="20"/>
                <w:szCs w:val="20"/>
              </w:rPr>
              <w:t xml:space="preserve"> </w:t>
            </w:r>
            <w:r w:rsidRPr="000F7924">
              <w:rPr>
                <w:sz w:val="20"/>
                <w:szCs w:val="20"/>
              </w:rPr>
              <w:t>±</w:t>
            </w:r>
            <w:r w:rsidRPr="000F7924">
              <w:rPr>
                <w:spacing w:val="-3"/>
                <w:sz w:val="20"/>
                <w:szCs w:val="20"/>
              </w:rPr>
              <w:t xml:space="preserve"> </w:t>
            </w:r>
            <w:r w:rsidRPr="000F7924">
              <w:rPr>
                <w:spacing w:val="-4"/>
                <w:sz w:val="20"/>
                <w:szCs w:val="20"/>
              </w:rPr>
              <w:t>0.12</w:t>
            </w:r>
          </w:p>
        </w:tc>
        <w:tc>
          <w:tcPr>
            <w:tcW w:w="0" w:type="auto"/>
          </w:tcPr>
          <w:p w14:paraId="58377C46" w14:textId="19EBF40C" w:rsidR="00C31E5F" w:rsidRPr="000F7924" w:rsidRDefault="00C31E5F" w:rsidP="001F7980">
            <w:pPr>
              <w:spacing w:before="0" w:after="0"/>
              <w:rPr>
                <w:sz w:val="20"/>
                <w:szCs w:val="20"/>
              </w:rPr>
            </w:pPr>
            <w:r w:rsidRPr="000F7924">
              <w:rPr>
                <w:sz w:val="20"/>
                <w:szCs w:val="20"/>
              </w:rPr>
              <w:t>95.1</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12</w:t>
            </w:r>
          </w:p>
        </w:tc>
        <w:tc>
          <w:tcPr>
            <w:tcW w:w="0" w:type="auto"/>
          </w:tcPr>
          <w:p w14:paraId="63A77087" w14:textId="0BFE2EB4" w:rsidR="00C31E5F" w:rsidRPr="000F7924" w:rsidRDefault="00C31E5F" w:rsidP="001F7980">
            <w:pPr>
              <w:spacing w:before="0" w:after="0"/>
              <w:rPr>
                <w:sz w:val="20"/>
                <w:szCs w:val="20"/>
              </w:rPr>
            </w:pPr>
            <w:r w:rsidRPr="000F7924">
              <w:rPr>
                <w:spacing w:val="-2"/>
                <w:sz w:val="20"/>
                <w:szCs w:val="20"/>
              </w:rPr>
              <w:t>94.52</w:t>
            </w:r>
          </w:p>
        </w:tc>
        <w:tc>
          <w:tcPr>
            <w:tcW w:w="0" w:type="auto"/>
          </w:tcPr>
          <w:p w14:paraId="2994E8D9" w14:textId="315267AA" w:rsidR="00C31E5F" w:rsidRPr="000F7924" w:rsidRDefault="00C31E5F" w:rsidP="001F7980">
            <w:pPr>
              <w:spacing w:before="0" w:after="0"/>
              <w:rPr>
                <w:sz w:val="20"/>
                <w:szCs w:val="20"/>
              </w:rPr>
            </w:pPr>
            <w:r w:rsidRPr="000F7924">
              <w:rPr>
                <w:spacing w:val="-4"/>
                <w:sz w:val="20"/>
                <w:szCs w:val="20"/>
              </w:rPr>
              <w:t>92.7</w:t>
            </w:r>
          </w:p>
        </w:tc>
        <w:tc>
          <w:tcPr>
            <w:tcW w:w="0" w:type="auto"/>
          </w:tcPr>
          <w:p w14:paraId="50B5A5B2" w14:textId="415FA80B" w:rsidR="00C31E5F" w:rsidRPr="000F7924" w:rsidRDefault="00C31E5F" w:rsidP="001F7980">
            <w:pPr>
              <w:spacing w:before="0" w:after="0"/>
              <w:rPr>
                <w:sz w:val="20"/>
                <w:szCs w:val="20"/>
              </w:rPr>
            </w:pPr>
            <w:r w:rsidRPr="000F7924">
              <w:rPr>
                <w:spacing w:val="-2"/>
                <w:sz w:val="20"/>
                <w:szCs w:val="20"/>
              </w:rPr>
              <w:t>95.73</w:t>
            </w:r>
          </w:p>
        </w:tc>
        <w:tc>
          <w:tcPr>
            <w:tcW w:w="0" w:type="auto"/>
          </w:tcPr>
          <w:p w14:paraId="7E596161" w14:textId="0DBE8C2F" w:rsidR="00C31E5F" w:rsidRPr="000F7924" w:rsidRDefault="00C31E5F" w:rsidP="001F7980">
            <w:pPr>
              <w:spacing w:before="0" w:after="0"/>
              <w:rPr>
                <w:sz w:val="20"/>
                <w:szCs w:val="20"/>
              </w:rPr>
            </w:pPr>
            <w:r w:rsidRPr="000F7924">
              <w:rPr>
                <w:spacing w:val="-4"/>
                <w:sz w:val="20"/>
                <w:szCs w:val="20"/>
              </w:rPr>
              <w:t>94.6</w:t>
            </w:r>
          </w:p>
        </w:tc>
      </w:tr>
      <w:tr w:rsidR="005C38CA" w:rsidRPr="000F7924" w14:paraId="5E67B762" w14:textId="45F9C970" w:rsidTr="00CF7A8A">
        <w:tc>
          <w:tcPr>
            <w:tcW w:w="1838" w:type="dxa"/>
          </w:tcPr>
          <w:p w14:paraId="6D420557" w14:textId="2191A831" w:rsidR="00C31E5F" w:rsidRPr="000F7924" w:rsidRDefault="00C31E5F" w:rsidP="001F7980">
            <w:pPr>
              <w:spacing w:before="0" w:after="0"/>
              <w:rPr>
                <w:i/>
                <w:iCs/>
                <w:sz w:val="20"/>
                <w:szCs w:val="20"/>
              </w:rPr>
            </w:pPr>
            <w:r w:rsidRPr="000F7924">
              <w:rPr>
                <w:i/>
                <w:iCs/>
                <w:sz w:val="20"/>
                <w:szCs w:val="20"/>
              </w:rPr>
              <w:t>Crude protein</w:t>
            </w:r>
          </w:p>
        </w:tc>
        <w:tc>
          <w:tcPr>
            <w:tcW w:w="1058" w:type="dxa"/>
          </w:tcPr>
          <w:p w14:paraId="18D3CA54" w14:textId="1AD26358"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1005A567" w14:textId="4D542F8E" w:rsidR="00C31E5F" w:rsidRPr="000F7924" w:rsidRDefault="00C31E5F" w:rsidP="001F7980">
            <w:pPr>
              <w:spacing w:before="0" w:after="0"/>
              <w:rPr>
                <w:sz w:val="20"/>
                <w:szCs w:val="20"/>
              </w:rPr>
            </w:pPr>
            <w:r w:rsidRPr="000F7924">
              <w:rPr>
                <w:sz w:val="20"/>
                <w:szCs w:val="20"/>
              </w:rPr>
              <w:t>0.64</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5</w:t>
            </w:r>
          </w:p>
        </w:tc>
        <w:tc>
          <w:tcPr>
            <w:tcW w:w="0" w:type="auto"/>
          </w:tcPr>
          <w:p w14:paraId="43A70C53" w14:textId="31B13E8B" w:rsidR="00C31E5F" w:rsidRPr="000F7924" w:rsidRDefault="00C31E5F" w:rsidP="001F7980">
            <w:pPr>
              <w:spacing w:before="0" w:after="0"/>
              <w:rPr>
                <w:sz w:val="20"/>
                <w:szCs w:val="20"/>
              </w:rPr>
            </w:pPr>
            <w:r w:rsidRPr="000F7924">
              <w:rPr>
                <w:sz w:val="20"/>
                <w:szCs w:val="20"/>
              </w:rPr>
              <w:t>0.70</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9</w:t>
            </w:r>
          </w:p>
        </w:tc>
        <w:tc>
          <w:tcPr>
            <w:tcW w:w="0" w:type="auto"/>
          </w:tcPr>
          <w:p w14:paraId="7A90B6EC" w14:textId="77B919CF" w:rsidR="00C31E5F" w:rsidRPr="000F7924" w:rsidRDefault="00C31E5F" w:rsidP="001F7980">
            <w:pPr>
              <w:spacing w:before="0" w:after="0"/>
              <w:rPr>
                <w:sz w:val="20"/>
                <w:szCs w:val="20"/>
              </w:rPr>
            </w:pPr>
            <w:r w:rsidRPr="000F7924">
              <w:rPr>
                <w:spacing w:val="-4"/>
                <w:sz w:val="20"/>
                <w:szCs w:val="20"/>
              </w:rPr>
              <w:t>0.88</w:t>
            </w:r>
          </w:p>
        </w:tc>
        <w:tc>
          <w:tcPr>
            <w:tcW w:w="0" w:type="auto"/>
          </w:tcPr>
          <w:p w14:paraId="1CC675B8" w14:textId="132006B3" w:rsidR="00C31E5F" w:rsidRPr="000F7924" w:rsidRDefault="00C31E5F" w:rsidP="001F7980">
            <w:pPr>
              <w:spacing w:before="0" w:after="0"/>
              <w:rPr>
                <w:sz w:val="20"/>
                <w:szCs w:val="20"/>
              </w:rPr>
            </w:pPr>
            <w:r w:rsidRPr="000F7924">
              <w:rPr>
                <w:spacing w:val="-4"/>
                <w:sz w:val="20"/>
                <w:szCs w:val="20"/>
              </w:rPr>
              <w:t>0.59</w:t>
            </w:r>
          </w:p>
        </w:tc>
        <w:tc>
          <w:tcPr>
            <w:tcW w:w="0" w:type="auto"/>
          </w:tcPr>
          <w:p w14:paraId="049EE299" w14:textId="4EADB51A" w:rsidR="00C31E5F" w:rsidRPr="000F7924" w:rsidRDefault="00C31E5F" w:rsidP="001F7980">
            <w:pPr>
              <w:spacing w:before="0" w:after="0"/>
              <w:rPr>
                <w:sz w:val="20"/>
                <w:szCs w:val="20"/>
              </w:rPr>
            </w:pPr>
            <w:r w:rsidRPr="000F7924">
              <w:rPr>
                <w:spacing w:val="-4"/>
                <w:sz w:val="20"/>
                <w:szCs w:val="20"/>
              </w:rPr>
              <w:t>1.06</w:t>
            </w:r>
          </w:p>
        </w:tc>
        <w:tc>
          <w:tcPr>
            <w:tcW w:w="0" w:type="auto"/>
          </w:tcPr>
          <w:p w14:paraId="1AB1A9A1" w14:textId="7909897F" w:rsidR="00C31E5F" w:rsidRPr="000F7924" w:rsidRDefault="00C31E5F" w:rsidP="001F7980">
            <w:pPr>
              <w:spacing w:before="0" w:after="0"/>
              <w:rPr>
                <w:sz w:val="20"/>
                <w:szCs w:val="20"/>
              </w:rPr>
            </w:pPr>
            <w:r w:rsidRPr="000F7924">
              <w:rPr>
                <w:spacing w:val="-5"/>
                <w:sz w:val="20"/>
                <w:szCs w:val="20"/>
              </w:rPr>
              <w:t>0.5</w:t>
            </w:r>
          </w:p>
        </w:tc>
      </w:tr>
      <w:tr w:rsidR="005C38CA" w:rsidRPr="000F7924" w14:paraId="776A1F0F" w14:textId="2CC53418" w:rsidTr="00CF7A8A">
        <w:tc>
          <w:tcPr>
            <w:tcW w:w="1838" w:type="dxa"/>
          </w:tcPr>
          <w:p w14:paraId="4BF32675" w14:textId="42C04EE9" w:rsidR="00C31E5F" w:rsidRPr="000F7924" w:rsidRDefault="00C31E5F" w:rsidP="001F7980">
            <w:pPr>
              <w:spacing w:before="0" w:after="0"/>
              <w:rPr>
                <w:i/>
                <w:iCs/>
                <w:sz w:val="20"/>
                <w:szCs w:val="20"/>
              </w:rPr>
            </w:pPr>
            <w:r w:rsidRPr="000F7924">
              <w:rPr>
                <w:i/>
                <w:iCs/>
                <w:sz w:val="20"/>
                <w:szCs w:val="20"/>
              </w:rPr>
              <w:t>Ash</w:t>
            </w:r>
          </w:p>
        </w:tc>
        <w:tc>
          <w:tcPr>
            <w:tcW w:w="1058" w:type="dxa"/>
          </w:tcPr>
          <w:p w14:paraId="4A173A02" w14:textId="337A67DB"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781940F4" w14:textId="014C0BD2" w:rsidR="00C31E5F" w:rsidRPr="000F7924" w:rsidRDefault="00C31E5F" w:rsidP="001F7980">
            <w:pPr>
              <w:spacing w:before="0" w:after="0"/>
              <w:rPr>
                <w:sz w:val="20"/>
                <w:szCs w:val="20"/>
              </w:rPr>
            </w:pPr>
            <w:r w:rsidRPr="000F7924">
              <w:rPr>
                <w:sz w:val="20"/>
                <w:szCs w:val="20"/>
              </w:rPr>
              <w:t>0.32</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2</w:t>
            </w:r>
          </w:p>
        </w:tc>
        <w:tc>
          <w:tcPr>
            <w:tcW w:w="0" w:type="auto"/>
          </w:tcPr>
          <w:p w14:paraId="7BDDD5DC" w14:textId="5D6E2DE9" w:rsidR="00C31E5F" w:rsidRPr="000F7924" w:rsidRDefault="00C31E5F" w:rsidP="001F7980">
            <w:pPr>
              <w:spacing w:before="0" w:after="0"/>
              <w:rPr>
                <w:sz w:val="20"/>
                <w:szCs w:val="20"/>
              </w:rPr>
            </w:pPr>
            <w:r w:rsidRPr="000F7924">
              <w:rPr>
                <w:sz w:val="20"/>
                <w:szCs w:val="20"/>
              </w:rPr>
              <w:t>0.48</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2</w:t>
            </w:r>
          </w:p>
        </w:tc>
        <w:tc>
          <w:tcPr>
            <w:tcW w:w="0" w:type="auto"/>
          </w:tcPr>
          <w:p w14:paraId="086257A1" w14:textId="66E42D71" w:rsidR="00C31E5F" w:rsidRPr="000F7924" w:rsidRDefault="00C31E5F" w:rsidP="001F7980">
            <w:pPr>
              <w:spacing w:before="0" w:after="0"/>
              <w:rPr>
                <w:sz w:val="20"/>
                <w:szCs w:val="20"/>
              </w:rPr>
            </w:pPr>
            <w:r w:rsidRPr="000F7924">
              <w:rPr>
                <w:spacing w:val="-4"/>
                <w:sz w:val="20"/>
                <w:szCs w:val="20"/>
              </w:rPr>
              <w:t>0.50</w:t>
            </w:r>
          </w:p>
        </w:tc>
        <w:tc>
          <w:tcPr>
            <w:tcW w:w="0" w:type="auto"/>
          </w:tcPr>
          <w:p w14:paraId="3FC874F5" w14:textId="5AB03FA3" w:rsidR="00C31E5F" w:rsidRPr="000F7924" w:rsidRDefault="00C31E5F" w:rsidP="001F7980">
            <w:pPr>
              <w:spacing w:before="0" w:after="0"/>
              <w:rPr>
                <w:sz w:val="20"/>
                <w:szCs w:val="20"/>
              </w:rPr>
            </w:pPr>
            <w:r w:rsidRPr="000F7924">
              <w:rPr>
                <w:spacing w:val="-4"/>
                <w:sz w:val="20"/>
                <w:szCs w:val="20"/>
              </w:rPr>
              <w:t>0.37</w:t>
            </w:r>
          </w:p>
        </w:tc>
        <w:tc>
          <w:tcPr>
            <w:tcW w:w="0" w:type="auto"/>
          </w:tcPr>
          <w:p w14:paraId="083BC10F" w14:textId="36862629" w:rsidR="00C31E5F" w:rsidRPr="000F7924" w:rsidRDefault="00C31E5F" w:rsidP="001F7980">
            <w:pPr>
              <w:spacing w:before="0" w:after="0"/>
              <w:rPr>
                <w:sz w:val="20"/>
                <w:szCs w:val="20"/>
              </w:rPr>
            </w:pPr>
            <w:r w:rsidRPr="000F7924">
              <w:rPr>
                <w:spacing w:val="-4"/>
                <w:sz w:val="20"/>
                <w:szCs w:val="20"/>
              </w:rPr>
              <w:t>0.60</w:t>
            </w:r>
          </w:p>
        </w:tc>
        <w:tc>
          <w:tcPr>
            <w:tcW w:w="0" w:type="auto"/>
          </w:tcPr>
          <w:p w14:paraId="246C55CF" w14:textId="5372B37B" w:rsidR="00C31E5F" w:rsidRPr="000F7924" w:rsidRDefault="00C31E5F" w:rsidP="001F7980">
            <w:pPr>
              <w:spacing w:before="0" w:after="0"/>
              <w:rPr>
                <w:sz w:val="20"/>
                <w:szCs w:val="20"/>
              </w:rPr>
            </w:pPr>
            <w:r w:rsidRPr="000F7924">
              <w:rPr>
                <w:spacing w:val="-5"/>
                <w:sz w:val="20"/>
                <w:szCs w:val="20"/>
              </w:rPr>
              <w:t>n/a</w:t>
            </w:r>
          </w:p>
        </w:tc>
      </w:tr>
      <w:tr w:rsidR="005C38CA" w:rsidRPr="000F7924" w14:paraId="0825A240" w14:textId="6B24BEE9" w:rsidTr="00CF7A8A">
        <w:tc>
          <w:tcPr>
            <w:tcW w:w="1838" w:type="dxa"/>
          </w:tcPr>
          <w:p w14:paraId="3D366EA5" w14:textId="3ADADDB0" w:rsidR="00C31E5F" w:rsidRPr="000F7924" w:rsidRDefault="005C38CA" w:rsidP="001F7980">
            <w:pPr>
              <w:spacing w:before="0" w:after="0"/>
              <w:rPr>
                <w:i/>
                <w:iCs/>
                <w:sz w:val="20"/>
                <w:szCs w:val="20"/>
              </w:rPr>
            </w:pPr>
            <w:r w:rsidRPr="000F7924">
              <w:rPr>
                <w:i/>
                <w:iCs/>
                <w:sz w:val="20"/>
                <w:szCs w:val="20"/>
              </w:rPr>
              <w:t>Carbohydrates</w:t>
            </w:r>
          </w:p>
        </w:tc>
        <w:tc>
          <w:tcPr>
            <w:tcW w:w="1058" w:type="dxa"/>
          </w:tcPr>
          <w:p w14:paraId="6C3F94DE" w14:textId="57B4AA86"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5E3EFC30" w14:textId="5DB0B354" w:rsidR="00C31E5F" w:rsidRPr="000F7924" w:rsidRDefault="00C31E5F" w:rsidP="001F7980">
            <w:pPr>
              <w:spacing w:before="0" w:after="0"/>
              <w:rPr>
                <w:sz w:val="20"/>
                <w:szCs w:val="20"/>
              </w:rPr>
            </w:pPr>
            <w:r w:rsidRPr="000F7924">
              <w:rPr>
                <w:sz w:val="20"/>
                <w:szCs w:val="20"/>
              </w:rPr>
              <w:t>3.06</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29</w:t>
            </w:r>
          </w:p>
        </w:tc>
        <w:tc>
          <w:tcPr>
            <w:tcW w:w="0" w:type="auto"/>
          </w:tcPr>
          <w:p w14:paraId="315D9AE0" w14:textId="5EDC86F0" w:rsidR="00C31E5F" w:rsidRPr="000F7924" w:rsidRDefault="00C31E5F" w:rsidP="001F7980">
            <w:pPr>
              <w:spacing w:before="0" w:after="0"/>
              <w:rPr>
                <w:sz w:val="20"/>
                <w:szCs w:val="20"/>
              </w:rPr>
            </w:pPr>
            <w:r w:rsidRPr="000F7924">
              <w:rPr>
                <w:sz w:val="20"/>
                <w:szCs w:val="20"/>
              </w:rPr>
              <w:t>3.26</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27</w:t>
            </w:r>
          </w:p>
        </w:tc>
        <w:tc>
          <w:tcPr>
            <w:tcW w:w="0" w:type="auto"/>
          </w:tcPr>
          <w:p w14:paraId="6F0B4A41" w14:textId="4D3194D5" w:rsidR="00C31E5F" w:rsidRPr="000F7924" w:rsidRDefault="00C31E5F" w:rsidP="001F7980">
            <w:pPr>
              <w:spacing w:before="0" w:after="0"/>
              <w:rPr>
                <w:sz w:val="20"/>
                <w:szCs w:val="20"/>
              </w:rPr>
            </w:pPr>
            <w:r w:rsidRPr="000F7924">
              <w:rPr>
                <w:spacing w:val="-4"/>
                <w:sz w:val="20"/>
                <w:szCs w:val="20"/>
              </w:rPr>
              <w:t>3.89</w:t>
            </w:r>
          </w:p>
        </w:tc>
        <w:tc>
          <w:tcPr>
            <w:tcW w:w="0" w:type="auto"/>
          </w:tcPr>
          <w:p w14:paraId="1F2C9960" w14:textId="02277B96" w:rsidR="00C31E5F" w:rsidRPr="000F7924" w:rsidRDefault="00C31E5F" w:rsidP="001F7980">
            <w:pPr>
              <w:spacing w:before="0" w:after="0"/>
              <w:rPr>
                <w:sz w:val="20"/>
                <w:szCs w:val="20"/>
              </w:rPr>
            </w:pPr>
            <w:r w:rsidRPr="000F7924">
              <w:rPr>
                <w:spacing w:val="-5"/>
                <w:sz w:val="20"/>
                <w:szCs w:val="20"/>
              </w:rPr>
              <w:t>n/a</w:t>
            </w:r>
          </w:p>
        </w:tc>
        <w:tc>
          <w:tcPr>
            <w:tcW w:w="0" w:type="auto"/>
          </w:tcPr>
          <w:p w14:paraId="0D04B1CC" w14:textId="3FBCD28E" w:rsidR="00C31E5F" w:rsidRPr="000F7924" w:rsidRDefault="00C31E5F" w:rsidP="001F7980">
            <w:pPr>
              <w:spacing w:before="0" w:after="0"/>
              <w:rPr>
                <w:sz w:val="20"/>
                <w:szCs w:val="20"/>
              </w:rPr>
            </w:pPr>
            <w:r w:rsidRPr="000F7924">
              <w:rPr>
                <w:spacing w:val="-5"/>
                <w:sz w:val="20"/>
                <w:szCs w:val="20"/>
              </w:rPr>
              <w:t>n/a</w:t>
            </w:r>
          </w:p>
        </w:tc>
        <w:tc>
          <w:tcPr>
            <w:tcW w:w="0" w:type="auto"/>
          </w:tcPr>
          <w:p w14:paraId="7BBCF33E" w14:textId="49E659BE" w:rsidR="00C31E5F" w:rsidRPr="000F7924" w:rsidRDefault="00C31E5F" w:rsidP="001F7980">
            <w:pPr>
              <w:spacing w:before="0" w:after="0"/>
              <w:rPr>
                <w:sz w:val="20"/>
                <w:szCs w:val="20"/>
              </w:rPr>
            </w:pPr>
            <w:r w:rsidRPr="000F7924">
              <w:rPr>
                <w:spacing w:val="-10"/>
                <w:sz w:val="20"/>
                <w:szCs w:val="20"/>
              </w:rPr>
              <w:t>3</w:t>
            </w:r>
          </w:p>
        </w:tc>
      </w:tr>
      <w:tr w:rsidR="005C38CA" w:rsidRPr="000F7924" w14:paraId="339E8A66" w14:textId="1ACC8271" w:rsidTr="00CF7A8A">
        <w:tc>
          <w:tcPr>
            <w:tcW w:w="1838" w:type="dxa"/>
          </w:tcPr>
          <w:p w14:paraId="26CE1B23" w14:textId="05B0B9B9" w:rsidR="00C31E5F" w:rsidRPr="000F7924" w:rsidRDefault="00C31E5F" w:rsidP="001F7980">
            <w:pPr>
              <w:spacing w:before="0" w:after="0"/>
              <w:rPr>
                <w:i/>
                <w:iCs/>
                <w:sz w:val="20"/>
                <w:szCs w:val="20"/>
              </w:rPr>
            </w:pPr>
            <w:r w:rsidRPr="000F7924">
              <w:rPr>
                <w:i/>
                <w:iCs/>
                <w:sz w:val="20"/>
                <w:szCs w:val="20"/>
              </w:rPr>
              <w:t>Fructose</w:t>
            </w:r>
          </w:p>
        </w:tc>
        <w:tc>
          <w:tcPr>
            <w:tcW w:w="1058" w:type="dxa"/>
          </w:tcPr>
          <w:p w14:paraId="4BF3D5CC" w14:textId="0E90B898"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645DC2E8" w14:textId="1AEA388F" w:rsidR="00C31E5F" w:rsidRPr="000F7924" w:rsidRDefault="00C31E5F" w:rsidP="001F7980">
            <w:pPr>
              <w:spacing w:before="0" w:after="0"/>
              <w:rPr>
                <w:sz w:val="20"/>
                <w:szCs w:val="20"/>
              </w:rPr>
            </w:pPr>
            <w:r w:rsidRPr="000F7924">
              <w:rPr>
                <w:sz w:val="20"/>
                <w:szCs w:val="20"/>
              </w:rPr>
              <w:t>1.46</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5</w:t>
            </w:r>
          </w:p>
        </w:tc>
        <w:tc>
          <w:tcPr>
            <w:tcW w:w="0" w:type="auto"/>
          </w:tcPr>
          <w:p w14:paraId="7C0B2947" w14:textId="26888950" w:rsidR="00C31E5F" w:rsidRPr="000F7924" w:rsidRDefault="00C31E5F" w:rsidP="001F7980">
            <w:pPr>
              <w:spacing w:before="0" w:after="0"/>
              <w:rPr>
                <w:sz w:val="20"/>
                <w:szCs w:val="20"/>
              </w:rPr>
            </w:pPr>
            <w:r w:rsidRPr="000F7924">
              <w:rPr>
                <w:sz w:val="20"/>
                <w:szCs w:val="20"/>
              </w:rPr>
              <w:t>1.22</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9</w:t>
            </w:r>
          </w:p>
        </w:tc>
        <w:tc>
          <w:tcPr>
            <w:tcW w:w="0" w:type="auto"/>
          </w:tcPr>
          <w:p w14:paraId="533B7151" w14:textId="5F0880DA" w:rsidR="00C31E5F" w:rsidRPr="000F7924" w:rsidRDefault="00C31E5F" w:rsidP="001F7980">
            <w:pPr>
              <w:spacing w:before="0" w:after="0"/>
              <w:rPr>
                <w:sz w:val="20"/>
                <w:szCs w:val="20"/>
              </w:rPr>
            </w:pPr>
            <w:r w:rsidRPr="000F7924">
              <w:rPr>
                <w:spacing w:val="-4"/>
                <w:sz w:val="20"/>
                <w:szCs w:val="20"/>
              </w:rPr>
              <w:t>1.37</w:t>
            </w:r>
          </w:p>
        </w:tc>
        <w:tc>
          <w:tcPr>
            <w:tcW w:w="0" w:type="auto"/>
          </w:tcPr>
          <w:p w14:paraId="2A771941" w14:textId="64440D46" w:rsidR="00C31E5F" w:rsidRPr="000F7924" w:rsidRDefault="00C31E5F" w:rsidP="001F7980">
            <w:pPr>
              <w:spacing w:before="0" w:after="0"/>
              <w:rPr>
                <w:sz w:val="20"/>
                <w:szCs w:val="20"/>
              </w:rPr>
            </w:pPr>
            <w:r w:rsidRPr="000F7924">
              <w:rPr>
                <w:spacing w:val="-5"/>
                <w:sz w:val="20"/>
                <w:szCs w:val="20"/>
              </w:rPr>
              <w:t>1.1</w:t>
            </w:r>
          </w:p>
        </w:tc>
        <w:tc>
          <w:tcPr>
            <w:tcW w:w="0" w:type="auto"/>
          </w:tcPr>
          <w:p w14:paraId="36108A83" w14:textId="21BE2DB8" w:rsidR="00C31E5F" w:rsidRPr="000F7924" w:rsidRDefault="00C31E5F" w:rsidP="001F7980">
            <w:pPr>
              <w:spacing w:before="0" w:after="0"/>
              <w:rPr>
                <w:sz w:val="20"/>
                <w:szCs w:val="20"/>
              </w:rPr>
            </w:pPr>
            <w:r w:rsidRPr="000F7924">
              <w:rPr>
                <w:spacing w:val="-4"/>
                <w:sz w:val="20"/>
                <w:szCs w:val="20"/>
              </w:rPr>
              <w:t>2.32</w:t>
            </w:r>
          </w:p>
        </w:tc>
        <w:tc>
          <w:tcPr>
            <w:tcW w:w="0" w:type="auto"/>
          </w:tcPr>
          <w:p w14:paraId="32B4F8B3" w14:textId="17ECA5EA" w:rsidR="00C31E5F" w:rsidRPr="000F7924" w:rsidRDefault="00C31E5F" w:rsidP="001F7980">
            <w:pPr>
              <w:spacing w:before="0" w:after="0"/>
              <w:rPr>
                <w:sz w:val="20"/>
                <w:szCs w:val="20"/>
              </w:rPr>
            </w:pPr>
            <w:r w:rsidRPr="000F7924">
              <w:rPr>
                <w:spacing w:val="-5"/>
                <w:sz w:val="20"/>
                <w:szCs w:val="20"/>
              </w:rPr>
              <w:t>1.6</w:t>
            </w:r>
          </w:p>
        </w:tc>
      </w:tr>
      <w:tr w:rsidR="005C38CA" w:rsidRPr="000F7924" w14:paraId="70E75FBB" w14:textId="77777777" w:rsidTr="00CF7A8A">
        <w:tc>
          <w:tcPr>
            <w:tcW w:w="1838" w:type="dxa"/>
          </w:tcPr>
          <w:p w14:paraId="12F36BF8" w14:textId="4103CB68" w:rsidR="00C31E5F" w:rsidRPr="000F7924" w:rsidRDefault="00C31E5F" w:rsidP="001F7980">
            <w:pPr>
              <w:spacing w:before="0" w:after="0"/>
              <w:rPr>
                <w:i/>
                <w:iCs/>
                <w:sz w:val="20"/>
                <w:szCs w:val="20"/>
              </w:rPr>
            </w:pPr>
            <w:r w:rsidRPr="000F7924">
              <w:rPr>
                <w:i/>
                <w:iCs/>
                <w:sz w:val="20"/>
                <w:szCs w:val="20"/>
              </w:rPr>
              <w:t>Galactose</w:t>
            </w:r>
          </w:p>
        </w:tc>
        <w:tc>
          <w:tcPr>
            <w:tcW w:w="1058" w:type="dxa"/>
          </w:tcPr>
          <w:p w14:paraId="1F81B647" w14:textId="5FA903FA"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4E3A8993" w14:textId="309F94A3" w:rsidR="00C31E5F" w:rsidRPr="000F7924" w:rsidRDefault="00C31E5F"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36BCA6B1" w14:textId="7515FA1E" w:rsidR="00C31E5F" w:rsidRPr="000F7924" w:rsidRDefault="00C31E5F" w:rsidP="001F7980">
            <w:pPr>
              <w:spacing w:before="0" w:after="0"/>
              <w:rPr>
                <w:sz w:val="20"/>
                <w:szCs w:val="20"/>
              </w:rPr>
            </w:pPr>
            <w:r w:rsidRPr="000F7924">
              <w:rPr>
                <w:sz w:val="20"/>
                <w:szCs w:val="20"/>
              </w:rPr>
              <w:t>0.1</w:t>
            </w:r>
            <w:r w:rsidRPr="000F7924">
              <w:rPr>
                <w:spacing w:val="-2"/>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7E53A96A" w14:textId="672946FC" w:rsidR="00C31E5F" w:rsidRPr="000F7924" w:rsidRDefault="00C31E5F" w:rsidP="001F7980">
            <w:pPr>
              <w:spacing w:before="0" w:after="0"/>
              <w:rPr>
                <w:sz w:val="20"/>
                <w:szCs w:val="20"/>
              </w:rPr>
            </w:pPr>
            <w:r w:rsidRPr="000F7924">
              <w:rPr>
                <w:spacing w:val="-4"/>
                <w:sz w:val="20"/>
                <w:szCs w:val="20"/>
              </w:rPr>
              <w:t>0.00</w:t>
            </w:r>
          </w:p>
        </w:tc>
        <w:tc>
          <w:tcPr>
            <w:tcW w:w="0" w:type="auto"/>
          </w:tcPr>
          <w:p w14:paraId="6A9754E5" w14:textId="35951594" w:rsidR="00C31E5F" w:rsidRPr="000F7924" w:rsidRDefault="00C31E5F" w:rsidP="001F7980">
            <w:pPr>
              <w:spacing w:before="0" w:after="0"/>
              <w:rPr>
                <w:sz w:val="20"/>
                <w:szCs w:val="20"/>
              </w:rPr>
            </w:pPr>
            <w:r w:rsidRPr="000F7924">
              <w:rPr>
                <w:spacing w:val="-4"/>
                <w:sz w:val="20"/>
                <w:szCs w:val="20"/>
              </w:rPr>
              <w:t>0.00</w:t>
            </w:r>
          </w:p>
        </w:tc>
        <w:tc>
          <w:tcPr>
            <w:tcW w:w="0" w:type="auto"/>
          </w:tcPr>
          <w:p w14:paraId="4AA0CC1A" w14:textId="3369950D" w:rsidR="00C31E5F" w:rsidRPr="000F7924" w:rsidRDefault="00C31E5F" w:rsidP="001F7980">
            <w:pPr>
              <w:spacing w:before="0" w:after="0"/>
              <w:rPr>
                <w:sz w:val="20"/>
                <w:szCs w:val="20"/>
              </w:rPr>
            </w:pPr>
            <w:r w:rsidRPr="000F7924">
              <w:rPr>
                <w:spacing w:val="-4"/>
                <w:sz w:val="20"/>
                <w:szCs w:val="20"/>
              </w:rPr>
              <w:t>0.00</w:t>
            </w:r>
          </w:p>
        </w:tc>
        <w:tc>
          <w:tcPr>
            <w:tcW w:w="0" w:type="auto"/>
          </w:tcPr>
          <w:p w14:paraId="15C2E567" w14:textId="7487D5BB" w:rsidR="00C31E5F" w:rsidRPr="000F7924" w:rsidRDefault="00C31E5F" w:rsidP="001F7980">
            <w:pPr>
              <w:spacing w:before="0" w:after="0"/>
              <w:rPr>
                <w:sz w:val="20"/>
                <w:szCs w:val="20"/>
              </w:rPr>
            </w:pPr>
            <w:r w:rsidRPr="000F7924">
              <w:rPr>
                <w:spacing w:val="-4"/>
                <w:sz w:val="20"/>
                <w:szCs w:val="20"/>
              </w:rPr>
              <w:t>0.00</w:t>
            </w:r>
          </w:p>
        </w:tc>
      </w:tr>
      <w:tr w:rsidR="005C38CA" w:rsidRPr="000F7924" w14:paraId="19E1EC5B" w14:textId="77777777" w:rsidTr="00CF7A8A">
        <w:tc>
          <w:tcPr>
            <w:tcW w:w="1838" w:type="dxa"/>
          </w:tcPr>
          <w:p w14:paraId="493636E9" w14:textId="1E1F77D5" w:rsidR="00C31E5F" w:rsidRPr="000F7924" w:rsidRDefault="00C31E5F" w:rsidP="001F7980">
            <w:pPr>
              <w:spacing w:before="0" w:after="0"/>
              <w:rPr>
                <w:i/>
                <w:iCs/>
                <w:sz w:val="20"/>
                <w:szCs w:val="20"/>
              </w:rPr>
            </w:pPr>
            <w:r w:rsidRPr="000F7924">
              <w:rPr>
                <w:i/>
                <w:iCs/>
                <w:sz w:val="20"/>
                <w:szCs w:val="20"/>
              </w:rPr>
              <w:t>Glucose</w:t>
            </w:r>
          </w:p>
        </w:tc>
        <w:tc>
          <w:tcPr>
            <w:tcW w:w="1058" w:type="dxa"/>
          </w:tcPr>
          <w:p w14:paraId="3FE56E66" w14:textId="7E9751FF"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5FC90C27" w14:textId="41E9D9B5" w:rsidR="00C31E5F" w:rsidRPr="000F7924" w:rsidRDefault="00C31E5F" w:rsidP="001F7980">
            <w:pPr>
              <w:spacing w:before="0" w:after="0"/>
              <w:rPr>
                <w:sz w:val="20"/>
                <w:szCs w:val="20"/>
              </w:rPr>
            </w:pPr>
            <w:r w:rsidRPr="000F7924">
              <w:rPr>
                <w:sz w:val="20"/>
                <w:szCs w:val="20"/>
              </w:rPr>
              <w:t>1.26</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2</w:t>
            </w:r>
          </w:p>
        </w:tc>
        <w:tc>
          <w:tcPr>
            <w:tcW w:w="0" w:type="auto"/>
          </w:tcPr>
          <w:p w14:paraId="3EE430D9" w14:textId="4351BEEF" w:rsidR="00C31E5F" w:rsidRPr="000F7924" w:rsidRDefault="00C31E5F" w:rsidP="001F7980">
            <w:pPr>
              <w:spacing w:before="0" w:after="0"/>
              <w:rPr>
                <w:sz w:val="20"/>
                <w:szCs w:val="20"/>
              </w:rPr>
            </w:pPr>
            <w:r w:rsidRPr="000F7924">
              <w:rPr>
                <w:sz w:val="20"/>
                <w:szCs w:val="20"/>
              </w:rPr>
              <w:t>1.04</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8</w:t>
            </w:r>
          </w:p>
        </w:tc>
        <w:tc>
          <w:tcPr>
            <w:tcW w:w="0" w:type="auto"/>
          </w:tcPr>
          <w:p w14:paraId="5332D843" w14:textId="3216A9EC" w:rsidR="00C31E5F" w:rsidRPr="000F7924" w:rsidRDefault="00C31E5F" w:rsidP="001F7980">
            <w:pPr>
              <w:spacing w:before="0" w:after="0"/>
              <w:rPr>
                <w:sz w:val="20"/>
                <w:szCs w:val="20"/>
              </w:rPr>
            </w:pPr>
            <w:r w:rsidRPr="000F7924">
              <w:rPr>
                <w:spacing w:val="-4"/>
                <w:sz w:val="20"/>
                <w:szCs w:val="20"/>
              </w:rPr>
              <w:t>1.25</w:t>
            </w:r>
          </w:p>
        </w:tc>
        <w:tc>
          <w:tcPr>
            <w:tcW w:w="0" w:type="auto"/>
          </w:tcPr>
          <w:p w14:paraId="609F5D9A" w14:textId="2A818712" w:rsidR="00C31E5F" w:rsidRPr="000F7924" w:rsidRDefault="00C31E5F" w:rsidP="001F7980">
            <w:pPr>
              <w:spacing w:before="0" w:after="0"/>
              <w:rPr>
                <w:sz w:val="20"/>
                <w:szCs w:val="20"/>
              </w:rPr>
            </w:pPr>
            <w:r w:rsidRPr="000F7924">
              <w:rPr>
                <w:spacing w:val="-4"/>
                <w:sz w:val="20"/>
                <w:szCs w:val="20"/>
              </w:rPr>
              <w:t>0.49</w:t>
            </w:r>
          </w:p>
        </w:tc>
        <w:tc>
          <w:tcPr>
            <w:tcW w:w="0" w:type="auto"/>
          </w:tcPr>
          <w:p w14:paraId="5CD6BFED" w14:textId="46278A31" w:rsidR="00C31E5F" w:rsidRPr="000F7924" w:rsidRDefault="00C31E5F" w:rsidP="001F7980">
            <w:pPr>
              <w:spacing w:before="0" w:after="0"/>
              <w:rPr>
                <w:sz w:val="20"/>
                <w:szCs w:val="20"/>
              </w:rPr>
            </w:pPr>
            <w:r w:rsidRPr="000F7924">
              <w:rPr>
                <w:spacing w:val="-4"/>
                <w:sz w:val="20"/>
                <w:szCs w:val="20"/>
              </w:rPr>
              <w:t>2.67</w:t>
            </w:r>
          </w:p>
        </w:tc>
        <w:tc>
          <w:tcPr>
            <w:tcW w:w="0" w:type="auto"/>
          </w:tcPr>
          <w:p w14:paraId="358DBEEA" w14:textId="75ED4CAB" w:rsidR="00C31E5F" w:rsidRPr="000F7924" w:rsidRDefault="00C31E5F" w:rsidP="001F7980">
            <w:pPr>
              <w:spacing w:before="0" w:after="0"/>
              <w:rPr>
                <w:sz w:val="20"/>
                <w:szCs w:val="20"/>
              </w:rPr>
            </w:pPr>
            <w:r w:rsidRPr="000F7924">
              <w:rPr>
                <w:spacing w:val="-5"/>
                <w:sz w:val="20"/>
                <w:szCs w:val="20"/>
              </w:rPr>
              <w:t>1.4</w:t>
            </w:r>
          </w:p>
        </w:tc>
      </w:tr>
      <w:tr w:rsidR="005C38CA" w:rsidRPr="000F7924" w14:paraId="5B6FBDB6" w14:textId="77777777" w:rsidTr="00CF7A8A">
        <w:tc>
          <w:tcPr>
            <w:tcW w:w="1838" w:type="dxa"/>
          </w:tcPr>
          <w:p w14:paraId="649F3A41" w14:textId="3E38A09C" w:rsidR="00C31E5F" w:rsidRPr="000F7924" w:rsidRDefault="00C31E5F" w:rsidP="001F7980">
            <w:pPr>
              <w:spacing w:before="0" w:after="0"/>
              <w:rPr>
                <w:i/>
                <w:iCs/>
                <w:sz w:val="20"/>
                <w:szCs w:val="20"/>
              </w:rPr>
            </w:pPr>
            <w:r w:rsidRPr="000F7924">
              <w:rPr>
                <w:i/>
                <w:iCs/>
                <w:spacing w:val="-2"/>
                <w:sz w:val="20"/>
                <w:szCs w:val="20"/>
              </w:rPr>
              <w:t>Lactose</w:t>
            </w:r>
          </w:p>
        </w:tc>
        <w:tc>
          <w:tcPr>
            <w:tcW w:w="1058" w:type="dxa"/>
          </w:tcPr>
          <w:p w14:paraId="4B8AB4FE" w14:textId="31B4DA68"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234E505D" w14:textId="5D450A3F" w:rsidR="00C31E5F" w:rsidRPr="000F7924" w:rsidRDefault="00C31E5F"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0E6DBC55" w14:textId="3CA70800" w:rsidR="00C31E5F" w:rsidRPr="000F7924" w:rsidRDefault="00C31E5F" w:rsidP="001F7980">
            <w:pPr>
              <w:spacing w:before="0" w:after="0"/>
              <w:rPr>
                <w:sz w:val="20"/>
                <w:szCs w:val="20"/>
              </w:rPr>
            </w:pPr>
            <w:r w:rsidRPr="000F7924">
              <w:rPr>
                <w:sz w:val="20"/>
                <w:szCs w:val="20"/>
              </w:rPr>
              <w:t>0.1</w:t>
            </w:r>
            <w:r w:rsidRPr="000F7924">
              <w:rPr>
                <w:spacing w:val="-2"/>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22DEB35E" w14:textId="6EEABE2A" w:rsidR="00C31E5F" w:rsidRPr="000F7924" w:rsidRDefault="00C31E5F" w:rsidP="001F7980">
            <w:pPr>
              <w:spacing w:before="0" w:after="0"/>
              <w:rPr>
                <w:sz w:val="20"/>
                <w:szCs w:val="20"/>
              </w:rPr>
            </w:pPr>
            <w:r w:rsidRPr="000F7924">
              <w:rPr>
                <w:spacing w:val="-4"/>
                <w:sz w:val="20"/>
                <w:szCs w:val="20"/>
              </w:rPr>
              <w:t>0.00</w:t>
            </w:r>
          </w:p>
        </w:tc>
        <w:tc>
          <w:tcPr>
            <w:tcW w:w="0" w:type="auto"/>
          </w:tcPr>
          <w:p w14:paraId="5493D040" w14:textId="3E8E4D1D" w:rsidR="00C31E5F" w:rsidRPr="000F7924" w:rsidRDefault="00C31E5F" w:rsidP="001F7980">
            <w:pPr>
              <w:spacing w:before="0" w:after="0"/>
              <w:rPr>
                <w:sz w:val="20"/>
                <w:szCs w:val="20"/>
              </w:rPr>
            </w:pPr>
            <w:r w:rsidRPr="000F7924">
              <w:rPr>
                <w:spacing w:val="-4"/>
                <w:sz w:val="20"/>
                <w:szCs w:val="20"/>
              </w:rPr>
              <w:t>0.00</w:t>
            </w:r>
          </w:p>
        </w:tc>
        <w:tc>
          <w:tcPr>
            <w:tcW w:w="0" w:type="auto"/>
          </w:tcPr>
          <w:p w14:paraId="45A8FC72" w14:textId="7431351D" w:rsidR="00C31E5F" w:rsidRPr="000F7924" w:rsidRDefault="00C31E5F" w:rsidP="001F7980">
            <w:pPr>
              <w:spacing w:before="0" w:after="0"/>
              <w:rPr>
                <w:sz w:val="20"/>
                <w:szCs w:val="20"/>
              </w:rPr>
            </w:pPr>
            <w:r w:rsidRPr="000F7924">
              <w:rPr>
                <w:spacing w:val="-4"/>
                <w:sz w:val="20"/>
                <w:szCs w:val="20"/>
              </w:rPr>
              <w:t>0.00</w:t>
            </w:r>
          </w:p>
        </w:tc>
        <w:tc>
          <w:tcPr>
            <w:tcW w:w="0" w:type="auto"/>
          </w:tcPr>
          <w:p w14:paraId="7EE9690B" w14:textId="1ECF82BD" w:rsidR="00C31E5F" w:rsidRPr="000F7924" w:rsidRDefault="00C31E5F" w:rsidP="001F7980">
            <w:pPr>
              <w:spacing w:before="0" w:after="0"/>
              <w:rPr>
                <w:sz w:val="20"/>
                <w:szCs w:val="20"/>
              </w:rPr>
            </w:pPr>
            <w:r w:rsidRPr="000F7924">
              <w:rPr>
                <w:spacing w:val="-4"/>
                <w:sz w:val="20"/>
                <w:szCs w:val="20"/>
              </w:rPr>
              <w:t>0.00</w:t>
            </w:r>
          </w:p>
        </w:tc>
      </w:tr>
      <w:tr w:rsidR="005C38CA" w:rsidRPr="000F7924" w14:paraId="18B7D3D2" w14:textId="77777777" w:rsidTr="00CF7A8A">
        <w:tc>
          <w:tcPr>
            <w:tcW w:w="1838" w:type="dxa"/>
          </w:tcPr>
          <w:p w14:paraId="129CF4CE" w14:textId="19D7410A" w:rsidR="00C31E5F" w:rsidRPr="000F7924" w:rsidRDefault="00C31E5F" w:rsidP="001F7980">
            <w:pPr>
              <w:spacing w:before="0" w:after="0"/>
              <w:rPr>
                <w:sz w:val="20"/>
                <w:szCs w:val="20"/>
              </w:rPr>
            </w:pPr>
            <w:r w:rsidRPr="000F7924">
              <w:rPr>
                <w:i/>
                <w:spacing w:val="-2"/>
                <w:sz w:val="20"/>
                <w:szCs w:val="20"/>
              </w:rPr>
              <w:t>Maltose</w:t>
            </w:r>
          </w:p>
        </w:tc>
        <w:tc>
          <w:tcPr>
            <w:tcW w:w="1058" w:type="dxa"/>
          </w:tcPr>
          <w:p w14:paraId="2A684320" w14:textId="251FB0FC"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7CE3F69E" w14:textId="3E99B60B" w:rsidR="00C31E5F" w:rsidRPr="000F7924" w:rsidRDefault="00C31E5F"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5078FCFD" w14:textId="29E996CB" w:rsidR="00C31E5F" w:rsidRPr="000F7924" w:rsidRDefault="00C31E5F" w:rsidP="001F7980">
            <w:pPr>
              <w:spacing w:before="0" w:after="0"/>
              <w:rPr>
                <w:sz w:val="20"/>
                <w:szCs w:val="20"/>
              </w:rPr>
            </w:pPr>
            <w:r w:rsidRPr="000F7924">
              <w:rPr>
                <w:sz w:val="20"/>
                <w:szCs w:val="20"/>
              </w:rPr>
              <w:t>0.1</w:t>
            </w:r>
            <w:r w:rsidRPr="000F7924">
              <w:rPr>
                <w:spacing w:val="-2"/>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4C8E5DD6" w14:textId="014AB893" w:rsidR="00C31E5F" w:rsidRPr="000F7924" w:rsidRDefault="00C31E5F" w:rsidP="001F7980">
            <w:pPr>
              <w:spacing w:before="0" w:after="0"/>
              <w:rPr>
                <w:sz w:val="20"/>
                <w:szCs w:val="20"/>
              </w:rPr>
            </w:pPr>
            <w:r w:rsidRPr="000F7924">
              <w:rPr>
                <w:spacing w:val="-4"/>
                <w:sz w:val="20"/>
                <w:szCs w:val="20"/>
              </w:rPr>
              <w:t>0.00</w:t>
            </w:r>
          </w:p>
        </w:tc>
        <w:tc>
          <w:tcPr>
            <w:tcW w:w="0" w:type="auto"/>
          </w:tcPr>
          <w:p w14:paraId="0CB2B21D" w14:textId="2A97962D" w:rsidR="00C31E5F" w:rsidRPr="000F7924" w:rsidRDefault="00C31E5F" w:rsidP="001F7980">
            <w:pPr>
              <w:spacing w:before="0" w:after="0"/>
              <w:rPr>
                <w:sz w:val="20"/>
                <w:szCs w:val="20"/>
              </w:rPr>
            </w:pPr>
            <w:r w:rsidRPr="000F7924">
              <w:rPr>
                <w:spacing w:val="-4"/>
                <w:sz w:val="20"/>
                <w:szCs w:val="20"/>
              </w:rPr>
              <w:t>0.00</w:t>
            </w:r>
          </w:p>
        </w:tc>
        <w:tc>
          <w:tcPr>
            <w:tcW w:w="0" w:type="auto"/>
          </w:tcPr>
          <w:p w14:paraId="3E67AE12" w14:textId="14690DB9" w:rsidR="00C31E5F" w:rsidRPr="000F7924" w:rsidRDefault="00C31E5F" w:rsidP="001F7980">
            <w:pPr>
              <w:spacing w:before="0" w:after="0"/>
              <w:rPr>
                <w:sz w:val="20"/>
                <w:szCs w:val="20"/>
              </w:rPr>
            </w:pPr>
            <w:r w:rsidRPr="000F7924">
              <w:rPr>
                <w:spacing w:val="-4"/>
                <w:sz w:val="20"/>
                <w:szCs w:val="20"/>
              </w:rPr>
              <w:t>0.00</w:t>
            </w:r>
          </w:p>
        </w:tc>
        <w:tc>
          <w:tcPr>
            <w:tcW w:w="0" w:type="auto"/>
          </w:tcPr>
          <w:p w14:paraId="2A8DB079" w14:textId="1D403B3A" w:rsidR="00C31E5F" w:rsidRPr="000F7924" w:rsidRDefault="00C31E5F" w:rsidP="001F7980">
            <w:pPr>
              <w:spacing w:before="0" w:after="0"/>
              <w:rPr>
                <w:sz w:val="20"/>
                <w:szCs w:val="20"/>
              </w:rPr>
            </w:pPr>
            <w:r w:rsidRPr="000F7924">
              <w:rPr>
                <w:spacing w:val="-4"/>
                <w:sz w:val="20"/>
                <w:szCs w:val="20"/>
              </w:rPr>
              <w:t>0.00</w:t>
            </w:r>
          </w:p>
        </w:tc>
      </w:tr>
      <w:tr w:rsidR="005C38CA" w:rsidRPr="000F7924" w14:paraId="651447F2" w14:textId="77777777" w:rsidTr="00CF7A8A">
        <w:tc>
          <w:tcPr>
            <w:tcW w:w="1838" w:type="dxa"/>
          </w:tcPr>
          <w:p w14:paraId="07F1FF28" w14:textId="442CE711" w:rsidR="00C31E5F" w:rsidRPr="000F7924" w:rsidRDefault="00C31E5F" w:rsidP="001F7980">
            <w:pPr>
              <w:spacing w:before="0" w:after="0"/>
              <w:rPr>
                <w:sz w:val="20"/>
                <w:szCs w:val="20"/>
              </w:rPr>
            </w:pPr>
            <w:r w:rsidRPr="000F7924">
              <w:rPr>
                <w:i/>
                <w:spacing w:val="-2"/>
                <w:sz w:val="20"/>
                <w:szCs w:val="20"/>
              </w:rPr>
              <w:t>Sucrose</w:t>
            </w:r>
          </w:p>
        </w:tc>
        <w:tc>
          <w:tcPr>
            <w:tcW w:w="1058" w:type="dxa"/>
          </w:tcPr>
          <w:p w14:paraId="69D6638A" w14:textId="31EB7C77"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60B5A64F" w14:textId="3D4FC25A" w:rsidR="00C31E5F" w:rsidRPr="000F7924" w:rsidRDefault="00C31E5F"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33BA043C" w14:textId="37DFCA17" w:rsidR="00C31E5F" w:rsidRPr="000F7924" w:rsidRDefault="00C31E5F" w:rsidP="001F7980">
            <w:pPr>
              <w:spacing w:before="0" w:after="0"/>
              <w:rPr>
                <w:sz w:val="20"/>
                <w:szCs w:val="20"/>
              </w:rPr>
            </w:pPr>
            <w:r w:rsidRPr="000F7924">
              <w:rPr>
                <w:sz w:val="20"/>
                <w:szCs w:val="20"/>
              </w:rPr>
              <w:t>0.1</w:t>
            </w:r>
            <w:r w:rsidRPr="000F7924">
              <w:rPr>
                <w:spacing w:val="-2"/>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02413BFB" w14:textId="1F58B491" w:rsidR="00C31E5F" w:rsidRPr="000F7924" w:rsidRDefault="00C31E5F" w:rsidP="001F7980">
            <w:pPr>
              <w:spacing w:before="0" w:after="0"/>
              <w:rPr>
                <w:sz w:val="20"/>
                <w:szCs w:val="20"/>
              </w:rPr>
            </w:pPr>
            <w:r w:rsidRPr="000F7924">
              <w:rPr>
                <w:spacing w:val="-4"/>
                <w:sz w:val="20"/>
                <w:szCs w:val="20"/>
              </w:rPr>
              <w:t>0.00</w:t>
            </w:r>
          </w:p>
        </w:tc>
        <w:tc>
          <w:tcPr>
            <w:tcW w:w="0" w:type="auto"/>
          </w:tcPr>
          <w:p w14:paraId="1BA6B8EB" w14:textId="2913DAD8" w:rsidR="00C31E5F" w:rsidRPr="000F7924" w:rsidRDefault="00C31E5F" w:rsidP="001F7980">
            <w:pPr>
              <w:spacing w:before="0" w:after="0"/>
              <w:rPr>
                <w:sz w:val="20"/>
                <w:szCs w:val="20"/>
              </w:rPr>
            </w:pPr>
            <w:r w:rsidRPr="000F7924">
              <w:rPr>
                <w:spacing w:val="-4"/>
                <w:sz w:val="20"/>
                <w:szCs w:val="20"/>
              </w:rPr>
              <w:t>0.00</w:t>
            </w:r>
          </w:p>
        </w:tc>
        <w:tc>
          <w:tcPr>
            <w:tcW w:w="0" w:type="auto"/>
          </w:tcPr>
          <w:p w14:paraId="6610D3B5" w14:textId="79BF64D6" w:rsidR="00C31E5F" w:rsidRPr="000F7924" w:rsidRDefault="00C31E5F" w:rsidP="001F7980">
            <w:pPr>
              <w:spacing w:before="0" w:after="0"/>
              <w:rPr>
                <w:sz w:val="20"/>
                <w:szCs w:val="20"/>
              </w:rPr>
            </w:pPr>
            <w:r w:rsidRPr="000F7924">
              <w:rPr>
                <w:spacing w:val="-4"/>
                <w:sz w:val="20"/>
                <w:szCs w:val="20"/>
              </w:rPr>
              <w:t>0.02</w:t>
            </w:r>
          </w:p>
        </w:tc>
        <w:tc>
          <w:tcPr>
            <w:tcW w:w="0" w:type="auto"/>
          </w:tcPr>
          <w:p w14:paraId="2E96AA69" w14:textId="3E8C53D0" w:rsidR="00C31E5F" w:rsidRPr="000F7924" w:rsidRDefault="00C31E5F" w:rsidP="001F7980">
            <w:pPr>
              <w:spacing w:before="0" w:after="0"/>
              <w:rPr>
                <w:sz w:val="20"/>
                <w:szCs w:val="20"/>
              </w:rPr>
            </w:pPr>
            <w:r w:rsidRPr="000F7924">
              <w:rPr>
                <w:spacing w:val="-4"/>
                <w:sz w:val="20"/>
                <w:szCs w:val="20"/>
              </w:rPr>
              <w:t>0.00</w:t>
            </w:r>
          </w:p>
        </w:tc>
      </w:tr>
      <w:tr w:rsidR="005C38CA" w:rsidRPr="000F7924" w14:paraId="0F4D41E7" w14:textId="77777777" w:rsidTr="00CF7A8A">
        <w:tc>
          <w:tcPr>
            <w:tcW w:w="1838" w:type="dxa"/>
          </w:tcPr>
          <w:p w14:paraId="6F715900" w14:textId="287825F6" w:rsidR="00C31E5F" w:rsidRPr="000F7924" w:rsidRDefault="00C31E5F" w:rsidP="001F7980">
            <w:pPr>
              <w:spacing w:before="0" w:after="0"/>
              <w:rPr>
                <w:sz w:val="20"/>
                <w:szCs w:val="20"/>
              </w:rPr>
            </w:pPr>
            <w:r w:rsidRPr="000F7924">
              <w:rPr>
                <w:i/>
                <w:spacing w:val="-4"/>
                <w:sz w:val="20"/>
                <w:szCs w:val="20"/>
              </w:rPr>
              <w:t>Total</w:t>
            </w:r>
            <w:r w:rsidRPr="000F7924">
              <w:rPr>
                <w:i/>
                <w:spacing w:val="-5"/>
                <w:sz w:val="20"/>
                <w:szCs w:val="20"/>
              </w:rPr>
              <w:t xml:space="preserve"> </w:t>
            </w:r>
            <w:r w:rsidRPr="000F7924">
              <w:rPr>
                <w:i/>
                <w:spacing w:val="-2"/>
                <w:sz w:val="20"/>
                <w:szCs w:val="20"/>
              </w:rPr>
              <w:t>sugar</w:t>
            </w:r>
          </w:p>
        </w:tc>
        <w:tc>
          <w:tcPr>
            <w:tcW w:w="1058" w:type="dxa"/>
          </w:tcPr>
          <w:p w14:paraId="6A704C5C" w14:textId="68CF3443"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712E4CE5" w14:textId="6D28E225" w:rsidR="00C31E5F" w:rsidRPr="000F7924" w:rsidRDefault="00C31E5F" w:rsidP="001F7980">
            <w:pPr>
              <w:spacing w:before="0" w:after="0"/>
              <w:rPr>
                <w:sz w:val="20"/>
                <w:szCs w:val="20"/>
              </w:rPr>
            </w:pPr>
            <w:r w:rsidRPr="000F7924">
              <w:rPr>
                <w:sz w:val="20"/>
                <w:szCs w:val="20"/>
              </w:rPr>
              <w:t>2.72</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6</w:t>
            </w:r>
          </w:p>
        </w:tc>
        <w:tc>
          <w:tcPr>
            <w:tcW w:w="0" w:type="auto"/>
          </w:tcPr>
          <w:p w14:paraId="1848E77A" w14:textId="5478A02C" w:rsidR="00C31E5F" w:rsidRPr="000F7924" w:rsidRDefault="00C31E5F" w:rsidP="001F7980">
            <w:pPr>
              <w:spacing w:before="0" w:after="0"/>
              <w:rPr>
                <w:sz w:val="20"/>
                <w:szCs w:val="20"/>
              </w:rPr>
            </w:pPr>
            <w:r w:rsidRPr="000F7924">
              <w:rPr>
                <w:sz w:val="20"/>
                <w:szCs w:val="20"/>
              </w:rPr>
              <w:t>2.24</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17</w:t>
            </w:r>
          </w:p>
        </w:tc>
        <w:tc>
          <w:tcPr>
            <w:tcW w:w="0" w:type="auto"/>
          </w:tcPr>
          <w:p w14:paraId="3FE4F795" w14:textId="32A5A634" w:rsidR="00C31E5F" w:rsidRPr="000F7924" w:rsidRDefault="00C31E5F" w:rsidP="001F7980">
            <w:pPr>
              <w:spacing w:before="0" w:after="0"/>
              <w:rPr>
                <w:sz w:val="20"/>
                <w:szCs w:val="20"/>
              </w:rPr>
            </w:pPr>
            <w:r w:rsidRPr="000F7924">
              <w:rPr>
                <w:spacing w:val="-4"/>
                <w:sz w:val="20"/>
                <w:szCs w:val="20"/>
              </w:rPr>
              <w:t>2.63</w:t>
            </w:r>
          </w:p>
        </w:tc>
        <w:tc>
          <w:tcPr>
            <w:tcW w:w="0" w:type="auto"/>
          </w:tcPr>
          <w:p w14:paraId="4DFAD4D0" w14:textId="17E5FA26" w:rsidR="00C31E5F" w:rsidRPr="000F7924" w:rsidRDefault="00C31E5F" w:rsidP="001F7980">
            <w:pPr>
              <w:spacing w:before="0" w:after="0"/>
              <w:rPr>
                <w:sz w:val="20"/>
                <w:szCs w:val="20"/>
              </w:rPr>
            </w:pPr>
            <w:r w:rsidRPr="000F7924">
              <w:rPr>
                <w:spacing w:val="-4"/>
                <w:sz w:val="20"/>
                <w:szCs w:val="20"/>
              </w:rPr>
              <w:t>1.59</w:t>
            </w:r>
          </w:p>
        </w:tc>
        <w:tc>
          <w:tcPr>
            <w:tcW w:w="0" w:type="auto"/>
          </w:tcPr>
          <w:p w14:paraId="2AC3068E" w14:textId="6CBA54CD" w:rsidR="00C31E5F" w:rsidRPr="000F7924" w:rsidRDefault="00C31E5F" w:rsidP="001F7980">
            <w:pPr>
              <w:spacing w:before="0" w:after="0"/>
              <w:rPr>
                <w:sz w:val="20"/>
                <w:szCs w:val="20"/>
              </w:rPr>
            </w:pPr>
            <w:r w:rsidRPr="000F7924">
              <w:rPr>
                <w:spacing w:val="-4"/>
                <w:sz w:val="20"/>
                <w:szCs w:val="20"/>
              </w:rPr>
              <w:t>5.01</w:t>
            </w:r>
          </w:p>
        </w:tc>
        <w:tc>
          <w:tcPr>
            <w:tcW w:w="0" w:type="auto"/>
          </w:tcPr>
          <w:p w14:paraId="16DF4B02" w14:textId="435423E0" w:rsidR="00C31E5F" w:rsidRPr="000F7924" w:rsidRDefault="00C31E5F" w:rsidP="001F7980">
            <w:pPr>
              <w:spacing w:before="0" w:after="0"/>
              <w:rPr>
                <w:sz w:val="20"/>
                <w:szCs w:val="20"/>
              </w:rPr>
            </w:pPr>
            <w:r w:rsidRPr="000F7924">
              <w:rPr>
                <w:spacing w:val="-4"/>
                <w:sz w:val="20"/>
                <w:szCs w:val="20"/>
              </w:rPr>
              <w:t>3.00</w:t>
            </w:r>
          </w:p>
        </w:tc>
      </w:tr>
      <w:tr w:rsidR="005C38CA" w:rsidRPr="000F7924" w14:paraId="6B7027C7" w14:textId="77777777" w:rsidTr="00CF7A8A">
        <w:tc>
          <w:tcPr>
            <w:tcW w:w="1838" w:type="dxa"/>
          </w:tcPr>
          <w:p w14:paraId="0693BCFE" w14:textId="601F9FB1" w:rsidR="00C31E5F" w:rsidRPr="000F7924" w:rsidRDefault="00C31E5F" w:rsidP="001F7980">
            <w:pPr>
              <w:spacing w:before="0" w:after="0"/>
              <w:rPr>
                <w:sz w:val="20"/>
                <w:szCs w:val="20"/>
              </w:rPr>
            </w:pPr>
            <w:r w:rsidRPr="000F7924">
              <w:rPr>
                <w:i/>
                <w:spacing w:val="-2"/>
                <w:sz w:val="20"/>
                <w:szCs w:val="20"/>
              </w:rPr>
              <w:t>Total</w:t>
            </w:r>
            <w:r w:rsidRPr="000F7924">
              <w:rPr>
                <w:i/>
                <w:spacing w:val="-4"/>
                <w:sz w:val="20"/>
                <w:szCs w:val="20"/>
              </w:rPr>
              <w:t xml:space="preserve"> </w:t>
            </w:r>
            <w:r w:rsidRPr="000F7924">
              <w:rPr>
                <w:i/>
                <w:spacing w:val="-2"/>
                <w:sz w:val="20"/>
                <w:szCs w:val="20"/>
              </w:rPr>
              <w:t>fibre</w:t>
            </w:r>
            <w:r w:rsidR="00933176" w:rsidRPr="000F7924">
              <w:rPr>
                <w:i/>
                <w:spacing w:val="-2"/>
                <w:sz w:val="20"/>
                <w:szCs w:val="20"/>
              </w:rPr>
              <w:t xml:space="preserve"> </w:t>
            </w:r>
            <w:r w:rsidR="005C38CA" w:rsidRPr="000F7924">
              <w:rPr>
                <w:i/>
                <w:spacing w:val="-2"/>
                <w:sz w:val="20"/>
                <w:szCs w:val="20"/>
                <w:vertAlign w:val="superscript"/>
              </w:rPr>
              <w:t>c</w:t>
            </w:r>
          </w:p>
        </w:tc>
        <w:tc>
          <w:tcPr>
            <w:tcW w:w="1058" w:type="dxa"/>
          </w:tcPr>
          <w:p w14:paraId="6CC600E9" w14:textId="5DA6BA55" w:rsidR="00C31E5F" w:rsidRPr="000F7924" w:rsidRDefault="00C31E5F"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031DE408" w14:textId="5124DFDD" w:rsidR="00C31E5F" w:rsidRPr="000F7924" w:rsidRDefault="00C31E5F" w:rsidP="001F7980">
            <w:pPr>
              <w:spacing w:before="0" w:after="0"/>
              <w:rPr>
                <w:sz w:val="20"/>
                <w:szCs w:val="20"/>
              </w:rPr>
            </w:pPr>
            <w:r w:rsidRPr="000F7924">
              <w:rPr>
                <w:sz w:val="20"/>
                <w:szCs w:val="20"/>
              </w:rPr>
              <w:t>1.1</w:t>
            </w:r>
            <w:r w:rsidRPr="000F7924">
              <w:rPr>
                <w:spacing w:val="-2"/>
                <w:sz w:val="20"/>
                <w:szCs w:val="20"/>
              </w:rPr>
              <w:t xml:space="preserve"> </w:t>
            </w:r>
            <w:r w:rsidRPr="000F7924">
              <w:rPr>
                <w:sz w:val="20"/>
                <w:szCs w:val="20"/>
              </w:rPr>
              <w:t>±</w:t>
            </w:r>
            <w:r w:rsidRPr="000F7924">
              <w:rPr>
                <w:spacing w:val="-2"/>
                <w:sz w:val="20"/>
                <w:szCs w:val="20"/>
              </w:rPr>
              <w:t xml:space="preserve"> </w:t>
            </w:r>
            <w:r w:rsidRPr="000F7924">
              <w:rPr>
                <w:spacing w:val="-5"/>
                <w:sz w:val="20"/>
                <w:szCs w:val="20"/>
              </w:rPr>
              <w:t>0.2</w:t>
            </w:r>
          </w:p>
        </w:tc>
        <w:tc>
          <w:tcPr>
            <w:tcW w:w="0" w:type="auto"/>
          </w:tcPr>
          <w:p w14:paraId="2CC1C446" w14:textId="0EACFBE0" w:rsidR="00C31E5F" w:rsidRPr="000F7924" w:rsidRDefault="00C31E5F" w:rsidP="001F7980">
            <w:pPr>
              <w:spacing w:before="0" w:after="0"/>
              <w:rPr>
                <w:sz w:val="20"/>
                <w:szCs w:val="20"/>
              </w:rPr>
            </w:pPr>
            <w:r w:rsidRPr="000F7924">
              <w:rPr>
                <w:sz w:val="20"/>
                <w:szCs w:val="20"/>
              </w:rPr>
              <w:t>0.7</w:t>
            </w:r>
            <w:r w:rsidRPr="000F7924">
              <w:rPr>
                <w:spacing w:val="-2"/>
                <w:sz w:val="20"/>
                <w:szCs w:val="20"/>
              </w:rPr>
              <w:t xml:space="preserve"> </w:t>
            </w:r>
            <w:r w:rsidRPr="000F7924">
              <w:rPr>
                <w:sz w:val="20"/>
                <w:szCs w:val="20"/>
              </w:rPr>
              <w:t>±</w:t>
            </w:r>
            <w:r w:rsidRPr="000F7924">
              <w:rPr>
                <w:spacing w:val="-2"/>
                <w:sz w:val="20"/>
                <w:szCs w:val="20"/>
              </w:rPr>
              <w:t xml:space="preserve"> </w:t>
            </w:r>
            <w:r w:rsidRPr="000F7924">
              <w:rPr>
                <w:spacing w:val="-5"/>
                <w:sz w:val="20"/>
                <w:szCs w:val="20"/>
              </w:rPr>
              <w:t>0.1</w:t>
            </w:r>
          </w:p>
        </w:tc>
        <w:tc>
          <w:tcPr>
            <w:tcW w:w="0" w:type="auto"/>
          </w:tcPr>
          <w:p w14:paraId="20938235" w14:textId="1D478B02" w:rsidR="00C31E5F" w:rsidRPr="000F7924" w:rsidRDefault="00C31E5F" w:rsidP="001F7980">
            <w:pPr>
              <w:spacing w:before="0" w:after="0"/>
              <w:rPr>
                <w:sz w:val="20"/>
                <w:szCs w:val="20"/>
              </w:rPr>
            </w:pPr>
            <w:r w:rsidRPr="000F7924">
              <w:rPr>
                <w:spacing w:val="-5"/>
                <w:sz w:val="20"/>
                <w:szCs w:val="20"/>
              </w:rPr>
              <w:t>1.2</w:t>
            </w:r>
          </w:p>
        </w:tc>
        <w:tc>
          <w:tcPr>
            <w:tcW w:w="0" w:type="auto"/>
          </w:tcPr>
          <w:p w14:paraId="55F6EE63" w14:textId="5CAC7BE7" w:rsidR="00C31E5F" w:rsidRPr="000F7924" w:rsidRDefault="00C31E5F" w:rsidP="001F7980">
            <w:pPr>
              <w:spacing w:before="0" w:after="0"/>
              <w:rPr>
                <w:sz w:val="20"/>
                <w:szCs w:val="20"/>
              </w:rPr>
            </w:pPr>
            <w:r w:rsidRPr="000F7924">
              <w:rPr>
                <w:spacing w:val="-5"/>
                <w:sz w:val="20"/>
                <w:szCs w:val="20"/>
              </w:rPr>
              <w:t>0.7</w:t>
            </w:r>
          </w:p>
        </w:tc>
        <w:tc>
          <w:tcPr>
            <w:tcW w:w="0" w:type="auto"/>
          </w:tcPr>
          <w:p w14:paraId="7D244293" w14:textId="601A4540" w:rsidR="00C31E5F" w:rsidRPr="000F7924" w:rsidRDefault="00C31E5F" w:rsidP="001F7980">
            <w:pPr>
              <w:spacing w:before="0" w:after="0"/>
              <w:rPr>
                <w:sz w:val="20"/>
                <w:szCs w:val="20"/>
              </w:rPr>
            </w:pPr>
            <w:r w:rsidRPr="000F7924">
              <w:rPr>
                <w:spacing w:val="-10"/>
                <w:sz w:val="20"/>
                <w:szCs w:val="20"/>
              </w:rPr>
              <w:t>2</w:t>
            </w:r>
          </w:p>
        </w:tc>
        <w:tc>
          <w:tcPr>
            <w:tcW w:w="0" w:type="auto"/>
          </w:tcPr>
          <w:p w14:paraId="731AEFD8" w14:textId="6ADF9D83" w:rsidR="00C31E5F" w:rsidRPr="000F7924" w:rsidRDefault="00C31E5F" w:rsidP="001F7980">
            <w:pPr>
              <w:spacing w:before="0" w:after="0"/>
              <w:rPr>
                <w:sz w:val="20"/>
                <w:szCs w:val="20"/>
              </w:rPr>
            </w:pPr>
            <w:r w:rsidRPr="000F7924">
              <w:rPr>
                <w:spacing w:val="-10"/>
                <w:sz w:val="20"/>
                <w:szCs w:val="20"/>
              </w:rPr>
              <w:t>1</w:t>
            </w:r>
          </w:p>
        </w:tc>
      </w:tr>
      <w:tr w:rsidR="005C38CA" w:rsidRPr="000F7924" w14:paraId="522C7B4A" w14:textId="77777777" w:rsidTr="00CF7A8A">
        <w:tc>
          <w:tcPr>
            <w:tcW w:w="1838" w:type="dxa"/>
          </w:tcPr>
          <w:p w14:paraId="56DFD9A0" w14:textId="177D9288" w:rsidR="00C31E5F" w:rsidRPr="000F7924" w:rsidRDefault="00C31E5F" w:rsidP="001F7980">
            <w:pPr>
              <w:spacing w:before="0" w:after="0"/>
              <w:rPr>
                <w:sz w:val="20"/>
                <w:szCs w:val="20"/>
              </w:rPr>
            </w:pPr>
            <w:r w:rsidRPr="000F7924">
              <w:rPr>
                <w:i/>
                <w:sz w:val="20"/>
                <w:szCs w:val="20"/>
              </w:rPr>
              <w:t>Energy</w:t>
            </w:r>
            <w:r w:rsidRPr="000F7924">
              <w:rPr>
                <w:i/>
                <w:spacing w:val="-7"/>
                <w:sz w:val="20"/>
                <w:szCs w:val="20"/>
              </w:rPr>
              <w:t xml:space="preserve"> </w:t>
            </w:r>
            <w:r w:rsidR="006A047A" w:rsidRPr="000F7924">
              <w:rPr>
                <w:i/>
                <w:spacing w:val="-7"/>
                <w:sz w:val="20"/>
                <w:szCs w:val="20"/>
              </w:rPr>
              <w:t xml:space="preserve">in </w:t>
            </w:r>
            <w:r w:rsidRPr="000F7924">
              <w:rPr>
                <w:i/>
                <w:spacing w:val="-4"/>
                <w:sz w:val="20"/>
                <w:szCs w:val="20"/>
              </w:rPr>
              <w:t>k</w:t>
            </w:r>
            <w:r w:rsidR="006A047A" w:rsidRPr="000F7924">
              <w:rPr>
                <w:i/>
                <w:spacing w:val="-4"/>
                <w:sz w:val="20"/>
                <w:szCs w:val="20"/>
              </w:rPr>
              <w:t>ilo</w:t>
            </w:r>
            <w:r w:rsidRPr="000F7924">
              <w:rPr>
                <w:i/>
                <w:spacing w:val="-4"/>
                <w:sz w:val="20"/>
                <w:szCs w:val="20"/>
              </w:rPr>
              <w:t>cal</w:t>
            </w:r>
            <w:r w:rsidR="006A047A" w:rsidRPr="000F7924">
              <w:rPr>
                <w:i/>
                <w:spacing w:val="-4"/>
                <w:sz w:val="20"/>
                <w:szCs w:val="20"/>
              </w:rPr>
              <w:t>ories</w:t>
            </w:r>
          </w:p>
        </w:tc>
        <w:tc>
          <w:tcPr>
            <w:tcW w:w="1058" w:type="dxa"/>
          </w:tcPr>
          <w:p w14:paraId="64ACBBD8" w14:textId="0EAB424D" w:rsidR="00C31E5F" w:rsidRPr="000F7924" w:rsidRDefault="00C31E5F" w:rsidP="001F7980">
            <w:pPr>
              <w:spacing w:before="0" w:after="0"/>
              <w:rPr>
                <w:sz w:val="20"/>
                <w:szCs w:val="20"/>
              </w:rPr>
            </w:pPr>
            <w:r w:rsidRPr="000F7924">
              <w:rPr>
                <w:spacing w:val="-2"/>
                <w:sz w:val="20"/>
                <w:szCs w:val="20"/>
              </w:rPr>
              <w:t>kcal/100</w:t>
            </w:r>
            <w:r w:rsidR="00CF7A8A">
              <w:rPr>
                <w:spacing w:val="-2"/>
                <w:sz w:val="20"/>
                <w:szCs w:val="20"/>
              </w:rPr>
              <w:t xml:space="preserve"> </w:t>
            </w:r>
            <w:r w:rsidRPr="000F7924">
              <w:rPr>
                <w:spacing w:val="-2"/>
                <w:sz w:val="20"/>
                <w:szCs w:val="20"/>
              </w:rPr>
              <w:t>g</w:t>
            </w:r>
          </w:p>
        </w:tc>
        <w:tc>
          <w:tcPr>
            <w:tcW w:w="0" w:type="auto"/>
          </w:tcPr>
          <w:p w14:paraId="51AF3CD0" w14:textId="0E3C6844" w:rsidR="00C31E5F" w:rsidRPr="000F7924" w:rsidRDefault="00C31E5F" w:rsidP="001F7980">
            <w:pPr>
              <w:spacing w:before="0" w:after="0"/>
              <w:rPr>
                <w:sz w:val="20"/>
                <w:szCs w:val="20"/>
              </w:rPr>
            </w:pPr>
            <w:r w:rsidRPr="000F7924">
              <w:rPr>
                <w:sz w:val="20"/>
                <w:szCs w:val="20"/>
              </w:rPr>
              <w:t>18.4</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83</w:t>
            </w:r>
          </w:p>
        </w:tc>
        <w:tc>
          <w:tcPr>
            <w:tcW w:w="0" w:type="auto"/>
          </w:tcPr>
          <w:p w14:paraId="4ABCCE41" w14:textId="3E78ADAE" w:rsidR="00C31E5F" w:rsidRPr="000F7924" w:rsidRDefault="00C31E5F" w:rsidP="001F7980">
            <w:pPr>
              <w:spacing w:before="0" w:after="0"/>
              <w:rPr>
                <w:sz w:val="20"/>
                <w:szCs w:val="20"/>
              </w:rPr>
            </w:pPr>
            <w:r w:rsidRPr="000F7924">
              <w:rPr>
                <w:sz w:val="20"/>
                <w:szCs w:val="20"/>
              </w:rPr>
              <w:t>16.8</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77</w:t>
            </w:r>
          </w:p>
        </w:tc>
        <w:tc>
          <w:tcPr>
            <w:tcW w:w="0" w:type="auto"/>
          </w:tcPr>
          <w:p w14:paraId="48417385" w14:textId="36ABAFCC" w:rsidR="00C31E5F" w:rsidRPr="000F7924" w:rsidRDefault="00C31E5F" w:rsidP="001F7980">
            <w:pPr>
              <w:spacing w:before="0" w:after="0"/>
              <w:rPr>
                <w:sz w:val="20"/>
                <w:szCs w:val="20"/>
              </w:rPr>
            </w:pPr>
            <w:r w:rsidRPr="000F7924">
              <w:rPr>
                <w:spacing w:val="-5"/>
                <w:sz w:val="20"/>
                <w:szCs w:val="20"/>
              </w:rPr>
              <w:t>18</w:t>
            </w:r>
          </w:p>
        </w:tc>
        <w:tc>
          <w:tcPr>
            <w:tcW w:w="0" w:type="auto"/>
          </w:tcPr>
          <w:p w14:paraId="11F9A257" w14:textId="7383F8CD" w:rsidR="00C31E5F" w:rsidRPr="000F7924" w:rsidRDefault="00C31E5F" w:rsidP="001F7980">
            <w:pPr>
              <w:spacing w:before="0" w:after="0"/>
              <w:rPr>
                <w:sz w:val="20"/>
                <w:szCs w:val="20"/>
              </w:rPr>
            </w:pPr>
            <w:r w:rsidRPr="000F7924">
              <w:rPr>
                <w:spacing w:val="-5"/>
                <w:sz w:val="20"/>
                <w:szCs w:val="20"/>
              </w:rPr>
              <w:t>n/a</w:t>
            </w:r>
          </w:p>
        </w:tc>
        <w:tc>
          <w:tcPr>
            <w:tcW w:w="0" w:type="auto"/>
          </w:tcPr>
          <w:p w14:paraId="30D5A219" w14:textId="28ECCC8E" w:rsidR="00C31E5F" w:rsidRPr="000F7924" w:rsidRDefault="00C31E5F" w:rsidP="001F7980">
            <w:pPr>
              <w:spacing w:before="0" w:after="0"/>
              <w:rPr>
                <w:sz w:val="20"/>
                <w:szCs w:val="20"/>
              </w:rPr>
            </w:pPr>
            <w:r w:rsidRPr="000F7924">
              <w:rPr>
                <w:spacing w:val="-5"/>
                <w:sz w:val="20"/>
                <w:szCs w:val="20"/>
              </w:rPr>
              <w:t>n/a</w:t>
            </w:r>
          </w:p>
        </w:tc>
        <w:tc>
          <w:tcPr>
            <w:tcW w:w="0" w:type="auto"/>
          </w:tcPr>
          <w:p w14:paraId="0EB85F4B" w14:textId="1F7035A2" w:rsidR="00C31E5F" w:rsidRPr="000F7924" w:rsidRDefault="00C31E5F" w:rsidP="001F7980">
            <w:pPr>
              <w:spacing w:before="0" w:after="0"/>
              <w:rPr>
                <w:sz w:val="20"/>
                <w:szCs w:val="20"/>
              </w:rPr>
            </w:pPr>
            <w:r w:rsidRPr="000F7924">
              <w:rPr>
                <w:spacing w:val="-10"/>
                <w:sz w:val="20"/>
                <w:szCs w:val="20"/>
              </w:rPr>
              <w:t>4</w:t>
            </w:r>
          </w:p>
        </w:tc>
      </w:tr>
      <w:tr w:rsidR="005C38CA" w:rsidRPr="000F7924" w14:paraId="2E9A0D48" w14:textId="77777777" w:rsidTr="00CF7A8A">
        <w:tc>
          <w:tcPr>
            <w:tcW w:w="1838" w:type="dxa"/>
          </w:tcPr>
          <w:p w14:paraId="4CF35A06" w14:textId="52587B28" w:rsidR="00C31E5F" w:rsidRPr="000F7924" w:rsidRDefault="00C31E5F" w:rsidP="001F7980">
            <w:pPr>
              <w:spacing w:before="0" w:after="0"/>
              <w:rPr>
                <w:sz w:val="20"/>
                <w:szCs w:val="20"/>
              </w:rPr>
            </w:pPr>
            <w:r w:rsidRPr="000F7924">
              <w:rPr>
                <w:i/>
                <w:sz w:val="20"/>
                <w:szCs w:val="20"/>
              </w:rPr>
              <w:t>Energy</w:t>
            </w:r>
            <w:r w:rsidRPr="000F7924">
              <w:rPr>
                <w:i/>
                <w:spacing w:val="-7"/>
                <w:sz w:val="20"/>
                <w:szCs w:val="20"/>
              </w:rPr>
              <w:t xml:space="preserve"> </w:t>
            </w:r>
            <w:r w:rsidR="00933176" w:rsidRPr="000F7924">
              <w:rPr>
                <w:i/>
                <w:spacing w:val="-7"/>
                <w:sz w:val="20"/>
                <w:szCs w:val="20"/>
              </w:rPr>
              <w:t xml:space="preserve">in </w:t>
            </w:r>
            <w:r w:rsidRPr="000F7924">
              <w:rPr>
                <w:i/>
                <w:spacing w:val="-5"/>
                <w:sz w:val="20"/>
                <w:szCs w:val="20"/>
              </w:rPr>
              <w:t>k</w:t>
            </w:r>
            <w:r w:rsidR="006A047A" w:rsidRPr="000F7924">
              <w:rPr>
                <w:i/>
                <w:spacing w:val="-5"/>
                <w:sz w:val="20"/>
                <w:szCs w:val="20"/>
              </w:rPr>
              <w:t>ilo</w:t>
            </w:r>
            <w:r w:rsidR="00933176" w:rsidRPr="000F7924">
              <w:rPr>
                <w:i/>
                <w:spacing w:val="-5"/>
                <w:sz w:val="20"/>
                <w:szCs w:val="20"/>
              </w:rPr>
              <w:t>j</w:t>
            </w:r>
            <w:r w:rsidR="006A047A" w:rsidRPr="000F7924">
              <w:rPr>
                <w:i/>
                <w:spacing w:val="-5"/>
                <w:sz w:val="20"/>
                <w:szCs w:val="20"/>
              </w:rPr>
              <w:t>oules</w:t>
            </w:r>
          </w:p>
        </w:tc>
        <w:tc>
          <w:tcPr>
            <w:tcW w:w="1058" w:type="dxa"/>
          </w:tcPr>
          <w:p w14:paraId="2ED17A56" w14:textId="1D1D3EBE" w:rsidR="00C31E5F" w:rsidRPr="000F7924" w:rsidRDefault="00C31E5F" w:rsidP="001F7980">
            <w:pPr>
              <w:spacing w:before="0" w:after="0"/>
              <w:rPr>
                <w:sz w:val="20"/>
                <w:szCs w:val="20"/>
              </w:rPr>
            </w:pPr>
            <w:r w:rsidRPr="000F7924">
              <w:rPr>
                <w:spacing w:val="-2"/>
                <w:sz w:val="20"/>
                <w:szCs w:val="20"/>
              </w:rPr>
              <w:t>kJ/100</w:t>
            </w:r>
            <w:r w:rsidR="00CF7A8A">
              <w:rPr>
                <w:spacing w:val="-2"/>
                <w:sz w:val="20"/>
                <w:szCs w:val="20"/>
              </w:rPr>
              <w:t xml:space="preserve"> </w:t>
            </w:r>
            <w:r w:rsidRPr="000F7924">
              <w:rPr>
                <w:spacing w:val="-2"/>
                <w:sz w:val="20"/>
                <w:szCs w:val="20"/>
              </w:rPr>
              <w:t>g</w:t>
            </w:r>
          </w:p>
        </w:tc>
        <w:tc>
          <w:tcPr>
            <w:tcW w:w="0" w:type="auto"/>
          </w:tcPr>
          <w:p w14:paraId="354F0D22" w14:textId="093201A5" w:rsidR="00C31E5F" w:rsidRPr="000F7924" w:rsidRDefault="00C31E5F" w:rsidP="001F7980">
            <w:pPr>
              <w:spacing w:before="0" w:after="0"/>
              <w:rPr>
                <w:sz w:val="20"/>
                <w:szCs w:val="20"/>
              </w:rPr>
            </w:pPr>
            <w:r w:rsidRPr="000F7924">
              <w:rPr>
                <w:sz w:val="20"/>
                <w:szCs w:val="20"/>
              </w:rPr>
              <w:t>81.8</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1.78</w:t>
            </w:r>
          </w:p>
        </w:tc>
        <w:tc>
          <w:tcPr>
            <w:tcW w:w="0" w:type="auto"/>
          </w:tcPr>
          <w:p w14:paraId="34B7ADAA" w14:textId="5E75D14F" w:rsidR="00C31E5F" w:rsidRPr="000F7924" w:rsidRDefault="00C31E5F" w:rsidP="001F7980">
            <w:pPr>
              <w:spacing w:before="0" w:after="0"/>
              <w:rPr>
                <w:sz w:val="20"/>
                <w:szCs w:val="20"/>
              </w:rPr>
            </w:pPr>
            <w:r w:rsidRPr="000F7924">
              <w:rPr>
                <w:sz w:val="20"/>
                <w:szCs w:val="20"/>
              </w:rPr>
              <w:t>71</w:t>
            </w:r>
            <w:r w:rsidRPr="000F7924">
              <w:rPr>
                <w:spacing w:val="-2"/>
                <w:sz w:val="20"/>
                <w:szCs w:val="20"/>
              </w:rPr>
              <w:t xml:space="preserve"> </w:t>
            </w:r>
            <w:r w:rsidRPr="000F7924">
              <w:rPr>
                <w:sz w:val="20"/>
                <w:szCs w:val="20"/>
              </w:rPr>
              <w:t>±</w:t>
            </w:r>
            <w:r w:rsidRPr="000F7924">
              <w:rPr>
                <w:spacing w:val="-1"/>
                <w:sz w:val="20"/>
                <w:szCs w:val="20"/>
              </w:rPr>
              <w:t xml:space="preserve"> </w:t>
            </w:r>
            <w:r w:rsidRPr="000F7924">
              <w:rPr>
                <w:spacing w:val="-4"/>
                <w:sz w:val="20"/>
                <w:szCs w:val="20"/>
              </w:rPr>
              <w:t>2.95</w:t>
            </w:r>
          </w:p>
        </w:tc>
        <w:tc>
          <w:tcPr>
            <w:tcW w:w="0" w:type="auto"/>
          </w:tcPr>
          <w:p w14:paraId="058E2435" w14:textId="68EBB0A5" w:rsidR="00C31E5F" w:rsidRPr="000F7924" w:rsidRDefault="00C31E5F" w:rsidP="001F7980">
            <w:pPr>
              <w:spacing w:before="0" w:after="0"/>
              <w:rPr>
                <w:sz w:val="20"/>
                <w:szCs w:val="20"/>
              </w:rPr>
            </w:pPr>
            <w:r w:rsidRPr="000F7924">
              <w:rPr>
                <w:spacing w:val="-5"/>
                <w:sz w:val="20"/>
                <w:szCs w:val="20"/>
              </w:rPr>
              <w:t>74</w:t>
            </w:r>
          </w:p>
        </w:tc>
        <w:tc>
          <w:tcPr>
            <w:tcW w:w="0" w:type="auto"/>
          </w:tcPr>
          <w:p w14:paraId="390FC9BD" w14:textId="34E487D4" w:rsidR="00C31E5F" w:rsidRPr="000F7924" w:rsidRDefault="00C31E5F" w:rsidP="001F7980">
            <w:pPr>
              <w:spacing w:before="0" w:after="0"/>
              <w:rPr>
                <w:sz w:val="20"/>
                <w:szCs w:val="20"/>
              </w:rPr>
            </w:pPr>
            <w:r w:rsidRPr="000F7924">
              <w:rPr>
                <w:spacing w:val="-5"/>
                <w:sz w:val="20"/>
                <w:szCs w:val="20"/>
              </w:rPr>
              <w:t>n/a</w:t>
            </w:r>
          </w:p>
        </w:tc>
        <w:tc>
          <w:tcPr>
            <w:tcW w:w="0" w:type="auto"/>
          </w:tcPr>
          <w:p w14:paraId="2DBB3240" w14:textId="3E3B9A58" w:rsidR="00C31E5F" w:rsidRPr="000F7924" w:rsidRDefault="00C31E5F" w:rsidP="001F7980">
            <w:pPr>
              <w:spacing w:before="0" w:after="0"/>
              <w:rPr>
                <w:sz w:val="20"/>
                <w:szCs w:val="20"/>
              </w:rPr>
            </w:pPr>
            <w:r w:rsidRPr="000F7924">
              <w:rPr>
                <w:spacing w:val="-5"/>
                <w:sz w:val="20"/>
                <w:szCs w:val="20"/>
              </w:rPr>
              <w:t>n/a</w:t>
            </w:r>
          </w:p>
        </w:tc>
        <w:tc>
          <w:tcPr>
            <w:tcW w:w="0" w:type="auto"/>
          </w:tcPr>
          <w:p w14:paraId="01838BE2" w14:textId="0F9D0301" w:rsidR="00C31E5F" w:rsidRPr="000F7924" w:rsidRDefault="00C31E5F" w:rsidP="001F7980">
            <w:pPr>
              <w:spacing w:before="0" w:after="0"/>
              <w:rPr>
                <w:sz w:val="20"/>
                <w:szCs w:val="20"/>
              </w:rPr>
            </w:pPr>
            <w:r w:rsidRPr="000F7924">
              <w:rPr>
                <w:spacing w:val="-5"/>
                <w:sz w:val="20"/>
                <w:szCs w:val="20"/>
              </w:rPr>
              <w:t>61</w:t>
            </w:r>
          </w:p>
        </w:tc>
      </w:tr>
      <w:tr w:rsidR="005C38CA" w:rsidRPr="000F7924" w14:paraId="60503693" w14:textId="77777777" w:rsidTr="00CF7A8A">
        <w:tc>
          <w:tcPr>
            <w:tcW w:w="1838" w:type="dxa"/>
          </w:tcPr>
          <w:p w14:paraId="467C21B0" w14:textId="77777777" w:rsidR="00C31E5F" w:rsidRPr="000F7924" w:rsidRDefault="00C31E5F" w:rsidP="001F7980">
            <w:pPr>
              <w:spacing w:before="0" w:after="0"/>
              <w:rPr>
                <w:sz w:val="20"/>
                <w:szCs w:val="20"/>
              </w:rPr>
            </w:pPr>
          </w:p>
        </w:tc>
        <w:tc>
          <w:tcPr>
            <w:tcW w:w="1058" w:type="dxa"/>
          </w:tcPr>
          <w:p w14:paraId="232537E7" w14:textId="77777777" w:rsidR="00C31E5F" w:rsidRPr="000F7924" w:rsidRDefault="00C31E5F" w:rsidP="001F7980">
            <w:pPr>
              <w:spacing w:before="0" w:after="0"/>
              <w:rPr>
                <w:sz w:val="20"/>
                <w:szCs w:val="20"/>
              </w:rPr>
            </w:pPr>
          </w:p>
        </w:tc>
        <w:tc>
          <w:tcPr>
            <w:tcW w:w="0" w:type="auto"/>
          </w:tcPr>
          <w:p w14:paraId="65DE6006" w14:textId="77777777" w:rsidR="00C31E5F" w:rsidRPr="000F7924" w:rsidRDefault="00C31E5F" w:rsidP="001F7980">
            <w:pPr>
              <w:spacing w:before="0" w:after="0"/>
              <w:rPr>
                <w:sz w:val="20"/>
                <w:szCs w:val="20"/>
              </w:rPr>
            </w:pPr>
          </w:p>
        </w:tc>
        <w:tc>
          <w:tcPr>
            <w:tcW w:w="0" w:type="auto"/>
          </w:tcPr>
          <w:p w14:paraId="1F16AE7B" w14:textId="77777777" w:rsidR="00C31E5F" w:rsidRPr="000F7924" w:rsidRDefault="00C31E5F" w:rsidP="001F7980">
            <w:pPr>
              <w:spacing w:before="0" w:after="0"/>
              <w:rPr>
                <w:sz w:val="20"/>
                <w:szCs w:val="20"/>
              </w:rPr>
            </w:pPr>
          </w:p>
        </w:tc>
        <w:tc>
          <w:tcPr>
            <w:tcW w:w="0" w:type="auto"/>
          </w:tcPr>
          <w:p w14:paraId="44307887" w14:textId="77777777" w:rsidR="00C31E5F" w:rsidRPr="000F7924" w:rsidRDefault="00C31E5F" w:rsidP="001F7980">
            <w:pPr>
              <w:spacing w:before="0" w:after="0"/>
              <w:rPr>
                <w:sz w:val="20"/>
                <w:szCs w:val="20"/>
              </w:rPr>
            </w:pPr>
          </w:p>
        </w:tc>
        <w:tc>
          <w:tcPr>
            <w:tcW w:w="0" w:type="auto"/>
          </w:tcPr>
          <w:p w14:paraId="128CB6B3" w14:textId="77777777" w:rsidR="00C31E5F" w:rsidRPr="000F7924" w:rsidRDefault="00C31E5F" w:rsidP="001F7980">
            <w:pPr>
              <w:spacing w:before="0" w:after="0"/>
              <w:rPr>
                <w:sz w:val="20"/>
                <w:szCs w:val="20"/>
              </w:rPr>
            </w:pPr>
          </w:p>
        </w:tc>
        <w:tc>
          <w:tcPr>
            <w:tcW w:w="0" w:type="auto"/>
          </w:tcPr>
          <w:p w14:paraId="3B49BAD5" w14:textId="77777777" w:rsidR="00C31E5F" w:rsidRPr="000F7924" w:rsidRDefault="00C31E5F" w:rsidP="001F7980">
            <w:pPr>
              <w:spacing w:before="0" w:after="0"/>
              <w:rPr>
                <w:sz w:val="20"/>
                <w:szCs w:val="20"/>
              </w:rPr>
            </w:pPr>
          </w:p>
        </w:tc>
        <w:tc>
          <w:tcPr>
            <w:tcW w:w="0" w:type="auto"/>
          </w:tcPr>
          <w:p w14:paraId="16915400" w14:textId="77777777" w:rsidR="00C31E5F" w:rsidRPr="000F7924" w:rsidRDefault="00C31E5F" w:rsidP="001F7980">
            <w:pPr>
              <w:spacing w:before="0" w:after="0"/>
              <w:rPr>
                <w:sz w:val="20"/>
                <w:szCs w:val="20"/>
              </w:rPr>
            </w:pPr>
          </w:p>
        </w:tc>
      </w:tr>
      <w:tr w:rsidR="005C38CA" w:rsidRPr="000F7924" w14:paraId="687041A6" w14:textId="77777777" w:rsidTr="00CF7A8A">
        <w:tc>
          <w:tcPr>
            <w:tcW w:w="1838" w:type="dxa"/>
          </w:tcPr>
          <w:p w14:paraId="1C5C7395" w14:textId="3185F316" w:rsidR="001F7980" w:rsidRPr="000F7924" w:rsidRDefault="001F7980" w:rsidP="001F7980">
            <w:pPr>
              <w:spacing w:before="0" w:after="0"/>
              <w:rPr>
                <w:sz w:val="20"/>
                <w:szCs w:val="20"/>
              </w:rPr>
            </w:pPr>
            <w:r w:rsidRPr="000F7924">
              <w:rPr>
                <w:i/>
                <w:spacing w:val="-4"/>
                <w:sz w:val="20"/>
                <w:szCs w:val="20"/>
              </w:rPr>
              <w:t>Total</w:t>
            </w:r>
            <w:r w:rsidRPr="000F7924">
              <w:rPr>
                <w:i/>
                <w:spacing w:val="-3"/>
                <w:sz w:val="20"/>
                <w:szCs w:val="20"/>
              </w:rPr>
              <w:t xml:space="preserve"> </w:t>
            </w:r>
            <w:r w:rsidRPr="000F7924">
              <w:rPr>
                <w:i/>
                <w:spacing w:val="-5"/>
                <w:sz w:val="20"/>
                <w:szCs w:val="20"/>
              </w:rPr>
              <w:t>fat</w:t>
            </w:r>
          </w:p>
        </w:tc>
        <w:tc>
          <w:tcPr>
            <w:tcW w:w="1058" w:type="dxa"/>
          </w:tcPr>
          <w:p w14:paraId="21CACB76" w14:textId="4705BB53"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7BEC2769" w14:textId="64D3CA52" w:rsidR="001F7980" w:rsidRPr="000F7924" w:rsidRDefault="001F7980" w:rsidP="001F7980">
            <w:pPr>
              <w:spacing w:before="0" w:after="0"/>
              <w:rPr>
                <w:sz w:val="20"/>
                <w:szCs w:val="20"/>
              </w:rPr>
            </w:pPr>
            <w:r w:rsidRPr="000F7924">
              <w:rPr>
                <w:sz w:val="20"/>
                <w:szCs w:val="20"/>
              </w:rPr>
              <w:t>&lt;0.3</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4</w:t>
            </w:r>
          </w:p>
        </w:tc>
        <w:tc>
          <w:tcPr>
            <w:tcW w:w="0" w:type="auto"/>
          </w:tcPr>
          <w:p w14:paraId="2DB0D42B" w14:textId="2C05A8D9" w:rsidR="001F7980" w:rsidRPr="000F7924" w:rsidRDefault="001F7980" w:rsidP="001F7980">
            <w:pPr>
              <w:spacing w:before="0" w:after="0"/>
              <w:rPr>
                <w:sz w:val="20"/>
                <w:szCs w:val="20"/>
              </w:rPr>
            </w:pPr>
            <w:r w:rsidRPr="000F7924">
              <w:rPr>
                <w:sz w:val="20"/>
                <w:szCs w:val="20"/>
              </w:rPr>
              <w:t>&lt;0.3</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73C8342F" w14:textId="702B4660" w:rsidR="001F7980" w:rsidRPr="000F7924" w:rsidRDefault="001F7980" w:rsidP="001F7980">
            <w:pPr>
              <w:spacing w:before="0" w:after="0"/>
              <w:rPr>
                <w:sz w:val="20"/>
                <w:szCs w:val="20"/>
              </w:rPr>
            </w:pPr>
            <w:r w:rsidRPr="000F7924">
              <w:rPr>
                <w:spacing w:val="-5"/>
                <w:sz w:val="20"/>
                <w:szCs w:val="20"/>
              </w:rPr>
              <w:t>0.2</w:t>
            </w:r>
          </w:p>
        </w:tc>
        <w:tc>
          <w:tcPr>
            <w:tcW w:w="0" w:type="auto"/>
          </w:tcPr>
          <w:p w14:paraId="6286E29D" w14:textId="4737BDE5" w:rsidR="001F7980" w:rsidRPr="000F7924" w:rsidRDefault="001F7980" w:rsidP="001F7980">
            <w:pPr>
              <w:spacing w:before="0" w:after="0"/>
              <w:rPr>
                <w:sz w:val="20"/>
                <w:szCs w:val="20"/>
              </w:rPr>
            </w:pPr>
            <w:r w:rsidRPr="000F7924">
              <w:rPr>
                <w:spacing w:val="-4"/>
                <w:sz w:val="20"/>
                <w:szCs w:val="20"/>
              </w:rPr>
              <w:t>0.07</w:t>
            </w:r>
          </w:p>
        </w:tc>
        <w:tc>
          <w:tcPr>
            <w:tcW w:w="0" w:type="auto"/>
          </w:tcPr>
          <w:p w14:paraId="6BB07E78" w14:textId="407CDF1F" w:rsidR="001F7980" w:rsidRPr="000F7924" w:rsidRDefault="001F7980" w:rsidP="001F7980">
            <w:pPr>
              <w:spacing w:before="0" w:after="0"/>
              <w:rPr>
                <w:sz w:val="20"/>
                <w:szCs w:val="20"/>
              </w:rPr>
            </w:pPr>
            <w:r w:rsidRPr="000F7924">
              <w:rPr>
                <w:spacing w:val="-4"/>
                <w:sz w:val="20"/>
                <w:szCs w:val="20"/>
              </w:rPr>
              <w:t>0.80</w:t>
            </w:r>
          </w:p>
        </w:tc>
        <w:tc>
          <w:tcPr>
            <w:tcW w:w="0" w:type="auto"/>
          </w:tcPr>
          <w:p w14:paraId="6CF0AED6" w14:textId="11887571" w:rsidR="001F7980" w:rsidRPr="000F7924" w:rsidRDefault="001F7980" w:rsidP="001F7980">
            <w:pPr>
              <w:spacing w:before="0" w:after="0"/>
              <w:rPr>
                <w:sz w:val="20"/>
                <w:szCs w:val="20"/>
              </w:rPr>
            </w:pPr>
            <w:r w:rsidRPr="000F7924">
              <w:rPr>
                <w:spacing w:val="-4"/>
                <w:sz w:val="20"/>
                <w:szCs w:val="20"/>
              </w:rPr>
              <w:t>0.10</w:t>
            </w:r>
          </w:p>
        </w:tc>
      </w:tr>
      <w:tr w:rsidR="005C38CA" w:rsidRPr="000F7924" w14:paraId="6B70AE62" w14:textId="77777777" w:rsidTr="00CF7A8A">
        <w:tc>
          <w:tcPr>
            <w:tcW w:w="1838" w:type="dxa"/>
          </w:tcPr>
          <w:p w14:paraId="6333369C" w14:textId="3B0E26F9" w:rsidR="001F7980" w:rsidRPr="000F7924" w:rsidRDefault="001F7980" w:rsidP="001F7980">
            <w:pPr>
              <w:spacing w:before="0" w:after="0"/>
              <w:rPr>
                <w:sz w:val="20"/>
                <w:szCs w:val="20"/>
              </w:rPr>
            </w:pPr>
            <w:r w:rsidRPr="000F7924">
              <w:rPr>
                <w:i/>
                <w:spacing w:val="-4"/>
                <w:sz w:val="20"/>
                <w:szCs w:val="20"/>
              </w:rPr>
              <w:t>Salt</w:t>
            </w:r>
          </w:p>
        </w:tc>
        <w:tc>
          <w:tcPr>
            <w:tcW w:w="1058" w:type="dxa"/>
          </w:tcPr>
          <w:p w14:paraId="3EC2DB35" w14:textId="41A653E1"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5460669B" w14:textId="198923D8" w:rsidR="001F7980" w:rsidRPr="000F7924" w:rsidRDefault="001F7980" w:rsidP="001F7980">
            <w:pPr>
              <w:spacing w:before="0" w:after="0"/>
              <w:rPr>
                <w:sz w:val="20"/>
                <w:szCs w:val="20"/>
              </w:rPr>
            </w:pPr>
            <w:r w:rsidRPr="000F7924">
              <w:rPr>
                <w:sz w:val="20"/>
                <w:szCs w:val="20"/>
              </w:rPr>
              <w:t>&lt;0.025</w:t>
            </w:r>
            <w:r w:rsidRPr="000F7924">
              <w:rPr>
                <w:spacing w:val="-4"/>
                <w:sz w:val="20"/>
                <w:szCs w:val="20"/>
              </w:rPr>
              <w:t xml:space="preserve"> </w:t>
            </w:r>
            <w:r w:rsidRPr="000F7924">
              <w:rPr>
                <w:sz w:val="20"/>
                <w:szCs w:val="20"/>
              </w:rPr>
              <w:t>±</w:t>
            </w:r>
            <w:r w:rsidRPr="000F7924">
              <w:rPr>
                <w:spacing w:val="-3"/>
                <w:sz w:val="20"/>
                <w:szCs w:val="20"/>
              </w:rPr>
              <w:t xml:space="preserve"> </w:t>
            </w:r>
            <w:r w:rsidRPr="000F7924">
              <w:rPr>
                <w:spacing w:val="-10"/>
                <w:sz w:val="20"/>
                <w:szCs w:val="20"/>
              </w:rPr>
              <w:t>0</w:t>
            </w:r>
          </w:p>
        </w:tc>
        <w:tc>
          <w:tcPr>
            <w:tcW w:w="0" w:type="auto"/>
          </w:tcPr>
          <w:p w14:paraId="114D26CC" w14:textId="3D30CE91" w:rsidR="001F7980" w:rsidRPr="000F7924" w:rsidRDefault="001F7980" w:rsidP="001F7980">
            <w:pPr>
              <w:spacing w:before="0" w:after="0"/>
              <w:rPr>
                <w:sz w:val="20"/>
                <w:szCs w:val="20"/>
              </w:rPr>
            </w:pPr>
            <w:r w:rsidRPr="000F7924">
              <w:rPr>
                <w:sz w:val="20"/>
                <w:szCs w:val="20"/>
              </w:rPr>
              <w:t>&lt;0.025</w:t>
            </w:r>
            <w:r w:rsidRPr="000F7924">
              <w:rPr>
                <w:spacing w:val="-4"/>
                <w:sz w:val="20"/>
                <w:szCs w:val="20"/>
              </w:rPr>
              <w:t xml:space="preserve"> </w:t>
            </w:r>
            <w:r w:rsidRPr="000F7924">
              <w:rPr>
                <w:sz w:val="20"/>
                <w:szCs w:val="20"/>
              </w:rPr>
              <w:t>±</w:t>
            </w:r>
            <w:r w:rsidRPr="000F7924">
              <w:rPr>
                <w:spacing w:val="-3"/>
                <w:sz w:val="20"/>
                <w:szCs w:val="20"/>
              </w:rPr>
              <w:t xml:space="preserve"> </w:t>
            </w:r>
            <w:r w:rsidRPr="000F7924">
              <w:rPr>
                <w:spacing w:val="-10"/>
                <w:sz w:val="20"/>
                <w:szCs w:val="20"/>
              </w:rPr>
              <w:t>0</w:t>
            </w:r>
          </w:p>
        </w:tc>
        <w:tc>
          <w:tcPr>
            <w:tcW w:w="0" w:type="auto"/>
          </w:tcPr>
          <w:p w14:paraId="57D61575" w14:textId="147153E4" w:rsidR="001F7980" w:rsidRPr="000F7924" w:rsidRDefault="001F7980" w:rsidP="001F7980">
            <w:pPr>
              <w:spacing w:before="0" w:after="0"/>
              <w:rPr>
                <w:sz w:val="20"/>
                <w:szCs w:val="20"/>
              </w:rPr>
            </w:pPr>
            <w:r w:rsidRPr="000F7924">
              <w:rPr>
                <w:spacing w:val="-5"/>
                <w:sz w:val="20"/>
                <w:szCs w:val="20"/>
              </w:rPr>
              <w:t>n/a</w:t>
            </w:r>
          </w:p>
        </w:tc>
        <w:tc>
          <w:tcPr>
            <w:tcW w:w="0" w:type="auto"/>
          </w:tcPr>
          <w:p w14:paraId="4B020FEE" w14:textId="5AAC02AE" w:rsidR="001F7980" w:rsidRPr="000F7924" w:rsidRDefault="001F7980" w:rsidP="001F7980">
            <w:pPr>
              <w:spacing w:before="0" w:after="0"/>
              <w:rPr>
                <w:sz w:val="20"/>
                <w:szCs w:val="20"/>
              </w:rPr>
            </w:pPr>
            <w:r w:rsidRPr="000F7924">
              <w:rPr>
                <w:spacing w:val="-5"/>
                <w:sz w:val="20"/>
                <w:szCs w:val="20"/>
              </w:rPr>
              <w:t>n/a</w:t>
            </w:r>
          </w:p>
        </w:tc>
        <w:tc>
          <w:tcPr>
            <w:tcW w:w="0" w:type="auto"/>
          </w:tcPr>
          <w:p w14:paraId="292A02EA" w14:textId="13EFB78A" w:rsidR="001F7980" w:rsidRPr="000F7924" w:rsidRDefault="001F7980" w:rsidP="001F7980">
            <w:pPr>
              <w:spacing w:before="0" w:after="0"/>
              <w:rPr>
                <w:sz w:val="20"/>
                <w:szCs w:val="20"/>
              </w:rPr>
            </w:pPr>
            <w:r w:rsidRPr="000F7924">
              <w:rPr>
                <w:spacing w:val="-5"/>
                <w:sz w:val="20"/>
                <w:szCs w:val="20"/>
              </w:rPr>
              <w:t>n/a</w:t>
            </w:r>
          </w:p>
        </w:tc>
        <w:tc>
          <w:tcPr>
            <w:tcW w:w="0" w:type="auto"/>
          </w:tcPr>
          <w:p w14:paraId="4BBEA299" w14:textId="6E60D2F1" w:rsidR="001F7980" w:rsidRPr="000F7924" w:rsidRDefault="001F7980" w:rsidP="001F7980">
            <w:pPr>
              <w:spacing w:before="0" w:after="0"/>
              <w:rPr>
                <w:sz w:val="20"/>
                <w:szCs w:val="20"/>
              </w:rPr>
            </w:pPr>
            <w:r w:rsidRPr="000F7924">
              <w:rPr>
                <w:spacing w:val="-5"/>
                <w:sz w:val="20"/>
                <w:szCs w:val="20"/>
              </w:rPr>
              <w:t>n/a</w:t>
            </w:r>
          </w:p>
        </w:tc>
      </w:tr>
      <w:tr w:rsidR="005C38CA" w:rsidRPr="000F7924" w14:paraId="047175D5" w14:textId="77777777" w:rsidTr="00CF7A8A">
        <w:tc>
          <w:tcPr>
            <w:tcW w:w="1838" w:type="dxa"/>
          </w:tcPr>
          <w:p w14:paraId="173221A8" w14:textId="6E75F65B" w:rsidR="001F7980" w:rsidRPr="000F7924" w:rsidRDefault="001F7980" w:rsidP="001F7980">
            <w:pPr>
              <w:spacing w:before="0" w:after="0"/>
              <w:rPr>
                <w:sz w:val="20"/>
                <w:szCs w:val="20"/>
              </w:rPr>
            </w:pPr>
            <w:r w:rsidRPr="000F7924">
              <w:rPr>
                <w:i/>
                <w:sz w:val="20"/>
                <w:szCs w:val="20"/>
              </w:rPr>
              <w:lastRenderedPageBreak/>
              <w:t>Monounsat</w:t>
            </w:r>
            <w:r w:rsidR="006A047A" w:rsidRPr="000F7924">
              <w:rPr>
                <w:i/>
                <w:sz w:val="20"/>
                <w:szCs w:val="20"/>
              </w:rPr>
              <w:t>urated</w:t>
            </w:r>
            <w:r w:rsidRPr="000F7924">
              <w:rPr>
                <w:i/>
                <w:spacing w:val="-4"/>
                <w:sz w:val="20"/>
                <w:szCs w:val="20"/>
              </w:rPr>
              <w:t xml:space="preserve"> </w:t>
            </w:r>
            <w:r w:rsidRPr="000F7924">
              <w:rPr>
                <w:i/>
                <w:spacing w:val="-5"/>
                <w:sz w:val="20"/>
                <w:szCs w:val="20"/>
              </w:rPr>
              <w:t>FAs</w:t>
            </w:r>
          </w:p>
        </w:tc>
        <w:tc>
          <w:tcPr>
            <w:tcW w:w="1058" w:type="dxa"/>
          </w:tcPr>
          <w:p w14:paraId="7941EFDC" w14:textId="17E7BEB5"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719BD636" w14:textId="258DE05D" w:rsidR="001F7980" w:rsidRPr="000F7924" w:rsidRDefault="001F7980"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0275C93C" w14:textId="4EE51159" w:rsidR="001F7980" w:rsidRPr="000F7924" w:rsidRDefault="001F7980"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7BB5C0C2" w14:textId="44D75AB3" w:rsidR="001F7980" w:rsidRPr="000F7924" w:rsidRDefault="001F7980" w:rsidP="001F7980">
            <w:pPr>
              <w:spacing w:before="0" w:after="0"/>
              <w:rPr>
                <w:sz w:val="20"/>
                <w:szCs w:val="20"/>
              </w:rPr>
            </w:pPr>
            <w:r w:rsidRPr="000F7924">
              <w:rPr>
                <w:spacing w:val="-2"/>
                <w:sz w:val="20"/>
                <w:szCs w:val="20"/>
              </w:rPr>
              <w:t>0.031</w:t>
            </w:r>
          </w:p>
        </w:tc>
        <w:tc>
          <w:tcPr>
            <w:tcW w:w="0" w:type="auto"/>
          </w:tcPr>
          <w:p w14:paraId="06B0DB01" w14:textId="14BF56ED" w:rsidR="001F7980" w:rsidRPr="000F7924" w:rsidRDefault="001F7980" w:rsidP="001F7980">
            <w:pPr>
              <w:spacing w:before="0" w:after="0"/>
              <w:rPr>
                <w:sz w:val="20"/>
                <w:szCs w:val="20"/>
              </w:rPr>
            </w:pPr>
            <w:r w:rsidRPr="000F7924">
              <w:rPr>
                <w:spacing w:val="-5"/>
                <w:sz w:val="20"/>
                <w:szCs w:val="20"/>
              </w:rPr>
              <w:t>n/a</w:t>
            </w:r>
          </w:p>
        </w:tc>
        <w:tc>
          <w:tcPr>
            <w:tcW w:w="0" w:type="auto"/>
          </w:tcPr>
          <w:p w14:paraId="49CE579B" w14:textId="0B768A08" w:rsidR="001F7980" w:rsidRPr="000F7924" w:rsidRDefault="001F7980" w:rsidP="001F7980">
            <w:pPr>
              <w:spacing w:before="0" w:after="0"/>
              <w:rPr>
                <w:sz w:val="20"/>
                <w:szCs w:val="20"/>
              </w:rPr>
            </w:pPr>
            <w:r w:rsidRPr="000F7924">
              <w:rPr>
                <w:spacing w:val="-5"/>
                <w:sz w:val="20"/>
                <w:szCs w:val="20"/>
              </w:rPr>
              <w:t>n/a</w:t>
            </w:r>
          </w:p>
        </w:tc>
        <w:tc>
          <w:tcPr>
            <w:tcW w:w="0" w:type="auto"/>
          </w:tcPr>
          <w:p w14:paraId="0C03AF87" w14:textId="5D9A16C4" w:rsidR="001F7980" w:rsidRPr="000F7924" w:rsidRDefault="001F7980" w:rsidP="001F7980">
            <w:pPr>
              <w:spacing w:before="0" w:after="0"/>
              <w:rPr>
                <w:sz w:val="20"/>
                <w:szCs w:val="20"/>
              </w:rPr>
            </w:pPr>
            <w:r w:rsidRPr="000F7924">
              <w:rPr>
                <w:spacing w:val="-4"/>
                <w:sz w:val="20"/>
                <w:szCs w:val="20"/>
              </w:rPr>
              <w:t>0.03</w:t>
            </w:r>
          </w:p>
        </w:tc>
      </w:tr>
      <w:tr w:rsidR="005C38CA" w:rsidRPr="000F7924" w14:paraId="74DA62E7" w14:textId="77777777" w:rsidTr="00CF7A8A">
        <w:tc>
          <w:tcPr>
            <w:tcW w:w="1838" w:type="dxa"/>
          </w:tcPr>
          <w:p w14:paraId="35F7F074" w14:textId="486955D9" w:rsidR="001F7980" w:rsidRPr="000F7924" w:rsidRDefault="001F7980" w:rsidP="001F7980">
            <w:pPr>
              <w:spacing w:before="0" w:after="0"/>
              <w:rPr>
                <w:sz w:val="20"/>
                <w:szCs w:val="20"/>
              </w:rPr>
            </w:pPr>
            <w:r w:rsidRPr="000F7924">
              <w:rPr>
                <w:i/>
                <w:sz w:val="20"/>
                <w:szCs w:val="20"/>
              </w:rPr>
              <w:t>Pol</w:t>
            </w:r>
            <w:r w:rsidR="006A047A" w:rsidRPr="000F7924">
              <w:rPr>
                <w:i/>
                <w:sz w:val="20"/>
                <w:szCs w:val="20"/>
              </w:rPr>
              <w:t>y</w:t>
            </w:r>
            <w:r w:rsidRPr="000F7924">
              <w:rPr>
                <w:i/>
                <w:sz w:val="20"/>
                <w:szCs w:val="20"/>
              </w:rPr>
              <w:t>unsat</w:t>
            </w:r>
            <w:r w:rsidR="006A047A" w:rsidRPr="000F7924">
              <w:rPr>
                <w:i/>
                <w:sz w:val="20"/>
                <w:szCs w:val="20"/>
              </w:rPr>
              <w:t>urated</w:t>
            </w:r>
            <w:r w:rsidRPr="000F7924">
              <w:rPr>
                <w:i/>
                <w:spacing w:val="-6"/>
                <w:sz w:val="20"/>
                <w:szCs w:val="20"/>
              </w:rPr>
              <w:t xml:space="preserve"> </w:t>
            </w:r>
            <w:r w:rsidRPr="000F7924">
              <w:rPr>
                <w:i/>
                <w:spacing w:val="-5"/>
                <w:sz w:val="20"/>
                <w:szCs w:val="20"/>
              </w:rPr>
              <w:t>FAs</w:t>
            </w:r>
          </w:p>
        </w:tc>
        <w:tc>
          <w:tcPr>
            <w:tcW w:w="1058" w:type="dxa"/>
          </w:tcPr>
          <w:p w14:paraId="03D06C6F" w14:textId="7CB8F088"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6DDC8D14" w14:textId="7ABE1C84" w:rsidR="001F7980" w:rsidRPr="000F7924" w:rsidRDefault="001F7980"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411D1F4B" w14:textId="6A58FB7F" w:rsidR="001F7980" w:rsidRPr="000F7924" w:rsidRDefault="001F7980"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154650CC" w14:textId="72B5279A" w:rsidR="001F7980" w:rsidRPr="000F7924" w:rsidRDefault="001F7980" w:rsidP="001F7980">
            <w:pPr>
              <w:spacing w:before="0" w:after="0"/>
              <w:rPr>
                <w:sz w:val="20"/>
                <w:szCs w:val="20"/>
              </w:rPr>
            </w:pPr>
            <w:r w:rsidRPr="000F7924">
              <w:rPr>
                <w:spacing w:val="-2"/>
                <w:sz w:val="20"/>
                <w:szCs w:val="20"/>
              </w:rPr>
              <w:t>0.083</w:t>
            </w:r>
          </w:p>
        </w:tc>
        <w:tc>
          <w:tcPr>
            <w:tcW w:w="0" w:type="auto"/>
          </w:tcPr>
          <w:p w14:paraId="45965FB3" w14:textId="2ABD3170" w:rsidR="001F7980" w:rsidRPr="000F7924" w:rsidRDefault="001F7980" w:rsidP="001F7980">
            <w:pPr>
              <w:spacing w:before="0" w:after="0"/>
              <w:rPr>
                <w:sz w:val="20"/>
                <w:szCs w:val="20"/>
              </w:rPr>
            </w:pPr>
            <w:r w:rsidRPr="000F7924">
              <w:rPr>
                <w:spacing w:val="-5"/>
                <w:sz w:val="20"/>
                <w:szCs w:val="20"/>
              </w:rPr>
              <w:t>n/a</w:t>
            </w:r>
          </w:p>
        </w:tc>
        <w:tc>
          <w:tcPr>
            <w:tcW w:w="0" w:type="auto"/>
          </w:tcPr>
          <w:p w14:paraId="34E23BB5" w14:textId="371E5E25" w:rsidR="001F7980" w:rsidRPr="000F7924" w:rsidRDefault="001F7980" w:rsidP="001F7980">
            <w:pPr>
              <w:spacing w:before="0" w:after="0"/>
              <w:rPr>
                <w:sz w:val="20"/>
                <w:szCs w:val="20"/>
              </w:rPr>
            </w:pPr>
            <w:r w:rsidRPr="000F7924">
              <w:rPr>
                <w:spacing w:val="-5"/>
                <w:sz w:val="20"/>
                <w:szCs w:val="20"/>
              </w:rPr>
              <w:t>n/a</w:t>
            </w:r>
          </w:p>
        </w:tc>
        <w:tc>
          <w:tcPr>
            <w:tcW w:w="0" w:type="auto"/>
          </w:tcPr>
          <w:p w14:paraId="661954E3" w14:textId="230E7DB8" w:rsidR="001F7980" w:rsidRPr="000F7924" w:rsidRDefault="001F7980" w:rsidP="001F7980">
            <w:pPr>
              <w:spacing w:before="0" w:after="0"/>
              <w:rPr>
                <w:sz w:val="20"/>
                <w:szCs w:val="20"/>
              </w:rPr>
            </w:pPr>
            <w:r w:rsidRPr="000F7924">
              <w:rPr>
                <w:spacing w:val="-4"/>
                <w:sz w:val="20"/>
                <w:szCs w:val="20"/>
              </w:rPr>
              <w:t>0.05</w:t>
            </w:r>
          </w:p>
        </w:tc>
      </w:tr>
      <w:tr w:rsidR="005C38CA" w:rsidRPr="000F7924" w14:paraId="59E09185" w14:textId="77777777" w:rsidTr="00CF7A8A">
        <w:tc>
          <w:tcPr>
            <w:tcW w:w="1838" w:type="dxa"/>
          </w:tcPr>
          <w:p w14:paraId="690B2290" w14:textId="2161A0B6" w:rsidR="001F7980" w:rsidRPr="000F7924" w:rsidRDefault="001F7980" w:rsidP="001F7980">
            <w:pPr>
              <w:spacing w:before="0" w:after="0"/>
              <w:rPr>
                <w:sz w:val="20"/>
                <w:szCs w:val="20"/>
              </w:rPr>
            </w:pPr>
            <w:r w:rsidRPr="000F7924">
              <w:rPr>
                <w:i/>
                <w:sz w:val="20"/>
                <w:szCs w:val="20"/>
              </w:rPr>
              <w:t>Sa</w:t>
            </w:r>
            <w:r w:rsidR="006A047A" w:rsidRPr="000F7924">
              <w:rPr>
                <w:i/>
                <w:sz w:val="20"/>
                <w:szCs w:val="20"/>
              </w:rPr>
              <w:t>turated</w:t>
            </w:r>
            <w:r w:rsidRPr="000F7924">
              <w:rPr>
                <w:i/>
                <w:spacing w:val="-3"/>
                <w:sz w:val="20"/>
                <w:szCs w:val="20"/>
              </w:rPr>
              <w:t xml:space="preserve"> </w:t>
            </w:r>
            <w:r w:rsidRPr="000F7924">
              <w:rPr>
                <w:i/>
                <w:spacing w:val="-5"/>
                <w:sz w:val="20"/>
                <w:szCs w:val="20"/>
              </w:rPr>
              <w:t>F</w:t>
            </w:r>
            <w:r w:rsidR="00ED3BB5" w:rsidRPr="000F7924">
              <w:rPr>
                <w:i/>
                <w:spacing w:val="-5"/>
                <w:sz w:val="20"/>
                <w:szCs w:val="20"/>
              </w:rPr>
              <w:t>A</w:t>
            </w:r>
            <w:r w:rsidRPr="000F7924">
              <w:rPr>
                <w:i/>
                <w:spacing w:val="-5"/>
                <w:sz w:val="20"/>
                <w:szCs w:val="20"/>
              </w:rPr>
              <w:t>s</w:t>
            </w:r>
          </w:p>
        </w:tc>
        <w:tc>
          <w:tcPr>
            <w:tcW w:w="1058" w:type="dxa"/>
          </w:tcPr>
          <w:p w14:paraId="6B39E765" w14:textId="3D8B69ED"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276EFBEA" w14:textId="39A97F4E" w:rsidR="001F7980" w:rsidRPr="000F7924" w:rsidRDefault="001F7980"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67C2FAF9" w14:textId="3685B6C4" w:rsidR="001F7980" w:rsidRPr="000F7924" w:rsidRDefault="001F7980"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3E2320C9" w14:textId="42C15877" w:rsidR="001F7980" w:rsidRPr="000F7924" w:rsidRDefault="001F7980" w:rsidP="001F7980">
            <w:pPr>
              <w:spacing w:before="0" w:after="0"/>
              <w:rPr>
                <w:sz w:val="20"/>
                <w:szCs w:val="20"/>
              </w:rPr>
            </w:pPr>
            <w:r w:rsidRPr="000F7924">
              <w:rPr>
                <w:spacing w:val="-2"/>
                <w:sz w:val="20"/>
                <w:szCs w:val="20"/>
              </w:rPr>
              <w:t>0.028</w:t>
            </w:r>
          </w:p>
        </w:tc>
        <w:tc>
          <w:tcPr>
            <w:tcW w:w="0" w:type="auto"/>
          </w:tcPr>
          <w:p w14:paraId="64ADA24C" w14:textId="0E6BB037" w:rsidR="001F7980" w:rsidRPr="000F7924" w:rsidRDefault="001F7980" w:rsidP="001F7980">
            <w:pPr>
              <w:spacing w:before="0" w:after="0"/>
              <w:rPr>
                <w:sz w:val="20"/>
                <w:szCs w:val="20"/>
              </w:rPr>
            </w:pPr>
            <w:r w:rsidRPr="000F7924">
              <w:rPr>
                <w:spacing w:val="-5"/>
                <w:sz w:val="20"/>
                <w:szCs w:val="20"/>
              </w:rPr>
              <w:t>n/a</w:t>
            </w:r>
          </w:p>
        </w:tc>
        <w:tc>
          <w:tcPr>
            <w:tcW w:w="0" w:type="auto"/>
          </w:tcPr>
          <w:p w14:paraId="7438314C" w14:textId="5453DF6F" w:rsidR="001F7980" w:rsidRPr="000F7924" w:rsidRDefault="001F7980" w:rsidP="001F7980">
            <w:pPr>
              <w:spacing w:before="0" w:after="0"/>
              <w:rPr>
                <w:sz w:val="20"/>
                <w:szCs w:val="20"/>
              </w:rPr>
            </w:pPr>
            <w:r w:rsidRPr="000F7924">
              <w:rPr>
                <w:spacing w:val="-5"/>
                <w:sz w:val="20"/>
                <w:szCs w:val="20"/>
              </w:rPr>
              <w:t>n/a</w:t>
            </w:r>
          </w:p>
        </w:tc>
        <w:tc>
          <w:tcPr>
            <w:tcW w:w="0" w:type="auto"/>
          </w:tcPr>
          <w:p w14:paraId="2AC81BD5" w14:textId="30AF7AAB" w:rsidR="001F7980" w:rsidRPr="000F7924" w:rsidRDefault="001F7980" w:rsidP="001F7980">
            <w:pPr>
              <w:spacing w:before="0" w:after="0"/>
              <w:rPr>
                <w:sz w:val="20"/>
                <w:szCs w:val="20"/>
              </w:rPr>
            </w:pPr>
            <w:r w:rsidRPr="000F7924">
              <w:rPr>
                <w:spacing w:val="-4"/>
                <w:sz w:val="20"/>
                <w:szCs w:val="20"/>
              </w:rPr>
              <w:t>0.03</w:t>
            </w:r>
          </w:p>
        </w:tc>
      </w:tr>
      <w:tr w:rsidR="005C38CA" w:rsidRPr="000F7924" w14:paraId="52074C9F" w14:textId="77777777" w:rsidTr="00CF7A8A">
        <w:tc>
          <w:tcPr>
            <w:tcW w:w="1838" w:type="dxa"/>
          </w:tcPr>
          <w:p w14:paraId="2B0CB648" w14:textId="5701C7B0" w:rsidR="001F7980" w:rsidRPr="000F7924" w:rsidRDefault="001F7980" w:rsidP="001F7980">
            <w:pPr>
              <w:spacing w:before="0" w:after="0"/>
              <w:rPr>
                <w:sz w:val="20"/>
                <w:szCs w:val="20"/>
              </w:rPr>
            </w:pPr>
            <w:r w:rsidRPr="000F7924">
              <w:rPr>
                <w:i/>
                <w:spacing w:val="-2"/>
                <w:sz w:val="20"/>
                <w:szCs w:val="20"/>
              </w:rPr>
              <w:t>Trans</w:t>
            </w:r>
            <w:r w:rsidRPr="000F7924">
              <w:rPr>
                <w:i/>
                <w:spacing w:val="-4"/>
                <w:sz w:val="20"/>
                <w:szCs w:val="20"/>
              </w:rPr>
              <w:t xml:space="preserve"> </w:t>
            </w:r>
            <w:r w:rsidRPr="000F7924">
              <w:rPr>
                <w:i/>
                <w:spacing w:val="-5"/>
                <w:sz w:val="20"/>
                <w:szCs w:val="20"/>
              </w:rPr>
              <w:t>FAs</w:t>
            </w:r>
          </w:p>
        </w:tc>
        <w:tc>
          <w:tcPr>
            <w:tcW w:w="1058" w:type="dxa"/>
          </w:tcPr>
          <w:p w14:paraId="21B9A18E" w14:textId="3F2C8FB9"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69777D4E" w14:textId="66AEBB41" w:rsidR="001F7980" w:rsidRPr="000F7924" w:rsidRDefault="001F7980"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280F066F" w14:textId="58528BD9" w:rsidR="001F7980" w:rsidRPr="000F7924" w:rsidRDefault="001F7980" w:rsidP="001F7980">
            <w:pPr>
              <w:spacing w:before="0" w:after="0"/>
              <w:rPr>
                <w:sz w:val="20"/>
                <w:szCs w:val="20"/>
              </w:rPr>
            </w:pPr>
            <w:r w:rsidRPr="000F7924">
              <w:rPr>
                <w:sz w:val="20"/>
                <w:szCs w:val="20"/>
              </w:rPr>
              <w:t>&lt;0.1</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10"/>
                <w:sz w:val="20"/>
                <w:szCs w:val="20"/>
              </w:rPr>
              <w:t>0</w:t>
            </w:r>
          </w:p>
        </w:tc>
        <w:tc>
          <w:tcPr>
            <w:tcW w:w="0" w:type="auto"/>
          </w:tcPr>
          <w:p w14:paraId="637695C8" w14:textId="71CBD880" w:rsidR="001F7980" w:rsidRPr="000F7924" w:rsidRDefault="001F7980" w:rsidP="001F7980">
            <w:pPr>
              <w:spacing w:before="0" w:after="0"/>
              <w:rPr>
                <w:sz w:val="20"/>
                <w:szCs w:val="20"/>
              </w:rPr>
            </w:pPr>
            <w:r w:rsidRPr="000F7924">
              <w:rPr>
                <w:spacing w:val="-5"/>
                <w:sz w:val="20"/>
                <w:szCs w:val="20"/>
              </w:rPr>
              <w:t>n/a</w:t>
            </w:r>
          </w:p>
        </w:tc>
        <w:tc>
          <w:tcPr>
            <w:tcW w:w="0" w:type="auto"/>
          </w:tcPr>
          <w:p w14:paraId="575D021B" w14:textId="343D8A15" w:rsidR="001F7980" w:rsidRPr="000F7924" w:rsidRDefault="001F7980" w:rsidP="001F7980">
            <w:pPr>
              <w:spacing w:before="0" w:after="0"/>
              <w:rPr>
                <w:sz w:val="20"/>
                <w:szCs w:val="20"/>
              </w:rPr>
            </w:pPr>
            <w:r w:rsidRPr="000F7924">
              <w:rPr>
                <w:spacing w:val="-5"/>
                <w:sz w:val="20"/>
                <w:szCs w:val="20"/>
              </w:rPr>
              <w:t>n/a</w:t>
            </w:r>
          </w:p>
        </w:tc>
        <w:tc>
          <w:tcPr>
            <w:tcW w:w="0" w:type="auto"/>
          </w:tcPr>
          <w:p w14:paraId="2626A798" w14:textId="37E70A8A" w:rsidR="001F7980" w:rsidRPr="000F7924" w:rsidRDefault="001F7980" w:rsidP="001F7980">
            <w:pPr>
              <w:spacing w:before="0" w:after="0"/>
              <w:rPr>
                <w:sz w:val="20"/>
                <w:szCs w:val="20"/>
              </w:rPr>
            </w:pPr>
            <w:r w:rsidRPr="000F7924">
              <w:rPr>
                <w:spacing w:val="-5"/>
                <w:sz w:val="20"/>
                <w:szCs w:val="20"/>
              </w:rPr>
              <w:t>n/a</w:t>
            </w:r>
          </w:p>
        </w:tc>
        <w:tc>
          <w:tcPr>
            <w:tcW w:w="0" w:type="auto"/>
          </w:tcPr>
          <w:p w14:paraId="33F82745" w14:textId="358C31D7" w:rsidR="001F7980" w:rsidRPr="000F7924" w:rsidRDefault="001F7980" w:rsidP="001F7980">
            <w:pPr>
              <w:spacing w:before="0" w:after="0"/>
              <w:rPr>
                <w:sz w:val="20"/>
                <w:szCs w:val="20"/>
              </w:rPr>
            </w:pPr>
            <w:r w:rsidRPr="000F7924">
              <w:rPr>
                <w:spacing w:val="-10"/>
                <w:sz w:val="20"/>
                <w:szCs w:val="20"/>
              </w:rPr>
              <w:t>0</w:t>
            </w:r>
          </w:p>
        </w:tc>
      </w:tr>
      <w:tr w:rsidR="005C38CA" w:rsidRPr="000F7924" w14:paraId="74FF0775" w14:textId="77777777" w:rsidTr="00CF7A8A">
        <w:tc>
          <w:tcPr>
            <w:tcW w:w="1838" w:type="dxa"/>
          </w:tcPr>
          <w:p w14:paraId="0E7A1455" w14:textId="77777777" w:rsidR="001F7980" w:rsidRPr="000F7924" w:rsidRDefault="001F7980" w:rsidP="001F7980">
            <w:pPr>
              <w:spacing w:before="0" w:after="0"/>
              <w:rPr>
                <w:sz w:val="20"/>
                <w:szCs w:val="20"/>
              </w:rPr>
            </w:pPr>
          </w:p>
        </w:tc>
        <w:tc>
          <w:tcPr>
            <w:tcW w:w="1058" w:type="dxa"/>
          </w:tcPr>
          <w:p w14:paraId="7C6ACC07" w14:textId="77777777" w:rsidR="001F7980" w:rsidRPr="000F7924" w:rsidRDefault="001F7980" w:rsidP="001F7980">
            <w:pPr>
              <w:spacing w:before="0" w:after="0"/>
              <w:rPr>
                <w:sz w:val="20"/>
                <w:szCs w:val="20"/>
              </w:rPr>
            </w:pPr>
          </w:p>
        </w:tc>
        <w:tc>
          <w:tcPr>
            <w:tcW w:w="0" w:type="auto"/>
          </w:tcPr>
          <w:p w14:paraId="28222FDE" w14:textId="77777777" w:rsidR="001F7980" w:rsidRPr="000F7924" w:rsidRDefault="001F7980" w:rsidP="001F7980">
            <w:pPr>
              <w:spacing w:before="0" w:after="0"/>
              <w:rPr>
                <w:sz w:val="20"/>
                <w:szCs w:val="20"/>
              </w:rPr>
            </w:pPr>
          </w:p>
        </w:tc>
        <w:tc>
          <w:tcPr>
            <w:tcW w:w="0" w:type="auto"/>
          </w:tcPr>
          <w:p w14:paraId="42930CEC" w14:textId="77777777" w:rsidR="001F7980" w:rsidRPr="000F7924" w:rsidRDefault="001F7980" w:rsidP="001F7980">
            <w:pPr>
              <w:spacing w:before="0" w:after="0"/>
              <w:rPr>
                <w:sz w:val="20"/>
                <w:szCs w:val="20"/>
              </w:rPr>
            </w:pPr>
          </w:p>
        </w:tc>
        <w:tc>
          <w:tcPr>
            <w:tcW w:w="0" w:type="auto"/>
          </w:tcPr>
          <w:p w14:paraId="1E639932" w14:textId="77777777" w:rsidR="001F7980" w:rsidRPr="000F7924" w:rsidRDefault="001F7980" w:rsidP="001F7980">
            <w:pPr>
              <w:spacing w:before="0" w:after="0"/>
              <w:rPr>
                <w:sz w:val="20"/>
                <w:szCs w:val="20"/>
              </w:rPr>
            </w:pPr>
          </w:p>
        </w:tc>
        <w:tc>
          <w:tcPr>
            <w:tcW w:w="0" w:type="auto"/>
          </w:tcPr>
          <w:p w14:paraId="6DF8D65F" w14:textId="77777777" w:rsidR="001F7980" w:rsidRPr="000F7924" w:rsidRDefault="001F7980" w:rsidP="001F7980">
            <w:pPr>
              <w:spacing w:before="0" w:after="0"/>
              <w:rPr>
                <w:sz w:val="20"/>
                <w:szCs w:val="20"/>
              </w:rPr>
            </w:pPr>
          </w:p>
        </w:tc>
        <w:tc>
          <w:tcPr>
            <w:tcW w:w="0" w:type="auto"/>
          </w:tcPr>
          <w:p w14:paraId="7E44F817" w14:textId="77777777" w:rsidR="001F7980" w:rsidRPr="000F7924" w:rsidRDefault="001F7980" w:rsidP="001F7980">
            <w:pPr>
              <w:spacing w:before="0" w:after="0"/>
              <w:rPr>
                <w:sz w:val="20"/>
                <w:szCs w:val="20"/>
              </w:rPr>
            </w:pPr>
          </w:p>
        </w:tc>
        <w:tc>
          <w:tcPr>
            <w:tcW w:w="0" w:type="auto"/>
          </w:tcPr>
          <w:p w14:paraId="36EE74AE" w14:textId="77777777" w:rsidR="001F7980" w:rsidRPr="000F7924" w:rsidRDefault="001F7980" w:rsidP="001F7980">
            <w:pPr>
              <w:spacing w:before="0" w:after="0"/>
              <w:rPr>
                <w:sz w:val="20"/>
                <w:szCs w:val="20"/>
              </w:rPr>
            </w:pPr>
          </w:p>
        </w:tc>
      </w:tr>
      <w:tr w:rsidR="005C38CA" w:rsidRPr="000F7924" w14:paraId="1E89A5B7" w14:textId="77777777" w:rsidTr="00CF7A8A">
        <w:tc>
          <w:tcPr>
            <w:tcW w:w="1838" w:type="dxa"/>
          </w:tcPr>
          <w:p w14:paraId="4E663D2C" w14:textId="20EB8F0C" w:rsidR="001F7980" w:rsidRPr="000F7924" w:rsidRDefault="001F7980" w:rsidP="001F7980">
            <w:pPr>
              <w:spacing w:before="0" w:after="0"/>
              <w:rPr>
                <w:sz w:val="20"/>
                <w:szCs w:val="20"/>
              </w:rPr>
            </w:pPr>
            <w:r w:rsidRPr="000F7924">
              <w:rPr>
                <w:i/>
                <w:spacing w:val="-5"/>
                <w:sz w:val="20"/>
                <w:szCs w:val="20"/>
              </w:rPr>
              <w:t>M</w:t>
            </w:r>
            <w:r w:rsidR="005C38CA" w:rsidRPr="000F7924">
              <w:rPr>
                <w:i/>
                <w:spacing w:val="-5"/>
                <w:sz w:val="20"/>
                <w:szCs w:val="20"/>
              </w:rPr>
              <w:t>a</w:t>
            </w:r>
            <w:r w:rsidRPr="000F7924">
              <w:rPr>
                <w:i/>
                <w:spacing w:val="-5"/>
                <w:sz w:val="20"/>
                <w:szCs w:val="20"/>
              </w:rPr>
              <w:t>g</w:t>
            </w:r>
            <w:r w:rsidR="005C38CA" w:rsidRPr="000F7924">
              <w:rPr>
                <w:i/>
                <w:spacing w:val="-5"/>
                <w:sz w:val="20"/>
                <w:szCs w:val="20"/>
              </w:rPr>
              <w:t>nesium</w:t>
            </w:r>
          </w:p>
        </w:tc>
        <w:tc>
          <w:tcPr>
            <w:tcW w:w="1058" w:type="dxa"/>
          </w:tcPr>
          <w:p w14:paraId="434597E7" w14:textId="0A31DE6B"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5FE1475E" w14:textId="03DB6D06" w:rsidR="001F7980" w:rsidRPr="000F7924" w:rsidRDefault="001F7980" w:rsidP="001F7980">
            <w:pPr>
              <w:spacing w:before="0" w:after="0"/>
              <w:rPr>
                <w:sz w:val="20"/>
                <w:szCs w:val="20"/>
              </w:rPr>
            </w:pPr>
            <w:r w:rsidRPr="000F7924">
              <w:rPr>
                <w:sz w:val="20"/>
                <w:szCs w:val="20"/>
              </w:rPr>
              <w:t>0.01</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0</w:t>
            </w:r>
          </w:p>
        </w:tc>
        <w:tc>
          <w:tcPr>
            <w:tcW w:w="0" w:type="auto"/>
          </w:tcPr>
          <w:p w14:paraId="607BC1CE" w14:textId="13F2270B" w:rsidR="001F7980" w:rsidRPr="000F7924" w:rsidRDefault="001F7980" w:rsidP="001F7980">
            <w:pPr>
              <w:spacing w:before="0" w:after="0"/>
              <w:rPr>
                <w:sz w:val="20"/>
                <w:szCs w:val="20"/>
              </w:rPr>
            </w:pPr>
            <w:r w:rsidRPr="000F7924">
              <w:rPr>
                <w:sz w:val="20"/>
                <w:szCs w:val="20"/>
              </w:rPr>
              <w:t>0.01</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0</w:t>
            </w:r>
          </w:p>
        </w:tc>
        <w:tc>
          <w:tcPr>
            <w:tcW w:w="0" w:type="auto"/>
          </w:tcPr>
          <w:p w14:paraId="06C6E1D1" w14:textId="4BD09CC0" w:rsidR="001F7980" w:rsidRPr="000F7924" w:rsidRDefault="001F7980" w:rsidP="001F7980">
            <w:pPr>
              <w:spacing w:before="0" w:after="0"/>
              <w:rPr>
                <w:sz w:val="20"/>
                <w:szCs w:val="20"/>
              </w:rPr>
            </w:pPr>
            <w:r w:rsidRPr="000F7924">
              <w:rPr>
                <w:spacing w:val="-2"/>
                <w:sz w:val="20"/>
                <w:szCs w:val="20"/>
              </w:rPr>
              <w:t>0.011</w:t>
            </w:r>
          </w:p>
        </w:tc>
        <w:tc>
          <w:tcPr>
            <w:tcW w:w="0" w:type="auto"/>
          </w:tcPr>
          <w:p w14:paraId="16D1CA92" w14:textId="1D1A3DBB" w:rsidR="001F7980" w:rsidRPr="000F7924" w:rsidRDefault="001F7980" w:rsidP="001F7980">
            <w:pPr>
              <w:spacing w:before="0" w:after="0"/>
              <w:rPr>
                <w:sz w:val="20"/>
                <w:szCs w:val="20"/>
              </w:rPr>
            </w:pPr>
            <w:r w:rsidRPr="000F7924">
              <w:rPr>
                <w:spacing w:val="-2"/>
                <w:sz w:val="20"/>
                <w:szCs w:val="20"/>
              </w:rPr>
              <w:t>0.007</w:t>
            </w:r>
          </w:p>
        </w:tc>
        <w:tc>
          <w:tcPr>
            <w:tcW w:w="0" w:type="auto"/>
          </w:tcPr>
          <w:p w14:paraId="09550CFF" w14:textId="12BEE975" w:rsidR="001F7980" w:rsidRPr="000F7924" w:rsidRDefault="001F7980" w:rsidP="001F7980">
            <w:pPr>
              <w:spacing w:before="0" w:after="0"/>
              <w:rPr>
                <w:sz w:val="20"/>
                <w:szCs w:val="20"/>
              </w:rPr>
            </w:pPr>
            <w:r w:rsidRPr="000F7924">
              <w:rPr>
                <w:spacing w:val="-2"/>
                <w:sz w:val="20"/>
                <w:szCs w:val="20"/>
              </w:rPr>
              <w:t>0.015</w:t>
            </w:r>
          </w:p>
        </w:tc>
        <w:tc>
          <w:tcPr>
            <w:tcW w:w="0" w:type="auto"/>
          </w:tcPr>
          <w:p w14:paraId="1EE050D4" w14:textId="410EDBA9" w:rsidR="001F7980" w:rsidRPr="000F7924" w:rsidRDefault="001F7980" w:rsidP="001F7980">
            <w:pPr>
              <w:spacing w:before="0" w:after="0"/>
              <w:rPr>
                <w:sz w:val="20"/>
                <w:szCs w:val="20"/>
              </w:rPr>
            </w:pPr>
            <w:r w:rsidRPr="000F7924">
              <w:rPr>
                <w:spacing w:val="-2"/>
                <w:sz w:val="20"/>
                <w:szCs w:val="20"/>
              </w:rPr>
              <w:t>0.008</w:t>
            </w:r>
          </w:p>
        </w:tc>
      </w:tr>
      <w:tr w:rsidR="005C38CA" w:rsidRPr="000F7924" w14:paraId="18C34107" w14:textId="77777777" w:rsidTr="00CF7A8A">
        <w:tc>
          <w:tcPr>
            <w:tcW w:w="1838" w:type="dxa"/>
          </w:tcPr>
          <w:p w14:paraId="2B144B9C" w14:textId="316884AF" w:rsidR="001F7980" w:rsidRPr="000F7924" w:rsidRDefault="005C38CA" w:rsidP="001F7980">
            <w:pPr>
              <w:spacing w:before="0" w:after="0"/>
              <w:rPr>
                <w:sz w:val="20"/>
                <w:szCs w:val="20"/>
              </w:rPr>
            </w:pPr>
            <w:r w:rsidRPr="000F7924">
              <w:rPr>
                <w:i/>
                <w:spacing w:val="-10"/>
                <w:sz w:val="20"/>
                <w:szCs w:val="20"/>
              </w:rPr>
              <w:t>Potassium</w:t>
            </w:r>
          </w:p>
        </w:tc>
        <w:tc>
          <w:tcPr>
            <w:tcW w:w="1058" w:type="dxa"/>
          </w:tcPr>
          <w:p w14:paraId="44A578EA" w14:textId="753CCCEC"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1B1C74CD" w14:textId="03F27A43" w:rsidR="001F7980" w:rsidRPr="000F7924" w:rsidRDefault="001F7980" w:rsidP="001F7980">
            <w:pPr>
              <w:spacing w:before="0" w:after="0"/>
              <w:rPr>
                <w:sz w:val="20"/>
                <w:szCs w:val="20"/>
              </w:rPr>
            </w:pPr>
            <w:r w:rsidRPr="000F7924">
              <w:rPr>
                <w:sz w:val="20"/>
                <w:szCs w:val="20"/>
              </w:rPr>
              <w:t>0.16</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0</w:t>
            </w:r>
          </w:p>
        </w:tc>
        <w:tc>
          <w:tcPr>
            <w:tcW w:w="0" w:type="auto"/>
          </w:tcPr>
          <w:p w14:paraId="2DB998B7" w14:textId="0848FD2A" w:rsidR="001F7980" w:rsidRPr="000F7924" w:rsidRDefault="001F7980" w:rsidP="001F7980">
            <w:pPr>
              <w:spacing w:before="0" w:after="0"/>
              <w:rPr>
                <w:sz w:val="20"/>
                <w:szCs w:val="20"/>
              </w:rPr>
            </w:pPr>
            <w:r w:rsidRPr="000F7924">
              <w:rPr>
                <w:sz w:val="20"/>
                <w:szCs w:val="20"/>
              </w:rPr>
              <w:t>0.23</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1</w:t>
            </w:r>
          </w:p>
        </w:tc>
        <w:tc>
          <w:tcPr>
            <w:tcW w:w="0" w:type="auto"/>
          </w:tcPr>
          <w:p w14:paraId="44247FD1" w14:textId="7324D6CC" w:rsidR="001F7980" w:rsidRPr="000F7924" w:rsidRDefault="001F7980" w:rsidP="001F7980">
            <w:pPr>
              <w:spacing w:before="0" w:after="0"/>
              <w:rPr>
                <w:sz w:val="20"/>
                <w:szCs w:val="20"/>
              </w:rPr>
            </w:pPr>
            <w:r w:rsidRPr="000F7924">
              <w:rPr>
                <w:spacing w:val="-2"/>
                <w:sz w:val="20"/>
                <w:szCs w:val="20"/>
              </w:rPr>
              <w:t>0.237</w:t>
            </w:r>
          </w:p>
        </w:tc>
        <w:tc>
          <w:tcPr>
            <w:tcW w:w="0" w:type="auto"/>
          </w:tcPr>
          <w:p w14:paraId="47485EE0" w14:textId="67514632" w:rsidR="001F7980" w:rsidRPr="000F7924" w:rsidRDefault="001F7980" w:rsidP="001F7980">
            <w:pPr>
              <w:spacing w:before="0" w:after="0"/>
              <w:rPr>
                <w:sz w:val="20"/>
                <w:szCs w:val="20"/>
              </w:rPr>
            </w:pPr>
            <w:r w:rsidRPr="000F7924">
              <w:rPr>
                <w:spacing w:val="-2"/>
                <w:sz w:val="20"/>
                <w:szCs w:val="20"/>
              </w:rPr>
              <w:t>0.144</w:t>
            </w:r>
          </w:p>
        </w:tc>
        <w:tc>
          <w:tcPr>
            <w:tcW w:w="0" w:type="auto"/>
          </w:tcPr>
          <w:p w14:paraId="3E6C8B12" w14:textId="33FED032" w:rsidR="001F7980" w:rsidRPr="000F7924" w:rsidRDefault="001F7980" w:rsidP="001F7980">
            <w:pPr>
              <w:spacing w:before="0" w:after="0"/>
              <w:rPr>
                <w:sz w:val="20"/>
                <w:szCs w:val="20"/>
              </w:rPr>
            </w:pPr>
            <w:r w:rsidRPr="000F7924">
              <w:rPr>
                <w:spacing w:val="-2"/>
                <w:sz w:val="20"/>
                <w:szCs w:val="20"/>
              </w:rPr>
              <w:t>0.385</w:t>
            </w:r>
          </w:p>
        </w:tc>
        <w:tc>
          <w:tcPr>
            <w:tcW w:w="0" w:type="auto"/>
          </w:tcPr>
          <w:p w14:paraId="65200741" w14:textId="5185D472" w:rsidR="001F7980" w:rsidRPr="000F7924" w:rsidRDefault="001F7980" w:rsidP="001F7980">
            <w:pPr>
              <w:spacing w:before="0" w:after="0"/>
              <w:rPr>
                <w:sz w:val="20"/>
                <w:szCs w:val="20"/>
              </w:rPr>
            </w:pPr>
            <w:r w:rsidRPr="000F7924">
              <w:rPr>
                <w:spacing w:val="-2"/>
                <w:sz w:val="20"/>
                <w:szCs w:val="20"/>
              </w:rPr>
              <w:t>0.0223</w:t>
            </w:r>
          </w:p>
        </w:tc>
      </w:tr>
      <w:tr w:rsidR="005C38CA" w:rsidRPr="000F7924" w14:paraId="4F322A9F" w14:textId="77777777" w:rsidTr="00CF7A8A">
        <w:tc>
          <w:tcPr>
            <w:tcW w:w="1838" w:type="dxa"/>
          </w:tcPr>
          <w:p w14:paraId="6E24E948" w14:textId="0A96525E" w:rsidR="001F7980" w:rsidRPr="000F7924" w:rsidRDefault="005C38CA" w:rsidP="001F7980">
            <w:pPr>
              <w:spacing w:before="0" w:after="0"/>
              <w:rPr>
                <w:sz w:val="20"/>
                <w:szCs w:val="20"/>
              </w:rPr>
            </w:pPr>
            <w:r w:rsidRPr="000F7924">
              <w:rPr>
                <w:i/>
                <w:spacing w:val="-5"/>
                <w:sz w:val="20"/>
                <w:szCs w:val="20"/>
              </w:rPr>
              <w:t>Sodium</w:t>
            </w:r>
          </w:p>
        </w:tc>
        <w:tc>
          <w:tcPr>
            <w:tcW w:w="1058" w:type="dxa"/>
          </w:tcPr>
          <w:p w14:paraId="191662ED" w14:textId="7A4BDAF3" w:rsidR="001F7980" w:rsidRPr="000F7924" w:rsidRDefault="001F7980" w:rsidP="001F7980">
            <w:pPr>
              <w:spacing w:before="0" w:after="0"/>
              <w:rPr>
                <w:sz w:val="20"/>
                <w:szCs w:val="20"/>
              </w:rPr>
            </w:pPr>
            <w:r w:rsidRPr="000F7924">
              <w:rPr>
                <w:spacing w:val="-2"/>
                <w:sz w:val="20"/>
                <w:szCs w:val="20"/>
              </w:rPr>
              <w:t>g/100</w:t>
            </w:r>
            <w:r w:rsidR="00CF7A8A">
              <w:rPr>
                <w:spacing w:val="-2"/>
                <w:sz w:val="20"/>
                <w:szCs w:val="20"/>
              </w:rPr>
              <w:t xml:space="preserve"> </w:t>
            </w:r>
            <w:r w:rsidRPr="000F7924">
              <w:rPr>
                <w:spacing w:val="-2"/>
                <w:sz w:val="20"/>
                <w:szCs w:val="20"/>
              </w:rPr>
              <w:t>g</w:t>
            </w:r>
          </w:p>
        </w:tc>
        <w:tc>
          <w:tcPr>
            <w:tcW w:w="0" w:type="auto"/>
          </w:tcPr>
          <w:p w14:paraId="0ADDD207" w14:textId="7310C6B2" w:rsidR="001F7980" w:rsidRPr="000F7924" w:rsidRDefault="001F7980" w:rsidP="001F7980">
            <w:pPr>
              <w:spacing w:before="0" w:after="0"/>
              <w:rPr>
                <w:sz w:val="20"/>
                <w:szCs w:val="20"/>
              </w:rPr>
            </w:pPr>
            <w:r w:rsidRPr="000F7924">
              <w:rPr>
                <w:sz w:val="20"/>
                <w:szCs w:val="20"/>
              </w:rPr>
              <w:t>&lt;0.01</w:t>
            </w:r>
            <w:r w:rsidRPr="000F7924">
              <w:rPr>
                <w:spacing w:val="-3"/>
                <w:sz w:val="20"/>
                <w:szCs w:val="20"/>
              </w:rPr>
              <w:t xml:space="preserve"> </w:t>
            </w:r>
            <w:r w:rsidRPr="000F7924">
              <w:rPr>
                <w:sz w:val="20"/>
                <w:szCs w:val="20"/>
              </w:rPr>
              <w:t>±</w:t>
            </w:r>
            <w:r w:rsidRPr="000F7924">
              <w:rPr>
                <w:spacing w:val="-3"/>
                <w:sz w:val="20"/>
                <w:szCs w:val="20"/>
              </w:rPr>
              <w:t xml:space="preserve"> </w:t>
            </w:r>
            <w:r w:rsidRPr="000F7924">
              <w:rPr>
                <w:spacing w:val="-10"/>
                <w:sz w:val="20"/>
                <w:szCs w:val="20"/>
              </w:rPr>
              <w:t>0</w:t>
            </w:r>
          </w:p>
        </w:tc>
        <w:tc>
          <w:tcPr>
            <w:tcW w:w="0" w:type="auto"/>
          </w:tcPr>
          <w:p w14:paraId="7ACF054C" w14:textId="65A38B34" w:rsidR="001F7980" w:rsidRPr="000F7924" w:rsidRDefault="001F7980" w:rsidP="001F7980">
            <w:pPr>
              <w:spacing w:before="0" w:after="0"/>
              <w:rPr>
                <w:sz w:val="20"/>
                <w:szCs w:val="20"/>
              </w:rPr>
            </w:pPr>
            <w:r w:rsidRPr="000F7924">
              <w:rPr>
                <w:sz w:val="20"/>
                <w:szCs w:val="20"/>
              </w:rPr>
              <w:t>0.01</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00</w:t>
            </w:r>
          </w:p>
        </w:tc>
        <w:tc>
          <w:tcPr>
            <w:tcW w:w="0" w:type="auto"/>
          </w:tcPr>
          <w:p w14:paraId="730B1BA2" w14:textId="4E204380" w:rsidR="001F7980" w:rsidRPr="000F7924" w:rsidRDefault="001F7980" w:rsidP="001F7980">
            <w:pPr>
              <w:spacing w:before="0" w:after="0"/>
              <w:rPr>
                <w:sz w:val="20"/>
                <w:szCs w:val="20"/>
              </w:rPr>
            </w:pPr>
            <w:r w:rsidRPr="000F7924">
              <w:rPr>
                <w:spacing w:val="-2"/>
                <w:sz w:val="20"/>
                <w:szCs w:val="20"/>
              </w:rPr>
              <w:t>0.005</w:t>
            </w:r>
          </w:p>
        </w:tc>
        <w:tc>
          <w:tcPr>
            <w:tcW w:w="0" w:type="auto"/>
          </w:tcPr>
          <w:p w14:paraId="0C300CC4" w14:textId="46CA57C5" w:rsidR="001F7980" w:rsidRPr="000F7924" w:rsidRDefault="001F7980" w:rsidP="001F7980">
            <w:pPr>
              <w:spacing w:before="0" w:after="0"/>
              <w:rPr>
                <w:sz w:val="20"/>
                <w:szCs w:val="20"/>
              </w:rPr>
            </w:pPr>
            <w:r w:rsidRPr="000F7924">
              <w:rPr>
                <w:spacing w:val="-2"/>
                <w:sz w:val="20"/>
                <w:szCs w:val="20"/>
              </w:rPr>
              <w:t>0.001</w:t>
            </w:r>
          </w:p>
        </w:tc>
        <w:tc>
          <w:tcPr>
            <w:tcW w:w="0" w:type="auto"/>
          </w:tcPr>
          <w:p w14:paraId="2A6678DF" w14:textId="5B960B56" w:rsidR="001F7980" w:rsidRPr="000F7924" w:rsidRDefault="001F7980" w:rsidP="001F7980">
            <w:pPr>
              <w:spacing w:before="0" w:after="0"/>
              <w:rPr>
                <w:sz w:val="20"/>
                <w:szCs w:val="20"/>
              </w:rPr>
            </w:pPr>
            <w:r w:rsidRPr="000F7924">
              <w:rPr>
                <w:spacing w:val="-2"/>
                <w:sz w:val="20"/>
                <w:szCs w:val="20"/>
              </w:rPr>
              <w:t>0.024</w:t>
            </w:r>
          </w:p>
        </w:tc>
        <w:tc>
          <w:tcPr>
            <w:tcW w:w="0" w:type="auto"/>
          </w:tcPr>
          <w:p w14:paraId="3837C94C" w14:textId="263DDC3A" w:rsidR="001F7980" w:rsidRPr="000F7924" w:rsidRDefault="001F7980" w:rsidP="001F7980">
            <w:pPr>
              <w:spacing w:before="0" w:after="0"/>
              <w:rPr>
                <w:sz w:val="20"/>
                <w:szCs w:val="20"/>
              </w:rPr>
            </w:pPr>
            <w:r w:rsidRPr="000F7924">
              <w:rPr>
                <w:spacing w:val="-2"/>
                <w:sz w:val="20"/>
                <w:szCs w:val="20"/>
              </w:rPr>
              <w:t>0.002</w:t>
            </w:r>
          </w:p>
        </w:tc>
      </w:tr>
      <w:tr w:rsidR="005C38CA" w:rsidRPr="000F7924" w14:paraId="70295F7B" w14:textId="77777777" w:rsidTr="00CF7A8A">
        <w:tc>
          <w:tcPr>
            <w:tcW w:w="1838" w:type="dxa"/>
          </w:tcPr>
          <w:p w14:paraId="03129577" w14:textId="77777777" w:rsidR="001F7980" w:rsidRPr="000F7924" w:rsidRDefault="001F7980" w:rsidP="001F7980">
            <w:pPr>
              <w:spacing w:before="0" w:after="0"/>
              <w:rPr>
                <w:sz w:val="20"/>
                <w:szCs w:val="20"/>
              </w:rPr>
            </w:pPr>
          </w:p>
        </w:tc>
        <w:tc>
          <w:tcPr>
            <w:tcW w:w="1058" w:type="dxa"/>
          </w:tcPr>
          <w:p w14:paraId="7AFCA582" w14:textId="77777777" w:rsidR="001F7980" w:rsidRPr="000F7924" w:rsidRDefault="001F7980" w:rsidP="001F7980">
            <w:pPr>
              <w:spacing w:before="0" w:after="0"/>
              <w:rPr>
                <w:sz w:val="20"/>
                <w:szCs w:val="20"/>
              </w:rPr>
            </w:pPr>
          </w:p>
        </w:tc>
        <w:tc>
          <w:tcPr>
            <w:tcW w:w="0" w:type="auto"/>
          </w:tcPr>
          <w:p w14:paraId="49665DAC" w14:textId="77777777" w:rsidR="001F7980" w:rsidRPr="000F7924" w:rsidRDefault="001F7980" w:rsidP="001F7980">
            <w:pPr>
              <w:spacing w:before="0" w:after="0"/>
              <w:rPr>
                <w:sz w:val="20"/>
                <w:szCs w:val="20"/>
              </w:rPr>
            </w:pPr>
          </w:p>
        </w:tc>
        <w:tc>
          <w:tcPr>
            <w:tcW w:w="0" w:type="auto"/>
          </w:tcPr>
          <w:p w14:paraId="77245A2F" w14:textId="77777777" w:rsidR="001F7980" w:rsidRPr="000F7924" w:rsidRDefault="001F7980" w:rsidP="001F7980">
            <w:pPr>
              <w:spacing w:before="0" w:after="0"/>
              <w:rPr>
                <w:sz w:val="20"/>
                <w:szCs w:val="20"/>
              </w:rPr>
            </w:pPr>
          </w:p>
        </w:tc>
        <w:tc>
          <w:tcPr>
            <w:tcW w:w="0" w:type="auto"/>
          </w:tcPr>
          <w:p w14:paraId="48A4C0F3" w14:textId="77777777" w:rsidR="001F7980" w:rsidRPr="000F7924" w:rsidRDefault="001F7980" w:rsidP="001F7980">
            <w:pPr>
              <w:spacing w:before="0" w:after="0"/>
              <w:rPr>
                <w:sz w:val="20"/>
                <w:szCs w:val="20"/>
              </w:rPr>
            </w:pPr>
          </w:p>
        </w:tc>
        <w:tc>
          <w:tcPr>
            <w:tcW w:w="0" w:type="auto"/>
          </w:tcPr>
          <w:p w14:paraId="738AF820" w14:textId="77777777" w:rsidR="001F7980" w:rsidRPr="000F7924" w:rsidRDefault="001F7980" w:rsidP="001F7980">
            <w:pPr>
              <w:spacing w:before="0" w:after="0"/>
              <w:rPr>
                <w:sz w:val="20"/>
                <w:szCs w:val="20"/>
              </w:rPr>
            </w:pPr>
          </w:p>
        </w:tc>
        <w:tc>
          <w:tcPr>
            <w:tcW w:w="0" w:type="auto"/>
          </w:tcPr>
          <w:p w14:paraId="355DD943" w14:textId="77777777" w:rsidR="001F7980" w:rsidRPr="000F7924" w:rsidRDefault="001F7980" w:rsidP="001F7980">
            <w:pPr>
              <w:spacing w:before="0" w:after="0"/>
              <w:rPr>
                <w:sz w:val="20"/>
                <w:szCs w:val="20"/>
              </w:rPr>
            </w:pPr>
          </w:p>
        </w:tc>
        <w:tc>
          <w:tcPr>
            <w:tcW w:w="0" w:type="auto"/>
          </w:tcPr>
          <w:p w14:paraId="6C64C012" w14:textId="77777777" w:rsidR="001F7980" w:rsidRPr="000F7924" w:rsidRDefault="001F7980" w:rsidP="001F7980">
            <w:pPr>
              <w:spacing w:before="0" w:after="0"/>
              <w:rPr>
                <w:sz w:val="20"/>
                <w:szCs w:val="20"/>
              </w:rPr>
            </w:pPr>
          </w:p>
        </w:tc>
      </w:tr>
      <w:tr w:rsidR="005C38CA" w:rsidRPr="000F7924" w14:paraId="081101AB" w14:textId="77777777" w:rsidTr="00CF7A8A">
        <w:tc>
          <w:tcPr>
            <w:tcW w:w="1838" w:type="dxa"/>
          </w:tcPr>
          <w:p w14:paraId="7E336B5A" w14:textId="2CF7EBAF" w:rsidR="001F7980" w:rsidRPr="000F7924" w:rsidRDefault="001F7980" w:rsidP="001F7980">
            <w:pPr>
              <w:spacing w:before="0" w:after="0"/>
              <w:rPr>
                <w:sz w:val="20"/>
                <w:szCs w:val="20"/>
              </w:rPr>
            </w:pPr>
            <w:r w:rsidRPr="000F7924">
              <w:rPr>
                <w:i/>
                <w:sz w:val="20"/>
                <w:szCs w:val="20"/>
              </w:rPr>
              <w:t>beta</w:t>
            </w:r>
            <w:r w:rsidRPr="000F7924">
              <w:rPr>
                <w:i/>
                <w:spacing w:val="-9"/>
                <w:sz w:val="20"/>
                <w:szCs w:val="20"/>
              </w:rPr>
              <w:t xml:space="preserve"> </w:t>
            </w:r>
            <w:r w:rsidRPr="000F7924">
              <w:rPr>
                <w:i/>
                <w:spacing w:val="-2"/>
                <w:sz w:val="20"/>
                <w:szCs w:val="20"/>
              </w:rPr>
              <w:t>carotene</w:t>
            </w:r>
          </w:p>
        </w:tc>
        <w:tc>
          <w:tcPr>
            <w:tcW w:w="1058" w:type="dxa"/>
          </w:tcPr>
          <w:p w14:paraId="15AA59A7" w14:textId="49037468" w:rsidR="001F7980" w:rsidRPr="000F7924" w:rsidRDefault="00A06717" w:rsidP="001F7980">
            <w:pPr>
              <w:spacing w:before="0" w:after="0"/>
              <w:rPr>
                <w:sz w:val="20"/>
                <w:szCs w:val="20"/>
              </w:rPr>
            </w:pPr>
            <w:r w:rsidRPr="000F7924">
              <w:rPr>
                <w:rFonts w:cs="Calibri"/>
                <w:spacing w:val="-2"/>
                <w:sz w:val="20"/>
                <w:szCs w:val="20"/>
              </w:rPr>
              <w:t>µ</w:t>
            </w:r>
            <w:r w:rsidR="001F7980" w:rsidRPr="000F7924">
              <w:rPr>
                <w:spacing w:val="-2"/>
                <w:sz w:val="20"/>
                <w:szCs w:val="20"/>
              </w:rPr>
              <w:t>g/100</w:t>
            </w:r>
            <w:r w:rsidR="00CF7A8A">
              <w:rPr>
                <w:spacing w:val="-2"/>
                <w:sz w:val="20"/>
                <w:szCs w:val="20"/>
              </w:rPr>
              <w:t xml:space="preserve"> </w:t>
            </w:r>
            <w:r w:rsidR="001F7980" w:rsidRPr="000F7924">
              <w:rPr>
                <w:spacing w:val="-2"/>
                <w:sz w:val="20"/>
                <w:szCs w:val="20"/>
              </w:rPr>
              <w:t>g</w:t>
            </w:r>
          </w:p>
        </w:tc>
        <w:tc>
          <w:tcPr>
            <w:tcW w:w="0" w:type="auto"/>
          </w:tcPr>
          <w:p w14:paraId="433E1C2E" w14:textId="6F3ED596" w:rsidR="001F7980" w:rsidRPr="000F7924" w:rsidRDefault="001F7980" w:rsidP="001F7980">
            <w:pPr>
              <w:spacing w:before="0" w:after="0"/>
              <w:rPr>
                <w:sz w:val="20"/>
                <w:szCs w:val="20"/>
              </w:rPr>
            </w:pPr>
            <w:r w:rsidRPr="000F7924">
              <w:rPr>
                <w:sz w:val="20"/>
                <w:szCs w:val="20"/>
              </w:rPr>
              <w:t>451.6</w:t>
            </w:r>
            <w:r w:rsidRPr="000F7924">
              <w:rPr>
                <w:spacing w:val="-5"/>
                <w:sz w:val="20"/>
                <w:szCs w:val="20"/>
              </w:rPr>
              <w:t xml:space="preserve"> </w:t>
            </w:r>
            <w:r w:rsidRPr="000F7924">
              <w:rPr>
                <w:sz w:val="20"/>
                <w:szCs w:val="20"/>
              </w:rPr>
              <w:t>±</w:t>
            </w:r>
            <w:r w:rsidRPr="000F7924">
              <w:rPr>
                <w:spacing w:val="-3"/>
                <w:sz w:val="20"/>
                <w:szCs w:val="20"/>
              </w:rPr>
              <w:t xml:space="preserve"> </w:t>
            </w:r>
            <w:r w:rsidRPr="000F7924">
              <w:rPr>
                <w:spacing w:val="-4"/>
                <w:sz w:val="20"/>
                <w:szCs w:val="20"/>
              </w:rPr>
              <w:t>42.4</w:t>
            </w:r>
          </w:p>
        </w:tc>
        <w:tc>
          <w:tcPr>
            <w:tcW w:w="0" w:type="auto"/>
          </w:tcPr>
          <w:p w14:paraId="40CBF99C" w14:textId="5894C5E4" w:rsidR="001F7980" w:rsidRPr="000F7924" w:rsidRDefault="001F7980" w:rsidP="001F7980">
            <w:pPr>
              <w:spacing w:before="0" w:after="0"/>
              <w:rPr>
                <w:sz w:val="20"/>
                <w:szCs w:val="20"/>
              </w:rPr>
            </w:pPr>
            <w:r w:rsidRPr="000F7924">
              <w:rPr>
                <w:sz w:val="20"/>
                <w:szCs w:val="20"/>
              </w:rPr>
              <w:t>661.8</w:t>
            </w:r>
            <w:r w:rsidRPr="000F7924">
              <w:rPr>
                <w:spacing w:val="-5"/>
                <w:sz w:val="20"/>
                <w:szCs w:val="20"/>
              </w:rPr>
              <w:t xml:space="preserve"> </w:t>
            </w:r>
            <w:r w:rsidRPr="000F7924">
              <w:rPr>
                <w:sz w:val="20"/>
                <w:szCs w:val="20"/>
              </w:rPr>
              <w:t>±</w:t>
            </w:r>
            <w:r w:rsidRPr="000F7924">
              <w:rPr>
                <w:spacing w:val="-3"/>
                <w:sz w:val="20"/>
                <w:szCs w:val="20"/>
              </w:rPr>
              <w:t xml:space="preserve"> </w:t>
            </w:r>
            <w:r w:rsidRPr="000F7924">
              <w:rPr>
                <w:spacing w:val="-4"/>
                <w:sz w:val="20"/>
                <w:szCs w:val="20"/>
              </w:rPr>
              <w:t>64.8</w:t>
            </w:r>
          </w:p>
        </w:tc>
        <w:tc>
          <w:tcPr>
            <w:tcW w:w="0" w:type="auto"/>
          </w:tcPr>
          <w:p w14:paraId="6C33BAE6" w14:textId="5E7892F8" w:rsidR="001F7980" w:rsidRPr="000F7924" w:rsidRDefault="001F7980" w:rsidP="001F7980">
            <w:pPr>
              <w:spacing w:before="0" w:after="0"/>
              <w:rPr>
                <w:sz w:val="20"/>
                <w:szCs w:val="20"/>
              </w:rPr>
            </w:pPr>
            <w:r w:rsidRPr="000F7924">
              <w:rPr>
                <w:spacing w:val="-5"/>
                <w:sz w:val="20"/>
                <w:szCs w:val="20"/>
              </w:rPr>
              <w:t>449</w:t>
            </w:r>
          </w:p>
        </w:tc>
        <w:tc>
          <w:tcPr>
            <w:tcW w:w="0" w:type="auto"/>
          </w:tcPr>
          <w:p w14:paraId="1795F29B" w14:textId="52AB1773" w:rsidR="001F7980" w:rsidRPr="000F7924" w:rsidRDefault="001F7980" w:rsidP="001F7980">
            <w:pPr>
              <w:spacing w:before="0" w:after="0"/>
              <w:rPr>
                <w:sz w:val="20"/>
                <w:szCs w:val="20"/>
              </w:rPr>
            </w:pPr>
            <w:r w:rsidRPr="000F7924">
              <w:rPr>
                <w:spacing w:val="-5"/>
                <w:sz w:val="20"/>
                <w:szCs w:val="20"/>
              </w:rPr>
              <w:t>184</w:t>
            </w:r>
          </w:p>
        </w:tc>
        <w:tc>
          <w:tcPr>
            <w:tcW w:w="0" w:type="auto"/>
          </w:tcPr>
          <w:p w14:paraId="6E88F142" w14:textId="08AF6B13" w:rsidR="001F7980" w:rsidRPr="000F7924" w:rsidRDefault="001F7980" w:rsidP="001F7980">
            <w:pPr>
              <w:spacing w:before="0" w:after="0"/>
              <w:rPr>
                <w:sz w:val="20"/>
                <w:szCs w:val="20"/>
              </w:rPr>
            </w:pPr>
            <w:r w:rsidRPr="000F7924">
              <w:rPr>
                <w:spacing w:val="-5"/>
                <w:sz w:val="20"/>
                <w:szCs w:val="20"/>
              </w:rPr>
              <w:t>572</w:t>
            </w:r>
          </w:p>
        </w:tc>
        <w:tc>
          <w:tcPr>
            <w:tcW w:w="0" w:type="auto"/>
          </w:tcPr>
          <w:p w14:paraId="169C5FB9" w14:textId="4CAB78A4" w:rsidR="001F7980" w:rsidRPr="000F7924" w:rsidRDefault="001F7980" w:rsidP="001F7980">
            <w:pPr>
              <w:spacing w:before="0" w:after="0"/>
              <w:rPr>
                <w:sz w:val="20"/>
                <w:szCs w:val="20"/>
              </w:rPr>
            </w:pPr>
            <w:r w:rsidRPr="000F7924">
              <w:rPr>
                <w:spacing w:val="-5"/>
                <w:sz w:val="20"/>
                <w:szCs w:val="20"/>
              </w:rPr>
              <w:t>349</w:t>
            </w:r>
          </w:p>
        </w:tc>
      </w:tr>
      <w:tr w:rsidR="00933176" w:rsidRPr="000F7924" w14:paraId="03B24303" w14:textId="77777777" w:rsidTr="00CF7A8A">
        <w:tc>
          <w:tcPr>
            <w:tcW w:w="1838" w:type="dxa"/>
          </w:tcPr>
          <w:p w14:paraId="466701AB" w14:textId="5C535E60" w:rsidR="001F7980" w:rsidRPr="000F7924" w:rsidRDefault="001F7980" w:rsidP="001F7980">
            <w:pPr>
              <w:spacing w:before="0" w:after="0"/>
              <w:rPr>
                <w:sz w:val="20"/>
                <w:szCs w:val="20"/>
              </w:rPr>
            </w:pPr>
            <w:r w:rsidRPr="000F7924">
              <w:rPr>
                <w:i/>
                <w:sz w:val="20"/>
                <w:szCs w:val="20"/>
              </w:rPr>
              <w:t>Folate</w:t>
            </w:r>
            <w:r w:rsidRPr="000F7924">
              <w:rPr>
                <w:i/>
                <w:spacing w:val="-11"/>
                <w:sz w:val="20"/>
                <w:szCs w:val="20"/>
              </w:rPr>
              <w:t xml:space="preserve"> </w:t>
            </w:r>
            <w:r w:rsidR="006A047A" w:rsidRPr="000F7924">
              <w:rPr>
                <w:i/>
                <w:spacing w:val="-11"/>
                <w:sz w:val="20"/>
                <w:szCs w:val="20"/>
              </w:rPr>
              <w:t xml:space="preserve">(vitamin </w:t>
            </w:r>
            <w:r w:rsidRPr="000F7924">
              <w:rPr>
                <w:i/>
                <w:spacing w:val="-5"/>
                <w:sz w:val="20"/>
                <w:szCs w:val="20"/>
              </w:rPr>
              <w:t>B9</w:t>
            </w:r>
            <w:r w:rsidR="006A047A" w:rsidRPr="000F7924">
              <w:rPr>
                <w:i/>
                <w:spacing w:val="-5"/>
                <w:sz w:val="20"/>
                <w:szCs w:val="20"/>
              </w:rPr>
              <w:t>)</w:t>
            </w:r>
          </w:p>
        </w:tc>
        <w:tc>
          <w:tcPr>
            <w:tcW w:w="1058" w:type="dxa"/>
          </w:tcPr>
          <w:p w14:paraId="78B7E6C4" w14:textId="4BEF7B5C" w:rsidR="001F7980" w:rsidRPr="000F7924" w:rsidRDefault="00A06717" w:rsidP="001F7980">
            <w:pPr>
              <w:spacing w:before="0" w:after="0"/>
              <w:rPr>
                <w:sz w:val="20"/>
                <w:szCs w:val="20"/>
              </w:rPr>
            </w:pPr>
            <w:r w:rsidRPr="000F7924">
              <w:rPr>
                <w:rFonts w:cs="Calibri"/>
                <w:spacing w:val="-2"/>
                <w:sz w:val="20"/>
                <w:szCs w:val="20"/>
              </w:rPr>
              <w:t>µ</w:t>
            </w:r>
            <w:r w:rsidR="001F7980" w:rsidRPr="000F7924">
              <w:rPr>
                <w:spacing w:val="-2"/>
                <w:sz w:val="20"/>
                <w:szCs w:val="20"/>
              </w:rPr>
              <w:t>g/100</w:t>
            </w:r>
            <w:r w:rsidR="00CF7A8A">
              <w:rPr>
                <w:spacing w:val="-2"/>
                <w:sz w:val="20"/>
                <w:szCs w:val="20"/>
              </w:rPr>
              <w:t xml:space="preserve"> </w:t>
            </w:r>
            <w:r w:rsidR="001F7980" w:rsidRPr="000F7924">
              <w:rPr>
                <w:spacing w:val="-2"/>
                <w:sz w:val="20"/>
                <w:szCs w:val="20"/>
              </w:rPr>
              <w:t>g</w:t>
            </w:r>
          </w:p>
        </w:tc>
        <w:tc>
          <w:tcPr>
            <w:tcW w:w="0" w:type="auto"/>
          </w:tcPr>
          <w:p w14:paraId="421CF1C0" w14:textId="16209063" w:rsidR="001F7980" w:rsidRPr="000F7924" w:rsidRDefault="001F7980" w:rsidP="001F7980">
            <w:pPr>
              <w:spacing w:before="0" w:after="0"/>
              <w:rPr>
                <w:sz w:val="20"/>
                <w:szCs w:val="20"/>
              </w:rPr>
            </w:pPr>
            <w:r w:rsidRPr="000F7924">
              <w:rPr>
                <w:sz w:val="20"/>
                <w:szCs w:val="20"/>
              </w:rPr>
              <w:t>8.92</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28</w:t>
            </w:r>
          </w:p>
        </w:tc>
        <w:tc>
          <w:tcPr>
            <w:tcW w:w="0" w:type="auto"/>
          </w:tcPr>
          <w:p w14:paraId="6B733906" w14:textId="7A4FE833" w:rsidR="001F7980" w:rsidRPr="000F7924" w:rsidRDefault="001F7980" w:rsidP="001F7980">
            <w:pPr>
              <w:spacing w:before="0" w:after="0"/>
              <w:rPr>
                <w:sz w:val="20"/>
                <w:szCs w:val="20"/>
              </w:rPr>
            </w:pPr>
            <w:r w:rsidRPr="000F7924">
              <w:rPr>
                <w:sz w:val="20"/>
                <w:szCs w:val="20"/>
              </w:rPr>
              <w:t>14.22</w:t>
            </w:r>
            <w:r w:rsidRPr="000F7924">
              <w:rPr>
                <w:spacing w:val="-5"/>
                <w:sz w:val="20"/>
                <w:szCs w:val="20"/>
              </w:rPr>
              <w:t xml:space="preserve"> </w:t>
            </w:r>
            <w:r w:rsidRPr="000F7924">
              <w:rPr>
                <w:sz w:val="20"/>
                <w:szCs w:val="20"/>
              </w:rPr>
              <w:t>±</w:t>
            </w:r>
            <w:r w:rsidRPr="000F7924">
              <w:rPr>
                <w:spacing w:val="-3"/>
                <w:sz w:val="20"/>
                <w:szCs w:val="20"/>
              </w:rPr>
              <w:t xml:space="preserve"> </w:t>
            </w:r>
            <w:r w:rsidRPr="000F7924">
              <w:rPr>
                <w:spacing w:val="-4"/>
                <w:sz w:val="20"/>
                <w:szCs w:val="20"/>
              </w:rPr>
              <w:t>0.31</w:t>
            </w:r>
          </w:p>
        </w:tc>
        <w:tc>
          <w:tcPr>
            <w:tcW w:w="0" w:type="auto"/>
          </w:tcPr>
          <w:p w14:paraId="3E5F990F" w14:textId="668BDC3E" w:rsidR="001F7980" w:rsidRPr="000F7924" w:rsidRDefault="001F7980" w:rsidP="001F7980">
            <w:pPr>
              <w:spacing w:before="0" w:after="0"/>
              <w:rPr>
                <w:sz w:val="20"/>
                <w:szCs w:val="20"/>
              </w:rPr>
            </w:pPr>
            <w:r w:rsidRPr="000F7924">
              <w:rPr>
                <w:spacing w:val="-4"/>
                <w:sz w:val="20"/>
                <w:szCs w:val="20"/>
              </w:rPr>
              <w:t>13.7</w:t>
            </w:r>
          </w:p>
        </w:tc>
        <w:tc>
          <w:tcPr>
            <w:tcW w:w="0" w:type="auto"/>
          </w:tcPr>
          <w:p w14:paraId="747FB448" w14:textId="1E8D3022" w:rsidR="001F7980" w:rsidRPr="000F7924" w:rsidRDefault="001F7980" w:rsidP="001F7980">
            <w:pPr>
              <w:spacing w:before="0" w:after="0"/>
              <w:rPr>
                <w:sz w:val="20"/>
                <w:szCs w:val="20"/>
              </w:rPr>
            </w:pPr>
            <w:r w:rsidRPr="000F7924">
              <w:rPr>
                <w:spacing w:val="-5"/>
                <w:sz w:val="20"/>
                <w:szCs w:val="20"/>
              </w:rPr>
              <w:t>7.8</w:t>
            </w:r>
          </w:p>
        </w:tc>
        <w:tc>
          <w:tcPr>
            <w:tcW w:w="0" w:type="auto"/>
          </w:tcPr>
          <w:p w14:paraId="62341435" w14:textId="297C5AA0" w:rsidR="001F7980" w:rsidRPr="000F7924" w:rsidRDefault="001F7980" w:rsidP="001F7980">
            <w:pPr>
              <w:spacing w:before="0" w:after="0"/>
              <w:rPr>
                <w:sz w:val="20"/>
                <w:szCs w:val="20"/>
              </w:rPr>
            </w:pPr>
            <w:r w:rsidRPr="000F7924">
              <w:rPr>
                <w:spacing w:val="-4"/>
                <w:sz w:val="20"/>
                <w:szCs w:val="20"/>
              </w:rPr>
              <w:t>19.8</w:t>
            </w:r>
          </w:p>
        </w:tc>
        <w:tc>
          <w:tcPr>
            <w:tcW w:w="0" w:type="auto"/>
          </w:tcPr>
          <w:p w14:paraId="02F81E62" w14:textId="22AD7089" w:rsidR="001F7980" w:rsidRPr="000F7924" w:rsidRDefault="001F7980" w:rsidP="001F7980">
            <w:pPr>
              <w:spacing w:before="0" w:after="0"/>
              <w:rPr>
                <w:sz w:val="20"/>
                <w:szCs w:val="20"/>
              </w:rPr>
            </w:pPr>
            <w:r w:rsidRPr="000F7924">
              <w:rPr>
                <w:spacing w:val="-5"/>
                <w:sz w:val="20"/>
                <w:szCs w:val="20"/>
              </w:rPr>
              <w:t>23</w:t>
            </w:r>
          </w:p>
        </w:tc>
      </w:tr>
      <w:tr w:rsidR="005C38CA" w:rsidRPr="000F7924" w14:paraId="0EB93AD7" w14:textId="77777777" w:rsidTr="00CF7A8A">
        <w:tc>
          <w:tcPr>
            <w:tcW w:w="1838" w:type="dxa"/>
          </w:tcPr>
          <w:p w14:paraId="02289266" w14:textId="1218BD64" w:rsidR="001F7980" w:rsidRPr="000F7924" w:rsidRDefault="001F7980" w:rsidP="001F7980">
            <w:pPr>
              <w:spacing w:before="0" w:after="0"/>
              <w:rPr>
                <w:sz w:val="20"/>
                <w:szCs w:val="20"/>
              </w:rPr>
            </w:pPr>
            <w:r w:rsidRPr="000F7924">
              <w:rPr>
                <w:i/>
                <w:spacing w:val="-2"/>
                <w:sz w:val="20"/>
                <w:szCs w:val="20"/>
              </w:rPr>
              <w:t>Ascorbate</w:t>
            </w:r>
            <w:r w:rsidRPr="000F7924">
              <w:rPr>
                <w:i/>
                <w:spacing w:val="6"/>
                <w:sz w:val="20"/>
                <w:szCs w:val="20"/>
              </w:rPr>
              <w:t xml:space="preserve"> </w:t>
            </w:r>
            <w:r w:rsidR="00933176" w:rsidRPr="000F7924">
              <w:rPr>
                <w:i/>
                <w:spacing w:val="6"/>
                <w:sz w:val="20"/>
                <w:szCs w:val="20"/>
              </w:rPr>
              <w:t>(vitamin </w:t>
            </w:r>
            <w:r w:rsidRPr="000F7924">
              <w:rPr>
                <w:i/>
                <w:spacing w:val="-10"/>
                <w:sz w:val="20"/>
                <w:szCs w:val="20"/>
              </w:rPr>
              <w:t>C</w:t>
            </w:r>
            <w:r w:rsidR="00933176" w:rsidRPr="000F7924">
              <w:rPr>
                <w:i/>
                <w:spacing w:val="-10"/>
                <w:sz w:val="20"/>
                <w:szCs w:val="20"/>
              </w:rPr>
              <w:t>)</w:t>
            </w:r>
          </w:p>
        </w:tc>
        <w:tc>
          <w:tcPr>
            <w:tcW w:w="1058" w:type="dxa"/>
          </w:tcPr>
          <w:p w14:paraId="698500AF" w14:textId="156A667E" w:rsidR="001F7980" w:rsidRPr="000F7924" w:rsidRDefault="001F7980" w:rsidP="001F7980">
            <w:pPr>
              <w:spacing w:before="0" w:after="0"/>
              <w:rPr>
                <w:sz w:val="20"/>
                <w:szCs w:val="20"/>
              </w:rPr>
            </w:pPr>
            <w:r w:rsidRPr="000F7924">
              <w:rPr>
                <w:spacing w:val="-2"/>
                <w:sz w:val="20"/>
                <w:szCs w:val="20"/>
              </w:rPr>
              <w:t>mg/100</w:t>
            </w:r>
            <w:r w:rsidR="00CF7A8A">
              <w:rPr>
                <w:spacing w:val="-2"/>
                <w:sz w:val="20"/>
                <w:szCs w:val="20"/>
              </w:rPr>
              <w:t xml:space="preserve"> </w:t>
            </w:r>
            <w:r w:rsidRPr="000F7924">
              <w:rPr>
                <w:spacing w:val="-2"/>
                <w:sz w:val="20"/>
                <w:szCs w:val="20"/>
              </w:rPr>
              <w:t>g</w:t>
            </w:r>
          </w:p>
        </w:tc>
        <w:tc>
          <w:tcPr>
            <w:tcW w:w="0" w:type="auto"/>
          </w:tcPr>
          <w:p w14:paraId="2E782B2B" w14:textId="638D3782" w:rsidR="001F7980" w:rsidRPr="000F7924" w:rsidRDefault="001F7980" w:rsidP="001F7980">
            <w:pPr>
              <w:spacing w:before="0" w:after="0"/>
              <w:rPr>
                <w:sz w:val="20"/>
                <w:szCs w:val="20"/>
              </w:rPr>
            </w:pPr>
            <w:r w:rsidRPr="000F7924">
              <w:rPr>
                <w:sz w:val="20"/>
                <w:szCs w:val="20"/>
              </w:rPr>
              <w:t>6.86</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18</w:t>
            </w:r>
          </w:p>
        </w:tc>
        <w:tc>
          <w:tcPr>
            <w:tcW w:w="0" w:type="auto"/>
          </w:tcPr>
          <w:p w14:paraId="531CE92F" w14:textId="3B9752B0" w:rsidR="001F7980" w:rsidRPr="000F7924" w:rsidRDefault="001F7980" w:rsidP="001F7980">
            <w:pPr>
              <w:spacing w:before="0" w:after="0"/>
              <w:rPr>
                <w:sz w:val="20"/>
                <w:szCs w:val="20"/>
              </w:rPr>
            </w:pPr>
            <w:r w:rsidRPr="000F7924">
              <w:rPr>
                <w:sz w:val="20"/>
                <w:szCs w:val="20"/>
              </w:rPr>
              <w:t>8.1</w:t>
            </w:r>
            <w:r w:rsidRPr="000F7924">
              <w:rPr>
                <w:spacing w:val="-2"/>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86</w:t>
            </w:r>
          </w:p>
        </w:tc>
        <w:tc>
          <w:tcPr>
            <w:tcW w:w="0" w:type="auto"/>
          </w:tcPr>
          <w:p w14:paraId="172AA4BE" w14:textId="374C0952" w:rsidR="001F7980" w:rsidRPr="000F7924" w:rsidRDefault="001F7980" w:rsidP="001F7980">
            <w:pPr>
              <w:spacing w:before="0" w:after="0"/>
              <w:rPr>
                <w:sz w:val="20"/>
                <w:szCs w:val="20"/>
              </w:rPr>
            </w:pPr>
            <w:r w:rsidRPr="000F7924">
              <w:rPr>
                <w:spacing w:val="-5"/>
                <w:sz w:val="20"/>
                <w:szCs w:val="20"/>
              </w:rPr>
              <w:t>15</w:t>
            </w:r>
          </w:p>
        </w:tc>
        <w:tc>
          <w:tcPr>
            <w:tcW w:w="0" w:type="auto"/>
          </w:tcPr>
          <w:p w14:paraId="59FEB961" w14:textId="7B0E7164" w:rsidR="001F7980" w:rsidRPr="000F7924" w:rsidRDefault="001F7980" w:rsidP="001F7980">
            <w:pPr>
              <w:spacing w:before="0" w:after="0"/>
              <w:rPr>
                <w:sz w:val="20"/>
                <w:szCs w:val="20"/>
              </w:rPr>
            </w:pPr>
            <w:r w:rsidRPr="000F7924">
              <w:rPr>
                <w:spacing w:val="-10"/>
                <w:sz w:val="20"/>
                <w:szCs w:val="20"/>
              </w:rPr>
              <w:t>1</w:t>
            </w:r>
          </w:p>
        </w:tc>
        <w:tc>
          <w:tcPr>
            <w:tcW w:w="0" w:type="auto"/>
          </w:tcPr>
          <w:p w14:paraId="1C1AAC76" w14:textId="74210B07" w:rsidR="001F7980" w:rsidRPr="000F7924" w:rsidRDefault="001F7980" w:rsidP="001F7980">
            <w:pPr>
              <w:spacing w:before="0" w:after="0"/>
              <w:rPr>
                <w:sz w:val="20"/>
                <w:szCs w:val="20"/>
              </w:rPr>
            </w:pPr>
            <w:r w:rsidRPr="000F7924">
              <w:rPr>
                <w:spacing w:val="-5"/>
                <w:sz w:val="20"/>
                <w:szCs w:val="20"/>
              </w:rPr>
              <w:t>36</w:t>
            </w:r>
          </w:p>
        </w:tc>
        <w:tc>
          <w:tcPr>
            <w:tcW w:w="0" w:type="auto"/>
          </w:tcPr>
          <w:p w14:paraId="4656E5C3" w14:textId="32B0F591" w:rsidR="001F7980" w:rsidRPr="000F7924" w:rsidRDefault="001F7980" w:rsidP="001F7980">
            <w:pPr>
              <w:spacing w:before="0" w:after="0"/>
              <w:rPr>
                <w:sz w:val="20"/>
                <w:szCs w:val="20"/>
              </w:rPr>
            </w:pPr>
            <w:r w:rsidRPr="000F7924">
              <w:rPr>
                <w:spacing w:val="-5"/>
                <w:sz w:val="20"/>
                <w:szCs w:val="20"/>
              </w:rPr>
              <w:t>22</w:t>
            </w:r>
          </w:p>
        </w:tc>
      </w:tr>
      <w:tr w:rsidR="005C38CA" w:rsidRPr="000F7924" w14:paraId="794EA5F2" w14:textId="77777777" w:rsidTr="00CF7A8A">
        <w:tc>
          <w:tcPr>
            <w:tcW w:w="1838" w:type="dxa"/>
          </w:tcPr>
          <w:p w14:paraId="3B8230B2" w14:textId="2B24DAA4" w:rsidR="001F7980" w:rsidRPr="000F7924" w:rsidRDefault="001F7980" w:rsidP="001F7980">
            <w:pPr>
              <w:spacing w:before="0" w:after="0"/>
              <w:rPr>
                <w:sz w:val="20"/>
                <w:szCs w:val="20"/>
              </w:rPr>
            </w:pPr>
            <w:r w:rsidRPr="000F7924">
              <w:rPr>
                <w:i/>
                <w:spacing w:val="-2"/>
                <w:sz w:val="20"/>
                <w:szCs w:val="20"/>
              </w:rPr>
              <w:t>Phylloquinone</w:t>
            </w:r>
            <w:r w:rsidRPr="000F7924">
              <w:rPr>
                <w:i/>
                <w:spacing w:val="10"/>
                <w:sz w:val="20"/>
                <w:szCs w:val="20"/>
              </w:rPr>
              <w:t xml:space="preserve"> </w:t>
            </w:r>
            <w:r w:rsidR="005C38CA" w:rsidRPr="000F7924">
              <w:rPr>
                <w:i/>
                <w:spacing w:val="10"/>
                <w:sz w:val="20"/>
                <w:szCs w:val="20"/>
              </w:rPr>
              <w:t>(</w:t>
            </w:r>
            <w:r w:rsidR="006A047A" w:rsidRPr="000F7924">
              <w:rPr>
                <w:i/>
                <w:spacing w:val="10"/>
                <w:sz w:val="20"/>
                <w:szCs w:val="20"/>
              </w:rPr>
              <w:t>v</w:t>
            </w:r>
            <w:r w:rsidR="005C38CA" w:rsidRPr="000F7924">
              <w:rPr>
                <w:i/>
                <w:spacing w:val="10"/>
                <w:sz w:val="20"/>
                <w:szCs w:val="20"/>
              </w:rPr>
              <w:t xml:space="preserve">itamin </w:t>
            </w:r>
            <w:r w:rsidRPr="000F7924">
              <w:rPr>
                <w:i/>
                <w:spacing w:val="-5"/>
                <w:sz w:val="20"/>
                <w:szCs w:val="20"/>
              </w:rPr>
              <w:t>K1</w:t>
            </w:r>
            <w:r w:rsidR="005C38CA" w:rsidRPr="000F7924">
              <w:rPr>
                <w:i/>
                <w:spacing w:val="-5"/>
                <w:sz w:val="20"/>
                <w:szCs w:val="20"/>
              </w:rPr>
              <w:t>)</w:t>
            </w:r>
          </w:p>
        </w:tc>
        <w:tc>
          <w:tcPr>
            <w:tcW w:w="1058" w:type="dxa"/>
          </w:tcPr>
          <w:p w14:paraId="0C92DD68" w14:textId="7AEE4AA3" w:rsidR="001F7980" w:rsidRPr="000F7924" w:rsidRDefault="00A06717" w:rsidP="001F7980">
            <w:pPr>
              <w:spacing w:before="0" w:after="0"/>
              <w:rPr>
                <w:sz w:val="20"/>
                <w:szCs w:val="20"/>
              </w:rPr>
            </w:pPr>
            <w:r w:rsidRPr="000F7924">
              <w:rPr>
                <w:rFonts w:cs="Calibri"/>
                <w:spacing w:val="-2"/>
                <w:sz w:val="20"/>
                <w:szCs w:val="20"/>
              </w:rPr>
              <w:t>µ</w:t>
            </w:r>
            <w:r w:rsidR="001F7980" w:rsidRPr="000F7924">
              <w:rPr>
                <w:spacing w:val="-2"/>
                <w:sz w:val="20"/>
                <w:szCs w:val="20"/>
              </w:rPr>
              <w:t>g/100</w:t>
            </w:r>
            <w:r w:rsidR="00CF7A8A">
              <w:rPr>
                <w:spacing w:val="-2"/>
                <w:sz w:val="20"/>
                <w:szCs w:val="20"/>
              </w:rPr>
              <w:t xml:space="preserve"> </w:t>
            </w:r>
            <w:r w:rsidR="001F7980" w:rsidRPr="000F7924">
              <w:rPr>
                <w:spacing w:val="-2"/>
                <w:sz w:val="20"/>
                <w:szCs w:val="20"/>
              </w:rPr>
              <w:t>g</w:t>
            </w:r>
          </w:p>
        </w:tc>
        <w:tc>
          <w:tcPr>
            <w:tcW w:w="0" w:type="auto"/>
          </w:tcPr>
          <w:p w14:paraId="79448FDB" w14:textId="65465C33" w:rsidR="001F7980" w:rsidRPr="000F7924" w:rsidRDefault="001F7980" w:rsidP="001F7980">
            <w:pPr>
              <w:spacing w:before="0" w:after="0"/>
              <w:rPr>
                <w:sz w:val="20"/>
                <w:szCs w:val="20"/>
              </w:rPr>
            </w:pPr>
            <w:r w:rsidRPr="000F7924">
              <w:rPr>
                <w:sz w:val="20"/>
                <w:szCs w:val="20"/>
              </w:rPr>
              <w:t>2.69</w:t>
            </w:r>
            <w:r w:rsidRPr="000F7924">
              <w:rPr>
                <w:spacing w:val="-5"/>
                <w:sz w:val="20"/>
                <w:szCs w:val="20"/>
              </w:rPr>
              <w:t xml:space="preserve"> </w:t>
            </w:r>
            <w:r w:rsidRPr="000F7924">
              <w:rPr>
                <w:sz w:val="20"/>
                <w:szCs w:val="20"/>
              </w:rPr>
              <w:t>±</w:t>
            </w:r>
            <w:r w:rsidRPr="000F7924">
              <w:rPr>
                <w:spacing w:val="-2"/>
                <w:sz w:val="20"/>
                <w:szCs w:val="20"/>
              </w:rPr>
              <w:t xml:space="preserve"> </w:t>
            </w:r>
            <w:r w:rsidRPr="000F7924">
              <w:rPr>
                <w:spacing w:val="-4"/>
                <w:sz w:val="20"/>
                <w:szCs w:val="20"/>
              </w:rPr>
              <w:t>0.14</w:t>
            </w:r>
          </w:p>
        </w:tc>
        <w:tc>
          <w:tcPr>
            <w:tcW w:w="0" w:type="auto"/>
          </w:tcPr>
          <w:p w14:paraId="564FC3C9" w14:textId="574C099C" w:rsidR="001F7980" w:rsidRPr="000F7924" w:rsidRDefault="001F7980" w:rsidP="001F7980">
            <w:pPr>
              <w:spacing w:before="0" w:after="0"/>
              <w:rPr>
                <w:sz w:val="20"/>
                <w:szCs w:val="20"/>
              </w:rPr>
            </w:pPr>
            <w:r w:rsidRPr="000F7924">
              <w:rPr>
                <w:sz w:val="20"/>
                <w:szCs w:val="20"/>
              </w:rPr>
              <w:t>1.99</w:t>
            </w:r>
            <w:r w:rsidRPr="000F7924">
              <w:rPr>
                <w:spacing w:val="-3"/>
                <w:sz w:val="20"/>
                <w:szCs w:val="20"/>
              </w:rPr>
              <w:t xml:space="preserve"> </w:t>
            </w:r>
            <w:r w:rsidRPr="000F7924">
              <w:rPr>
                <w:sz w:val="20"/>
                <w:szCs w:val="20"/>
              </w:rPr>
              <w:t>±</w:t>
            </w:r>
            <w:r w:rsidRPr="000F7924">
              <w:rPr>
                <w:spacing w:val="-2"/>
                <w:sz w:val="20"/>
                <w:szCs w:val="20"/>
              </w:rPr>
              <w:t xml:space="preserve"> </w:t>
            </w:r>
            <w:r w:rsidRPr="000F7924">
              <w:rPr>
                <w:spacing w:val="-5"/>
                <w:sz w:val="20"/>
                <w:szCs w:val="20"/>
              </w:rPr>
              <w:t>0.1</w:t>
            </w:r>
          </w:p>
        </w:tc>
        <w:tc>
          <w:tcPr>
            <w:tcW w:w="0" w:type="auto"/>
          </w:tcPr>
          <w:p w14:paraId="4D16E058" w14:textId="1B1993E5" w:rsidR="001F7980" w:rsidRPr="000F7924" w:rsidRDefault="001F7980" w:rsidP="001F7980">
            <w:pPr>
              <w:spacing w:before="0" w:after="0"/>
              <w:rPr>
                <w:sz w:val="20"/>
                <w:szCs w:val="20"/>
              </w:rPr>
            </w:pPr>
            <w:r w:rsidRPr="000F7924">
              <w:rPr>
                <w:spacing w:val="-5"/>
                <w:sz w:val="20"/>
                <w:szCs w:val="20"/>
              </w:rPr>
              <w:t>7.9</w:t>
            </w:r>
          </w:p>
        </w:tc>
        <w:tc>
          <w:tcPr>
            <w:tcW w:w="0" w:type="auto"/>
          </w:tcPr>
          <w:p w14:paraId="01A96025" w14:textId="3F4B7316" w:rsidR="001F7980" w:rsidRPr="000F7924" w:rsidRDefault="001F7980" w:rsidP="001F7980">
            <w:pPr>
              <w:spacing w:before="0" w:after="0"/>
              <w:rPr>
                <w:sz w:val="20"/>
                <w:szCs w:val="20"/>
              </w:rPr>
            </w:pPr>
            <w:r w:rsidRPr="000F7924">
              <w:rPr>
                <w:spacing w:val="-5"/>
                <w:sz w:val="20"/>
                <w:szCs w:val="20"/>
              </w:rPr>
              <w:t>2.2</w:t>
            </w:r>
          </w:p>
        </w:tc>
        <w:tc>
          <w:tcPr>
            <w:tcW w:w="0" w:type="auto"/>
          </w:tcPr>
          <w:p w14:paraId="59DA2C8E" w14:textId="4C8AE3FD" w:rsidR="001F7980" w:rsidRPr="000F7924" w:rsidRDefault="001F7980" w:rsidP="001F7980">
            <w:pPr>
              <w:spacing w:before="0" w:after="0"/>
              <w:rPr>
                <w:sz w:val="20"/>
                <w:szCs w:val="20"/>
              </w:rPr>
            </w:pPr>
            <w:r w:rsidRPr="000F7924">
              <w:rPr>
                <w:spacing w:val="-5"/>
                <w:sz w:val="20"/>
                <w:szCs w:val="20"/>
              </w:rPr>
              <w:t>60</w:t>
            </w:r>
          </w:p>
        </w:tc>
        <w:tc>
          <w:tcPr>
            <w:tcW w:w="0" w:type="auto"/>
          </w:tcPr>
          <w:p w14:paraId="21EC1782" w14:textId="07594851" w:rsidR="001F7980" w:rsidRPr="000F7924" w:rsidRDefault="001F7980" w:rsidP="001F7980">
            <w:pPr>
              <w:spacing w:before="0" w:after="0"/>
              <w:rPr>
                <w:sz w:val="20"/>
                <w:szCs w:val="20"/>
              </w:rPr>
            </w:pPr>
            <w:r w:rsidRPr="000F7924">
              <w:rPr>
                <w:spacing w:val="-10"/>
                <w:sz w:val="20"/>
                <w:szCs w:val="20"/>
              </w:rPr>
              <w:t>6</w:t>
            </w:r>
          </w:p>
        </w:tc>
      </w:tr>
      <w:tr w:rsidR="005C38CA" w:rsidRPr="000F7924" w14:paraId="499E2339" w14:textId="77777777" w:rsidTr="00CF7A8A">
        <w:tc>
          <w:tcPr>
            <w:tcW w:w="1838" w:type="dxa"/>
          </w:tcPr>
          <w:p w14:paraId="09500364" w14:textId="0737F205" w:rsidR="001F7980" w:rsidRPr="000F7924" w:rsidRDefault="001F7980" w:rsidP="001F7980">
            <w:pPr>
              <w:spacing w:before="0" w:after="0"/>
              <w:rPr>
                <w:sz w:val="20"/>
                <w:szCs w:val="20"/>
              </w:rPr>
            </w:pPr>
            <w:r w:rsidRPr="000F7924">
              <w:rPr>
                <w:i/>
                <w:spacing w:val="-2"/>
                <w:sz w:val="20"/>
                <w:szCs w:val="20"/>
              </w:rPr>
              <w:t>Lycopene</w:t>
            </w:r>
          </w:p>
        </w:tc>
        <w:tc>
          <w:tcPr>
            <w:tcW w:w="1058" w:type="dxa"/>
          </w:tcPr>
          <w:p w14:paraId="5D9EBC2A" w14:textId="3EA5E7B5" w:rsidR="001F7980" w:rsidRPr="000F7924" w:rsidRDefault="001F7980" w:rsidP="001F7980">
            <w:pPr>
              <w:spacing w:before="0" w:after="0"/>
              <w:rPr>
                <w:sz w:val="20"/>
                <w:szCs w:val="20"/>
              </w:rPr>
            </w:pPr>
            <w:r w:rsidRPr="000F7924">
              <w:rPr>
                <w:sz w:val="20"/>
                <w:szCs w:val="20"/>
              </w:rPr>
              <w:t>mg/</w:t>
            </w:r>
            <w:r w:rsidRPr="000F7924">
              <w:rPr>
                <w:spacing w:val="-5"/>
                <w:sz w:val="20"/>
                <w:szCs w:val="20"/>
              </w:rPr>
              <w:t>kg</w:t>
            </w:r>
          </w:p>
        </w:tc>
        <w:tc>
          <w:tcPr>
            <w:tcW w:w="0" w:type="auto"/>
          </w:tcPr>
          <w:p w14:paraId="2DA570E0" w14:textId="5A674C56" w:rsidR="001F7980" w:rsidRPr="000F7924" w:rsidRDefault="005D7724" w:rsidP="001F7980">
            <w:pPr>
              <w:spacing w:before="0" w:after="0"/>
              <w:rPr>
                <w:sz w:val="20"/>
                <w:szCs w:val="20"/>
              </w:rPr>
            </w:pPr>
            <w:r w:rsidRPr="000F7924">
              <w:rPr>
                <w:spacing w:val="-5"/>
                <w:sz w:val="20"/>
                <w:szCs w:val="20"/>
              </w:rPr>
              <w:t>73.8*</w:t>
            </w:r>
          </w:p>
        </w:tc>
        <w:tc>
          <w:tcPr>
            <w:tcW w:w="0" w:type="auto"/>
          </w:tcPr>
          <w:p w14:paraId="3EE7FE24" w14:textId="01734C73" w:rsidR="001F7980" w:rsidRPr="000F7924" w:rsidRDefault="005D7724" w:rsidP="001F7980">
            <w:pPr>
              <w:spacing w:before="0" w:after="0"/>
              <w:rPr>
                <w:sz w:val="20"/>
                <w:szCs w:val="20"/>
              </w:rPr>
            </w:pPr>
            <w:r w:rsidRPr="000F7924">
              <w:rPr>
                <w:spacing w:val="-4"/>
                <w:sz w:val="20"/>
                <w:szCs w:val="20"/>
              </w:rPr>
              <w:t>59</w:t>
            </w:r>
            <w:r w:rsidR="001F7980" w:rsidRPr="000F7924">
              <w:rPr>
                <w:spacing w:val="-4"/>
                <w:sz w:val="20"/>
                <w:szCs w:val="20"/>
              </w:rPr>
              <w:t>.9</w:t>
            </w:r>
            <w:r w:rsidRPr="000F7924">
              <w:rPr>
                <w:spacing w:val="-4"/>
                <w:sz w:val="20"/>
                <w:szCs w:val="20"/>
              </w:rPr>
              <w:t>*</w:t>
            </w:r>
          </w:p>
        </w:tc>
        <w:tc>
          <w:tcPr>
            <w:tcW w:w="0" w:type="auto"/>
          </w:tcPr>
          <w:p w14:paraId="650D90D4" w14:textId="10E9A6D3" w:rsidR="001F7980" w:rsidRPr="000F7924" w:rsidRDefault="001F7980" w:rsidP="001F7980">
            <w:pPr>
              <w:spacing w:before="0" w:after="0"/>
              <w:rPr>
                <w:sz w:val="20"/>
                <w:szCs w:val="20"/>
              </w:rPr>
            </w:pPr>
            <w:r w:rsidRPr="000F7924">
              <w:rPr>
                <w:spacing w:val="-2"/>
                <w:sz w:val="20"/>
                <w:szCs w:val="20"/>
              </w:rPr>
              <w:t>25.73</w:t>
            </w:r>
          </w:p>
        </w:tc>
        <w:tc>
          <w:tcPr>
            <w:tcW w:w="0" w:type="auto"/>
          </w:tcPr>
          <w:p w14:paraId="547A087B" w14:textId="6EB1A106" w:rsidR="001F7980" w:rsidRPr="000F7924" w:rsidRDefault="001F7980" w:rsidP="001F7980">
            <w:pPr>
              <w:spacing w:before="0" w:after="0"/>
              <w:rPr>
                <w:sz w:val="20"/>
                <w:szCs w:val="20"/>
              </w:rPr>
            </w:pPr>
            <w:r w:rsidRPr="000F7924">
              <w:rPr>
                <w:spacing w:val="-2"/>
                <w:sz w:val="20"/>
                <w:szCs w:val="20"/>
              </w:rPr>
              <w:t>11.36</w:t>
            </w:r>
          </w:p>
        </w:tc>
        <w:tc>
          <w:tcPr>
            <w:tcW w:w="0" w:type="auto"/>
          </w:tcPr>
          <w:p w14:paraId="68A42D00" w14:textId="2F7B621C" w:rsidR="001F7980" w:rsidRPr="000F7924" w:rsidRDefault="001F7980" w:rsidP="001F7980">
            <w:pPr>
              <w:spacing w:before="0" w:after="0"/>
              <w:rPr>
                <w:sz w:val="20"/>
                <w:szCs w:val="20"/>
              </w:rPr>
            </w:pPr>
            <w:r w:rsidRPr="000F7924">
              <w:rPr>
                <w:spacing w:val="-2"/>
                <w:sz w:val="20"/>
                <w:szCs w:val="20"/>
              </w:rPr>
              <w:t>34.19</w:t>
            </w:r>
          </w:p>
        </w:tc>
        <w:tc>
          <w:tcPr>
            <w:tcW w:w="0" w:type="auto"/>
          </w:tcPr>
          <w:p w14:paraId="7D5F3C6D" w14:textId="2B6F9AA0" w:rsidR="001F7980" w:rsidRPr="000F7924" w:rsidRDefault="001F7980" w:rsidP="001F7980">
            <w:pPr>
              <w:spacing w:before="0" w:after="0"/>
              <w:rPr>
                <w:sz w:val="20"/>
                <w:szCs w:val="20"/>
              </w:rPr>
            </w:pPr>
            <w:r w:rsidRPr="000F7924">
              <w:rPr>
                <w:spacing w:val="-5"/>
                <w:sz w:val="20"/>
                <w:szCs w:val="20"/>
              </w:rPr>
              <w:t>n/a</w:t>
            </w:r>
          </w:p>
        </w:tc>
      </w:tr>
    </w:tbl>
    <w:p w14:paraId="32FD1B7D" w14:textId="55EE305C" w:rsidR="001F7980" w:rsidRPr="000F7924" w:rsidRDefault="001F7980" w:rsidP="00296950">
      <w:pPr>
        <w:pStyle w:val="Tabledescription"/>
      </w:pPr>
      <w:r w:rsidRPr="000F7924">
        <w:t xml:space="preserve">Source: </w:t>
      </w:r>
      <w:r w:rsidR="005D7724" w:rsidRPr="000F7924">
        <w:t xml:space="preserve">* lycopene concentrations are unpublished information supplied by applicant, remaining data is from </w:t>
      </w:r>
      <w:hyperlink w:anchor="_ENREF_86" w:tooltip="Martin, 2025 #13" w:history="1">
        <w:r w:rsidR="00E5312E" w:rsidRPr="000F7924">
          <w:fldChar w:fldCharType="begin"/>
        </w:r>
        <w:r w:rsidR="00E5312E" w:rsidRPr="000F7924">
          <w:instrText xml:space="preserve"> ADDIN EN.CITE &lt;EndNote&gt;&lt;Cite AuthorYear="1"&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00E5312E" w:rsidRPr="000F7924">
          <w:fldChar w:fldCharType="separate"/>
        </w:r>
        <w:r w:rsidR="00E5312E" w:rsidRPr="000F7924">
          <w:rPr>
            <w:noProof/>
          </w:rPr>
          <w:t>Martin and Butelli (2025)</w:t>
        </w:r>
        <w:r w:rsidR="00E5312E" w:rsidRPr="000F7924">
          <w:fldChar w:fldCharType="end"/>
        </w:r>
      </w:hyperlink>
      <w:r w:rsidRPr="000F7924">
        <w:t>.</w:t>
      </w:r>
      <w:r w:rsidRPr="000F7924">
        <w:rPr>
          <w:vertAlign w:val="superscript"/>
        </w:rPr>
        <w:t>a</w:t>
      </w:r>
      <w:r w:rsidRPr="000F7924">
        <w:t xml:space="preserve"> Average and min/max values </w:t>
      </w:r>
      <w:r w:rsidR="00F62369" w:rsidRPr="000F7924">
        <w:t xml:space="preserve">from </w:t>
      </w:r>
      <w:r w:rsidRPr="000F7924">
        <w:t>USDA Food Composition Databases Show Foods - Tomatoes, Red, Ripe, Raw, Year</w:t>
      </w:r>
      <w:r w:rsidR="005C38CA" w:rsidRPr="000F7924">
        <w:noBreakHyphen/>
        <w:t>r</w:t>
      </w:r>
      <w:r w:rsidRPr="000F7924">
        <w:t>ound</w:t>
      </w:r>
      <w:r w:rsidR="007B326F" w:rsidRPr="000F7924">
        <w:t>;</w:t>
      </w:r>
      <w:r w:rsidRPr="000F7924">
        <w:t xml:space="preserve"> </w:t>
      </w:r>
      <w:r w:rsidRPr="000F7924">
        <w:rPr>
          <w:vertAlign w:val="superscript"/>
        </w:rPr>
        <w:t>b</w:t>
      </w:r>
      <w:r w:rsidRPr="000F7924">
        <w:t xml:space="preserve"> McCance and Widdowson: The Composition of Foods Integrated Dataset 2019</w:t>
      </w:r>
      <w:r w:rsidR="007B326F" w:rsidRPr="000F7924">
        <w:t xml:space="preserve">; </w:t>
      </w:r>
      <w:r w:rsidR="007B326F" w:rsidRPr="000F7924">
        <w:rPr>
          <w:vertAlign w:val="superscript"/>
        </w:rPr>
        <w:t xml:space="preserve">c </w:t>
      </w:r>
      <w:r w:rsidR="007B326F" w:rsidRPr="000F7924">
        <w:t>as determined using methods approved by the Association of Official Analytical Chemists</w:t>
      </w:r>
      <w:r w:rsidRPr="000F7924">
        <w:t>.</w:t>
      </w:r>
      <w:r w:rsidR="00ED3BB5" w:rsidRPr="000F7924">
        <w:t xml:space="preserve"> FAs = fatty acids</w:t>
      </w:r>
      <w:r w:rsidR="002A1E73" w:rsidRPr="000F7924">
        <w:t>.</w:t>
      </w:r>
    </w:p>
    <w:p w14:paraId="6B94CF3F" w14:textId="5A6D68CD" w:rsidR="00EE08F5" w:rsidRPr="000F7924" w:rsidRDefault="00EE08F5" w:rsidP="00EE08F5">
      <w:pPr>
        <w:pStyle w:val="RARMPparagraph"/>
      </w:pPr>
      <w:r w:rsidRPr="000F7924">
        <w:t xml:space="preserve">The composition of the GM Purple Tomatoes is similar to the non-GM MoneyMaker control. </w:t>
      </w:r>
      <w:hyperlink w:anchor="_ENREF_86" w:tooltip="Martin, 2025 #13" w:history="1">
        <w:r w:rsidR="00E5312E" w:rsidRPr="000F7924">
          <w:fldChar w:fldCharType="begin"/>
        </w:r>
        <w:r w:rsidR="00E5312E" w:rsidRPr="000F7924">
          <w:instrText xml:space="preserve"> ADDIN EN.CITE &lt;EndNote&gt;&lt;Cite AuthorYear="1"&gt;&lt;Author&gt;Martin&lt;/Author&gt;&lt;Year&gt;2025&lt;/Year&gt;&lt;RecNum&gt;13&lt;/RecNum&gt;&lt;DisplayText&gt;Martin and Butelli (2025)&lt;/DisplayText&gt;&lt;record&gt;&lt;rec-number&gt;13&lt;/rec-number&gt;&lt;foreign-keys&gt;&lt;key app="EN" db-id="wz9x5s2ahfd99oe05ddpfs5zp2rwvtfs9xr9" timestamp="1751239454"&gt;13&lt;/key&gt;&lt;/foreign-keys&gt;&lt;ref-type name="Journal Article"&gt;17&lt;/ref-type&gt;&lt;contributors&gt;&lt;authors&gt;&lt;author&gt;Martin, C.&lt;/author&gt;&lt;author&gt;Butelli, E.&lt;/author&gt;&lt;/authors&gt;&lt;/contributors&gt;&lt;auth-address&gt;John Innes Centre, Norwich Research Park, Norwich NR4 7UH, U.K.&lt;/auth-address&gt;&lt;titles&gt;&lt;title&gt;The Purple Tomato Story; From Laboratory Bench to the Consumer&lt;/title&gt;&lt;secondary-title&gt;ACS Food Sci Technol&lt;/secondary-title&gt;&lt;/titles&gt;&lt;periodical&gt;&lt;full-title&gt;ACS Food Sci Technol&lt;/full-title&gt;&lt;/periodical&gt;&lt;pages&gt;19-28&lt;/pages&gt;&lt;volume&gt;5&lt;/volume&gt;&lt;number&gt;1&lt;/number&gt;&lt;edition&gt;2025/01/22&lt;/edition&gt;&lt;dates&gt;&lt;year&gt;2025&lt;/year&gt;&lt;pub-dates&gt;&lt;date&gt;Jan 17&lt;/date&gt;&lt;/pub-dates&gt;&lt;/dates&gt;&lt;isbn&gt;2692-1944 (Electronic)&amp;#xD;2692-1944 (Linking)&lt;/isbn&gt;&lt;accession-num&gt;39840404&lt;/accession-num&gt;&lt;urls&gt;&lt;related-urls&gt;&lt;url&gt;https://www.ncbi.nlm.nih.gov/pubmed/39840404&lt;/url&gt;&lt;/related-urls&gt;&lt;/urls&gt;&lt;custom2&gt;PMC11744742 director of Norfolk Plant Sciences Ltd, the spin out company that applied for USDA/APHIS approval for commercialization and FDA notification of the Purple Tomato trait described in this review.&lt;/custom2&gt;&lt;electronic-resource-num&gt;10.1021/acsfoodscitech.4c00692&lt;/electronic-resource-num&gt;&lt;/record&gt;&lt;/Cite&gt;&lt;/EndNote&gt;</w:instrText>
        </w:r>
        <w:r w:rsidR="00E5312E" w:rsidRPr="000F7924">
          <w:fldChar w:fldCharType="separate"/>
        </w:r>
        <w:r w:rsidR="00E5312E" w:rsidRPr="000F7924">
          <w:rPr>
            <w:noProof/>
          </w:rPr>
          <w:t>Martin and Butelli (2025)</w:t>
        </w:r>
        <w:r w:rsidR="00E5312E" w:rsidRPr="000F7924">
          <w:fldChar w:fldCharType="end"/>
        </w:r>
      </w:hyperlink>
      <w:r w:rsidR="00C82587" w:rsidRPr="000F7924">
        <w:t xml:space="preserve"> noted that </w:t>
      </w:r>
      <w:r w:rsidR="00172036" w:rsidRPr="000F7924">
        <w:t xml:space="preserve">there was &lt;25% difference </w:t>
      </w:r>
      <w:r w:rsidR="004B6BFA" w:rsidRPr="000F7924">
        <w:t xml:space="preserve">compared to </w:t>
      </w:r>
      <w:r w:rsidR="00933176" w:rsidRPr="000F7924">
        <w:t xml:space="preserve">the non-GM </w:t>
      </w:r>
      <w:r w:rsidR="004B6BFA" w:rsidRPr="000F7924">
        <w:t xml:space="preserve">control </w:t>
      </w:r>
      <w:r w:rsidR="00172036" w:rsidRPr="000F7924">
        <w:t>in most components measure</w:t>
      </w:r>
      <w:r w:rsidR="004B6BFA" w:rsidRPr="000F7924">
        <w:t>d</w:t>
      </w:r>
      <w:r w:rsidR="00172036" w:rsidRPr="000F7924">
        <w:t xml:space="preserve">, with </w:t>
      </w:r>
      <w:r w:rsidR="002A53BE" w:rsidRPr="000F7924">
        <w:t xml:space="preserve">folate </w:t>
      </w:r>
      <w:r w:rsidR="00F46DD7" w:rsidRPr="000F7924">
        <w:t xml:space="preserve">(see table) </w:t>
      </w:r>
      <w:r w:rsidR="002A53BE" w:rsidRPr="000F7924">
        <w:t xml:space="preserve">and </w:t>
      </w:r>
      <w:r w:rsidR="002A53BE" w:rsidRPr="000F7924">
        <w:rPr>
          <w:rFonts w:cs="Calibri"/>
        </w:rPr>
        <w:t>α</w:t>
      </w:r>
      <w:r w:rsidR="002A53BE" w:rsidRPr="000F7924">
        <w:t>-tomatine</w:t>
      </w:r>
      <w:r w:rsidR="00F46DD7" w:rsidRPr="000F7924">
        <w:t xml:space="preserve"> (see below)</w:t>
      </w:r>
      <w:r w:rsidR="00172036" w:rsidRPr="000F7924">
        <w:t xml:space="preserve"> showing </w:t>
      </w:r>
      <w:r w:rsidR="00174A92" w:rsidRPr="000F7924">
        <w:t xml:space="preserve">&gt;25% difference to the </w:t>
      </w:r>
      <w:r w:rsidR="00F46DD7" w:rsidRPr="000F7924">
        <w:t xml:space="preserve">non-GM </w:t>
      </w:r>
      <w:r w:rsidR="00174A92" w:rsidRPr="000F7924">
        <w:t>control.</w:t>
      </w:r>
      <w:r w:rsidR="00CF7551" w:rsidRPr="000F7924">
        <w:t xml:space="preserve"> </w:t>
      </w:r>
      <w:r w:rsidR="0083295A" w:rsidRPr="000F7924">
        <w:t xml:space="preserve">The lycopene values for both the GM Purple Tomato and </w:t>
      </w:r>
      <w:r w:rsidR="00CF7551" w:rsidRPr="000F7924">
        <w:t xml:space="preserve">the non-GM MoneyMaker control </w:t>
      </w:r>
      <w:r w:rsidR="0083295A" w:rsidRPr="000F7924">
        <w:t>are much higher than</w:t>
      </w:r>
      <w:r w:rsidR="00E24B00" w:rsidRPr="000F7924">
        <w:t xml:space="preserve"> </w:t>
      </w:r>
      <w:r w:rsidR="0083295A" w:rsidRPr="000F7924">
        <w:t xml:space="preserve">the </w:t>
      </w:r>
      <w:r w:rsidR="00E24B00" w:rsidRPr="000F7924">
        <w:t xml:space="preserve">USDA ranges shown in </w:t>
      </w:r>
      <w:r w:rsidR="00E24B00" w:rsidRPr="000F7924">
        <w:fldChar w:fldCharType="begin"/>
      </w:r>
      <w:r w:rsidR="00E24B00" w:rsidRPr="000F7924">
        <w:instrText xml:space="preserve"> REF _Ref203964724 \h </w:instrText>
      </w:r>
      <w:r w:rsidR="00E24B00" w:rsidRPr="000F7924">
        <w:fldChar w:fldCharType="separate"/>
      </w:r>
      <w:r w:rsidR="00BC38E3" w:rsidRPr="000F7924">
        <w:t xml:space="preserve">Table </w:t>
      </w:r>
      <w:r w:rsidR="00BC38E3">
        <w:rPr>
          <w:noProof/>
        </w:rPr>
        <w:t>4</w:t>
      </w:r>
      <w:r w:rsidR="00E24B00" w:rsidRPr="000F7924">
        <w:fldChar w:fldCharType="end"/>
      </w:r>
      <w:r w:rsidR="0083295A" w:rsidRPr="000F7924">
        <w:t xml:space="preserve">, but it appears this range is relatively low and narrow compared to the literature which includes ranges such as 8.8–77.4 mg lycopene/kg fresh weight </w:t>
      </w:r>
      <w:r w:rsidR="0057484D" w:rsidRPr="000F7924">
        <w:fldChar w:fldCharType="begin">
          <w:fldData xml:space="preserve">PEVuZE5vdGU+PENpdGU+PEF1dGhvcj5TdG9yeTwvQXV0aG9yPjxZZWFyPjIwMTA8L1llYXI+PFJl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</w:fldData>
        </w:fldChar>
      </w:r>
      <w:r w:rsidR="003815EA" w:rsidRPr="000F7924">
        <w:instrText xml:space="preserve"> ADDIN EN.CITE </w:instrText>
      </w:r>
      <w:r w:rsidR="003815EA" w:rsidRPr="000F7924">
        <w:fldChar w:fldCharType="begin">
          <w:fldData xml:space="preserve">PEVuZE5vdGU+PENpdGU+PEF1dGhvcj5TdG9yeTwvQXV0aG9yPjxZZWFyPjIwMTA8L1llYXI+PFJl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</w:fldData>
        </w:fldChar>
      </w:r>
      <w:r w:rsidR="003815EA" w:rsidRPr="000F7924">
        <w:instrText xml:space="preserve"> ADDIN EN.CITE.DATA </w:instrText>
      </w:r>
      <w:r w:rsidR="003815EA" w:rsidRPr="000F7924">
        <w:fldChar w:fldCharType="end"/>
      </w:r>
      <w:r w:rsidR="0057484D" w:rsidRPr="000F7924">
        <w:fldChar w:fldCharType="separate"/>
      </w:r>
      <w:r w:rsidR="003815EA" w:rsidRPr="000F7924">
        <w:rPr>
          <w:noProof/>
        </w:rPr>
        <w:t>(</w:t>
      </w:r>
      <w:hyperlink w:anchor="_ENREF_142" w:tooltip="Story, 2010 #166" w:history="1">
        <w:r w:rsidR="00E5312E" w:rsidRPr="000F7924">
          <w:rPr>
            <w:noProof/>
          </w:rPr>
          <w:t>reviewed in Story et al., 2010</w:t>
        </w:r>
      </w:hyperlink>
      <w:r w:rsidR="003815EA" w:rsidRPr="000F7924">
        <w:rPr>
          <w:noProof/>
        </w:rPr>
        <w:t>)</w:t>
      </w:r>
      <w:r w:rsidR="0057484D" w:rsidRPr="000F7924">
        <w:fldChar w:fldCharType="end"/>
      </w:r>
      <w:r w:rsidR="00E24B00" w:rsidRPr="000F7924">
        <w:t>.</w:t>
      </w:r>
    </w:p>
    <w:p w14:paraId="22B7A47B" w14:textId="2A7CD4D7" w:rsidR="00462D7E" w:rsidRPr="000F7924" w:rsidRDefault="002657AB" w:rsidP="00EE08F5">
      <w:pPr>
        <w:pStyle w:val="RARMPparagraph"/>
      </w:pPr>
      <w:r w:rsidRPr="000F7924">
        <w:t>As discussed in Section</w:t>
      </w:r>
      <w:r w:rsidR="00E012AE">
        <w:t xml:space="preserve"> </w:t>
      </w:r>
      <w:r w:rsidR="00E012AE">
        <w:fldChar w:fldCharType="begin"/>
      </w:r>
      <w:r w:rsidR="00E012AE">
        <w:instrText xml:space="preserve"> REF _Ref206153625 \r \h </w:instrText>
      </w:r>
      <w:r w:rsidR="00E012AE">
        <w:fldChar w:fldCharType="separate"/>
      </w:r>
      <w:r w:rsidR="00BC38E3">
        <w:t>3.4.1</w:t>
      </w:r>
      <w:r w:rsidR="00E012AE">
        <w:fldChar w:fldCharType="end"/>
      </w:r>
      <w:r w:rsidRPr="000F7924">
        <w:t xml:space="preserve">, plants in the Solanaceous family produce </w:t>
      </w:r>
      <w:r w:rsidR="00DE1AD3" w:rsidRPr="000F7924">
        <w:t>several</w:t>
      </w:r>
      <w:r w:rsidRPr="000F7924">
        <w:t xml:space="preserve"> alkaloids, with tomatine being the main alkaloid found in tomatoes</w:t>
      </w:r>
      <w:bookmarkEnd w:id="85"/>
      <w:r w:rsidR="00D97BEE" w:rsidRPr="000F7924">
        <w:t>.</w:t>
      </w:r>
      <w:r w:rsidR="00296950" w:rsidRPr="000F7924">
        <w:t xml:space="preserve"> </w:t>
      </w:r>
      <w:r w:rsidR="00296950" w:rsidRPr="000F7924">
        <w:rPr>
          <w:rFonts w:cs="Calibri"/>
        </w:rPr>
        <w:t>α</w:t>
      </w:r>
      <w:r w:rsidR="00296950" w:rsidRPr="000F7924">
        <w:t xml:space="preserve">-tomatine </w:t>
      </w:r>
      <w:r w:rsidR="00B42EC4" w:rsidRPr="000F7924">
        <w:t xml:space="preserve">levels were measured in freeze-dried Del/Ros1-N in MoneyMaker tomatoes and MoneyMaker </w:t>
      </w:r>
      <w:r w:rsidR="00F46DD7" w:rsidRPr="000F7924">
        <w:t xml:space="preserve">non-GM </w:t>
      </w:r>
      <w:r w:rsidR="00B42EC4" w:rsidRPr="000F7924">
        <w:t xml:space="preserve">control. Del/Ros1-N in MoneyMaker tomatoes had more than double the levels of </w:t>
      </w:r>
      <w:r w:rsidR="00B42EC4" w:rsidRPr="000F7924">
        <w:rPr>
          <w:rFonts w:cs="Calibri"/>
        </w:rPr>
        <w:t>α</w:t>
      </w:r>
      <w:r w:rsidR="00B42EC4" w:rsidRPr="000F7924">
        <w:t>-tomatine compared to the control (</w:t>
      </w:r>
      <w:r w:rsidR="002D5294" w:rsidRPr="000F7924">
        <w:t xml:space="preserve">measured at </w:t>
      </w:r>
      <w:r w:rsidR="00B42EC4" w:rsidRPr="000F7924">
        <w:t>88 mg/kg vs 36.8 mg/kg dry sample</w:t>
      </w:r>
      <w:r w:rsidR="002D5294" w:rsidRPr="000F7924">
        <w:t xml:space="preserve">, converted to 5.17 mg/kg vs </w:t>
      </w:r>
      <w:r w:rsidR="003645F8" w:rsidRPr="000F7924">
        <w:t>2.18 mg/kg fresh weight</w:t>
      </w:r>
      <w:r w:rsidR="00ED24F6" w:rsidRPr="000F7924">
        <w:t>) but</w:t>
      </w:r>
      <w:r w:rsidR="00B42EC4" w:rsidRPr="000F7924">
        <w:t xml:space="preserve"> were well within the </w:t>
      </w:r>
      <w:r w:rsidR="003645F8" w:rsidRPr="000F7924">
        <w:t>typical</w:t>
      </w:r>
      <w:r w:rsidR="00B42EC4" w:rsidRPr="000F7924">
        <w:t xml:space="preserve"> reported range for </w:t>
      </w:r>
      <w:r w:rsidR="0028111B">
        <w:t xml:space="preserve">non-GM </w:t>
      </w:r>
      <w:r w:rsidR="00B42EC4" w:rsidRPr="000F7924">
        <w:t>tomato varieties</w:t>
      </w:r>
      <w:r w:rsidR="003645F8" w:rsidRPr="000F7924">
        <w:t xml:space="preserve"> of negligible to 23 mg/kg fresh weight</w:t>
      </w:r>
      <w:r w:rsidR="00B42EC4" w:rsidRPr="000F7924">
        <w:t xml:space="preserve"> </w:t>
      </w:r>
      <w:r w:rsidR="00814600" w:rsidRPr="000F7924">
        <w:fldChar w:fldCharType="begin"/>
      </w:r>
      <w:r w:rsidR="00814600" w:rsidRPr="000F7924">
        <w:instrText xml:space="preserve"> ADDIN EN.CITE &lt;EndNote&gt;&lt;Cite&gt;&lt;Author&gt;OECD&lt;/Author&gt;&lt;Year&gt;2008&lt;/Year&gt;&lt;RecNum&gt;25&lt;/RecNum&gt;&lt;DisplayText&gt;(OECD, 2008)&lt;/DisplayText&gt;&lt;record&gt;&lt;rec-number&gt;25&lt;/rec-number&gt;&lt;foreign-keys&gt;&lt;key app="EN" db-id="wz9x5s2ahfd99oe05ddpfs5zp2rwvtfs9xr9" timestamp="1752460001"&gt;25&lt;/key&gt;&lt;/foreign-keys&gt;&lt;ref-type name="Report"&gt;27&lt;/ref-type&gt;&lt;contributors&gt;&lt;authors&gt;&lt;author&gt;OECD&lt;/author&gt;&lt;/authors&gt;&lt;/contributors&gt;&lt;titles&gt;&lt;title&gt;Consensus document on compositional considerations for new varieties of tomato: key food and feed nutrients, toxicants and allergens&lt;/title&gt;&lt;/titles&gt;&lt;pages&gt;1-42&lt;/pages&gt;&lt;keywords&gt;&lt;keyword&gt;allergen&lt;/keyword&gt;&lt;keyword&gt;Allergens&lt;/keyword&gt;&lt;keyword&gt;and&lt;/keyword&gt;&lt;keyword&gt;compositional&lt;/keyword&gt;&lt;keyword&gt;feed&lt;/keyword&gt;&lt;keyword&gt;food&lt;/keyword&gt;&lt;keyword&gt;key&lt;/keyword&gt;&lt;keyword&gt;of&lt;/keyword&gt;&lt;keyword&gt;TOMATO&lt;/keyword&gt;&lt;keyword&gt;toxicant&lt;/keyword&gt;&lt;keyword&gt;variety&lt;/keyword&gt;&lt;/keywords&gt;&lt;dates&gt;&lt;year&gt;2008&lt;/year&gt;&lt;pub-dates&gt;&lt;date&gt;2008&lt;/date&gt;&lt;/pub-dates&gt;&lt;/dates&gt;&lt;pub-location&gt;Paris&lt;/pub-location&gt;&lt;publisher&gt;OECD Environment,Health and Safety Publications&lt;/publisher&gt;&lt;isbn&gt;17&lt;/isbn&gt;&lt;label&gt;15337&lt;/label&gt;&lt;urls&gt;&lt;/urls&gt;&lt;/record&gt;&lt;/Cite&gt;&lt;/EndNote&gt;</w:instrText>
      </w:r>
      <w:r w:rsidR="00814600" w:rsidRPr="000F7924">
        <w:fldChar w:fldCharType="separate"/>
      </w:r>
      <w:r w:rsidR="00814600" w:rsidRPr="000F7924">
        <w:rPr>
          <w:noProof/>
        </w:rPr>
        <w:t>(</w:t>
      </w:r>
      <w:hyperlink w:anchor="_ENREF_105" w:tooltip="OECD, 2008 #25" w:history="1">
        <w:r w:rsidR="00E5312E" w:rsidRPr="000F7924">
          <w:rPr>
            <w:noProof/>
          </w:rPr>
          <w:t>OECD, 2008</w:t>
        </w:r>
      </w:hyperlink>
      <w:r w:rsidR="00814600" w:rsidRPr="000F7924">
        <w:rPr>
          <w:noProof/>
        </w:rPr>
        <w:t>)</w:t>
      </w:r>
      <w:r w:rsidR="00814600" w:rsidRPr="000F7924">
        <w:fldChar w:fldCharType="end"/>
      </w:r>
      <w:r w:rsidR="00B42EC4" w:rsidRPr="000F7924">
        <w:t>.</w:t>
      </w:r>
      <w:r w:rsidR="00723BD6" w:rsidRPr="000F7924">
        <w:t xml:space="preserve"> The applicant has stated that increased tomatine levels</w:t>
      </w:r>
      <w:r w:rsidR="002009EF" w:rsidRPr="000F7924">
        <w:t xml:space="preserve"> may be a result of the slower ripening of the</w:t>
      </w:r>
      <w:r w:rsidR="001C4B17" w:rsidRPr="000F7924">
        <w:t xml:space="preserve"> GMO</w:t>
      </w:r>
      <w:r w:rsidR="00934418" w:rsidRPr="000F7924">
        <w:t xml:space="preserve"> (discussed further in Section </w:t>
      </w:r>
      <w:r w:rsidR="00E012AE">
        <w:fldChar w:fldCharType="begin"/>
      </w:r>
      <w:r w:rsidR="00E012AE">
        <w:instrText xml:space="preserve"> REF _Ref206153595 \r \h </w:instrText>
      </w:r>
      <w:r w:rsidR="00E012AE">
        <w:fldChar w:fldCharType="separate"/>
      </w:r>
      <w:r w:rsidR="00BC38E3">
        <w:t>4.5.7</w:t>
      </w:r>
      <w:r w:rsidR="00E012AE">
        <w:fldChar w:fldCharType="end"/>
      </w:r>
      <w:r w:rsidR="00934418" w:rsidRPr="000F7924">
        <w:t>)</w:t>
      </w:r>
      <w:r w:rsidR="001C4B17" w:rsidRPr="000F7924">
        <w:t>, as tomatine levels decrease during ripening.</w:t>
      </w:r>
    </w:p>
    <w:p w14:paraId="1875B85A" w14:textId="7F9C1AA8" w:rsidR="00C31E5F" w:rsidRPr="000F7924" w:rsidRDefault="00C31E5F" w:rsidP="00D97BEE">
      <w:pPr>
        <w:pStyle w:val="RARMPparagraph"/>
      </w:pPr>
      <w:r w:rsidRPr="000F7924">
        <w:t>Compositional analysis was not conducted on the GMO in the MoneyMaker x Goldkrone background.</w:t>
      </w:r>
    </w:p>
    <w:p w14:paraId="4A59C6EB" w14:textId="6DE1B3D4" w:rsidR="00C578EF" w:rsidRPr="000F7924" w:rsidRDefault="00C578EF" w:rsidP="00D97BEE">
      <w:pPr>
        <w:pStyle w:val="RARMPparagraph"/>
      </w:pPr>
      <w:r w:rsidRPr="000F7924">
        <w:t xml:space="preserve">FSANZ </w:t>
      </w:r>
      <w:r w:rsidR="00BA1075">
        <w:t>has</w:t>
      </w:r>
      <w:r w:rsidRPr="000F7924">
        <w:t xml:space="preserve"> assess</w:t>
      </w:r>
      <w:r w:rsidR="00BA1075">
        <w:t>ed</w:t>
      </w:r>
      <w:r w:rsidRPr="000F7924">
        <w:t xml:space="preserve"> the safety of the GM Purple Tomato and its products as food for human consumption under application </w:t>
      </w:r>
      <w:hyperlink r:id="rId50" w:history="1">
        <w:r w:rsidRPr="000F7924">
          <w:rPr>
            <w:rStyle w:val="Hyperlink"/>
            <w:color w:val="auto"/>
          </w:rPr>
          <w:t>A1333</w:t>
        </w:r>
      </w:hyperlink>
      <w:r w:rsidRPr="000F7924">
        <w:t xml:space="preserve">. As part of the assessment, FSANZ </w:t>
      </w:r>
      <w:r w:rsidR="00BA1075">
        <w:t>examined</w:t>
      </w:r>
      <w:r w:rsidRPr="000F7924">
        <w:t xml:space="preserve"> the nutritional composition of the GM Purple Tomato</w:t>
      </w:r>
      <w:r w:rsidR="00381A6E">
        <w:t xml:space="preserve"> and concluded that, </w:t>
      </w:r>
      <w:r w:rsidR="00381A6E" w:rsidRPr="00381A6E">
        <w:t xml:space="preserve">other than the intended increase in anthocyanins and associated metabolites, there </w:t>
      </w:r>
      <w:r w:rsidR="00381A6E">
        <w:t>were</w:t>
      </w:r>
      <w:r w:rsidR="00381A6E" w:rsidRPr="00381A6E">
        <w:t xml:space="preserve"> no biologically meaningful differences in the levels of key constituents in </w:t>
      </w:r>
      <w:r w:rsidR="00381A6E">
        <w:t xml:space="preserve">the GM Purple Tomato </w:t>
      </w:r>
      <w:r w:rsidR="00381A6E" w:rsidRPr="00381A6E">
        <w:t>fruit compared to non-GM tomato varieties available on the market</w:t>
      </w:r>
      <w:r w:rsidRPr="000F7924">
        <w:t>.</w:t>
      </w:r>
    </w:p>
    <w:p w14:paraId="010C6C26" w14:textId="7454A58D" w:rsidR="00A52DBA" w:rsidRPr="000F7924" w:rsidRDefault="00A52DBA" w:rsidP="002562D6">
      <w:pPr>
        <w:pStyle w:val="Sectionheading3"/>
      </w:pPr>
      <w:bookmarkStart w:id="87" w:name="_Ref206153595"/>
      <w:r w:rsidRPr="000F7924">
        <w:t xml:space="preserve">Phenotypic </w:t>
      </w:r>
      <w:r w:rsidR="008E24FD" w:rsidRPr="000F7924">
        <w:t>characterisation</w:t>
      </w:r>
      <w:bookmarkEnd w:id="87"/>
    </w:p>
    <w:p w14:paraId="13B5BA91" w14:textId="5B070351" w:rsidR="00226479" w:rsidRPr="000F7924" w:rsidRDefault="00A413BC" w:rsidP="00D97BEE">
      <w:pPr>
        <w:pStyle w:val="RARMPparagraph"/>
      </w:pPr>
      <w:r w:rsidRPr="000F7924">
        <w:t xml:space="preserve">Phenotypic characteristics of the </w:t>
      </w:r>
      <w:r w:rsidR="003B1457" w:rsidRPr="000F7924">
        <w:t xml:space="preserve">GMO </w:t>
      </w:r>
      <w:r w:rsidR="003F69AF" w:rsidRPr="000F7924">
        <w:t xml:space="preserve">from a greenhouse trial </w:t>
      </w:r>
      <w:r w:rsidRPr="000F7924">
        <w:t xml:space="preserve">are shown in </w:t>
      </w:r>
      <w:r w:rsidR="003B1457" w:rsidRPr="000F7924">
        <w:fldChar w:fldCharType="begin"/>
      </w:r>
      <w:r w:rsidR="003B1457" w:rsidRPr="000F7924">
        <w:instrText xml:space="preserve"> REF _Ref203925941 \h </w:instrText>
      </w:r>
      <w:r w:rsidR="003B1457" w:rsidRPr="000F7924">
        <w:fldChar w:fldCharType="separate"/>
      </w:r>
      <w:r w:rsidR="00BC38E3" w:rsidRPr="000F7924">
        <w:t xml:space="preserve">Table </w:t>
      </w:r>
      <w:r w:rsidR="00BC38E3">
        <w:rPr>
          <w:noProof/>
        </w:rPr>
        <w:t>5</w:t>
      </w:r>
      <w:r w:rsidR="003B1457" w:rsidRPr="000F7924">
        <w:fldChar w:fldCharType="end"/>
      </w:r>
      <w:r w:rsidRPr="000F7924">
        <w:t>.</w:t>
      </w:r>
      <w:r w:rsidR="00381A6E">
        <w:t xml:space="preserve"> This </w:t>
      </w:r>
      <w:r w:rsidR="001838AD">
        <w:t xml:space="preserve">phenotypic characterisation was </w:t>
      </w:r>
      <w:r w:rsidR="000E322F">
        <w:t>performed</w:t>
      </w:r>
      <w:r w:rsidR="001838AD">
        <w:t xml:space="preserve"> using the GMO crossed</w:t>
      </w:r>
      <w:r w:rsidR="00381A6E">
        <w:t xml:space="preserve"> into a cherry tomato background </w:t>
      </w:r>
      <w:r w:rsidR="00381A6E">
        <w:lastRenderedPageBreak/>
        <w:t xml:space="preserve">(Goldkrone), so the fruit are much smaller than the GMO in the MoneyMaker background that was used for the compositional analysis (Section 4.5.6). </w:t>
      </w:r>
    </w:p>
    <w:p w14:paraId="6E4DCE35" w14:textId="7D2B39C9" w:rsidR="00BC7FF4" w:rsidRPr="000F7924" w:rsidRDefault="003B1457" w:rsidP="003B1457">
      <w:pPr>
        <w:pStyle w:val="Tabletitle"/>
      </w:pPr>
      <w:bookmarkStart w:id="88" w:name="_Ref203925941"/>
      <w:r w:rsidRPr="000F7924">
        <w:t xml:space="preserve">Table </w:t>
      </w:r>
      <w:r w:rsidRPr="000F7924">
        <w:fldChar w:fldCharType="begin"/>
      </w:r>
      <w:r w:rsidRPr="000F7924">
        <w:instrText xml:space="preserve"> SEQ Table \* ARABIC </w:instrText>
      </w:r>
      <w:r w:rsidRPr="000F7924">
        <w:fldChar w:fldCharType="separate"/>
      </w:r>
      <w:r w:rsidR="00BC38E3">
        <w:rPr>
          <w:noProof/>
        </w:rPr>
        <w:t>5</w:t>
      </w:r>
      <w:r w:rsidRPr="000F7924">
        <w:fldChar w:fldCharType="end"/>
      </w:r>
      <w:bookmarkEnd w:id="88"/>
      <w:r w:rsidRPr="000F7924">
        <w:t xml:space="preserve">. Phenotypic characteristics of the </w:t>
      </w:r>
      <w:r w:rsidR="00A76A31" w:rsidRPr="000F7924">
        <w:t xml:space="preserve">GM </w:t>
      </w:r>
      <w:r w:rsidRPr="000F7924">
        <w:t xml:space="preserve">MoneyMaker x Goldkrone </w:t>
      </w:r>
      <w:r w:rsidR="004E4AE6">
        <w:t>variety</w:t>
      </w:r>
    </w:p>
    <w:tbl>
      <w:tblPr>
        <w:tblStyle w:val="TableGrid"/>
        <w:tblW w:w="0" w:type="auto"/>
        <w:tblLook w:val="04A0" w:firstRow="1" w:lastRow="0" w:firstColumn="1" w:lastColumn="0" w:noHBand="0" w:noVBand="1"/>
      </w:tblPr>
      <w:tblGrid>
        <w:gridCol w:w="2689"/>
        <w:gridCol w:w="6939"/>
      </w:tblGrid>
      <w:tr w:rsidR="00A413BC" w:rsidRPr="000F7924" w14:paraId="00ED08E5" w14:textId="77777777" w:rsidTr="007D55DD">
        <w:tc>
          <w:tcPr>
            <w:tcW w:w="2689" w:type="dxa"/>
          </w:tcPr>
          <w:p w14:paraId="0D6A9087" w14:textId="223996A0" w:rsidR="00A413BC" w:rsidRPr="000F7924" w:rsidRDefault="00C34B8C" w:rsidP="00C34B8C">
            <w:r w:rsidRPr="000F7924">
              <w:t>Seedling Characteristics</w:t>
            </w:r>
          </w:p>
        </w:tc>
        <w:tc>
          <w:tcPr>
            <w:tcW w:w="6939" w:type="dxa"/>
          </w:tcPr>
          <w:p w14:paraId="4C374F61" w14:textId="50C6197C" w:rsidR="00A413BC" w:rsidRPr="000F7924" w:rsidRDefault="00C34B8C" w:rsidP="00C34B8C">
            <w:r w:rsidRPr="000F7924">
              <w:t>Seedlings (2-15 cm) have anthocyanin pigmentation on the hypocotyl at 3-5 weeks post sowing.</w:t>
            </w:r>
          </w:p>
        </w:tc>
      </w:tr>
      <w:tr w:rsidR="00A413BC" w:rsidRPr="000F7924" w14:paraId="721331CD" w14:textId="77777777" w:rsidTr="007D55DD">
        <w:tc>
          <w:tcPr>
            <w:tcW w:w="2689" w:type="dxa"/>
          </w:tcPr>
          <w:p w14:paraId="207AE5B3" w14:textId="728A94F2" w:rsidR="00A413BC" w:rsidRPr="000F7924" w:rsidRDefault="00103128" w:rsidP="00A413BC">
            <w:r w:rsidRPr="000F7924">
              <w:t>Plant Habit &amp; Growth</w:t>
            </w:r>
          </w:p>
        </w:tc>
        <w:tc>
          <w:tcPr>
            <w:tcW w:w="6939" w:type="dxa"/>
          </w:tcPr>
          <w:p w14:paraId="34421078" w14:textId="77777777" w:rsidR="00A413BC" w:rsidRPr="000F7924" w:rsidRDefault="00103128" w:rsidP="00103128">
            <w:r w:rsidRPr="000F7924">
              <w:t>Plants have an indeterminate, moderately sprawling growth habit with intermediate branching with 2-3 nodes between inflorescences along the length of the main stem.</w:t>
            </w:r>
          </w:p>
          <w:p w14:paraId="25CAD9D3" w14:textId="72682FDB" w:rsidR="001B179F" w:rsidRPr="000F7924" w:rsidRDefault="001B179F" w:rsidP="001B179F">
            <w:r w:rsidRPr="000F7924">
              <w:t>Mature plants can reach 300 cm or taller depending on pruning and season length.</w:t>
            </w:r>
          </w:p>
        </w:tc>
      </w:tr>
      <w:tr w:rsidR="00A413BC" w:rsidRPr="000F7924" w14:paraId="6950BBF1" w14:textId="77777777" w:rsidTr="007D55DD">
        <w:tc>
          <w:tcPr>
            <w:tcW w:w="2689" w:type="dxa"/>
          </w:tcPr>
          <w:p w14:paraId="656A8C3B" w14:textId="7137B632" w:rsidR="00A413BC" w:rsidRPr="000F7924" w:rsidRDefault="001B179F" w:rsidP="001B179F">
            <w:r w:rsidRPr="000F7924">
              <w:t>Leaf &amp; Flower Morphology</w:t>
            </w:r>
          </w:p>
        </w:tc>
        <w:tc>
          <w:tcPr>
            <w:tcW w:w="6939" w:type="dxa"/>
          </w:tcPr>
          <w:p w14:paraId="5F20B001" w14:textId="77777777" w:rsidR="00A413BC" w:rsidRPr="000F7924" w:rsidRDefault="006E43F7" w:rsidP="00A413BC">
            <w:r w:rsidRPr="000F7924">
              <w:t>Mature plants have 'potato-type,' smooth (non-rugose) and bipinnate leaves.</w:t>
            </w:r>
          </w:p>
          <w:p w14:paraId="43929451" w14:textId="0BE19103" w:rsidR="006E43F7" w:rsidRPr="000F7924" w:rsidRDefault="006E43F7" w:rsidP="00A413BC">
            <w:r w:rsidRPr="000F7924">
              <w:t>Flowers are yellow, non-fasciated, and remain fused in anther cone at anthesis.</w:t>
            </w:r>
          </w:p>
        </w:tc>
      </w:tr>
      <w:tr w:rsidR="00A413BC" w:rsidRPr="000F7924" w14:paraId="0C9FE389" w14:textId="77777777" w:rsidTr="007D55DD">
        <w:tc>
          <w:tcPr>
            <w:tcW w:w="2689" w:type="dxa"/>
          </w:tcPr>
          <w:p w14:paraId="5947088E" w14:textId="17CA53D8" w:rsidR="00A413BC" w:rsidRPr="000F7924" w:rsidRDefault="007D55DD" w:rsidP="007D55DD">
            <w:r w:rsidRPr="000F7924">
              <w:t>Fruit &amp; truss characteristics</w:t>
            </w:r>
          </w:p>
        </w:tc>
        <w:tc>
          <w:tcPr>
            <w:tcW w:w="6939" w:type="dxa"/>
          </w:tcPr>
          <w:p w14:paraId="0F471E6F" w14:textId="5B3C54A4" w:rsidR="007D55DD" w:rsidRPr="000F7924" w:rsidRDefault="007D55DD" w:rsidP="007D55DD">
            <w:r w:rsidRPr="000F7924">
              <w:t>Fruit is a round, 'Cherry' type tomato; individual fruit weight ranges from 10-18g (average 14.4 +/- 4.2g) and average fruit size approx</w:t>
            </w:r>
            <w:r w:rsidR="00A76A31" w:rsidRPr="000F7924">
              <w:t>imately</w:t>
            </w:r>
            <w:r w:rsidRPr="000F7924">
              <w:t xml:space="preserve"> 33 mm at its widest point.</w:t>
            </w:r>
          </w:p>
          <w:p w14:paraId="3000E992" w14:textId="55443992" w:rsidR="007D55DD" w:rsidRPr="000F7924" w:rsidRDefault="007D55DD" w:rsidP="007D55DD">
            <w:r w:rsidRPr="000F7924">
              <w:t>As the fruit matures, fruit colour transitions from green to chocolate brown (late breaker stage) to a dark purple or 'black' when ripe.</w:t>
            </w:r>
          </w:p>
          <w:p w14:paraId="2E0D51B8" w14:textId="30ACEFEE" w:rsidR="007D55DD" w:rsidRPr="000F7924" w:rsidRDefault="007D55DD" w:rsidP="007D55DD">
            <w:r w:rsidRPr="000F7924">
              <w:t>Ripe fruit have a dark purple skin and a purple/violet flesh and gel.</w:t>
            </w:r>
          </w:p>
          <w:p w14:paraId="6200C432" w14:textId="2128A08C" w:rsidR="007D55DD" w:rsidRPr="000F7924" w:rsidRDefault="007D55DD" w:rsidP="007D55DD">
            <w:r w:rsidRPr="000F7924">
              <w:t>Fruit can be harvested on the vine or loose as fruit readily detaches from the calyx without splitting or cracking at the fruit abscission zone.</w:t>
            </w:r>
          </w:p>
          <w:p w14:paraId="15202108" w14:textId="158866E3" w:rsidR="00A413BC" w:rsidRPr="000F7924" w:rsidRDefault="007D55DD" w:rsidP="007D55DD">
            <w:r w:rsidRPr="000F7924">
              <w:t>Truss architecture tends to be moderately branched with one or more forks per truss.</w:t>
            </w:r>
          </w:p>
        </w:tc>
      </w:tr>
    </w:tbl>
    <w:p w14:paraId="545C0453" w14:textId="4960F8BF" w:rsidR="00454F61" w:rsidRPr="000F7924" w:rsidRDefault="00454F61" w:rsidP="00AD1763">
      <w:pPr>
        <w:pStyle w:val="RARMPparagraph"/>
      </w:pPr>
      <w:r w:rsidRPr="000F7924">
        <w:t xml:space="preserve">The GM Purple Tomato </w:t>
      </w:r>
      <w:r w:rsidR="00660729" w:rsidRPr="000F7924">
        <w:t>seedlings display anthocyanin pigmentation on the hypocotyl</w:t>
      </w:r>
      <w:r w:rsidR="0023575E" w:rsidRPr="000F7924">
        <w:t xml:space="preserve"> at 4-5 weeks post sowing</w:t>
      </w:r>
      <w:r w:rsidR="00495A9C" w:rsidRPr="000F7924">
        <w:t xml:space="preserve"> (</w:t>
      </w:r>
      <w:r w:rsidR="003B1457" w:rsidRPr="000F7924">
        <w:rPr>
          <w:highlight w:val="yellow"/>
        </w:rPr>
        <w:fldChar w:fldCharType="begin"/>
      </w:r>
      <w:r w:rsidR="003B1457" w:rsidRPr="000F7924">
        <w:instrText xml:space="preserve"> REF _Ref203925941 \h </w:instrText>
      </w:r>
      <w:r w:rsidR="003B1457" w:rsidRPr="000F7924">
        <w:rPr>
          <w:highlight w:val="yellow"/>
        </w:rPr>
      </w:r>
      <w:r w:rsidR="003B1457" w:rsidRPr="000F7924">
        <w:rPr>
          <w:highlight w:val="yellow"/>
        </w:rPr>
        <w:fldChar w:fldCharType="separate"/>
      </w:r>
      <w:r w:rsidR="00BC38E3" w:rsidRPr="000F7924">
        <w:t xml:space="preserve">Table </w:t>
      </w:r>
      <w:r w:rsidR="00BC38E3">
        <w:rPr>
          <w:noProof/>
        </w:rPr>
        <w:t>5</w:t>
      </w:r>
      <w:r w:rsidR="003B1457" w:rsidRPr="000F7924">
        <w:rPr>
          <w:highlight w:val="yellow"/>
        </w:rPr>
        <w:fldChar w:fldCharType="end"/>
      </w:r>
      <w:r w:rsidR="00495A9C" w:rsidRPr="000F7924">
        <w:t>)</w:t>
      </w:r>
      <w:r w:rsidR="00660729" w:rsidRPr="000F7924">
        <w:t xml:space="preserve">, </w:t>
      </w:r>
      <w:r w:rsidR="00E97B0B" w:rsidRPr="000F7924">
        <w:t xml:space="preserve">indicating anthocyanin production in the vegetative tissues </w:t>
      </w:r>
      <w:r w:rsidR="00C8669C" w:rsidRPr="000F7924">
        <w:t xml:space="preserve">is functioning similar to </w:t>
      </w:r>
      <w:r w:rsidR="00E97B0B" w:rsidRPr="000F7924">
        <w:t xml:space="preserve">non-GM tomatoes </w:t>
      </w:r>
      <w:r w:rsidR="00C8669C" w:rsidRPr="000F7924">
        <w:t xml:space="preserve">which also produce anthocyanins in the </w:t>
      </w:r>
      <w:r w:rsidR="00EC40FB" w:rsidRPr="000F7924">
        <w:t>hypocotyl</w:t>
      </w:r>
      <w:r w:rsidR="00C8669C" w:rsidRPr="000F7924">
        <w:t xml:space="preserve"> </w:t>
      </w:r>
      <w:r w:rsidR="00E97B0B" w:rsidRPr="000F7924">
        <w:t>(</w:t>
      </w:r>
      <w:r w:rsidR="0023575E" w:rsidRPr="000F7924">
        <w:t xml:space="preserve">as discussed in Section </w:t>
      </w:r>
      <w:r w:rsidR="002344CF" w:rsidRPr="000F7924">
        <w:fldChar w:fldCharType="begin"/>
      </w:r>
      <w:r w:rsidR="002344CF" w:rsidRPr="000F7924">
        <w:instrText xml:space="preserve"> REF _Ref203963296 \r \h  \* MERGEFORMAT </w:instrText>
      </w:r>
      <w:r w:rsidR="002344CF" w:rsidRPr="000F7924">
        <w:fldChar w:fldCharType="separate"/>
      </w:r>
      <w:r w:rsidR="00BC38E3">
        <w:t>4.1.1.2</w:t>
      </w:r>
      <w:r w:rsidR="002344CF" w:rsidRPr="000F7924">
        <w:fldChar w:fldCharType="end"/>
      </w:r>
      <w:r w:rsidR="0023575E" w:rsidRPr="000F7924">
        <w:t>).</w:t>
      </w:r>
      <w:r w:rsidR="00EC40FB" w:rsidRPr="000F7924">
        <w:t xml:space="preserve"> The applicant has stated that the purple phenotype has not been observed in the</w:t>
      </w:r>
      <w:r w:rsidR="003B5F6C" w:rsidRPr="000F7924">
        <w:t xml:space="preserve"> mature plants</w:t>
      </w:r>
      <w:r w:rsidR="00A42D4A" w:rsidRPr="000F7924">
        <w:t xml:space="preserve">. </w:t>
      </w:r>
      <w:r w:rsidR="00C119E6" w:rsidRPr="000F7924">
        <w:t>Flowers are a normal yellow colour</w:t>
      </w:r>
      <w:r w:rsidR="00A76A31" w:rsidRPr="000F7924">
        <w:t>,</w:t>
      </w:r>
      <w:r w:rsidR="00766DD6" w:rsidRPr="000F7924">
        <w:t xml:space="preserve"> and </w:t>
      </w:r>
      <w:r w:rsidR="00A76A31" w:rsidRPr="000F7924">
        <w:t xml:space="preserve">the colour of the developing </w:t>
      </w:r>
      <w:r w:rsidR="00766DD6" w:rsidRPr="000F7924">
        <w:t xml:space="preserve">fruit </w:t>
      </w:r>
      <w:r w:rsidR="00A76A31" w:rsidRPr="000F7924">
        <w:t>is</w:t>
      </w:r>
      <w:r w:rsidR="00766DD6" w:rsidRPr="000F7924">
        <w:t xml:space="preserve"> green before changing during ripening to </w:t>
      </w:r>
      <w:r w:rsidR="009D11F2" w:rsidRPr="000F7924">
        <w:t xml:space="preserve">a brown then dark purple colour. </w:t>
      </w:r>
      <w:r w:rsidR="00A42D4A" w:rsidRPr="000F7924">
        <w:t xml:space="preserve">Together, these observations indicate that the E8 promoter is driving expression of the </w:t>
      </w:r>
      <w:r w:rsidR="00561186" w:rsidRPr="00454A34">
        <w:rPr>
          <w:i/>
          <w:iCs/>
        </w:rPr>
        <w:t>Rosea1</w:t>
      </w:r>
      <w:r w:rsidR="00561186" w:rsidRPr="000F7924">
        <w:t xml:space="preserve"> and </w:t>
      </w:r>
      <w:r w:rsidR="00561186" w:rsidRPr="00454A34">
        <w:rPr>
          <w:i/>
          <w:iCs/>
        </w:rPr>
        <w:t>Delila</w:t>
      </w:r>
      <w:r w:rsidR="00561186" w:rsidRPr="000F7924">
        <w:t xml:space="preserve"> </w:t>
      </w:r>
      <w:r w:rsidR="00683ED6" w:rsidRPr="000F7924">
        <w:t>genes</w:t>
      </w:r>
      <w:r w:rsidR="007F2626" w:rsidRPr="000F7924">
        <w:t>,</w:t>
      </w:r>
      <w:r w:rsidR="00683ED6" w:rsidRPr="000F7924">
        <w:t xml:space="preserve"> and</w:t>
      </w:r>
      <w:r w:rsidR="00561186" w:rsidRPr="000F7924">
        <w:t xml:space="preserve"> therefore increasing anthocyanins</w:t>
      </w:r>
      <w:r w:rsidR="007F2626" w:rsidRPr="000F7924">
        <w:t>,</w:t>
      </w:r>
      <w:r w:rsidR="00561186" w:rsidRPr="000F7924">
        <w:t xml:space="preserve"> only in the fruit during ripening</w:t>
      </w:r>
      <w:r w:rsidR="009D11F2" w:rsidRPr="000F7924">
        <w:t xml:space="preserve"> and not in other tissues</w:t>
      </w:r>
      <w:r w:rsidR="00683ED6" w:rsidRPr="000F7924">
        <w:t xml:space="preserve"> or at other times</w:t>
      </w:r>
      <w:r w:rsidR="00561186" w:rsidRPr="000F7924">
        <w:t>.</w:t>
      </w:r>
      <w:r w:rsidR="00C06682" w:rsidRPr="000F7924">
        <w:t xml:space="preserve"> As discussed in Section </w:t>
      </w:r>
      <w:r w:rsidR="00E012AE">
        <w:fldChar w:fldCharType="begin"/>
      </w:r>
      <w:r w:rsidR="00E012AE">
        <w:instrText xml:space="preserve"> REF _Ref206153707 \r \h </w:instrText>
      </w:r>
      <w:r w:rsidR="00E012AE">
        <w:fldChar w:fldCharType="separate"/>
      </w:r>
      <w:r w:rsidR="00BC38E3">
        <w:t>4.1.3</w:t>
      </w:r>
      <w:r w:rsidR="00E012AE">
        <w:fldChar w:fldCharType="end"/>
      </w:r>
      <w:r w:rsidR="00C06682" w:rsidRPr="000F7924">
        <w:t xml:space="preserve">, the E8 promoter responds to the </w:t>
      </w:r>
      <w:r w:rsidR="00D53810" w:rsidRPr="000F7924">
        <w:t>presence</w:t>
      </w:r>
      <w:r w:rsidR="00C06682" w:rsidRPr="000F7924">
        <w:t xml:space="preserve"> of ethylene, which is produced during fruit ripening.</w:t>
      </w:r>
    </w:p>
    <w:p w14:paraId="2604029E" w14:textId="6050ED78" w:rsidR="00E6271B" w:rsidRPr="000F7924" w:rsidRDefault="00F36CD4" w:rsidP="00AD1763">
      <w:pPr>
        <w:pStyle w:val="RARMPparagraph"/>
      </w:pPr>
      <w:r w:rsidRPr="000F7924">
        <w:t>Purple fruit from the GM</w:t>
      </w:r>
      <w:r w:rsidR="00AD1763" w:rsidRPr="000F7924">
        <w:t>O</w:t>
      </w:r>
      <w:r w:rsidRPr="000F7924">
        <w:t xml:space="preserve"> in the MicroTom background have </w:t>
      </w:r>
      <w:r w:rsidR="00AD1763" w:rsidRPr="000F7924">
        <w:t>a similar</w:t>
      </w:r>
      <w:r w:rsidRPr="000F7924">
        <w:t xml:space="preserve"> size, shape, and number</w:t>
      </w:r>
      <w:r w:rsidR="00AD1763" w:rsidRPr="000F7924">
        <w:t xml:space="preserve"> </w:t>
      </w:r>
      <w:r w:rsidRPr="000F7924">
        <w:t>of seeds</w:t>
      </w:r>
      <w:r w:rsidR="00AD1763" w:rsidRPr="000F7924">
        <w:t xml:space="preserve"> compared to non-GM MicroTom </w:t>
      </w:r>
      <w:r w:rsidR="00350D35" w:rsidRPr="000F7924">
        <w:fldChar w:fldCharType="begin">
          <w:fldData xml:space="preserve">PEVuZE5vdGU+PENpdGU+PEF1dGhvcj5aaGFuZzwvQXV0aG9yPjxZZWFyPjIwMTM8L1llYXI+PFJl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</w:fldData>
        </w:fldChar>
      </w:r>
      <w:r w:rsidR="00350D35" w:rsidRPr="000F7924">
        <w:instrText xml:space="preserve"> ADDIN EN.CITE </w:instrText>
      </w:r>
      <w:r w:rsidR="00350D35" w:rsidRPr="000F7924">
        <w:fldChar w:fldCharType="begin">
          <w:fldData xml:space="preserve">PEVuZE5vdGU+PENpdGU+PEF1dGhvcj5aaGFuZzwvQXV0aG9yPjxZZWFyPjIwMTM8L1llYXI+PFJl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78" w:tooltip="Zhang, 2013 #134" w:history="1">
        <w:r w:rsidR="00E5312E" w:rsidRPr="000F7924">
          <w:rPr>
            <w:noProof/>
          </w:rPr>
          <w:t>Zhang et al., 2013</w:t>
        </w:r>
      </w:hyperlink>
      <w:r w:rsidR="00350D35" w:rsidRPr="000F7924">
        <w:rPr>
          <w:noProof/>
        </w:rPr>
        <w:t>)</w:t>
      </w:r>
      <w:r w:rsidR="00350D35" w:rsidRPr="000F7924">
        <w:fldChar w:fldCharType="end"/>
      </w:r>
      <w:r w:rsidR="00AD1763" w:rsidRPr="000F7924">
        <w:t>.</w:t>
      </w:r>
    </w:p>
    <w:p w14:paraId="192F20F3" w14:textId="7704D340" w:rsidR="00164D35" w:rsidRPr="000F7924" w:rsidRDefault="009925BC" w:rsidP="009925BC">
      <w:pPr>
        <w:pStyle w:val="RARMPparagraph"/>
      </w:pPr>
      <w:r w:rsidRPr="000F7924">
        <w:t>The GM Purple Tomato</w:t>
      </w:r>
      <w:r w:rsidR="00CF7A8A">
        <w:t xml:space="preserve"> fruit</w:t>
      </w:r>
      <w:r w:rsidRPr="000F7924">
        <w:t xml:space="preserve"> </w:t>
      </w:r>
      <w:r w:rsidR="00105730" w:rsidRPr="000F7924">
        <w:t>in</w:t>
      </w:r>
      <w:r w:rsidR="00540E6C" w:rsidRPr="000F7924">
        <w:t xml:space="preserve"> the</w:t>
      </w:r>
      <w:r w:rsidR="00105730" w:rsidRPr="000F7924">
        <w:t xml:space="preserve"> MicroTom background </w:t>
      </w:r>
      <w:r w:rsidRPr="000F7924">
        <w:t xml:space="preserve">displayed delayed ripening after breaker </w:t>
      </w:r>
      <w:r w:rsidR="00164D35" w:rsidRPr="000F7924">
        <w:t xml:space="preserve">stage </w:t>
      </w:r>
      <w:r w:rsidRPr="000F7924">
        <w:t xml:space="preserve">compared to red fruit </w:t>
      </w:r>
      <w:r w:rsidR="00350D35" w:rsidRPr="000F7924">
        <w:fldChar w:fldCharType="begin">
          <w:fldData xml:space="preserve">PEVuZE5vdGU+PENpdGU+PEF1dGhvcj5aaGFuZzwvQXV0aG9yPjxZZWFyPjIwMTM8L1llYXI+PFJl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</w:fldData>
        </w:fldChar>
      </w:r>
      <w:r w:rsidR="00350D35" w:rsidRPr="000F7924">
        <w:instrText xml:space="preserve"> ADDIN EN.CITE </w:instrText>
      </w:r>
      <w:r w:rsidR="00350D35" w:rsidRPr="000F7924">
        <w:fldChar w:fldCharType="begin">
          <w:fldData xml:space="preserve">PEVuZE5vdGU+PENpdGU+PEF1dGhvcj5aaGFuZzwvQXV0aG9yPjxZZWFyPjIwMTM8L1llYXI+PFJl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78" w:tooltip="Zhang, 2013 #134" w:history="1">
        <w:r w:rsidR="00E5312E" w:rsidRPr="000F7924">
          <w:rPr>
            <w:noProof/>
          </w:rPr>
          <w:t>Zhang et al., 2013</w:t>
        </w:r>
      </w:hyperlink>
      <w:r w:rsidR="00350D35" w:rsidRPr="000F7924">
        <w:rPr>
          <w:noProof/>
        </w:rPr>
        <w:t>)</w:t>
      </w:r>
      <w:r w:rsidR="00350D35" w:rsidRPr="000F7924">
        <w:fldChar w:fldCharType="end"/>
      </w:r>
      <w:r w:rsidR="00562E51" w:rsidRPr="000F7924">
        <w:t xml:space="preserve">. </w:t>
      </w:r>
      <w:r w:rsidR="004E306C" w:rsidRPr="000F7924">
        <w:t>A sta</w:t>
      </w:r>
      <w:r w:rsidR="007B746D" w:rsidRPr="000F7924">
        <w:t xml:space="preserve">tement </w:t>
      </w:r>
      <w:r w:rsidR="00562E51" w:rsidRPr="000F7924">
        <w:t xml:space="preserve">on the </w:t>
      </w:r>
      <w:hyperlink r:id="rId51" w:history="1">
        <w:r w:rsidR="00562E51" w:rsidRPr="000F7924">
          <w:rPr>
            <w:rStyle w:val="Hyperlink"/>
            <w:color w:val="auto"/>
          </w:rPr>
          <w:t>Norfolk Health Produce website</w:t>
        </w:r>
        <w:r w:rsidR="00164D35" w:rsidRPr="000F7924">
          <w:rPr>
            <w:rStyle w:val="Hyperlink"/>
            <w:color w:val="auto"/>
          </w:rPr>
          <w:t xml:space="preserve"> – Tips for Growing Purple Tomatoes</w:t>
        </w:r>
      </w:hyperlink>
      <w:r w:rsidR="00164D35" w:rsidRPr="000F7924">
        <w:t xml:space="preserve"> </w:t>
      </w:r>
      <w:r w:rsidR="0027777C" w:rsidRPr="000F7924">
        <w:t xml:space="preserve">(accessed 16 July 2025) </w:t>
      </w:r>
      <w:r w:rsidR="007B746D" w:rsidRPr="000F7924">
        <w:t xml:space="preserve">says </w:t>
      </w:r>
      <w:r w:rsidR="00164D35" w:rsidRPr="000F7924">
        <w:t>“Ready for harvest when fruit begins to feel soft and readily releases from the stem. Be patient - purple color develops before fruit is fully ripe.”</w:t>
      </w:r>
      <w:r w:rsidR="00166E2D" w:rsidRPr="000F7924">
        <w:t xml:space="preserve"> It is well established that levels of ethylene increase rapidly </w:t>
      </w:r>
      <w:r w:rsidR="009F7C47" w:rsidRPr="000F7924">
        <w:t>in tomato</w:t>
      </w:r>
      <w:r w:rsidR="00CF7A8A">
        <w:t xml:space="preserve"> fruit</w:t>
      </w:r>
      <w:r w:rsidR="009F7C47" w:rsidRPr="000F7924">
        <w:t xml:space="preserve"> </w:t>
      </w:r>
      <w:r w:rsidR="00166E2D" w:rsidRPr="000F7924">
        <w:t xml:space="preserve">during the breaker stage, which is an early stage of fruit ripening </w:t>
      </w:r>
      <w:r w:rsidR="00FE3480" w:rsidRPr="000F7924">
        <w:fldChar w:fldCharType="begin">
          <w:fldData xml:space="preserve">PEVuZE5vdGU+PENpdGU+PEF1dGhvcj5IdWFuZzwvQXV0aG9yPjxZZWFyPjIwMjI8L1llYXI+PFJl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</w:fldData>
        </w:fldChar>
      </w:r>
      <w:r w:rsidR="00FE3480" w:rsidRPr="000F7924">
        <w:instrText xml:space="preserve"> ADDIN EN.CITE </w:instrText>
      </w:r>
      <w:r w:rsidR="00FE3480" w:rsidRPr="000F7924">
        <w:fldChar w:fldCharType="begin">
          <w:fldData xml:space="preserve">PEVuZE5vdGU+PENpdGU+PEF1dGhvcj5IdWFuZzwvQXV0aG9yPjxZZWFyPjIwMjI8L1llYXI+PFJl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</w:fldData>
        </w:fldChar>
      </w:r>
      <w:r w:rsidR="00FE3480" w:rsidRPr="000F7924">
        <w:instrText xml:space="preserve"> ADDIN EN.CITE.DATA </w:instrText>
      </w:r>
      <w:r w:rsidR="00FE3480" w:rsidRPr="000F7924">
        <w:fldChar w:fldCharType="end"/>
      </w:r>
      <w:r w:rsidR="00FE3480" w:rsidRPr="000F7924">
        <w:fldChar w:fldCharType="separate"/>
      </w:r>
      <w:r w:rsidR="00FE3480" w:rsidRPr="000F7924">
        <w:rPr>
          <w:noProof/>
        </w:rPr>
        <w:t>(</w:t>
      </w:r>
      <w:hyperlink w:anchor="_ENREF_58" w:tooltip="Huang, 2022 #142" w:history="1">
        <w:r w:rsidR="00E5312E" w:rsidRPr="000F7924">
          <w:rPr>
            <w:noProof/>
          </w:rPr>
          <w:t>Huang et al., 2022</w:t>
        </w:r>
      </w:hyperlink>
      <w:r w:rsidR="00FE3480" w:rsidRPr="000F7924">
        <w:rPr>
          <w:noProof/>
        </w:rPr>
        <w:t>)</w:t>
      </w:r>
      <w:r w:rsidR="00FE3480" w:rsidRPr="000F7924">
        <w:fldChar w:fldCharType="end"/>
      </w:r>
      <w:r w:rsidR="00166E2D" w:rsidRPr="000F7924">
        <w:t xml:space="preserve">. In the GMO, expression of </w:t>
      </w:r>
      <w:r w:rsidR="00166E2D" w:rsidRPr="00454A34">
        <w:rPr>
          <w:i/>
          <w:iCs/>
        </w:rPr>
        <w:t>Delila</w:t>
      </w:r>
      <w:r w:rsidR="00166E2D" w:rsidRPr="000F7924">
        <w:t xml:space="preserve"> and </w:t>
      </w:r>
      <w:r w:rsidR="00166E2D" w:rsidRPr="00454A34">
        <w:rPr>
          <w:i/>
          <w:iCs/>
        </w:rPr>
        <w:t>Rosea1</w:t>
      </w:r>
      <w:r w:rsidR="00166E2D" w:rsidRPr="000F7924">
        <w:t xml:space="preserve"> is controlled by the E8 promoter which responds to the presence of ethylene (Section </w:t>
      </w:r>
      <w:r w:rsidR="00E012AE">
        <w:fldChar w:fldCharType="begin"/>
      </w:r>
      <w:r w:rsidR="00E012AE">
        <w:instrText xml:space="preserve"> REF _Ref206153707 \r \h </w:instrText>
      </w:r>
      <w:r w:rsidR="00E012AE">
        <w:fldChar w:fldCharType="separate"/>
      </w:r>
      <w:r w:rsidR="00BC38E3">
        <w:t>4.1.3</w:t>
      </w:r>
      <w:r w:rsidR="00E012AE">
        <w:fldChar w:fldCharType="end"/>
      </w:r>
      <w:r w:rsidR="00166E2D" w:rsidRPr="000F7924">
        <w:t xml:space="preserve">). This may explain why anthocyanins, and therefore purple colouring, accumulate before fruit is fully ripe. In contrast, </w:t>
      </w:r>
      <w:r w:rsidR="00166E2D" w:rsidRPr="000F7924">
        <w:lastRenderedPageBreak/>
        <w:t xml:space="preserve">accumulation of anthocyanins in the non-GM Indigo Rose tomato </w:t>
      </w:r>
      <w:r w:rsidR="002F1689" w:rsidRPr="000F7924">
        <w:t xml:space="preserve">is </w:t>
      </w:r>
      <w:r w:rsidR="00166E2D" w:rsidRPr="000F7924">
        <w:t xml:space="preserve">induced by light </w:t>
      </w:r>
      <w:r w:rsidR="00FE3480" w:rsidRPr="000F7924">
        <w:fldChar w:fldCharType="begin">
          <w:fldData xml:space="preserve">PEVuZE5vdGU+PENpdGU+PEF1dGhvcj5TdW48L0F1dGhvcj48WWVhcj4yMDIwPC9ZZWFyPjxSZWNO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==
</w:fldData>
        </w:fldChar>
      </w:r>
      <w:r w:rsidR="00FE3480" w:rsidRPr="000F7924">
        <w:instrText xml:space="preserve"> ADDIN EN.CITE </w:instrText>
      </w:r>
      <w:r w:rsidR="00FE3480" w:rsidRPr="000F7924">
        <w:fldChar w:fldCharType="begin">
          <w:fldData xml:space="preserve">PEVuZE5vdGU+PENpdGU+PEF1dGhvcj5TdW48L0F1dGhvcj48WWVhcj4yMDIwPC9ZZWFyPjxSZWNO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==
</w:fldData>
        </w:fldChar>
      </w:r>
      <w:r w:rsidR="00FE3480" w:rsidRPr="000F7924">
        <w:instrText xml:space="preserve"> ADDIN EN.CITE.DATA </w:instrText>
      </w:r>
      <w:r w:rsidR="00FE3480" w:rsidRPr="000F7924">
        <w:fldChar w:fldCharType="end"/>
      </w:r>
      <w:r w:rsidR="00FE3480" w:rsidRPr="000F7924">
        <w:fldChar w:fldCharType="separate"/>
      </w:r>
      <w:r w:rsidR="00FE3480" w:rsidRPr="000F7924">
        <w:rPr>
          <w:noProof/>
        </w:rPr>
        <w:t>(</w:t>
      </w:r>
      <w:hyperlink w:anchor="_ENREF_147" w:tooltip="Sun, 2020 #122" w:history="1">
        <w:r w:rsidR="00E5312E" w:rsidRPr="000F7924">
          <w:rPr>
            <w:noProof/>
          </w:rPr>
          <w:t>Sun et al., 2020</w:t>
        </w:r>
      </w:hyperlink>
      <w:r w:rsidR="00FE3480" w:rsidRPr="000F7924">
        <w:rPr>
          <w:noProof/>
        </w:rPr>
        <w:t>)</w:t>
      </w:r>
      <w:r w:rsidR="00FE3480" w:rsidRPr="000F7924">
        <w:fldChar w:fldCharType="end"/>
      </w:r>
      <w:r w:rsidR="00223093" w:rsidRPr="000F7924">
        <w:t xml:space="preserve"> </w:t>
      </w:r>
      <w:r w:rsidR="00166E2D" w:rsidRPr="000F7924">
        <w:t xml:space="preserve">and inhibited by ethylene </w:t>
      </w:r>
      <w:r w:rsidR="00FE3480" w:rsidRPr="000F7924">
        <w:fldChar w:fldCharType="begin">
          <w:fldData xml:space="preserve">PEVuZE5vdGU+PENpdGU+PEF1dGhvcj5YdTwvQXV0aG9yPjxZZWFyPjIwMjI8L1llYXI+PFJlY051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</w:fldData>
        </w:fldChar>
      </w:r>
      <w:r w:rsidR="00FE3480" w:rsidRPr="000F7924">
        <w:instrText xml:space="preserve"> ADDIN EN.CITE </w:instrText>
      </w:r>
      <w:r w:rsidR="00FE3480" w:rsidRPr="000F7924">
        <w:fldChar w:fldCharType="begin">
          <w:fldData xml:space="preserve">PEVuZE5vdGU+PENpdGU+PEF1dGhvcj5YdTwvQXV0aG9yPjxZZWFyPjIwMjI8L1llYXI+PFJlY051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</w:fldData>
        </w:fldChar>
      </w:r>
      <w:r w:rsidR="00FE3480" w:rsidRPr="000F7924">
        <w:instrText xml:space="preserve"> ADDIN EN.CITE.DATA </w:instrText>
      </w:r>
      <w:r w:rsidR="00FE3480" w:rsidRPr="000F7924">
        <w:fldChar w:fldCharType="end"/>
      </w:r>
      <w:r w:rsidR="00FE3480" w:rsidRPr="000F7924">
        <w:fldChar w:fldCharType="separate"/>
      </w:r>
      <w:r w:rsidR="00FE3480" w:rsidRPr="000F7924">
        <w:rPr>
          <w:noProof/>
        </w:rPr>
        <w:t>(</w:t>
      </w:r>
      <w:hyperlink w:anchor="_ENREF_174" w:tooltip="Xu, 2022 #143" w:history="1">
        <w:r w:rsidR="00E5312E" w:rsidRPr="000F7924">
          <w:rPr>
            <w:noProof/>
          </w:rPr>
          <w:t>Xu et al., 2022</w:t>
        </w:r>
      </w:hyperlink>
      <w:r w:rsidR="00FE3480" w:rsidRPr="000F7924">
        <w:rPr>
          <w:noProof/>
        </w:rPr>
        <w:t>)</w:t>
      </w:r>
      <w:r w:rsidR="00FE3480" w:rsidRPr="000F7924">
        <w:fldChar w:fldCharType="end"/>
      </w:r>
      <w:r w:rsidR="00166E2D" w:rsidRPr="000F7924">
        <w:t>.</w:t>
      </w:r>
    </w:p>
    <w:p w14:paraId="47911456" w14:textId="1CF795C9" w:rsidR="00D53810" w:rsidRPr="000F7924" w:rsidRDefault="006A0BA4" w:rsidP="00166E2D">
      <w:pPr>
        <w:pStyle w:val="RARMPparagraph"/>
      </w:pPr>
      <w:r w:rsidRPr="000F7924">
        <w:t>The shelf life o</w:t>
      </w:r>
      <w:r w:rsidR="007E3A92" w:rsidRPr="000F7924">
        <w:t>f</w:t>
      </w:r>
      <w:r w:rsidRPr="000F7924">
        <w:t xml:space="preserve"> the GMO in the MicroTom background </w:t>
      </w:r>
      <w:r w:rsidR="001C1814" w:rsidRPr="000F7924">
        <w:t>was compared to the MicroTom control after harvesting at 14 days post breaker stage</w:t>
      </w:r>
      <w:r w:rsidR="000B2FBE" w:rsidRPr="000F7924">
        <w:t xml:space="preserve">, with fruit softening during late stage ripening </w:t>
      </w:r>
      <w:r w:rsidR="00E835A5" w:rsidRPr="000F7924">
        <w:t xml:space="preserve">and pathogen susceptibility being important factors for </w:t>
      </w:r>
      <w:r w:rsidR="003B2311" w:rsidRPr="000F7924">
        <w:t>shelf life</w:t>
      </w:r>
      <w:r w:rsidR="00B42884" w:rsidRPr="000F7924">
        <w:t xml:space="preserve"> </w:t>
      </w:r>
      <w:r w:rsidR="00350D35" w:rsidRPr="000F7924">
        <w:fldChar w:fldCharType="begin">
          <w:fldData xml:space="preserve">PEVuZE5vdGU+PENpdGU+PEF1dGhvcj5aaGFuZzwvQXV0aG9yPjxZZWFyPjIwMTM8L1llYXI+PFJl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</w:fldData>
        </w:fldChar>
      </w:r>
      <w:r w:rsidR="00350D35" w:rsidRPr="000F7924">
        <w:instrText xml:space="preserve"> ADDIN EN.CITE </w:instrText>
      </w:r>
      <w:r w:rsidR="00350D35" w:rsidRPr="000F7924">
        <w:fldChar w:fldCharType="begin">
          <w:fldData xml:space="preserve">PEVuZE5vdGU+PENpdGU+PEF1dGhvcj5aaGFuZzwvQXV0aG9yPjxZZWFyPjIwMTM8L1llYXI+PFJl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178" w:tooltip="Zhang, 2013 #134" w:history="1">
        <w:r w:rsidR="00E5312E" w:rsidRPr="000F7924">
          <w:rPr>
            <w:noProof/>
          </w:rPr>
          <w:t>Zhang et al., 2013</w:t>
        </w:r>
      </w:hyperlink>
      <w:r w:rsidR="00350D35" w:rsidRPr="000F7924">
        <w:rPr>
          <w:noProof/>
        </w:rPr>
        <w:t>)</w:t>
      </w:r>
      <w:r w:rsidR="00350D35" w:rsidRPr="000F7924">
        <w:fldChar w:fldCharType="end"/>
      </w:r>
      <w:r w:rsidR="001C1814" w:rsidRPr="000F7924">
        <w:t xml:space="preserve">. </w:t>
      </w:r>
      <w:r w:rsidR="007B746D" w:rsidRPr="000F7924">
        <w:t>The GM Purple Tomatoes</w:t>
      </w:r>
      <w:r w:rsidR="00FD2B7E" w:rsidRPr="000F7924">
        <w:t xml:space="preserve"> displayed reduced softening during </w:t>
      </w:r>
      <w:r w:rsidR="00EA128E" w:rsidRPr="000F7924">
        <w:t>late-stage</w:t>
      </w:r>
      <w:r w:rsidR="00FD2B7E" w:rsidRPr="000F7924">
        <w:t xml:space="preserve"> ripening and decreased susceptibility to </w:t>
      </w:r>
      <w:r w:rsidR="008D2EDE" w:rsidRPr="000F7924">
        <w:t xml:space="preserve">the fungus </w:t>
      </w:r>
      <w:r w:rsidR="008D2EDE" w:rsidRPr="000F7924">
        <w:rPr>
          <w:i/>
          <w:iCs/>
        </w:rPr>
        <w:t>Botrytis cinerea</w:t>
      </w:r>
      <w:r w:rsidR="008D2EDE" w:rsidRPr="000F7924">
        <w:t xml:space="preserve">, resulting in </w:t>
      </w:r>
      <w:r w:rsidR="0009256C" w:rsidRPr="000F7924">
        <w:t xml:space="preserve">double the shelf life compared to non-GM MicroTom tomatoes. </w:t>
      </w:r>
      <w:r w:rsidR="00AE4312" w:rsidRPr="000F7924">
        <w:t xml:space="preserve">The delay in </w:t>
      </w:r>
      <w:r w:rsidR="00077D10" w:rsidRPr="000F7924">
        <w:t>late-stage</w:t>
      </w:r>
      <w:r w:rsidR="00AE4312" w:rsidRPr="000F7924">
        <w:t xml:space="preserve"> </w:t>
      </w:r>
      <w:r w:rsidR="00C92DBA" w:rsidRPr="000F7924">
        <w:t xml:space="preserve">fruit softening is thought to be due to the antioxidant effects </w:t>
      </w:r>
      <w:r w:rsidR="00996023" w:rsidRPr="000F7924">
        <w:t xml:space="preserve">of the anthocyanins reducing oxidative stress and tissue damage in the GM fruit. </w:t>
      </w:r>
      <w:r w:rsidR="00D840F8" w:rsidRPr="000F7924">
        <w:t>S</w:t>
      </w:r>
      <w:r w:rsidR="004254B6" w:rsidRPr="000F7924">
        <w:t xml:space="preserve">usceptibility to the fungus </w:t>
      </w:r>
      <w:r w:rsidR="004254B6" w:rsidRPr="000F7924">
        <w:rPr>
          <w:i/>
          <w:iCs/>
        </w:rPr>
        <w:t>B. cinerea</w:t>
      </w:r>
      <w:r w:rsidR="004254B6" w:rsidRPr="000F7924">
        <w:t xml:space="preserve"> </w:t>
      </w:r>
      <w:r w:rsidR="00D840F8" w:rsidRPr="000F7924">
        <w:t>is inversely related to the</w:t>
      </w:r>
      <w:r w:rsidR="00CF2248" w:rsidRPr="000F7924">
        <w:t xml:space="preserve"> </w:t>
      </w:r>
      <w:r w:rsidR="00D840F8" w:rsidRPr="000F7924">
        <w:t>anthocyanin</w:t>
      </w:r>
      <w:r w:rsidR="00CF2248" w:rsidRPr="000F7924">
        <w:t xml:space="preserve"> concentration and thought to be due to the antioxidant activity of the </w:t>
      </w:r>
      <w:r w:rsidR="00D840F8" w:rsidRPr="000F7924">
        <w:t>anthocyanins</w:t>
      </w:r>
      <w:r w:rsidR="00385A5B" w:rsidRPr="000F7924">
        <w:t xml:space="preserve"> </w:t>
      </w:r>
      <w:r w:rsidR="00122E93" w:rsidRPr="000F7924">
        <w:t>on</w:t>
      </w:r>
      <w:r w:rsidR="00385A5B" w:rsidRPr="000F7924">
        <w:t xml:space="preserve"> reactive oxygen species (ROS), therefore </w:t>
      </w:r>
      <w:r w:rsidR="00122E93" w:rsidRPr="000F7924">
        <w:t>reducing the spread of</w:t>
      </w:r>
      <w:r w:rsidR="00CF2248" w:rsidRPr="000F7924">
        <w:t xml:space="preserve"> </w:t>
      </w:r>
      <w:r w:rsidR="00D840F8" w:rsidRPr="000F7924">
        <w:t xml:space="preserve">the </w:t>
      </w:r>
      <w:r w:rsidR="00122E93" w:rsidRPr="000F7924">
        <w:t>ROS</w:t>
      </w:r>
      <w:r w:rsidR="007E3A92" w:rsidRPr="000F7924">
        <w:t xml:space="preserve"> </w:t>
      </w:r>
      <w:r w:rsidR="00D840F8" w:rsidRPr="000F7924">
        <w:t>burst</w:t>
      </w:r>
      <w:r w:rsidR="005C56EA" w:rsidRPr="000F7924">
        <w:t xml:space="preserve"> that is important for </w:t>
      </w:r>
      <w:r w:rsidR="00020883" w:rsidRPr="000F7924">
        <w:t>fungal infection</w:t>
      </w:r>
      <w:r w:rsidR="00FF2280" w:rsidRPr="000F7924">
        <w:t xml:space="preserve"> by necrotrophic pathogens like </w:t>
      </w:r>
      <w:r w:rsidR="00FF2280" w:rsidRPr="000F7924">
        <w:rPr>
          <w:i/>
          <w:iCs/>
        </w:rPr>
        <w:t>B. cinerea</w:t>
      </w:r>
      <w:r w:rsidR="00020883" w:rsidRPr="000F7924">
        <w:t>.</w:t>
      </w:r>
      <w:r w:rsidR="00260B02" w:rsidRPr="000F7924">
        <w:t xml:space="preserve"> </w:t>
      </w:r>
      <w:r w:rsidR="0083295A" w:rsidRPr="000F7924">
        <w:t xml:space="preserve">It is noted that the increased expression of a plant defensin (Section </w:t>
      </w:r>
      <w:r w:rsidR="00E012AE">
        <w:fldChar w:fldCharType="begin"/>
      </w:r>
      <w:r w:rsidR="00E012AE">
        <w:instrText xml:space="preserve"> REF _Ref206153805 \r \h </w:instrText>
      </w:r>
      <w:r w:rsidR="00E012AE">
        <w:fldChar w:fldCharType="separate"/>
      </w:r>
      <w:r w:rsidR="00BC38E3">
        <w:t>4.5.5</w:t>
      </w:r>
      <w:r w:rsidR="00E012AE">
        <w:fldChar w:fldCharType="end"/>
      </w:r>
      <w:r w:rsidR="0083295A" w:rsidRPr="000F7924">
        <w:t xml:space="preserve">) could play a role in </w:t>
      </w:r>
      <w:r w:rsidR="00642DB1" w:rsidRPr="000F7924">
        <w:t xml:space="preserve">the </w:t>
      </w:r>
      <w:r w:rsidR="0083295A" w:rsidRPr="000F7924">
        <w:t xml:space="preserve">reduced susceptibility </w:t>
      </w:r>
      <w:r w:rsidR="00642DB1" w:rsidRPr="000F7924">
        <w:t xml:space="preserve">of the GM fruit </w:t>
      </w:r>
      <w:r w:rsidR="0083295A" w:rsidRPr="000F7924">
        <w:t xml:space="preserve">to fungal infection, as plant defensins commonly have activity against fungi including </w:t>
      </w:r>
      <w:r w:rsidR="0083295A" w:rsidRPr="000F7924">
        <w:rPr>
          <w:i/>
          <w:iCs/>
        </w:rPr>
        <w:t>B. cinerea</w:t>
      </w:r>
      <w:r w:rsidR="0083295A" w:rsidRPr="000F7924">
        <w:t xml:space="preserve">, however when agar plates were supplemented with fruit juice from </w:t>
      </w:r>
      <w:r w:rsidR="00642DB1" w:rsidRPr="000F7924">
        <w:t xml:space="preserve">the </w:t>
      </w:r>
      <w:r w:rsidR="0083295A" w:rsidRPr="000F7924">
        <w:t xml:space="preserve">GM Purple Tomato or non-GM red tomato neither inhibited fungal growth. This indicates that the reduced susceptibility of the GM Purple Tomato fruit to fungal infection </w:t>
      </w:r>
      <w:r w:rsidR="00642DB1" w:rsidRPr="000F7924">
        <w:t>is likely the result of other components of the GM fruit such as anthocyanins</w:t>
      </w:r>
      <w:r w:rsidR="0083295A" w:rsidRPr="000F7924">
        <w:t xml:space="preserve"> modulating living cell stress responses rather than </w:t>
      </w:r>
      <w:r w:rsidR="00642DB1" w:rsidRPr="000F7924">
        <w:t xml:space="preserve">defensins </w:t>
      </w:r>
      <w:r w:rsidR="0083295A" w:rsidRPr="000F7924">
        <w:t>directly killing the fungus.</w:t>
      </w:r>
    </w:p>
    <w:p w14:paraId="62A47934" w14:textId="0FF66490" w:rsidR="001150D5" w:rsidRPr="000F7924" w:rsidRDefault="001150D5" w:rsidP="002562D6">
      <w:pPr>
        <w:pStyle w:val="Sectionheading3"/>
      </w:pPr>
      <w:r w:rsidRPr="000F7924">
        <w:t>Mouse feeding study</w:t>
      </w:r>
    </w:p>
    <w:p w14:paraId="1B15132D" w14:textId="6B8CC55A" w:rsidR="001150D5" w:rsidRPr="000F7924" w:rsidRDefault="000A35EC" w:rsidP="001150D5">
      <w:pPr>
        <w:pStyle w:val="RARMPparagraph"/>
      </w:pPr>
      <w:r w:rsidRPr="000F7924">
        <w:t xml:space="preserve">In order to assess any benefits of the increased anthocyanin production in the GM Purple Tomato, </w:t>
      </w:r>
      <w:r w:rsidR="00C13544" w:rsidRPr="000F7924">
        <w:t xml:space="preserve">a survival study was conducted in cancer-prone p53 </w:t>
      </w:r>
      <w:r w:rsidR="006F1B4A" w:rsidRPr="000F7924">
        <w:t>knockout</w:t>
      </w:r>
      <w:r w:rsidR="00C13544" w:rsidRPr="000F7924">
        <w:t xml:space="preserve"> mice</w:t>
      </w:r>
      <w:r w:rsidR="006F1B4A" w:rsidRPr="000F7924">
        <w:t>, which have an average life expectancy of approximately 140 days</w:t>
      </w:r>
      <w:r w:rsidR="0016560E" w:rsidRPr="000F7924">
        <w:t xml:space="preserve"> </w:t>
      </w:r>
      <w:r w:rsidR="00814600"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814600" w:rsidRPr="000F7924">
        <w:instrText xml:space="preserve"> ADDIN EN.CITE </w:instrText>
      </w:r>
      <w:r w:rsidR="00814600" w:rsidRPr="000F7924">
        <w:fldChar w:fldCharType="begin">
          <w:fldData xml:space="preserve">PEVuZE5vdGU+PENpdGU+PEF1dGhvcj5CdXRlbGxpPC9BdXRob3I+PFllYXI+MjAwODwvWWVhcj48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=
</w:fldData>
        </w:fldChar>
      </w:r>
      <w:r w:rsidR="00814600" w:rsidRPr="000F7924">
        <w:instrText xml:space="preserve"> ADDIN EN.CITE.DATA </w:instrText>
      </w:r>
      <w:r w:rsidR="00814600" w:rsidRPr="000F7924">
        <w:fldChar w:fldCharType="end"/>
      </w:r>
      <w:r w:rsidR="00814600" w:rsidRPr="000F7924">
        <w:fldChar w:fldCharType="separate"/>
      </w:r>
      <w:r w:rsidR="00814600" w:rsidRPr="000F7924">
        <w:rPr>
          <w:noProof/>
        </w:rPr>
        <w:t>(</w:t>
      </w:r>
      <w:hyperlink w:anchor="_ENREF_21" w:tooltip="Butelli, 2008 #12" w:history="1">
        <w:r w:rsidR="00E5312E" w:rsidRPr="000F7924">
          <w:rPr>
            <w:noProof/>
          </w:rPr>
          <w:t>Butelli et al., 2008</w:t>
        </w:r>
      </w:hyperlink>
      <w:r w:rsidR="00814600" w:rsidRPr="000F7924">
        <w:rPr>
          <w:noProof/>
        </w:rPr>
        <w:t>)</w:t>
      </w:r>
      <w:r w:rsidR="00814600" w:rsidRPr="000F7924">
        <w:fldChar w:fldCharType="end"/>
      </w:r>
      <w:r w:rsidR="006F1B4A" w:rsidRPr="000F7924">
        <w:t xml:space="preserve">. </w:t>
      </w:r>
      <w:r w:rsidR="003A3FAF" w:rsidRPr="000F7924">
        <w:t>From weaning (approximately 14 days old), m</w:t>
      </w:r>
      <w:r w:rsidR="006B1FB6" w:rsidRPr="000F7924">
        <w:t>ice were fed either standard diet</w:t>
      </w:r>
      <w:r w:rsidR="00BA3912" w:rsidRPr="000F7924">
        <w:t xml:space="preserve"> mouse pellets</w:t>
      </w:r>
      <w:r w:rsidR="006B1FB6" w:rsidRPr="000F7924">
        <w:t xml:space="preserve">, </w:t>
      </w:r>
      <w:r w:rsidR="00BA3912" w:rsidRPr="000F7924">
        <w:t>pellets</w:t>
      </w:r>
      <w:r w:rsidR="006B1FB6" w:rsidRPr="000F7924">
        <w:t xml:space="preserve"> supplemented with 10% red tomato powder or </w:t>
      </w:r>
      <w:r w:rsidR="00BA3912" w:rsidRPr="000F7924">
        <w:t>pellets</w:t>
      </w:r>
      <w:r w:rsidR="006B1FB6" w:rsidRPr="000F7924">
        <w:t xml:space="preserve"> supplemented with 10% Purple Tomato pow</w:t>
      </w:r>
      <w:r w:rsidR="000226A2" w:rsidRPr="000F7924">
        <w:t>d</w:t>
      </w:r>
      <w:r w:rsidR="006B1FB6" w:rsidRPr="000F7924">
        <w:t xml:space="preserve">er. </w:t>
      </w:r>
      <w:r w:rsidR="00934006">
        <w:t xml:space="preserve">Mice fed </w:t>
      </w:r>
      <w:r w:rsidR="00676070">
        <w:t xml:space="preserve">pellets supplemented with </w:t>
      </w:r>
      <w:r w:rsidR="0045002E" w:rsidRPr="000F7924">
        <w:t xml:space="preserve">GM </w:t>
      </w:r>
      <w:r w:rsidR="00DA2CF4" w:rsidRPr="000F7924">
        <w:t>Purple Tomato</w:t>
      </w:r>
      <w:r w:rsidR="00676070">
        <w:t xml:space="preserve"> powder</w:t>
      </w:r>
      <w:r w:rsidR="00DA2CF4" w:rsidRPr="000F7924">
        <w:t xml:space="preserve"> had an increased average lifespan </w:t>
      </w:r>
      <w:r w:rsidR="00CF7A8A">
        <w:t xml:space="preserve">(average of </w:t>
      </w:r>
      <w:r w:rsidR="00054331" w:rsidRPr="000F7924">
        <w:t xml:space="preserve">182.2 days </w:t>
      </w:r>
      <w:r w:rsidR="00CF7A8A">
        <w:t xml:space="preserve">survival </w:t>
      </w:r>
      <w:r w:rsidR="009375F3" w:rsidRPr="000F7924">
        <w:t xml:space="preserve">and </w:t>
      </w:r>
      <w:r w:rsidR="00054331" w:rsidRPr="000F7924">
        <w:t xml:space="preserve">maximum </w:t>
      </w:r>
      <w:r w:rsidR="009375F3" w:rsidRPr="000F7924">
        <w:t xml:space="preserve">of </w:t>
      </w:r>
      <w:r w:rsidR="00054331" w:rsidRPr="000F7924">
        <w:t>260 days</w:t>
      </w:r>
      <w:r w:rsidR="00CF7A8A">
        <w:t>,</w:t>
      </w:r>
      <w:r w:rsidR="009375F3" w:rsidRPr="000F7924">
        <w:t xml:space="preserve"> n=</w:t>
      </w:r>
      <w:r w:rsidR="00004003" w:rsidRPr="000F7924">
        <w:t>20)</w:t>
      </w:r>
      <w:r w:rsidR="00054331" w:rsidRPr="000F7924">
        <w:t>, compared to</w:t>
      </w:r>
      <w:r w:rsidR="0045002E" w:rsidRPr="000F7924">
        <w:t xml:space="preserve"> </w:t>
      </w:r>
      <w:r w:rsidR="00934006">
        <w:t xml:space="preserve">those fed pellets </w:t>
      </w:r>
      <w:r w:rsidR="00676070">
        <w:t xml:space="preserve">supplemented with </w:t>
      </w:r>
      <w:r w:rsidR="0045002E" w:rsidRPr="000F7924">
        <w:t>non-GM</w:t>
      </w:r>
      <w:r w:rsidR="00054331" w:rsidRPr="000F7924">
        <w:t xml:space="preserve"> red tomato</w:t>
      </w:r>
      <w:r w:rsidR="00676070">
        <w:t xml:space="preserve"> powder</w:t>
      </w:r>
      <w:r w:rsidR="00054331" w:rsidRPr="000F7924">
        <w:t xml:space="preserve"> (</w:t>
      </w:r>
      <w:r w:rsidR="00016B62" w:rsidRPr="000F7924">
        <w:t xml:space="preserve">average </w:t>
      </w:r>
      <w:r w:rsidR="00677860" w:rsidRPr="000F7924">
        <w:t>145.9 days</w:t>
      </w:r>
      <w:r w:rsidR="00436D7F" w:rsidRPr="000F7924">
        <w:t>, maximum 213 days</w:t>
      </w:r>
      <w:r w:rsidR="00004003" w:rsidRPr="000F7924">
        <w:t>, n=15</w:t>
      </w:r>
      <w:r w:rsidR="00677860" w:rsidRPr="000F7924">
        <w:t xml:space="preserve">) and standard </w:t>
      </w:r>
      <w:r w:rsidR="00582B48">
        <w:t xml:space="preserve">pellets </w:t>
      </w:r>
      <w:r w:rsidR="00677860" w:rsidRPr="000F7924">
        <w:t>(</w:t>
      </w:r>
      <w:r w:rsidR="00016B62" w:rsidRPr="000F7924">
        <w:t>average 142 days</w:t>
      </w:r>
      <w:r w:rsidR="00245E31" w:rsidRPr="000F7924">
        <w:t>, maximum 211 days</w:t>
      </w:r>
      <w:r w:rsidR="00004003" w:rsidRPr="000F7924">
        <w:t>, n=24</w:t>
      </w:r>
      <w:r w:rsidR="00245E31" w:rsidRPr="000F7924">
        <w:t>)</w:t>
      </w:r>
      <w:r w:rsidR="00C13544" w:rsidRPr="000F7924">
        <w:t xml:space="preserve">. </w:t>
      </w:r>
      <w:r w:rsidR="00F8135B" w:rsidRPr="000F7924">
        <w:t xml:space="preserve">Benefits are not in the scope of the Gene Technology legislation and will not be discussed further. </w:t>
      </w:r>
      <w:r w:rsidR="002B17EF" w:rsidRPr="000F7924">
        <w:t>Although not</w:t>
      </w:r>
      <w:r w:rsidR="00C1053F" w:rsidRPr="000F7924">
        <w:t xml:space="preserve"> a toxicological evaluation</w:t>
      </w:r>
      <w:r w:rsidR="00412660" w:rsidRPr="000F7924">
        <w:t xml:space="preserve">, </w:t>
      </w:r>
      <w:r w:rsidR="00563E8F" w:rsidRPr="000F7924">
        <w:t xml:space="preserve">considering the increase in survival of the </w:t>
      </w:r>
      <w:r w:rsidR="0045002E" w:rsidRPr="000F7924">
        <w:t xml:space="preserve">GM </w:t>
      </w:r>
      <w:r w:rsidR="00563E8F" w:rsidRPr="000F7924">
        <w:t xml:space="preserve">Purple Tomato-supplemented mice, </w:t>
      </w:r>
      <w:r w:rsidR="00412660" w:rsidRPr="000F7924">
        <w:t xml:space="preserve">this study </w:t>
      </w:r>
      <w:r w:rsidR="00AA05BD" w:rsidRPr="000F7924">
        <w:t>provide</w:t>
      </w:r>
      <w:r w:rsidR="0045002E" w:rsidRPr="000F7924">
        <w:t>s</w:t>
      </w:r>
      <w:r w:rsidR="00AA05BD" w:rsidRPr="000F7924">
        <w:t xml:space="preserve"> some indication</w:t>
      </w:r>
      <w:r w:rsidR="00412660" w:rsidRPr="000F7924">
        <w:t xml:space="preserve"> that mice fed a diet </w:t>
      </w:r>
      <w:r w:rsidR="00CE09E4" w:rsidRPr="000F7924">
        <w:t xml:space="preserve">supplemented with </w:t>
      </w:r>
      <w:r w:rsidR="0045002E" w:rsidRPr="000F7924">
        <w:t xml:space="preserve">GM </w:t>
      </w:r>
      <w:r w:rsidR="00CE09E4" w:rsidRPr="000F7924">
        <w:t xml:space="preserve">Purple Tomato powder did not experience any </w:t>
      </w:r>
      <w:r w:rsidR="003F6CBD" w:rsidRPr="000F7924">
        <w:t>observed</w:t>
      </w:r>
      <w:r w:rsidR="00CE09E4" w:rsidRPr="000F7924">
        <w:t xml:space="preserve"> toxicity</w:t>
      </w:r>
      <w:r w:rsidR="00D61CC8">
        <w:t xml:space="preserve"> or </w:t>
      </w:r>
      <w:r w:rsidR="000E5EB4">
        <w:t xml:space="preserve">increased </w:t>
      </w:r>
      <w:r w:rsidR="00D61CC8">
        <w:t>mortality</w:t>
      </w:r>
      <w:r w:rsidR="00582B48">
        <w:t xml:space="preserve"> following chronic exposure</w:t>
      </w:r>
      <w:r w:rsidR="00CE09E4" w:rsidRPr="000F7924">
        <w:t>.</w:t>
      </w:r>
    </w:p>
    <w:p w14:paraId="670ABC3A" w14:textId="5983C448" w:rsidR="00F423DD" w:rsidRPr="000F7924" w:rsidRDefault="00FB1FDF" w:rsidP="00F423DD">
      <w:pPr>
        <w:pStyle w:val="Sectionheading1"/>
      </w:pPr>
      <w:bookmarkStart w:id="89" w:name="_Toc152065697"/>
      <w:bookmarkStart w:id="90" w:name="_Toc219110438"/>
      <w:r w:rsidRPr="000F7924">
        <w:t xml:space="preserve">The </w:t>
      </w:r>
      <w:r w:rsidR="00F423DD" w:rsidRPr="000F7924">
        <w:t>receiving environment</w:t>
      </w:r>
      <w:bookmarkEnd w:id="89"/>
      <w:bookmarkEnd w:id="90"/>
    </w:p>
    <w:p w14:paraId="2F0DDEE4" w14:textId="14421B34" w:rsidR="009A71A0" w:rsidRPr="000F7924" w:rsidRDefault="00D124D8" w:rsidP="00D124D8">
      <w:pPr>
        <w:pStyle w:val="RARMPparagraph"/>
      </w:pPr>
      <w:r w:rsidRPr="000F7924">
        <w:t>The receiving environment forms part of the context in which the risks associated with dealings involving the GMOs are assessed. Relevant information about the receiving environment includes abiotic and biotic interactions of the crop with the environment where the release would occur; agronomic practices for the crop; presence of plants that are sexually compatible with the GMOs; and background presence of the gene(s) used in the genetic modification</w:t>
      </w:r>
      <w:r w:rsidR="00BB3E39" w:rsidRPr="000F7924">
        <w:t xml:space="preserve"> </w:t>
      </w:r>
      <w:r w:rsidR="00690A8B" w:rsidRPr="000F7924">
        <w:fldChar w:fldCharType="begin"/>
      </w:r>
      <w:r w:rsidR="00690A8B" w:rsidRPr="000F7924">
        <w:instrText xml:space="preserve"> ADDIN EN.CITE &lt;EndNote&gt;&lt;Cite&gt;&lt;Author&gt;OGTR&lt;/Author&gt;&lt;Year&gt;2013&lt;/Year&gt;&lt;RecNum&gt;1&lt;/RecNum&gt;&lt;DisplayText&gt;(OGTR, 2013)&lt;/DisplayText&gt;&lt;record&gt;&lt;rec-number&gt;1&lt;/rec-number&gt;&lt;foreign-keys&gt;&lt;key app="EN" db-id="wz9x5s2ahfd99oe05ddpfs5zp2rwvtfs9xr9" timestamp="1750407867"&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690A8B" w:rsidRPr="000F7924">
        <w:fldChar w:fldCharType="separate"/>
      </w:r>
      <w:r w:rsidR="00690A8B" w:rsidRPr="000F7924">
        <w:rPr>
          <w:noProof/>
        </w:rPr>
        <w:t>(</w:t>
      </w:r>
      <w:hyperlink w:anchor="_ENREF_107" w:tooltip="OGTR, 2013 #1" w:history="1">
        <w:r w:rsidR="00E5312E" w:rsidRPr="000F7924">
          <w:rPr>
            <w:noProof/>
          </w:rPr>
          <w:t>OGTR, 2013</w:t>
        </w:r>
      </w:hyperlink>
      <w:r w:rsidR="00690A8B" w:rsidRPr="000F7924">
        <w:rPr>
          <w:noProof/>
        </w:rPr>
        <w:t>)</w:t>
      </w:r>
      <w:r w:rsidR="00690A8B" w:rsidRPr="000F7924">
        <w:fldChar w:fldCharType="end"/>
      </w:r>
      <w:r w:rsidRPr="000F7924">
        <w:t>.</w:t>
      </w:r>
    </w:p>
    <w:p w14:paraId="2D927EF5" w14:textId="593EC7FD" w:rsidR="00D124D8" w:rsidRPr="000F7924" w:rsidRDefault="001E7D68" w:rsidP="0092470C">
      <w:pPr>
        <w:pStyle w:val="RARMPparagraph"/>
      </w:pPr>
      <w:r w:rsidRPr="000F7924">
        <w:t xml:space="preserve">The applicant has proposed to commercially grow the </w:t>
      </w:r>
      <w:r w:rsidR="0092470C" w:rsidRPr="000F7924">
        <w:t>GM Purple Tomato</w:t>
      </w:r>
      <w:r w:rsidRPr="000F7924">
        <w:t xml:space="preserve">. </w:t>
      </w:r>
      <w:r w:rsidR="00D31FEE" w:rsidRPr="000F7924">
        <w:t xml:space="preserve">As discussed </w:t>
      </w:r>
      <w:r w:rsidR="00E012AE">
        <w:t xml:space="preserve">further </w:t>
      </w:r>
      <w:r w:rsidR="00D31FEE" w:rsidRPr="000F7924">
        <w:t xml:space="preserve">in Section </w:t>
      </w:r>
      <w:r w:rsidR="00E012AE">
        <w:fldChar w:fldCharType="begin"/>
      </w:r>
      <w:r w:rsidR="00E012AE">
        <w:instrText xml:space="preserve"> REF _Ref206153333 \r \h </w:instrText>
      </w:r>
      <w:r w:rsidR="00E012AE">
        <w:fldChar w:fldCharType="separate"/>
      </w:r>
      <w:r w:rsidR="00BC38E3">
        <w:t>5.3.2</w:t>
      </w:r>
      <w:r w:rsidR="00E012AE">
        <w:fldChar w:fldCharType="end"/>
      </w:r>
      <w:r w:rsidR="00D31FEE" w:rsidRPr="000F7924">
        <w:t xml:space="preserve">, individuals may also grow the tomatoes. </w:t>
      </w:r>
      <w:r w:rsidRPr="000F7924">
        <w:t>Therefore, for this licence application, it is considered that the receiving environment is all of Australia</w:t>
      </w:r>
      <w:r w:rsidR="0092470C" w:rsidRPr="000F7924">
        <w:t xml:space="preserve">. </w:t>
      </w:r>
      <w:r w:rsidR="00F2645C" w:rsidRPr="000F7924">
        <w:t>Relevant i</w:t>
      </w:r>
      <w:r w:rsidR="00D124D8" w:rsidRPr="000F7924">
        <w:t>nformation about t</w:t>
      </w:r>
      <w:r w:rsidR="00A4603C" w:rsidRPr="000F7924">
        <w:t>he receiving environment</w:t>
      </w:r>
      <w:r w:rsidR="00D124D8" w:rsidRPr="000F7924">
        <w:t xml:space="preserve"> in Australia is presented </w:t>
      </w:r>
      <w:r w:rsidR="00F2645C" w:rsidRPr="000F7924">
        <w:t>below</w:t>
      </w:r>
      <w:r w:rsidR="00D124D8" w:rsidRPr="000F7924">
        <w:t>.</w:t>
      </w:r>
    </w:p>
    <w:p w14:paraId="3A37E40C" w14:textId="2323B136" w:rsidR="00FB1FDF" w:rsidRPr="000F7924" w:rsidRDefault="005E378A" w:rsidP="00164217">
      <w:pPr>
        <w:pStyle w:val="Sectionheading2"/>
      </w:pPr>
      <w:bookmarkStart w:id="91" w:name="_Toc291151812"/>
      <w:bookmarkStart w:id="92" w:name="_Toc309054013"/>
      <w:bookmarkStart w:id="93" w:name="_Toc309833705"/>
      <w:bookmarkStart w:id="94" w:name="_Toc311188366"/>
      <w:bookmarkStart w:id="95" w:name="_Toc355008013"/>
      <w:bookmarkStart w:id="96" w:name="_Toc178611432"/>
      <w:bookmarkStart w:id="97" w:name="_Ref206153304"/>
      <w:bookmarkStart w:id="98" w:name="_Ref206154582"/>
      <w:bookmarkStart w:id="99" w:name="_Toc219110439"/>
      <w:r w:rsidRPr="000F7924">
        <w:t>Relevant abiotic factors</w:t>
      </w:r>
      <w:bookmarkEnd w:id="91"/>
      <w:bookmarkEnd w:id="92"/>
      <w:bookmarkEnd w:id="93"/>
      <w:bookmarkEnd w:id="94"/>
      <w:bookmarkEnd w:id="95"/>
      <w:bookmarkEnd w:id="96"/>
      <w:bookmarkEnd w:id="97"/>
      <w:bookmarkEnd w:id="98"/>
      <w:bookmarkEnd w:id="99"/>
    </w:p>
    <w:p w14:paraId="3F866DE4" w14:textId="229C1853" w:rsidR="00BA1ACA" w:rsidRPr="000F7924" w:rsidRDefault="006F05D6" w:rsidP="00BA1ACA">
      <w:pPr>
        <w:pStyle w:val="RARMPparagraph"/>
      </w:pPr>
      <w:r w:rsidRPr="000F7924">
        <w:t>In line with the warm climates from which tomatoes originated, t</w:t>
      </w:r>
      <w:r w:rsidR="0050646E" w:rsidRPr="000F7924">
        <w:t xml:space="preserve">omato plants have an optimal growth </w:t>
      </w:r>
      <w:r w:rsidR="008E08BB" w:rsidRPr="000F7924">
        <w:t>temperature</w:t>
      </w:r>
      <w:r w:rsidR="0050646E" w:rsidRPr="000F7924">
        <w:t xml:space="preserve"> of </w:t>
      </w:r>
      <w:r w:rsidR="008E08BB" w:rsidRPr="000F7924">
        <w:t>approximately</w:t>
      </w:r>
      <w:r w:rsidR="0050646E" w:rsidRPr="000F7924">
        <w:t xml:space="preserve"> </w:t>
      </w:r>
      <w:r w:rsidR="006A2D24" w:rsidRPr="000F7924">
        <w:t xml:space="preserve">24 </w:t>
      </w:r>
      <w:r w:rsidR="0096721C" w:rsidRPr="000F7924">
        <w:t>to</w:t>
      </w:r>
      <w:r w:rsidR="006A2D24" w:rsidRPr="000F7924">
        <w:t xml:space="preserve"> 26</w:t>
      </w:r>
      <w:r w:rsidR="008E08BB" w:rsidRPr="000F7924">
        <w:rPr>
          <w:rFonts w:cs="Calibri"/>
        </w:rPr>
        <w:t>°</w:t>
      </w:r>
      <w:r w:rsidR="008E08BB" w:rsidRPr="000F7924">
        <w:t>C</w:t>
      </w:r>
      <w:r w:rsidR="006A2D24" w:rsidRPr="000F7924">
        <w:t xml:space="preserve"> during the day and 15 </w:t>
      </w:r>
      <w:r w:rsidR="0096721C" w:rsidRPr="000F7924">
        <w:t>to</w:t>
      </w:r>
      <w:r w:rsidR="006A2D24" w:rsidRPr="000F7924">
        <w:t xml:space="preserve"> 17</w:t>
      </w:r>
      <w:r w:rsidR="008E08BB" w:rsidRPr="000F7924">
        <w:rPr>
          <w:rFonts w:cs="Calibri"/>
        </w:rPr>
        <w:t>°</w:t>
      </w:r>
      <w:r w:rsidR="008E08BB" w:rsidRPr="000F7924">
        <w:t>C</w:t>
      </w:r>
      <w:r w:rsidR="006A2D24" w:rsidRPr="000F7924">
        <w:t xml:space="preserve"> at night</w:t>
      </w:r>
      <w:r w:rsidR="008F595E" w:rsidRPr="000F7924">
        <w:t xml:space="preserve"> </w:t>
      </w:r>
      <w:r w:rsidR="00D2687D" w:rsidRPr="000F7924">
        <w:fldChar w:fldCharType="begin"/>
      </w:r>
      <w:r w:rsidR="00D2687D" w:rsidRPr="000F7924">
        <w:instrText xml:space="preserve"> ADDIN EN.CITE &lt;EndNote&gt;&lt;Cite&gt;&lt;Author&gt;Li&lt;/Author&gt;&lt;Year&gt;2023&lt;/Year&gt;&lt;RecNum&gt;83&lt;/RecNum&gt;&lt;DisplayText&gt;(Li et al., 2023)&lt;/DisplayText&gt;&lt;record&gt;&lt;rec-number&gt;83&lt;/rec-number&gt;&lt;foreign-keys&gt;&lt;key app="EN" db-id="wz9x5s2ahfd99oe05ddpfs5zp2rwvtfs9xr9" timestamp="1752715560"&gt;83&lt;/key&gt;&lt;/foreign-keys&gt;&lt;ref-type name="Journal Article"&gt;17&lt;/ref-type&gt;&lt;contributors&gt;&lt;authors&gt;&lt;author&gt;Li, Chunying&lt;/author&gt;&lt;author&gt;Yang, Zaiqiang&lt;/author&gt;&lt;author&gt;Zhang, Chunlong&lt;/author&gt;&lt;author&gt;Luo, Jing&lt;/author&gt;&lt;author&gt;Zhang, Fengyin&lt;/author&gt;&lt;author&gt;Qiu, Rangjian&lt;/author&gt;&lt;/authors&gt;&lt;/contributors&gt;&lt;titles&gt;&lt;title&gt;Effects of Nitrogen Application in Recovery Period after Different High Temperature Stress on Plant Growth of Greenhouse Tomato at Flowering and Fruiting Stages&lt;/title&gt;&lt;secondary-title&gt;Agronomy&lt;/secondary-title&gt;&lt;/titles&gt;&lt;periodical&gt;&lt;full-title&gt;Agronomy&lt;/full-title&gt;&lt;/periodical&gt;&lt;volume&gt;13&lt;/volume&gt;&lt;number&gt;6&lt;/number&gt;&lt;section&gt;1439&lt;/section&gt;&lt;dates&gt;&lt;year&gt;2023&lt;/year&gt;&lt;/dates&gt;&lt;isbn&gt;2073-4395&lt;/isbn&gt;&lt;urls&gt;&lt;/urls&gt;&lt;electronic-resource-num&gt;10.3390/agronomy13061439&lt;/electronic-resource-num&gt;&lt;/record&gt;&lt;/Cite&gt;&lt;/EndNote&gt;</w:instrText>
      </w:r>
      <w:r w:rsidR="00D2687D" w:rsidRPr="000F7924">
        <w:fldChar w:fldCharType="separate"/>
      </w:r>
      <w:r w:rsidR="00D2687D" w:rsidRPr="000F7924">
        <w:rPr>
          <w:noProof/>
        </w:rPr>
        <w:t>(</w:t>
      </w:r>
      <w:hyperlink w:anchor="_ENREF_78" w:tooltip="Li, 2023 #83" w:history="1">
        <w:r w:rsidR="00E5312E" w:rsidRPr="000F7924">
          <w:rPr>
            <w:noProof/>
          </w:rPr>
          <w:t>Li et al., 2023</w:t>
        </w:r>
      </w:hyperlink>
      <w:r w:rsidR="00D2687D" w:rsidRPr="000F7924">
        <w:rPr>
          <w:noProof/>
        </w:rPr>
        <w:t>)</w:t>
      </w:r>
      <w:r w:rsidR="00D2687D" w:rsidRPr="000F7924">
        <w:fldChar w:fldCharType="end"/>
      </w:r>
      <w:r w:rsidR="006A2D24" w:rsidRPr="000F7924">
        <w:t xml:space="preserve">. </w:t>
      </w:r>
      <w:r w:rsidR="00054268" w:rsidRPr="000F7924">
        <w:t>Tomato plants are frost sensitive</w:t>
      </w:r>
      <w:r w:rsidR="00CF7BBA" w:rsidRPr="000F7924">
        <w:t xml:space="preserve"> and can become stressed at temperatures </w:t>
      </w:r>
      <w:r w:rsidR="00084944" w:rsidRPr="000F7924">
        <w:t>between 0 to</w:t>
      </w:r>
      <w:r w:rsidR="00CF7BBA" w:rsidRPr="000F7924">
        <w:t xml:space="preserve"> 12</w:t>
      </w:r>
      <w:r w:rsidR="00CF7BBA" w:rsidRPr="000F7924">
        <w:rPr>
          <w:rFonts w:cs="Calibri"/>
        </w:rPr>
        <w:t>°</w:t>
      </w:r>
      <w:r w:rsidR="00CF7BBA" w:rsidRPr="000F7924">
        <w:t>C</w:t>
      </w:r>
      <w:r w:rsidR="00B536DD" w:rsidRPr="000F7924">
        <w:t xml:space="preserve"> </w:t>
      </w:r>
      <w:r w:rsidR="00D2687D" w:rsidRPr="000F7924">
        <w:fldChar w:fldCharType="begin">
          <w:fldData xml:space="preserve">PEVuZE5vdGU+PENpdGU+PEF1dGhvcj5MaXU8L0F1dGhvcj48WWVhcj4yMDEyPC9ZZWFyPjxSZWNO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</w:fldData>
        </w:fldChar>
      </w:r>
      <w:r w:rsidR="00D2687D" w:rsidRPr="000F7924">
        <w:instrText xml:space="preserve"> ADDIN EN.CITE </w:instrText>
      </w:r>
      <w:r w:rsidR="00D2687D" w:rsidRPr="000F7924">
        <w:fldChar w:fldCharType="begin">
          <w:fldData xml:space="preserve">PEVuZE5vdGU+PENpdGU+PEF1dGhvcj5MaXU8L0F1dGhvcj48WWVhcj4yMDEyPC9ZZWFyPjxSZWNO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82" w:tooltip="Liu, 2012 #84" w:history="1">
        <w:r w:rsidR="00E5312E" w:rsidRPr="000F7924">
          <w:rPr>
            <w:noProof/>
          </w:rPr>
          <w:t>Liu et al., 2012</w:t>
        </w:r>
      </w:hyperlink>
      <w:r w:rsidR="00D2687D" w:rsidRPr="000F7924">
        <w:rPr>
          <w:noProof/>
        </w:rPr>
        <w:t>)</w:t>
      </w:r>
      <w:r w:rsidR="00D2687D" w:rsidRPr="000F7924">
        <w:fldChar w:fldCharType="end"/>
      </w:r>
      <w:r w:rsidR="001E1896" w:rsidRPr="000F7924">
        <w:t xml:space="preserve">, although </w:t>
      </w:r>
      <w:r w:rsidR="00ED637C" w:rsidRPr="000F7924">
        <w:t>gradual acclimation to lower temperatures</w:t>
      </w:r>
      <w:r w:rsidR="0011293A" w:rsidRPr="000F7924">
        <w:t xml:space="preserve"> can reduce cold stress</w:t>
      </w:r>
      <w:r w:rsidR="0053637A" w:rsidRPr="000F7924">
        <w:t xml:space="preserve"> </w:t>
      </w:r>
      <w:r w:rsidR="00D2687D" w:rsidRPr="000F7924">
        <w:fldChar w:fldCharType="begin">
          <w:fldData xml:space="preserve">PEVuZE5vdGU+PENpdGU+PEF1dGhvcj5NZXNhPC9BdXRob3I+PFllYXI+MjAyMjwvWWVhcj48UmVj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</w:fldData>
        </w:fldChar>
      </w:r>
      <w:r w:rsidR="00D2687D" w:rsidRPr="000F7924">
        <w:instrText xml:space="preserve"> ADDIN EN.CITE </w:instrText>
      </w:r>
      <w:r w:rsidR="00D2687D" w:rsidRPr="000F7924">
        <w:fldChar w:fldCharType="begin">
          <w:fldData xml:space="preserve">PEVuZE5vdGU+PENpdGU+PEF1dGhvcj5NZXNhPC9BdXRob3I+PFllYXI+MjAyMjwvWWVhcj48UmVj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13" w:tooltip="Barrero-Gil, 2016 #86" w:history="1">
        <w:r w:rsidR="00E5312E" w:rsidRPr="000F7924">
          <w:rPr>
            <w:noProof/>
          </w:rPr>
          <w:t>Barrero-Gil et al., 2016</w:t>
        </w:r>
      </w:hyperlink>
      <w:r w:rsidR="00D2687D" w:rsidRPr="000F7924">
        <w:rPr>
          <w:noProof/>
        </w:rPr>
        <w:t xml:space="preserve">; </w:t>
      </w:r>
      <w:hyperlink w:anchor="_ENREF_97" w:tooltip="Mesa, 2022 #85" w:history="1">
        <w:r w:rsidR="00E5312E" w:rsidRPr="000F7924">
          <w:rPr>
            <w:noProof/>
          </w:rPr>
          <w:t>Mesa et al., 2022</w:t>
        </w:r>
      </w:hyperlink>
      <w:r w:rsidR="00D2687D" w:rsidRPr="000F7924">
        <w:rPr>
          <w:noProof/>
        </w:rPr>
        <w:t>)</w:t>
      </w:r>
      <w:r w:rsidR="00D2687D" w:rsidRPr="000F7924">
        <w:fldChar w:fldCharType="end"/>
      </w:r>
      <w:r w:rsidR="0053637A" w:rsidRPr="000F7924">
        <w:t>.</w:t>
      </w:r>
      <w:r w:rsidR="001C5B41" w:rsidRPr="000F7924">
        <w:t xml:space="preserve"> Higher temperatures (above 30</w:t>
      </w:r>
      <w:r w:rsidR="008656EA" w:rsidRPr="000F7924">
        <w:rPr>
          <w:rFonts w:cs="Calibri"/>
        </w:rPr>
        <w:t>°</w:t>
      </w:r>
      <w:r w:rsidR="008656EA" w:rsidRPr="000F7924">
        <w:t xml:space="preserve">C) also </w:t>
      </w:r>
      <w:r w:rsidR="0013382E" w:rsidRPr="000F7924">
        <w:t>negatively impact</w:t>
      </w:r>
      <w:r w:rsidR="008656EA" w:rsidRPr="000F7924">
        <w:t xml:space="preserve"> tomato</w:t>
      </w:r>
      <w:r w:rsidR="0020416F" w:rsidRPr="000F7924">
        <w:t xml:space="preserve"> plants</w:t>
      </w:r>
      <w:r w:rsidR="007E4453" w:rsidRPr="000F7924">
        <w:t>,</w:t>
      </w:r>
      <w:r w:rsidR="008D217C" w:rsidRPr="000F7924">
        <w:t xml:space="preserve"> inducing heat stress and </w:t>
      </w:r>
      <w:r w:rsidR="007E4453" w:rsidRPr="000F7924">
        <w:t>r</w:t>
      </w:r>
      <w:r w:rsidR="008656EA" w:rsidRPr="000F7924">
        <w:t>educ</w:t>
      </w:r>
      <w:r w:rsidR="007E4453" w:rsidRPr="000F7924">
        <w:t>ing</w:t>
      </w:r>
      <w:r w:rsidR="008656EA" w:rsidRPr="000F7924">
        <w:t xml:space="preserve"> pollination</w:t>
      </w:r>
      <w:r w:rsidR="007E4453" w:rsidRPr="000F7924">
        <w:t xml:space="preserve"> and fruit set</w:t>
      </w:r>
      <w:r w:rsidR="00604758" w:rsidRPr="000F7924">
        <w:t xml:space="preserve"> </w:t>
      </w:r>
      <w:r w:rsidR="00D2687D" w:rsidRPr="000F7924">
        <w:fldChar w:fldCharType="begin">
          <w:fldData xml:space="preserve">PEVuZE5vdGU+PENpdGU+PEF1dGhvcj5TYXRvPC9BdXRob3I+PFllYXI+MjAwMTwvWWVhcj48UmVj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==
</w:fldData>
        </w:fldChar>
      </w:r>
      <w:r w:rsidR="00D2687D" w:rsidRPr="000F7924">
        <w:instrText xml:space="preserve"> ADDIN EN.CITE </w:instrText>
      </w:r>
      <w:r w:rsidR="00D2687D" w:rsidRPr="000F7924">
        <w:fldChar w:fldCharType="begin">
          <w:fldData xml:space="preserve">PEVuZE5vdGU+PENpdGU+PEF1dGhvcj5TYXRvPC9BdXRob3I+PFllYXI+MjAwMTwvWWVhcj48UmVj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==
</w:fldData>
        </w:fldChar>
      </w:r>
      <w:r w:rsidR="00D2687D" w:rsidRPr="000F7924">
        <w:instrText xml:space="preserve"> ADDIN EN.CITE.DATA </w:instrText>
      </w:r>
      <w:r w:rsidR="00D2687D" w:rsidRPr="000F7924">
        <w:fldChar w:fldCharType="end"/>
      </w:r>
      <w:r w:rsidR="00D2687D" w:rsidRPr="000F7924">
        <w:fldChar w:fldCharType="separate"/>
      </w:r>
      <w:r w:rsidR="00D2687D" w:rsidRPr="000F7924">
        <w:rPr>
          <w:noProof/>
        </w:rPr>
        <w:t>(</w:t>
      </w:r>
      <w:hyperlink w:anchor="_ENREF_116" w:tooltip="Pressman, 2002 #88" w:history="1">
        <w:r w:rsidR="00E5312E" w:rsidRPr="000F7924">
          <w:rPr>
            <w:noProof/>
          </w:rPr>
          <w:t>Pressman et al., 2002</w:t>
        </w:r>
      </w:hyperlink>
      <w:r w:rsidR="00D2687D" w:rsidRPr="000F7924">
        <w:rPr>
          <w:noProof/>
        </w:rPr>
        <w:t xml:space="preserve">; </w:t>
      </w:r>
      <w:hyperlink w:anchor="_ENREF_128" w:tooltip="Sato, 2001 #87" w:history="1">
        <w:r w:rsidR="00E5312E" w:rsidRPr="000F7924">
          <w:rPr>
            <w:noProof/>
          </w:rPr>
          <w:t>Sato et al., 2001</w:t>
        </w:r>
      </w:hyperlink>
      <w:r w:rsidR="00D2687D" w:rsidRPr="000F7924">
        <w:rPr>
          <w:noProof/>
        </w:rPr>
        <w:t>)</w:t>
      </w:r>
      <w:r w:rsidR="00D2687D" w:rsidRPr="000F7924">
        <w:fldChar w:fldCharType="end"/>
      </w:r>
      <w:r w:rsidR="008656EA" w:rsidRPr="000F7924">
        <w:t>.</w:t>
      </w:r>
      <w:r w:rsidR="006B14BD" w:rsidRPr="000F7924">
        <w:t xml:space="preserve"> Tomato fruit are also </w:t>
      </w:r>
      <w:r w:rsidR="006B14BD" w:rsidRPr="000F7924">
        <w:lastRenderedPageBreak/>
        <w:t xml:space="preserve">sensitive to temperature, with temperature extremes affecting fruit ripening </w:t>
      </w:r>
      <w:r w:rsidR="00D2687D" w:rsidRPr="000F7924">
        <w:fldChar w:fldCharType="begin"/>
      </w:r>
      <w:r w:rsidR="00D2687D" w:rsidRPr="000F7924">
        <w:instrText xml:space="preserve"> ADDIN EN.CITE &lt;EndNote&gt;&lt;Cite&gt;&lt;Author&gt;Adams&lt;/Author&gt;&lt;Year&gt;2001&lt;/Year&gt;&lt;RecNum&gt;89&lt;/RecNum&gt;&lt;DisplayText&gt;(Adams, 2001)&lt;/DisplayText&gt;&lt;record&gt;&lt;rec-number&gt;89&lt;/rec-number&gt;&lt;foreign-keys&gt;&lt;key app="EN" db-id="wz9x5s2ahfd99oe05ddpfs5zp2rwvtfs9xr9" timestamp="1752716913"&gt;89&lt;/key&gt;&lt;/foreign-keys&gt;&lt;ref-type name="Journal Article"&gt;17&lt;/ref-type&gt;&lt;contributors&gt;&lt;authors&gt;&lt;author&gt;Adams, S.&lt;/author&gt;&lt;/authors&gt;&lt;/contributors&gt;&lt;titles&gt;&lt;title&gt;Effect of Temperature on the Growth and Development of Tomato Fruits&lt;/title&gt;&lt;secondary-title&gt;Annals of Botany&lt;/secondary-title&gt;&lt;/titles&gt;&lt;periodical&gt;&lt;full-title&gt;Annals of Botany&lt;/full-title&gt;&lt;/periodical&gt;&lt;pages&gt;869-877&lt;/pages&gt;&lt;volume&gt;88&lt;/volume&gt;&lt;number&gt;5&lt;/number&gt;&lt;section&gt;869&lt;/section&gt;&lt;dates&gt;&lt;year&gt;2001&lt;/year&gt;&lt;/dates&gt;&lt;isbn&gt;03057364&lt;/isbn&gt;&lt;urls&gt;&lt;/urls&gt;&lt;electronic-resource-num&gt;10.1006/anbo.2001.1524&lt;/electronic-resource-num&gt;&lt;/record&gt;&lt;/Cite&gt;&lt;/EndNote&gt;</w:instrText>
      </w:r>
      <w:r w:rsidR="00D2687D" w:rsidRPr="000F7924">
        <w:fldChar w:fldCharType="separate"/>
      </w:r>
      <w:r w:rsidR="00D2687D" w:rsidRPr="000F7924">
        <w:rPr>
          <w:noProof/>
        </w:rPr>
        <w:t>(</w:t>
      </w:r>
      <w:hyperlink w:anchor="_ENREF_1" w:tooltip="Adams, 2001 #89" w:history="1">
        <w:r w:rsidR="00E5312E" w:rsidRPr="000F7924">
          <w:rPr>
            <w:noProof/>
          </w:rPr>
          <w:t>Adams, 2001</w:t>
        </w:r>
      </w:hyperlink>
      <w:r w:rsidR="00D2687D" w:rsidRPr="000F7924">
        <w:rPr>
          <w:noProof/>
        </w:rPr>
        <w:t>)</w:t>
      </w:r>
      <w:r w:rsidR="00D2687D" w:rsidRPr="000F7924">
        <w:fldChar w:fldCharType="end"/>
      </w:r>
      <w:r w:rsidR="00F61013" w:rsidRPr="000F7924">
        <w:t>.</w:t>
      </w:r>
      <w:r w:rsidR="007D0CD2" w:rsidRPr="000F7924">
        <w:t xml:space="preserve"> A temperature range of 15 </w:t>
      </w:r>
      <w:r w:rsidR="0096721C" w:rsidRPr="000F7924">
        <w:t xml:space="preserve">to </w:t>
      </w:r>
      <w:r w:rsidR="007D0CD2" w:rsidRPr="000F7924">
        <w:t xml:space="preserve">35°C is required for seed germination with temperatures between 20 </w:t>
      </w:r>
      <w:r w:rsidR="0096721C" w:rsidRPr="000F7924">
        <w:t>to</w:t>
      </w:r>
      <w:r w:rsidR="007D0CD2" w:rsidRPr="000F7924">
        <w:t xml:space="preserve"> 30°C optimal</w:t>
      </w:r>
      <w:r w:rsidR="000C67E9" w:rsidRPr="000F7924">
        <w:t xml:space="preserve"> </w:t>
      </w:r>
      <w:r w:rsidR="000F5C9E" w:rsidRPr="000F7924">
        <w:fldChar w:fldCharType="begin"/>
      </w:r>
      <w:r w:rsidR="000F5C9E" w:rsidRPr="000F7924">
        <w:instrText xml:space="preserve"> ADDIN EN.CITE &lt;EndNote&gt;&lt;Cite&gt;&lt;Author&gt;Fullelove&lt;/Author&gt;&lt;Year&gt;1998&lt;/Year&gt;&lt;RecNum&gt;42&lt;/RecNum&gt;&lt;DisplayText&gt;(Fullelove et al., 1998)&lt;/DisplayText&gt;&lt;record&gt;&lt;rec-number&gt;42&lt;/rec-number&gt;&lt;foreign-keys&gt;&lt;key app="EN" db-id="wz9x5s2ahfd99oe05ddpfs5zp2rwvtfs9xr9" timestamp="1752493654"&gt;42&lt;/key&gt;&lt;/foreign-keys&gt;&lt;ref-type name="Book"&gt;6&lt;/ref-type&gt;&lt;contributors&gt;&lt;authors&gt;&lt;author&gt;Fullelove, G.&lt;/author&gt;&lt;author&gt;Wright, R.&lt;/author&gt;&lt;author&gt;Meurant, N.&lt;/author&gt;&lt;author&gt;Barnes, J.&lt;/author&gt;&lt;author&gt;O&amp;apos;Brien, R.&lt;/author&gt;&lt;/authors&gt;&lt;tertiary-authors&gt;&lt;author&gt;Lovatt, J.&lt;/author&gt;&lt;/tertiary-authors&gt;&lt;/contributors&gt;&lt;titles&gt;&lt;title&gt;Tomato information kit&lt;/title&gt;&lt;/titles&gt;&lt;reprint-edition&gt;Not in File&lt;/reprint-edition&gt;&lt;keywords&gt;&lt;keyword&gt;TOMATO&lt;/keyword&gt;&lt;/keywords&gt;&lt;dates&gt;&lt;year&gt;1998&lt;/year&gt;&lt;pub-dates&gt;&lt;date&gt;1998&lt;/date&gt;&lt;/pub-dates&gt;&lt;/dates&gt;&lt;pub-location&gt;Nambour, Qld&lt;/pub-location&gt;&lt;publisher&gt;Agrilink&lt;/publisher&gt;&lt;label&gt;7535&lt;/label&gt;&lt;urls&gt;&lt;related-urls&gt;&lt;url&gt;&lt;style face="underline" font="default" size="100%"&gt;http://era.deedi.qld.gov.au/1655/&lt;/style&gt;&lt;/url&gt;&lt;/related-urls&gt;&lt;/urls&gt;&lt;/record&gt;&lt;/Cite&gt;&lt;/EndNote&gt;</w:instrText>
      </w:r>
      <w:r w:rsidR="000F5C9E" w:rsidRPr="000F7924">
        <w:fldChar w:fldCharType="separate"/>
      </w:r>
      <w:r w:rsidR="000F5C9E" w:rsidRPr="000F7924">
        <w:rPr>
          <w:noProof/>
        </w:rPr>
        <w:t>(</w:t>
      </w:r>
      <w:hyperlink w:anchor="_ENREF_42" w:tooltip="Fullelove, 1998 #42" w:history="1">
        <w:r w:rsidR="00E5312E" w:rsidRPr="000F7924">
          <w:rPr>
            <w:noProof/>
          </w:rPr>
          <w:t>Fullelove et al., 1998</w:t>
        </w:r>
      </w:hyperlink>
      <w:r w:rsidR="000F5C9E" w:rsidRPr="000F7924">
        <w:rPr>
          <w:noProof/>
        </w:rPr>
        <w:t>)</w:t>
      </w:r>
      <w:r w:rsidR="000F5C9E" w:rsidRPr="000F7924">
        <w:fldChar w:fldCharType="end"/>
      </w:r>
      <w:r w:rsidR="007D0CD2" w:rsidRPr="000F7924">
        <w:t>.</w:t>
      </w:r>
    </w:p>
    <w:p w14:paraId="216F1BE9" w14:textId="245FEFD0" w:rsidR="00274F53" w:rsidRPr="000F7924" w:rsidRDefault="00DE4370" w:rsidP="00BA1ACA">
      <w:pPr>
        <w:pStyle w:val="RARMPparagraph"/>
      </w:pPr>
      <w:r w:rsidRPr="000F7924">
        <w:t xml:space="preserve">Tomato plants are prone to waterlogging </w:t>
      </w:r>
      <w:r w:rsidR="00162B12" w:rsidRPr="000F7924">
        <w:fldChar w:fldCharType="begin">
          <w:fldData xml:space="preserve">PEVuZE5vdGU+PENpdGU+PEF1dGhvcj5VbWljZXZpYzwvQXV0aG9yPjxZZWFyPjIwMjQ8L1llYXI+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gVGhlIGF1dGhvcihzKSBkZWNsYXJlZCB0aGF0IHRoZXkgd2Vy
ZSBhbiBlZGl0b3JpYWwgYm9hcmQgbWVtYmVyIG9mIEZyb250aWVycywgYXQgdGhlIHRpbWUgb2Yg
c3VibWlzc2lvbi4gVGhpcyBoYWQgbm8gaW1wYWN0IG9uIHRoZSBwZWVyIHJldmlldyBwcm9jZXNz
IGFuZCB0aGUgZmluYWwgZGVjaXNpb24uPC9jdXN0b20xPjxjdXN0b20yPlBNQzExMzAwMjIwPC9j
dXN0b20yPjxlbGVjdHJvbmljLXJlc291cmNlLW51bT4xMC4zMzg5L2ZwbHMuMjAyNC4xMzMxMjgx
PC9lbGVjdHJvbmljLXJlc291cmNlLW51bT48cmVtb3RlLWRhdGFiYXNlLW5hbWU+UHViTWVkLW5v
dC1NRURMSU5FPC9yZW1vdGUtZGF0YWJhc2UtbmFtZT48cmVtb3RlLWRhdGFiYXNlLXByb3ZpZGVy
Pk5MTTwvcmVtb3RlLWRhdGFiYXNlLXByb3ZpZGVyPjwvcmVjb3JkPjwvQ2l0ZT48L0VuZE5vdGU+
AG==
</w:fldData>
        </w:fldChar>
      </w:r>
      <w:r w:rsidR="00162B12" w:rsidRPr="000F7924">
        <w:instrText xml:space="preserve"> ADDIN EN.CITE </w:instrText>
      </w:r>
      <w:r w:rsidR="00162B12" w:rsidRPr="000F7924">
        <w:fldChar w:fldCharType="begin">
          <w:fldData xml:space="preserve">PEVuZE5vdGU+PENpdGU+PEF1dGhvcj5VbWljZXZpYzwvQXV0aG9yPjxZZWFyPjIwMjQ8L1llYXI+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gVGhlIGF1dGhvcihzKSBkZWNsYXJlZCB0aGF0IHRoZXkgd2Vy
ZSBhbiBlZGl0b3JpYWwgYm9hcmQgbWVtYmVyIG9mIEZyb250aWVycywgYXQgdGhlIHRpbWUgb2Yg
c3VibWlzc2lvbi4gVGhpcyBoYWQgbm8gaW1wYWN0IG9uIHRoZSBwZWVyIHJldmlldyBwcm9jZXNz
IGFuZCB0aGUgZmluYWwgZGVjaXNpb24uPC9jdXN0b20xPjxjdXN0b20yPlBNQzExMzAwMjIwPC9j
dXN0b20yPjxlbGVjdHJvbmljLXJlc291cmNlLW51bT4xMC4zMzg5L2ZwbHMuMjAyNC4xMzMxMjgx
PC9lbGVjdHJvbmljLXJlc291cmNlLW51bT48cmVtb3RlLWRhdGFiYXNlLW5hbWU+UHViTWVkLW5v
dC1NRURMSU5FPC9yZW1vdGUtZGF0YWJhc2UtbmFtZT48cmVtb3RlLWRhdGFiYXNlLXByb3ZpZGVy
Pk5MTTwvcmVtb3RlLWRhdGFiYXNlLXByb3ZpZGVyPjwvcmVjb3JkPjwvQ2l0ZT48L0VuZE5vdGU+
AG==
</w:fldData>
        </w:fldChar>
      </w:r>
      <w:r w:rsidR="00162B12" w:rsidRPr="000F7924">
        <w:instrText xml:space="preserve"> ADDIN EN.CITE.DATA </w:instrText>
      </w:r>
      <w:r w:rsidR="00162B12" w:rsidRPr="000F7924">
        <w:fldChar w:fldCharType="end"/>
      </w:r>
      <w:r w:rsidR="00162B12" w:rsidRPr="000F7924">
        <w:fldChar w:fldCharType="separate"/>
      </w:r>
      <w:r w:rsidR="00162B12" w:rsidRPr="000F7924">
        <w:rPr>
          <w:noProof/>
        </w:rPr>
        <w:t>(</w:t>
      </w:r>
      <w:hyperlink w:anchor="_ENREF_155" w:tooltip="Umicevic, 2024 #138" w:history="1">
        <w:r w:rsidR="00E5312E" w:rsidRPr="000F7924">
          <w:rPr>
            <w:noProof/>
          </w:rPr>
          <w:t>Umicevic et al., 2024</w:t>
        </w:r>
      </w:hyperlink>
      <w:r w:rsidR="00162B12" w:rsidRPr="000F7924">
        <w:rPr>
          <w:noProof/>
        </w:rPr>
        <w:t>)</w:t>
      </w:r>
      <w:r w:rsidR="00162B12" w:rsidRPr="000F7924">
        <w:fldChar w:fldCharType="end"/>
      </w:r>
      <w:r w:rsidRPr="000F7924">
        <w:t xml:space="preserve">. </w:t>
      </w:r>
      <w:r w:rsidR="00274F53" w:rsidRPr="000F7924">
        <w:t xml:space="preserve">Excess moisture </w:t>
      </w:r>
      <w:r w:rsidRPr="000F7924">
        <w:t xml:space="preserve">also </w:t>
      </w:r>
      <w:r w:rsidR="00FE0CCD" w:rsidRPr="000F7924">
        <w:t>makes</w:t>
      </w:r>
      <w:r w:rsidR="00AE6179" w:rsidRPr="000F7924">
        <w:t xml:space="preserve"> tomatoes susceptible to disease</w:t>
      </w:r>
      <w:r w:rsidR="001B1AE1" w:rsidRPr="000F7924">
        <w:t>, particularly through conta</w:t>
      </w:r>
      <w:r w:rsidR="00B41F5C" w:rsidRPr="000F7924">
        <w:t>ct with wet soil and soil-borne pathogens</w:t>
      </w:r>
      <w:r w:rsidR="0094406A" w:rsidRPr="000F7924">
        <w:t xml:space="preserve">. In climates with high </w:t>
      </w:r>
      <w:r w:rsidR="00FE0CCD" w:rsidRPr="000F7924">
        <w:t>rainfall</w:t>
      </w:r>
      <w:r w:rsidR="0094406A" w:rsidRPr="000F7924">
        <w:t xml:space="preserve"> it is recommended to trellis tomatoes to reduce contact of the plant with wet soil</w:t>
      </w:r>
      <w:r w:rsidR="0045068A" w:rsidRPr="000F7924">
        <w:t xml:space="preserve"> and/or avoid growing during the rainy season</w:t>
      </w:r>
      <w:r w:rsidR="000C67E9" w:rsidRPr="000F7924">
        <w:t xml:space="preserve"> </w:t>
      </w:r>
      <w:r w:rsidR="000F5C9E" w:rsidRPr="000F7924">
        <w:fldChar w:fldCharType="begin"/>
      </w:r>
      <w:r w:rsidR="000F5C9E" w:rsidRPr="000F7924">
        <w:instrText xml:space="preserve"> ADDIN EN.CITE &lt;EndNote&gt;&lt;Cite&gt;&lt;Author&gt;Fullelove&lt;/Author&gt;&lt;Year&gt;1998&lt;/Year&gt;&lt;RecNum&gt;42&lt;/RecNum&gt;&lt;DisplayText&gt;(Fullelove et al., 1998)&lt;/DisplayText&gt;&lt;record&gt;&lt;rec-number&gt;42&lt;/rec-number&gt;&lt;foreign-keys&gt;&lt;key app="EN" db-id="wz9x5s2ahfd99oe05ddpfs5zp2rwvtfs9xr9" timestamp="1752493654"&gt;42&lt;/key&gt;&lt;/foreign-keys&gt;&lt;ref-type name="Book"&gt;6&lt;/ref-type&gt;&lt;contributors&gt;&lt;authors&gt;&lt;author&gt;Fullelove, G.&lt;/author&gt;&lt;author&gt;Wright, R.&lt;/author&gt;&lt;author&gt;Meurant, N.&lt;/author&gt;&lt;author&gt;Barnes, J.&lt;/author&gt;&lt;author&gt;O&amp;apos;Brien, R.&lt;/author&gt;&lt;/authors&gt;&lt;tertiary-authors&gt;&lt;author&gt;Lovatt, J.&lt;/author&gt;&lt;/tertiary-authors&gt;&lt;/contributors&gt;&lt;titles&gt;&lt;title&gt;Tomato information kit&lt;/title&gt;&lt;/titles&gt;&lt;reprint-edition&gt;Not in File&lt;/reprint-edition&gt;&lt;keywords&gt;&lt;keyword&gt;TOMATO&lt;/keyword&gt;&lt;/keywords&gt;&lt;dates&gt;&lt;year&gt;1998&lt;/year&gt;&lt;pub-dates&gt;&lt;date&gt;1998&lt;/date&gt;&lt;/pub-dates&gt;&lt;/dates&gt;&lt;pub-location&gt;Nambour, Qld&lt;/pub-location&gt;&lt;publisher&gt;Agrilink&lt;/publisher&gt;&lt;label&gt;7535&lt;/label&gt;&lt;urls&gt;&lt;related-urls&gt;&lt;url&gt;&lt;style face="underline" font="default" size="100%"&gt;http://era.deedi.qld.gov.au/1655/&lt;/style&gt;&lt;/url&gt;&lt;/related-urls&gt;&lt;/urls&gt;&lt;/record&gt;&lt;/Cite&gt;&lt;/EndNote&gt;</w:instrText>
      </w:r>
      <w:r w:rsidR="000F5C9E" w:rsidRPr="000F7924">
        <w:fldChar w:fldCharType="separate"/>
      </w:r>
      <w:r w:rsidR="000F5C9E" w:rsidRPr="000F7924">
        <w:rPr>
          <w:noProof/>
        </w:rPr>
        <w:t>(</w:t>
      </w:r>
      <w:hyperlink w:anchor="_ENREF_42" w:tooltip="Fullelove, 1998 #42" w:history="1">
        <w:r w:rsidR="00E5312E" w:rsidRPr="000F7924">
          <w:rPr>
            <w:noProof/>
          </w:rPr>
          <w:t>Fullelove et al., 1998</w:t>
        </w:r>
      </w:hyperlink>
      <w:r w:rsidR="000F5C9E" w:rsidRPr="000F7924">
        <w:rPr>
          <w:noProof/>
        </w:rPr>
        <w:t>)</w:t>
      </w:r>
      <w:r w:rsidR="000F5C9E" w:rsidRPr="000F7924">
        <w:fldChar w:fldCharType="end"/>
      </w:r>
      <w:r w:rsidR="00D15D9C" w:rsidRPr="000F7924">
        <w:t>.</w:t>
      </w:r>
    </w:p>
    <w:p w14:paraId="720ECCE5" w14:textId="3586E5A3" w:rsidR="00522FC5" w:rsidRPr="000F7924" w:rsidRDefault="00522FC5" w:rsidP="00BA1ACA">
      <w:pPr>
        <w:pStyle w:val="RARMPparagraph"/>
      </w:pPr>
      <w:r w:rsidRPr="000F7924">
        <w:t xml:space="preserve">Considering these abiotic factors, </w:t>
      </w:r>
      <w:r w:rsidR="00CF602F" w:rsidRPr="000F7924">
        <w:t xml:space="preserve">in Australia </w:t>
      </w:r>
      <w:r w:rsidR="008C3D80" w:rsidRPr="000F7924">
        <w:t xml:space="preserve">tomatoes are usually </w:t>
      </w:r>
      <w:r w:rsidR="00BA0FB5" w:rsidRPr="000F7924">
        <w:t xml:space="preserve">grown throughout the cooler, drier conditions in </w:t>
      </w:r>
      <w:r w:rsidR="003272E2" w:rsidRPr="000F7924">
        <w:t>a</w:t>
      </w:r>
      <w:r w:rsidR="00BA0FB5" w:rsidRPr="000F7924">
        <w:t xml:space="preserve">utumn, </w:t>
      </w:r>
      <w:r w:rsidR="003272E2" w:rsidRPr="000F7924">
        <w:t>w</w:t>
      </w:r>
      <w:r w:rsidR="00BA0FB5" w:rsidRPr="000F7924">
        <w:t xml:space="preserve">inter and </w:t>
      </w:r>
      <w:r w:rsidR="003272E2" w:rsidRPr="000F7924">
        <w:t>s</w:t>
      </w:r>
      <w:r w:rsidR="00BA0FB5" w:rsidRPr="000F7924">
        <w:t>pring</w:t>
      </w:r>
      <w:r w:rsidR="00024B00" w:rsidRPr="000F7924">
        <w:t xml:space="preserve"> in warm climates to avoid excessive heat and moisture, and during </w:t>
      </w:r>
      <w:r w:rsidR="003272E2" w:rsidRPr="000F7924">
        <w:t>s</w:t>
      </w:r>
      <w:r w:rsidR="00024B00" w:rsidRPr="000F7924">
        <w:t xml:space="preserve">pring and </w:t>
      </w:r>
      <w:r w:rsidR="003272E2" w:rsidRPr="000F7924">
        <w:t>s</w:t>
      </w:r>
      <w:r w:rsidR="00024B00" w:rsidRPr="000F7924">
        <w:t>ummer in colder climates to avoid frost</w:t>
      </w:r>
      <w:r w:rsidR="000C67E9" w:rsidRPr="000F7924">
        <w:t xml:space="preserve"> </w:t>
      </w:r>
      <w:r w:rsidR="000F5C9E" w:rsidRPr="000F7924">
        <w:fldChar w:fldCharType="begin"/>
      </w:r>
      <w:r w:rsidR="000F5C9E" w:rsidRPr="000F7924">
        <w:instrText xml:space="preserve"> ADDIN EN.CITE &lt;EndNote&gt;&lt;Cite&gt;&lt;Author&gt;Fullelove&lt;/Author&gt;&lt;Year&gt;1998&lt;/Year&gt;&lt;RecNum&gt;42&lt;/RecNum&gt;&lt;DisplayText&gt;(Fullelove et al., 1998)&lt;/DisplayText&gt;&lt;record&gt;&lt;rec-number&gt;42&lt;/rec-number&gt;&lt;foreign-keys&gt;&lt;key app="EN" db-id="wz9x5s2ahfd99oe05ddpfs5zp2rwvtfs9xr9" timestamp="1752493654"&gt;42&lt;/key&gt;&lt;/foreign-keys&gt;&lt;ref-type name="Book"&gt;6&lt;/ref-type&gt;&lt;contributors&gt;&lt;authors&gt;&lt;author&gt;Fullelove, G.&lt;/author&gt;&lt;author&gt;Wright, R.&lt;/author&gt;&lt;author&gt;Meurant, N.&lt;/author&gt;&lt;author&gt;Barnes, J.&lt;/author&gt;&lt;author&gt;O&amp;apos;Brien, R.&lt;/author&gt;&lt;/authors&gt;&lt;tertiary-authors&gt;&lt;author&gt;Lovatt, J.&lt;/author&gt;&lt;/tertiary-authors&gt;&lt;/contributors&gt;&lt;titles&gt;&lt;title&gt;Tomato information kit&lt;/title&gt;&lt;/titles&gt;&lt;reprint-edition&gt;Not in File&lt;/reprint-edition&gt;&lt;keywords&gt;&lt;keyword&gt;TOMATO&lt;/keyword&gt;&lt;/keywords&gt;&lt;dates&gt;&lt;year&gt;1998&lt;/year&gt;&lt;pub-dates&gt;&lt;date&gt;1998&lt;/date&gt;&lt;/pub-dates&gt;&lt;/dates&gt;&lt;pub-location&gt;Nambour, Qld&lt;/pub-location&gt;&lt;publisher&gt;Agrilink&lt;/publisher&gt;&lt;label&gt;7535&lt;/label&gt;&lt;urls&gt;&lt;related-urls&gt;&lt;url&gt;&lt;style face="underline" font="default" size="100%"&gt;http://era.deedi.qld.gov.au/1655/&lt;/style&gt;&lt;/url&gt;&lt;/related-urls&gt;&lt;/urls&gt;&lt;/record&gt;&lt;/Cite&gt;&lt;/EndNote&gt;</w:instrText>
      </w:r>
      <w:r w:rsidR="000F5C9E" w:rsidRPr="000F7924">
        <w:fldChar w:fldCharType="separate"/>
      </w:r>
      <w:r w:rsidR="000F5C9E" w:rsidRPr="000F7924">
        <w:rPr>
          <w:noProof/>
        </w:rPr>
        <w:t>(</w:t>
      </w:r>
      <w:hyperlink w:anchor="_ENREF_42" w:tooltip="Fullelove, 1998 #42" w:history="1">
        <w:r w:rsidR="00E5312E" w:rsidRPr="000F7924">
          <w:rPr>
            <w:noProof/>
          </w:rPr>
          <w:t>Fullelove et al., 1998</w:t>
        </w:r>
      </w:hyperlink>
      <w:r w:rsidR="000F5C9E" w:rsidRPr="000F7924">
        <w:rPr>
          <w:noProof/>
        </w:rPr>
        <w:t>)</w:t>
      </w:r>
      <w:r w:rsidR="000F5C9E" w:rsidRPr="000F7924">
        <w:fldChar w:fldCharType="end"/>
      </w:r>
      <w:r w:rsidR="00024B00" w:rsidRPr="000F7924">
        <w:t>.</w:t>
      </w:r>
    </w:p>
    <w:p w14:paraId="772B79F6" w14:textId="4F019068" w:rsidR="00164217" w:rsidRPr="000F7924" w:rsidRDefault="005E378A" w:rsidP="00164217">
      <w:pPr>
        <w:pStyle w:val="Sectionheading2"/>
      </w:pPr>
      <w:bookmarkStart w:id="100" w:name="_Ref169696270"/>
      <w:bookmarkStart w:id="101" w:name="_Toc178611433"/>
      <w:bookmarkStart w:id="102" w:name="_Toc219110440"/>
      <w:r w:rsidRPr="000F7924">
        <w:t>Relevant biotic factors</w:t>
      </w:r>
      <w:bookmarkEnd w:id="100"/>
      <w:bookmarkEnd w:id="101"/>
      <w:bookmarkEnd w:id="102"/>
    </w:p>
    <w:p w14:paraId="78EA75AB" w14:textId="454B3443" w:rsidR="001E674B" w:rsidRPr="000F7924" w:rsidRDefault="001E674B" w:rsidP="001E34D5">
      <w:pPr>
        <w:pStyle w:val="RARMPparagraph"/>
      </w:pPr>
      <w:r w:rsidRPr="000F7924">
        <w:t xml:space="preserve">Tomatoes are susceptible to </w:t>
      </w:r>
      <w:r w:rsidR="009870CF">
        <w:t>various</w:t>
      </w:r>
      <w:r w:rsidRPr="000F7924">
        <w:t xml:space="preserve"> pests and diseases.</w:t>
      </w:r>
    </w:p>
    <w:p w14:paraId="0CAF6B4D" w14:textId="75B789F1" w:rsidR="001E674B" w:rsidRPr="000F7924" w:rsidRDefault="004968C9" w:rsidP="001E34D5">
      <w:pPr>
        <w:pStyle w:val="RARMPparagraph"/>
      </w:pPr>
      <w:r w:rsidRPr="000F7924">
        <w:t>Common types of d</w:t>
      </w:r>
      <w:r w:rsidR="0080108C" w:rsidRPr="000F7924">
        <w:t>iseases includ</w:t>
      </w:r>
      <w:r w:rsidR="00DD432F" w:rsidRPr="000F7924">
        <w:t xml:space="preserve">e </w:t>
      </w:r>
      <w:r w:rsidR="00350D35" w:rsidRPr="000F7924">
        <w:fldChar w:fldCharType="begin"/>
      </w:r>
      <w:r w:rsidR="00350D35" w:rsidRPr="000F7924">
        <w:instrText xml:space="preserve"> ADDIN EN.CITE &lt;EndNote&gt;&lt;Cite&gt;&lt;Author&gt;McDougall&lt;/Author&gt;&lt;Year&gt;2013&lt;/Year&gt;&lt;RecNum&gt;135&lt;/RecNum&gt;&lt;DisplayText&gt;(McDougall et al., 2013)&lt;/DisplayText&gt;&lt;record&gt;&lt;rec-number&gt;135&lt;/rec-number&gt;&lt;foreign-keys&gt;&lt;key app="EN" db-id="wz9x5s2ahfd99oe05ddpfs5zp2rwvtfs9xr9" timestamp="1753036853"&gt;135&lt;/key&gt;&lt;/foreign-keys&gt;&lt;ref-type name="Government Document"&gt;46&lt;/ref-type&gt;&lt;contributors&gt;&lt;authors&gt;&lt;author&gt;McDougall, S.&lt;/author&gt;&lt;author&gt;Watson, A.&lt;/author&gt;&lt;author&gt;Stodart, B.&lt;/author&gt;&lt;author&gt;Napier, T.&lt;/author&gt;&lt;author&gt;Kelly, G.&lt;/author&gt;&lt;author&gt;Troldahl, D.&lt;/author&gt;&lt;author&gt;Tesoriero, L.&lt;/author&gt;&lt;/authors&gt;&lt;secondary-authors&gt;&lt;author&gt;Australian Centre for International Agricultural Research&lt;/author&gt;&lt;/secondary-authors&gt;&lt;/contributors&gt;&lt;titles&gt;&lt;title&gt;Tomato, capsicum, chilli and eggplant: a field guide for the identification of insect pests, beneficials, diseases and disorders in Australia and Cambodia&lt;/title&gt;&lt;/titles&gt;&lt;dates&gt;&lt;year&gt;2013&lt;/year&gt;&lt;/dates&gt;&lt;isbn&gt;ACIAR Monograph No. 157&lt;/isbn&gt;&lt;urls&gt;&lt;/urls&gt;&lt;/record&gt;&lt;/Cite&gt;&lt;/EndNote&gt;</w:instrText>
      </w:r>
      <w:r w:rsidR="00350D35" w:rsidRPr="000F7924">
        <w:fldChar w:fldCharType="separate"/>
      </w:r>
      <w:r w:rsidR="00350D35" w:rsidRPr="000F7924">
        <w:rPr>
          <w:noProof/>
        </w:rPr>
        <w:t>(</w:t>
      </w:r>
      <w:hyperlink w:anchor="_ENREF_92" w:tooltip="McDougall, 2013 #135" w:history="1">
        <w:r w:rsidR="00E5312E" w:rsidRPr="000F7924">
          <w:rPr>
            <w:noProof/>
          </w:rPr>
          <w:t>McDougall et al., 2013</w:t>
        </w:r>
      </w:hyperlink>
      <w:r w:rsidR="00350D35" w:rsidRPr="000F7924">
        <w:rPr>
          <w:noProof/>
        </w:rPr>
        <w:t>)</w:t>
      </w:r>
      <w:r w:rsidR="00350D35" w:rsidRPr="000F7924">
        <w:fldChar w:fldCharType="end"/>
      </w:r>
      <w:r w:rsidR="0080108C" w:rsidRPr="000F7924">
        <w:t>:</w:t>
      </w:r>
    </w:p>
    <w:p w14:paraId="1791AA4B" w14:textId="5A7853B8" w:rsidR="00A21C6B" w:rsidRPr="000F7924" w:rsidRDefault="009A5043">
      <w:pPr>
        <w:pStyle w:val="ListParagraph"/>
        <w:numPr>
          <w:ilvl w:val="0"/>
          <w:numId w:val="33"/>
        </w:numPr>
      </w:pPr>
      <w:r w:rsidRPr="000F7924">
        <w:rPr>
          <w:b/>
          <w:bCs/>
        </w:rPr>
        <w:t>f</w:t>
      </w:r>
      <w:r w:rsidR="0080108C" w:rsidRPr="000F7924">
        <w:rPr>
          <w:b/>
          <w:bCs/>
        </w:rPr>
        <w:t>ungal</w:t>
      </w:r>
      <w:r w:rsidR="005232E1" w:rsidRPr="000F7924">
        <w:rPr>
          <w:b/>
          <w:bCs/>
        </w:rPr>
        <w:t xml:space="preserve"> and fungal-like</w:t>
      </w:r>
      <w:r w:rsidR="00B86489" w:rsidRPr="000F7924">
        <w:t>: late blight (</w:t>
      </w:r>
      <w:r w:rsidR="00B86489" w:rsidRPr="000F7924">
        <w:rPr>
          <w:i/>
          <w:iCs/>
        </w:rPr>
        <w:t>Phytophthora infestans</w:t>
      </w:r>
      <w:r w:rsidR="00B86489" w:rsidRPr="000F7924">
        <w:t>)</w:t>
      </w:r>
      <w:r w:rsidR="004A24B7" w:rsidRPr="000F7924">
        <w:t>, p</w:t>
      </w:r>
      <w:r w:rsidR="00195A9C" w:rsidRPr="000F7924">
        <w:t>o</w:t>
      </w:r>
      <w:r w:rsidR="004A24B7" w:rsidRPr="000F7924">
        <w:t>wdery mildew (</w:t>
      </w:r>
      <w:r w:rsidR="00195A9C" w:rsidRPr="000F7924">
        <w:rPr>
          <w:i/>
          <w:iCs/>
        </w:rPr>
        <w:t>Leveillula taurica</w:t>
      </w:r>
      <w:r w:rsidR="00195A9C" w:rsidRPr="000F7924">
        <w:t xml:space="preserve">, </w:t>
      </w:r>
      <w:r w:rsidR="00195A9C" w:rsidRPr="000F7924">
        <w:rPr>
          <w:i/>
          <w:iCs/>
        </w:rPr>
        <w:t>Oidium lycopersici,</w:t>
      </w:r>
      <w:r w:rsidR="00195A9C" w:rsidRPr="000F7924">
        <w:t xml:space="preserve"> </w:t>
      </w:r>
      <w:r w:rsidR="00195A9C" w:rsidRPr="000F7924">
        <w:rPr>
          <w:i/>
          <w:iCs/>
        </w:rPr>
        <w:t>O. neolycopersici</w:t>
      </w:r>
      <w:r w:rsidR="004A24B7" w:rsidRPr="000F7924">
        <w:t>)</w:t>
      </w:r>
      <w:r w:rsidR="00195A9C" w:rsidRPr="000F7924">
        <w:t xml:space="preserve">, </w:t>
      </w:r>
      <w:r w:rsidR="004968C9" w:rsidRPr="000F7924">
        <w:t>grey mold (</w:t>
      </w:r>
      <w:r w:rsidR="004968C9" w:rsidRPr="000F7924">
        <w:rPr>
          <w:i/>
          <w:iCs/>
        </w:rPr>
        <w:t>Botrytis cinerea</w:t>
      </w:r>
      <w:r w:rsidR="004968C9" w:rsidRPr="000F7924">
        <w:t>)</w:t>
      </w:r>
      <w:r w:rsidR="00D4673C" w:rsidRPr="000F7924">
        <w:t xml:space="preserve">, </w:t>
      </w:r>
      <w:r w:rsidR="00D4673C" w:rsidRPr="000F7924">
        <w:rPr>
          <w:i/>
          <w:iCs/>
        </w:rPr>
        <w:t>Fusarium</w:t>
      </w:r>
      <w:r w:rsidR="00D4673C" w:rsidRPr="000F7924">
        <w:t xml:space="preserve"> wilt (</w:t>
      </w:r>
      <w:r w:rsidR="00D4673C" w:rsidRPr="000F7924">
        <w:rPr>
          <w:i/>
          <w:iCs/>
        </w:rPr>
        <w:t>Fusarium oxysporum</w:t>
      </w:r>
      <w:r w:rsidR="00D4673C" w:rsidRPr="000F7924">
        <w:t xml:space="preserve"> f. sp. </w:t>
      </w:r>
      <w:r w:rsidR="00D4673C" w:rsidRPr="000F7924">
        <w:rPr>
          <w:i/>
          <w:iCs/>
        </w:rPr>
        <w:t>lycopersici</w:t>
      </w:r>
      <w:r w:rsidR="00D4673C" w:rsidRPr="000F7924">
        <w:t>)</w:t>
      </w:r>
      <w:r w:rsidR="00517311" w:rsidRPr="000F7924">
        <w:t xml:space="preserve">, </w:t>
      </w:r>
      <w:r w:rsidR="00517311" w:rsidRPr="000F7924">
        <w:rPr>
          <w:i/>
          <w:iCs/>
        </w:rPr>
        <w:t>Verticillium</w:t>
      </w:r>
      <w:r w:rsidR="00517311" w:rsidRPr="000F7924">
        <w:t xml:space="preserve"> wilt</w:t>
      </w:r>
      <w:r w:rsidR="00A21C6B" w:rsidRPr="000F7924">
        <w:t xml:space="preserve"> (</w:t>
      </w:r>
      <w:r w:rsidR="00A21C6B" w:rsidRPr="000F7924">
        <w:rPr>
          <w:i/>
          <w:iCs/>
        </w:rPr>
        <w:t>Verticillium dahliae</w:t>
      </w:r>
      <w:r w:rsidR="00A21C6B" w:rsidRPr="000F7924">
        <w:t>)</w:t>
      </w:r>
    </w:p>
    <w:p w14:paraId="5B02A39C" w14:textId="47E2C11A" w:rsidR="0080108C" w:rsidRPr="000F7924" w:rsidRDefault="009A5043">
      <w:pPr>
        <w:pStyle w:val="ListParagraph"/>
        <w:numPr>
          <w:ilvl w:val="0"/>
          <w:numId w:val="33"/>
        </w:numPr>
      </w:pPr>
      <w:r w:rsidRPr="000F7924">
        <w:rPr>
          <w:b/>
          <w:bCs/>
        </w:rPr>
        <w:t>b</w:t>
      </w:r>
      <w:r w:rsidR="0080108C" w:rsidRPr="000F7924">
        <w:rPr>
          <w:b/>
          <w:bCs/>
        </w:rPr>
        <w:t>acterial</w:t>
      </w:r>
      <w:r w:rsidR="003A79AD" w:rsidRPr="000F7924">
        <w:t>: bacterial canker (</w:t>
      </w:r>
      <w:r w:rsidR="003A79AD" w:rsidRPr="000F7924">
        <w:rPr>
          <w:i/>
          <w:iCs/>
        </w:rPr>
        <w:t>Clavibacter michiganensis</w:t>
      </w:r>
      <w:r w:rsidR="003A79AD" w:rsidRPr="000F7924">
        <w:t xml:space="preserve"> subsp. </w:t>
      </w:r>
      <w:r w:rsidR="003A79AD" w:rsidRPr="000F7924">
        <w:rPr>
          <w:i/>
          <w:iCs/>
        </w:rPr>
        <w:t>michiganensis</w:t>
      </w:r>
      <w:r w:rsidR="003A79AD" w:rsidRPr="000F7924">
        <w:t>)</w:t>
      </w:r>
      <w:r w:rsidR="00782F8C" w:rsidRPr="000F7924">
        <w:t>, bacterial spot</w:t>
      </w:r>
      <w:r w:rsidR="006F3B7E" w:rsidRPr="000F7924">
        <w:t xml:space="preserve"> (</w:t>
      </w:r>
      <w:r w:rsidR="006F3B7E" w:rsidRPr="000F7924">
        <w:rPr>
          <w:i/>
          <w:iCs/>
        </w:rPr>
        <w:t>Xanthomonas euvesicatoria</w:t>
      </w:r>
      <w:r w:rsidR="006F3B7E" w:rsidRPr="000F7924">
        <w:t xml:space="preserve">, </w:t>
      </w:r>
      <w:r w:rsidR="006F3B7E" w:rsidRPr="000F7924">
        <w:rPr>
          <w:i/>
          <w:iCs/>
        </w:rPr>
        <w:t>X. vesicatoria</w:t>
      </w:r>
      <w:r w:rsidR="006F3B7E" w:rsidRPr="000F7924">
        <w:t xml:space="preserve">, </w:t>
      </w:r>
      <w:r w:rsidR="006F3B7E" w:rsidRPr="000F7924">
        <w:rPr>
          <w:i/>
          <w:iCs/>
        </w:rPr>
        <w:t>X. perforans</w:t>
      </w:r>
      <w:r w:rsidR="006F3B7E" w:rsidRPr="000F7924">
        <w:t xml:space="preserve">, </w:t>
      </w:r>
      <w:r w:rsidR="006F3B7E" w:rsidRPr="000F7924">
        <w:rPr>
          <w:i/>
          <w:iCs/>
        </w:rPr>
        <w:t>X. gardneri</w:t>
      </w:r>
      <w:r w:rsidR="006F3B7E" w:rsidRPr="000F7924">
        <w:t>)</w:t>
      </w:r>
      <w:r w:rsidR="004C00BC" w:rsidRPr="000F7924">
        <w:t>, bacterial wilt (</w:t>
      </w:r>
      <w:r w:rsidR="004C00BC" w:rsidRPr="000F7924">
        <w:rPr>
          <w:i/>
          <w:iCs/>
        </w:rPr>
        <w:t>Ralstonia solanacearum</w:t>
      </w:r>
      <w:r w:rsidR="004C00BC" w:rsidRPr="000F7924">
        <w:t>)</w:t>
      </w:r>
    </w:p>
    <w:p w14:paraId="33907CC2" w14:textId="29DF7971" w:rsidR="0080108C" w:rsidRPr="000F7924" w:rsidRDefault="009A5043">
      <w:pPr>
        <w:pStyle w:val="ListParagraph"/>
        <w:numPr>
          <w:ilvl w:val="0"/>
          <w:numId w:val="33"/>
        </w:numPr>
      </w:pPr>
      <w:r w:rsidRPr="000F7924">
        <w:rPr>
          <w:b/>
          <w:bCs/>
        </w:rPr>
        <w:t>v</w:t>
      </w:r>
      <w:r w:rsidR="0080108C" w:rsidRPr="000F7924">
        <w:rPr>
          <w:b/>
          <w:bCs/>
        </w:rPr>
        <w:t>iral</w:t>
      </w:r>
      <w:r w:rsidR="00925931" w:rsidRPr="000F7924">
        <w:rPr>
          <w:b/>
          <w:bCs/>
        </w:rPr>
        <w:t>:</w:t>
      </w:r>
      <w:r w:rsidR="00925931" w:rsidRPr="000F7924">
        <w:t xml:space="preserve"> tomato leaf curl (Begomoviruses, including tomato leaf curl virus)</w:t>
      </w:r>
      <w:r w:rsidR="00A1533B" w:rsidRPr="000F7924">
        <w:t>, alfalfa mosaic</w:t>
      </w:r>
      <w:r w:rsidR="00B10AA8" w:rsidRPr="000F7924">
        <w:t xml:space="preserve"> (alfalfa mosaic virus), fern leaf (cucumber mosaic virus)</w:t>
      </w:r>
      <w:r w:rsidRPr="000F7924">
        <w:t>, tobacco mosaic (tobacco mosaic virus)</w:t>
      </w:r>
      <w:r w:rsidR="003272E2" w:rsidRPr="000F7924">
        <w:t>, tomato brown rugose fruit virus (ToBRFV)</w:t>
      </w:r>
    </w:p>
    <w:p w14:paraId="002B1AC3" w14:textId="283CF3E8" w:rsidR="005B05EF" w:rsidRPr="000F7924" w:rsidRDefault="009A5043">
      <w:pPr>
        <w:pStyle w:val="ListParagraph"/>
        <w:numPr>
          <w:ilvl w:val="0"/>
          <w:numId w:val="33"/>
        </w:numPr>
      </w:pPr>
      <w:r w:rsidRPr="000F7924">
        <w:rPr>
          <w:b/>
          <w:bCs/>
        </w:rPr>
        <w:t>o</w:t>
      </w:r>
      <w:r w:rsidR="005B05EF" w:rsidRPr="000F7924">
        <w:rPr>
          <w:b/>
          <w:bCs/>
        </w:rPr>
        <w:t>ther</w:t>
      </w:r>
      <w:r w:rsidR="005B05EF" w:rsidRPr="000F7924">
        <w:t>: root knot nematode (</w:t>
      </w:r>
      <w:r w:rsidR="008B10E7" w:rsidRPr="000F7924">
        <w:rPr>
          <w:i/>
          <w:iCs/>
        </w:rPr>
        <w:t>Meloidogyne</w:t>
      </w:r>
      <w:r w:rsidR="008B10E7" w:rsidRPr="000F7924">
        <w:t xml:space="preserve"> spp</w:t>
      </w:r>
      <w:r w:rsidR="005B05EF" w:rsidRPr="000F7924">
        <w:t>)</w:t>
      </w:r>
      <w:r w:rsidR="003913E0" w:rsidRPr="000F7924">
        <w:t>.</w:t>
      </w:r>
    </w:p>
    <w:p w14:paraId="1203415F" w14:textId="079E0FFA" w:rsidR="000163A4" w:rsidRPr="000F7924" w:rsidRDefault="000163A4" w:rsidP="00A10E60">
      <w:pPr>
        <w:pStyle w:val="RARMPparagraph"/>
      </w:pPr>
      <w:r w:rsidRPr="000F7924">
        <w:t>Soi</w:t>
      </w:r>
      <w:r w:rsidR="00E2641A" w:rsidRPr="000F7924">
        <w:t>l</w:t>
      </w:r>
      <w:r w:rsidRPr="000F7924">
        <w:t xml:space="preserve">-borne diseases like </w:t>
      </w:r>
      <w:r w:rsidRPr="000F7924">
        <w:rPr>
          <w:i/>
          <w:iCs/>
        </w:rPr>
        <w:t>Fusarium</w:t>
      </w:r>
      <w:r w:rsidRPr="000F7924">
        <w:t xml:space="preserve"> have been shown to have significant impacts on the Australian tomato industry,</w:t>
      </w:r>
      <w:r w:rsidR="001809B0" w:rsidRPr="000F7924">
        <w:t xml:space="preserve"> with crop rotation</w:t>
      </w:r>
      <w:r w:rsidR="00787322" w:rsidRPr="000F7924">
        <w:t xml:space="preserve">, </w:t>
      </w:r>
      <w:r w:rsidR="001809B0" w:rsidRPr="000F7924">
        <w:t>soil sterilisation</w:t>
      </w:r>
      <w:r w:rsidR="00787322" w:rsidRPr="000F7924">
        <w:t xml:space="preserve"> and soil fumigation</w:t>
      </w:r>
      <w:r w:rsidR="001809B0" w:rsidRPr="000F7924">
        <w:t xml:space="preserve"> being some of the control measures</w:t>
      </w:r>
      <w:r w:rsidR="00DA649E" w:rsidRPr="000F7924">
        <w:t xml:space="preserve"> </w:t>
      </w:r>
      <w:r w:rsidR="00350D35" w:rsidRPr="000F7924">
        <w:fldChar w:fldCharType="begin"/>
      </w:r>
      <w:r w:rsidR="00350D35" w:rsidRPr="000F7924">
        <w:instrText xml:space="preserve"> ADDIN EN.CITE &lt;EndNote&gt;&lt;Cite&gt;&lt;Author&gt;Ma&lt;/Author&gt;&lt;Year&gt;2023&lt;/Year&gt;&lt;RecNum&gt;136&lt;/RecNum&gt;&lt;DisplayText&gt;(Ma et al., 2023)&lt;/DisplayText&gt;&lt;record&gt;&lt;rec-number&gt;136&lt;/rec-number&gt;&lt;foreign-keys&gt;&lt;key app="EN" db-id="wz9x5s2ahfd99oe05ddpfs5zp2rwvtfs9xr9" timestamp="1753037285"&gt;136&lt;/key&gt;&lt;/foreign-keys&gt;&lt;ref-type name="Journal Article"&gt;17&lt;/ref-type&gt;&lt;contributors&gt;&lt;authors&gt;&lt;author&gt;Ma, M.&lt;/author&gt;&lt;author&gt;Taylor, P. W. J.&lt;/author&gt;&lt;author&gt;Chen, D.&lt;/author&gt;&lt;author&gt;Vaghefi, N.&lt;/author&gt;&lt;author&gt;He, J. Z.&lt;/author&gt;&lt;/authors&gt;&lt;/contributors&gt;&lt;auth-address&gt;School of Agriculture and Food, Faculty of Science, University of Melbourne, Parkville, VIC 3010, Australia.&lt;/auth-address&gt;&lt;titles&gt;&lt;title&gt;Major Soilborne Pathogens of Field Processing Tomatoes and Management Strategies&lt;/title&gt;&lt;secondary-title&gt;Microorganisms&lt;/secondary-title&gt;&lt;/titles&gt;&lt;periodical&gt;&lt;full-title&gt;Microorganisms&lt;/full-title&gt;&lt;/periodical&gt;&lt;volume&gt;11&lt;/volume&gt;&lt;number&gt;2&lt;/number&gt;&lt;edition&gt;20230119&lt;/edition&gt;&lt;keywords&gt;&lt;keyword&gt;biocontrol&lt;/keyword&gt;&lt;keyword&gt;fungus&lt;/keyword&gt;&lt;keyword&gt;oomycete&lt;/keyword&gt;&lt;keyword&gt;soilborne pathogen&lt;/keyword&gt;&lt;keyword&gt;tomato&lt;/keyword&gt;&lt;keyword&gt;tomato disease&lt;/keyword&gt;&lt;/keywords&gt;&lt;dates&gt;&lt;year&gt;2023&lt;/year&gt;&lt;pub-dates&gt;&lt;date&gt;Jan 19&lt;/date&gt;&lt;/pub-dates&gt;&lt;/dates&gt;&lt;isbn&gt;2076-2607 (Print)&amp;#xD;2076-2607 (Electronic)&amp;#xD;2076-2607 (Linking)&lt;/isbn&gt;&lt;accession-num&gt;36838227&lt;/accession-num&gt;&lt;urls&gt;&lt;related-urls&gt;&lt;url&gt;https://www.ncbi.nlm.nih.gov/pubmed/36838227&lt;/url&gt;&lt;/related-urls&gt;&lt;/urls&gt;&lt;custom1&gt;The authors declare no conflict of interest.&lt;/custom1&gt;&lt;custom2&gt;PMC9958975&lt;/custom2&gt;&lt;electronic-resource-num&gt;10.3390/microorganisms11020263&lt;/electronic-resource-num&gt;&lt;remote-database-name&gt;PubMed-not-MEDLINE&lt;/remote-database-name&gt;&lt;remote-database-provider&gt;NLM&lt;/remote-database-provider&gt;&lt;/record&gt;&lt;/Cite&gt;&lt;/EndNote&gt;</w:instrText>
      </w:r>
      <w:r w:rsidR="00350D35" w:rsidRPr="000F7924">
        <w:fldChar w:fldCharType="separate"/>
      </w:r>
      <w:r w:rsidR="00350D35" w:rsidRPr="000F7924">
        <w:rPr>
          <w:noProof/>
        </w:rPr>
        <w:t>(</w:t>
      </w:r>
      <w:hyperlink w:anchor="_ENREF_84" w:tooltip="Ma, 2023 #136" w:history="1">
        <w:r w:rsidR="00E5312E" w:rsidRPr="000F7924">
          <w:rPr>
            <w:noProof/>
          </w:rPr>
          <w:t>Ma et al., 2023</w:t>
        </w:r>
      </w:hyperlink>
      <w:r w:rsidR="00350D35" w:rsidRPr="000F7924">
        <w:rPr>
          <w:noProof/>
        </w:rPr>
        <w:t>)</w:t>
      </w:r>
      <w:r w:rsidR="00350D35" w:rsidRPr="000F7924">
        <w:fldChar w:fldCharType="end"/>
      </w:r>
      <w:r w:rsidR="001809B0" w:rsidRPr="000F7924">
        <w:t xml:space="preserve">. </w:t>
      </w:r>
      <w:r w:rsidR="00F51D27" w:rsidRPr="000F7924">
        <w:t xml:space="preserve">Imported tomato seeds also present a disease risk to the Australian tomato industry </w:t>
      </w:r>
      <w:r w:rsidR="00350D35" w:rsidRPr="000F7924">
        <w:fldChar w:fldCharType="begin">
          <w:fldData xml:space="preserve">PEVuZE5vdGU+PENpdGU+PEF1dGhvcj5Db25zdGFibGU8L0F1dGhvcj48WWVhcj4yMDE5PC9ZZWFy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</w:fldData>
        </w:fldChar>
      </w:r>
      <w:r w:rsidR="00350D35" w:rsidRPr="000F7924">
        <w:instrText xml:space="preserve"> ADDIN EN.CITE </w:instrText>
      </w:r>
      <w:r w:rsidR="00350D35" w:rsidRPr="000F7924">
        <w:fldChar w:fldCharType="begin">
          <w:fldData xml:space="preserve">PEVuZE5vdGU+PENpdGU+PEF1dGhvcj5Db25zdGFibGU8L0F1dGhvcj48WWVhcj4yMDE5PC9ZZWFy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</w:fldData>
        </w:fldChar>
      </w:r>
      <w:r w:rsidR="00350D35" w:rsidRPr="000F7924">
        <w:instrText xml:space="preserve"> ADDIN EN.CITE.DATA </w:instrText>
      </w:r>
      <w:r w:rsidR="00350D35" w:rsidRPr="000F7924">
        <w:fldChar w:fldCharType="end"/>
      </w:r>
      <w:r w:rsidR="00350D35" w:rsidRPr="000F7924">
        <w:fldChar w:fldCharType="separate"/>
      </w:r>
      <w:r w:rsidR="00350D35" w:rsidRPr="000F7924">
        <w:rPr>
          <w:noProof/>
        </w:rPr>
        <w:t>(</w:t>
      </w:r>
      <w:hyperlink w:anchor="_ENREF_27" w:tooltip="Constable, 2019 #137" w:history="1">
        <w:r w:rsidR="00E5312E" w:rsidRPr="000F7924">
          <w:rPr>
            <w:noProof/>
          </w:rPr>
          <w:t>Constable et al., 2019</w:t>
        </w:r>
      </w:hyperlink>
      <w:r w:rsidR="00350D35" w:rsidRPr="000F7924">
        <w:rPr>
          <w:noProof/>
        </w:rPr>
        <w:t>)</w:t>
      </w:r>
      <w:r w:rsidR="00350D35" w:rsidRPr="000F7924">
        <w:fldChar w:fldCharType="end"/>
      </w:r>
      <w:r w:rsidR="00F51D27" w:rsidRPr="000F7924">
        <w:t>.</w:t>
      </w:r>
      <w:r w:rsidR="001852EC" w:rsidRPr="000F7924">
        <w:t xml:space="preserve"> ToBRFV is a highly contagious virus of tomatoes, chillies and capsicums that was detected in Australia in 2024 and has been recently declared not feasible to eradicate (</w:t>
      </w:r>
      <w:hyperlink r:id="rId52" w:history="1">
        <w:r w:rsidR="001852EC" w:rsidRPr="00676070">
          <w:rPr>
            <w:rStyle w:val="Hyperlink"/>
            <w:color w:val="auto"/>
          </w:rPr>
          <w:t>Australian Government Outbreak website</w:t>
        </w:r>
      </w:hyperlink>
      <w:r w:rsidR="001852EC" w:rsidRPr="000F7924">
        <w:t>, accessed 4 August 2025). ToBRFV can reduce the commercial yield of tomatoes by 75</w:t>
      </w:r>
      <w:r w:rsidR="001852EC" w:rsidRPr="00E5312E">
        <w:t>% (</w:t>
      </w:r>
      <w:hyperlink r:id="rId53" w:history="1">
        <w:r w:rsidR="001852EC" w:rsidRPr="00E5312E">
          <w:rPr>
            <w:rStyle w:val="Hyperlink"/>
            <w:color w:val="auto"/>
          </w:rPr>
          <w:t>PIRSA website</w:t>
        </w:r>
      </w:hyperlink>
      <w:r w:rsidR="001852EC" w:rsidRPr="00E5312E">
        <w:t xml:space="preserve">, </w:t>
      </w:r>
      <w:r w:rsidR="001852EC" w:rsidRPr="000F7924">
        <w:t>accessed 4 August 2025).</w:t>
      </w:r>
    </w:p>
    <w:p w14:paraId="33E1D22B" w14:textId="4DC566BE" w:rsidR="00F47519" w:rsidRPr="000F7924" w:rsidRDefault="003045D1" w:rsidP="002251D5">
      <w:pPr>
        <w:pStyle w:val="RARMPparagraph"/>
      </w:pPr>
      <w:r w:rsidRPr="000F7924">
        <w:t>Common insect and mite pests include mites</w:t>
      </w:r>
      <w:r w:rsidR="00C00085" w:rsidRPr="000F7924">
        <w:t xml:space="preserve"> (</w:t>
      </w:r>
      <w:r w:rsidR="00A32C65" w:rsidRPr="000F7924">
        <w:t xml:space="preserve">e.g. </w:t>
      </w:r>
      <w:r w:rsidR="00C00085" w:rsidRPr="000F7924">
        <w:t xml:space="preserve">Tomato russet mite </w:t>
      </w:r>
      <w:r w:rsidR="00C00085" w:rsidRPr="000F7924">
        <w:rPr>
          <w:i/>
          <w:iCs/>
        </w:rPr>
        <w:t>Aculops lycopersici</w:t>
      </w:r>
      <w:r w:rsidR="00C00085" w:rsidRPr="000F7924">
        <w:t>), thrips (</w:t>
      </w:r>
      <w:r w:rsidR="000F179A" w:rsidRPr="000F7924">
        <w:t xml:space="preserve">e.g. </w:t>
      </w:r>
      <w:r w:rsidR="00A32C65" w:rsidRPr="000F7924">
        <w:t>tomato thrips</w:t>
      </w:r>
      <w:r w:rsidR="00A32C65" w:rsidRPr="000F7924">
        <w:rPr>
          <w:i/>
          <w:iCs/>
        </w:rPr>
        <w:t xml:space="preserve"> </w:t>
      </w:r>
      <w:r w:rsidR="000F179A" w:rsidRPr="000F7924">
        <w:rPr>
          <w:i/>
          <w:iCs/>
        </w:rPr>
        <w:t>Frankliniella schultzei</w:t>
      </w:r>
      <w:r w:rsidR="000F179A" w:rsidRPr="000F7924">
        <w:t>), aphids</w:t>
      </w:r>
      <w:r w:rsidR="00D06D17" w:rsidRPr="000F7924">
        <w:t xml:space="preserve"> (e.g. </w:t>
      </w:r>
      <w:r w:rsidR="00D06D17" w:rsidRPr="000F7924">
        <w:rPr>
          <w:i/>
          <w:iCs/>
        </w:rPr>
        <w:t>Macrosiphum euphorbiae</w:t>
      </w:r>
      <w:r w:rsidR="00D06D17" w:rsidRPr="000F7924">
        <w:t>)</w:t>
      </w:r>
      <w:r w:rsidR="00A10E60" w:rsidRPr="000F7924">
        <w:t xml:space="preserve">, </w:t>
      </w:r>
      <w:r w:rsidR="00434DED" w:rsidRPr="000F7924">
        <w:t xml:space="preserve">and </w:t>
      </w:r>
      <w:r w:rsidR="00A10E60" w:rsidRPr="000F7924">
        <w:t>potato moth (</w:t>
      </w:r>
      <w:r w:rsidR="00A10E60" w:rsidRPr="000F7924">
        <w:rPr>
          <w:i/>
          <w:iCs/>
        </w:rPr>
        <w:t>Phthorimaea operculella</w:t>
      </w:r>
      <w:r w:rsidR="00A10E60" w:rsidRPr="000F7924">
        <w:t>)</w:t>
      </w:r>
      <w:r w:rsidR="00694B7A" w:rsidRPr="000F7924">
        <w:t xml:space="preserve"> </w:t>
      </w:r>
      <w:r w:rsidR="00350D35" w:rsidRPr="000F7924">
        <w:fldChar w:fldCharType="begin"/>
      </w:r>
      <w:r w:rsidR="00350D35" w:rsidRPr="000F7924">
        <w:instrText xml:space="preserve"> ADDIN EN.CITE &lt;EndNote&gt;&lt;Cite&gt;&lt;Author&gt;McDougall&lt;/Author&gt;&lt;Year&gt;2013&lt;/Year&gt;&lt;RecNum&gt;135&lt;/RecNum&gt;&lt;DisplayText&gt;(McDougall et al., 2013)&lt;/DisplayText&gt;&lt;record&gt;&lt;rec-number&gt;135&lt;/rec-number&gt;&lt;foreign-keys&gt;&lt;key app="EN" db-id="wz9x5s2ahfd99oe05ddpfs5zp2rwvtfs9xr9" timestamp="1753036853"&gt;135&lt;/key&gt;&lt;/foreign-keys&gt;&lt;ref-type name="Government Document"&gt;46&lt;/ref-type&gt;&lt;contributors&gt;&lt;authors&gt;&lt;author&gt;McDougall, S.&lt;/author&gt;&lt;author&gt;Watson, A.&lt;/author&gt;&lt;author&gt;Stodart, B.&lt;/author&gt;&lt;author&gt;Napier, T.&lt;/author&gt;&lt;author&gt;Kelly, G.&lt;/author&gt;&lt;author&gt;Troldahl, D.&lt;/author&gt;&lt;author&gt;Tesoriero, L.&lt;/author&gt;&lt;/authors&gt;&lt;secondary-authors&gt;&lt;author&gt;Australian Centre for International Agricultural Research&lt;/author&gt;&lt;/secondary-authors&gt;&lt;/contributors&gt;&lt;titles&gt;&lt;title&gt;Tomato, capsicum, chilli and eggplant: a field guide for the identification of insect pests, beneficials, diseases and disorders in Australia and Cambodia&lt;/title&gt;&lt;/titles&gt;&lt;dates&gt;&lt;year&gt;2013&lt;/year&gt;&lt;/dates&gt;&lt;isbn&gt;ACIAR Monograph No. 157&lt;/isbn&gt;&lt;urls&gt;&lt;/urls&gt;&lt;/record&gt;&lt;/Cite&gt;&lt;/EndNote&gt;</w:instrText>
      </w:r>
      <w:r w:rsidR="00350D35" w:rsidRPr="000F7924">
        <w:fldChar w:fldCharType="separate"/>
      </w:r>
      <w:r w:rsidR="00350D35" w:rsidRPr="000F7924">
        <w:rPr>
          <w:noProof/>
        </w:rPr>
        <w:t>(</w:t>
      </w:r>
      <w:hyperlink w:anchor="_ENREF_92" w:tooltip="McDougall, 2013 #135" w:history="1">
        <w:r w:rsidR="00E5312E" w:rsidRPr="000F7924">
          <w:rPr>
            <w:noProof/>
          </w:rPr>
          <w:t>McDougall et al., 2013</w:t>
        </w:r>
      </w:hyperlink>
      <w:r w:rsidR="00350D35" w:rsidRPr="000F7924">
        <w:rPr>
          <w:noProof/>
        </w:rPr>
        <w:t>)</w:t>
      </w:r>
      <w:r w:rsidR="00350D35" w:rsidRPr="000F7924">
        <w:fldChar w:fldCharType="end"/>
      </w:r>
      <w:r w:rsidR="00512CD4" w:rsidRPr="000F7924">
        <w:t>.</w:t>
      </w:r>
    </w:p>
    <w:p w14:paraId="6AB2692B" w14:textId="4ADF382D" w:rsidR="00164217" w:rsidRPr="000F7924" w:rsidRDefault="005E378A" w:rsidP="00F73C5D">
      <w:pPr>
        <w:pStyle w:val="Sectionheading2"/>
      </w:pPr>
      <w:bookmarkStart w:id="103" w:name="_Toc178611434"/>
      <w:bookmarkStart w:id="104" w:name="_Ref190850793"/>
      <w:bookmarkStart w:id="105" w:name="_Ref206153236"/>
      <w:bookmarkStart w:id="106" w:name="_Toc219110441"/>
      <w:r w:rsidRPr="000F7924">
        <w:t xml:space="preserve">Relevant </w:t>
      </w:r>
      <w:r w:rsidR="00C62286" w:rsidRPr="000F7924">
        <w:t>cultivation</w:t>
      </w:r>
      <w:r w:rsidRPr="000F7924">
        <w:t xml:space="preserve"> practices</w:t>
      </w:r>
      <w:bookmarkEnd w:id="103"/>
      <w:bookmarkEnd w:id="104"/>
      <w:r w:rsidR="003B25A6" w:rsidRPr="000F7924">
        <w:t xml:space="preserve"> in Australia</w:t>
      </w:r>
      <w:bookmarkEnd w:id="105"/>
      <w:bookmarkEnd w:id="106"/>
    </w:p>
    <w:p w14:paraId="184B02AA" w14:textId="3300D288" w:rsidR="001E6E05" w:rsidRPr="000F7924" w:rsidRDefault="00B911A8" w:rsidP="001C4A4A">
      <w:pPr>
        <w:pStyle w:val="RARMPparagraph"/>
      </w:pPr>
      <w:r w:rsidRPr="000F7924">
        <w:t>It is anticipated that the cultivation practices for the proposed release will not differ from the standard practices used for current commercial non-GM tomatoes</w:t>
      </w:r>
      <w:r w:rsidR="000116AE" w:rsidRPr="000F7924">
        <w:t xml:space="preserve"> or for growing by home gardeners</w:t>
      </w:r>
      <w:r w:rsidRPr="000F7924">
        <w:t>.</w:t>
      </w:r>
    </w:p>
    <w:p w14:paraId="1A30A908" w14:textId="58B6D56B" w:rsidR="00B911A8" w:rsidRPr="000F7924" w:rsidRDefault="00371AA8" w:rsidP="00B911A8">
      <w:pPr>
        <w:pStyle w:val="Sectionheading3"/>
      </w:pPr>
      <w:bookmarkStart w:id="107" w:name="_Ref206153909"/>
      <w:r w:rsidRPr="000F7924">
        <w:t>Commercial tomato production in Australia</w:t>
      </w:r>
      <w:bookmarkEnd w:id="107"/>
    </w:p>
    <w:p w14:paraId="57D16289" w14:textId="13887277" w:rsidR="00B911A8" w:rsidRPr="000F7924" w:rsidRDefault="00B911A8" w:rsidP="00B911A8">
      <w:pPr>
        <w:pStyle w:val="RARMPparagraph"/>
      </w:pPr>
      <w:r w:rsidRPr="000F7924">
        <w:t>The applicant has stated that the aim of this commercial release is to enable commercial greenhouse production of the GM Purple Tomato for the fresh market.</w:t>
      </w:r>
      <w:r w:rsidR="00371AA8" w:rsidRPr="000F7924">
        <w:t xml:space="preserve"> The applicant has also stated that the GM Purple Tomatoes may be used to make processed products such as tomato paste, sauce, and soups.</w:t>
      </w:r>
    </w:p>
    <w:p w14:paraId="3D154472" w14:textId="042BB2FE" w:rsidR="00F52AD0" w:rsidRPr="000F7924" w:rsidRDefault="002D09D9" w:rsidP="00B911A8">
      <w:pPr>
        <w:pStyle w:val="RARMPparagraph"/>
      </w:pPr>
      <w:r w:rsidRPr="000F7924">
        <w:t>According to the Australian Horticulture Statistics Handbook</w:t>
      </w:r>
      <w:r w:rsidR="00B74D46" w:rsidRPr="000F7924">
        <w:t xml:space="preserve"> </w:t>
      </w:r>
      <w:r w:rsidR="00814600" w:rsidRPr="000F7924">
        <w:fldChar w:fldCharType="begin"/>
      </w:r>
      <w:r w:rsidR="00814600" w:rsidRPr="000F7924">
        <w:instrText xml:space="preserve"> ADDIN EN.CITE &lt;EndNote&gt;&lt;Cite&gt;&lt;Author&gt;Hort Innovation&lt;/Author&gt;&lt;Year&gt;2024&lt;/Year&gt;&lt;RecNum&gt;26&lt;/RecNum&gt;&lt;DisplayText&gt;(Hort Innovation, 2024)&lt;/DisplayText&gt;&lt;record&gt;&lt;rec-number&gt;26&lt;/rec-number&gt;&lt;foreign-keys&gt;&lt;key app="EN" db-id="wz9x5s2ahfd99oe05ddpfs5zp2rwvtfs9xr9" timestamp="1752460636"&gt;26&lt;/key&gt;&lt;/foreign-keys&gt;&lt;ref-type name="Report"&gt;27&lt;/ref-type&gt;&lt;contributors&gt;&lt;authors&gt;&lt;author&gt;Hort Innovation,&lt;/author&gt;&lt;/authors&gt;&lt;tertiary-authors&gt;&lt;author&gt;Hort Innovation&lt;/author&gt;&lt;/tertiary-authors&gt;&lt;/contributors&gt;&lt;titles&gt;&lt;title&gt;Australian Horticulture Statistics Handbook 2023/24 - All Vegetables&lt;/title&gt;&lt;/titles&gt;&lt;dates&gt;&lt;year&gt;2024&lt;/year&gt;&lt;/dates&gt;&lt;urls&gt;&lt;related-urls&gt;&lt;url&gt;https://www.horticulture.com.au/growers/help-your-business-grow/research-reports-publications-fact-sheets-and-more/australian-horticulture-statistics-handbook/&lt;/url&gt;&lt;/related-urls&gt;&lt;/urls&gt;&lt;/record&gt;&lt;/Cite&gt;&lt;/EndNote&gt;</w:instrText>
      </w:r>
      <w:r w:rsidR="00814600" w:rsidRPr="000F7924">
        <w:fldChar w:fldCharType="separate"/>
      </w:r>
      <w:r w:rsidR="00814600" w:rsidRPr="000F7924">
        <w:rPr>
          <w:noProof/>
        </w:rPr>
        <w:t>(</w:t>
      </w:r>
      <w:hyperlink w:anchor="_ENREF_57" w:tooltip="Hort Innovation, 2024 #26" w:history="1">
        <w:r w:rsidR="00E5312E" w:rsidRPr="000F7924">
          <w:rPr>
            <w:noProof/>
          </w:rPr>
          <w:t>Hort Innovation, 2024</w:t>
        </w:r>
      </w:hyperlink>
      <w:r w:rsidR="00814600" w:rsidRPr="000F7924">
        <w:rPr>
          <w:noProof/>
        </w:rPr>
        <w:t>)</w:t>
      </w:r>
      <w:r w:rsidR="00814600" w:rsidRPr="000F7924">
        <w:fldChar w:fldCharType="end"/>
      </w:r>
      <w:r w:rsidRPr="000F7924">
        <w:t xml:space="preserve">, </w:t>
      </w:r>
      <w:r w:rsidR="00AF1B1D" w:rsidRPr="000F7924">
        <w:t>437,596</w:t>
      </w:r>
      <w:r w:rsidR="008D47A5" w:rsidRPr="000F7924">
        <w:t> </w:t>
      </w:r>
      <w:r w:rsidR="00AF1B1D" w:rsidRPr="000F7924">
        <w:t xml:space="preserve">tonnes </w:t>
      </w:r>
      <w:r w:rsidR="008D47A5" w:rsidRPr="000F7924">
        <w:t xml:space="preserve">(t) </w:t>
      </w:r>
      <w:r w:rsidR="00AF1B1D" w:rsidRPr="000F7924">
        <w:t>of tomatoes were produced in Australia</w:t>
      </w:r>
      <w:r w:rsidR="00274798" w:rsidRPr="000F7924">
        <w:t xml:space="preserve"> in the year ending June 2024</w:t>
      </w:r>
      <w:r w:rsidR="00AF1B1D" w:rsidRPr="000F7924">
        <w:t xml:space="preserve">. </w:t>
      </w:r>
      <w:r w:rsidR="00424031" w:rsidRPr="000F7924">
        <w:t>Only approximately 1000</w:t>
      </w:r>
      <w:r w:rsidR="008D47A5" w:rsidRPr="000F7924">
        <w:t> </w:t>
      </w:r>
      <w:r w:rsidR="00424031" w:rsidRPr="000F7924">
        <w:t>t (</w:t>
      </w:r>
      <w:r w:rsidR="00FD1A5F" w:rsidRPr="000F7924">
        <w:t>&lt;1%) was exported, with 51%</w:t>
      </w:r>
      <w:r w:rsidR="009A3620" w:rsidRPr="000F7924">
        <w:t xml:space="preserve"> going to the fresh supply market and 49% going to processing.</w:t>
      </w:r>
      <w:r w:rsidR="00974649" w:rsidRPr="000F7924">
        <w:t xml:space="preserve"> </w:t>
      </w:r>
      <w:r w:rsidR="004D31ED" w:rsidRPr="000F7924">
        <w:t>No fresh tomatoes were imported.</w:t>
      </w:r>
    </w:p>
    <w:p w14:paraId="6672CC3E" w14:textId="23F93611" w:rsidR="00256286" w:rsidRPr="000F7924" w:rsidRDefault="00256286" w:rsidP="00B911A8">
      <w:pPr>
        <w:pStyle w:val="RARMPparagraph"/>
      </w:pPr>
      <w:r w:rsidRPr="000F7924">
        <w:t xml:space="preserve">Tomatoes are grown </w:t>
      </w:r>
      <w:r w:rsidR="000F72D4" w:rsidRPr="000F7924">
        <w:t xml:space="preserve">commercially </w:t>
      </w:r>
      <w:r w:rsidR="00D80F5B" w:rsidRPr="000F7924">
        <w:t xml:space="preserve">in </w:t>
      </w:r>
      <w:r w:rsidR="009115CE" w:rsidRPr="000F7924">
        <w:t xml:space="preserve">most </w:t>
      </w:r>
      <w:r w:rsidR="000F72D4" w:rsidRPr="000F7924">
        <w:t xml:space="preserve">States and Territories </w:t>
      </w:r>
      <w:r w:rsidR="00531615" w:rsidRPr="000F7924">
        <w:t>in Australia</w:t>
      </w:r>
      <w:r w:rsidR="000F72D4" w:rsidRPr="000F7924">
        <w:t xml:space="preserve">, </w:t>
      </w:r>
      <w:r w:rsidR="00221084" w:rsidRPr="000F7924">
        <w:t xml:space="preserve">with the biggest producers being Victoria (59.2%), </w:t>
      </w:r>
      <w:r w:rsidR="00531615" w:rsidRPr="000F7924">
        <w:t xml:space="preserve">then </w:t>
      </w:r>
      <w:r w:rsidR="00221084" w:rsidRPr="000F7924">
        <w:t>South Australia (14.0%)</w:t>
      </w:r>
      <w:r w:rsidR="0031294D" w:rsidRPr="000F7924">
        <w:t xml:space="preserve">, Queensland (11.4%), New South Wales </w:t>
      </w:r>
      <w:r w:rsidR="0031294D" w:rsidRPr="000F7924">
        <w:lastRenderedPageBreak/>
        <w:t>(10.4%), Western Australia (4.4%</w:t>
      </w:r>
      <w:r w:rsidR="009115CE" w:rsidRPr="000F7924">
        <w:t>) and Tasmania (0.5%).</w:t>
      </w:r>
      <w:r w:rsidR="00D748C4" w:rsidRPr="000F7924">
        <w:t xml:space="preserve"> With the wide range of climates across Australia, production occurs year-round.</w:t>
      </w:r>
    </w:p>
    <w:p w14:paraId="76C70E25" w14:textId="7BCE0E6F" w:rsidR="00D1386D" w:rsidRPr="000F7924" w:rsidRDefault="00E30B4C" w:rsidP="0064583E">
      <w:pPr>
        <w:pStyle w:val="RARMPparagraph"/>
      </w:pPr>
      <w:r w:rsidRPr="000F7924">
        <w:t>The handbook notes that c</w:t>
      </w:r>
      <w:r w:rsidR="00287B02" w:rsidRPr="000F7924">
        <w:t xml:space="preserve">onventional growing in fields is still the </w:t>
      </w:r>
      <w:r w:rsidR="00022F5D" w:rsidRPr="000F7924">
        <w:t xml:space="preserve">predominant production system (71.8% production), however </w:t>
      </w:r>
      <w:r w:rsidR="000F58F1" w:rsidRPr="000F7924">
        <w:t xml:space="preserve">technological improvements have seen in </w:t>
      </w:r>
      <w:r w:rsidR="00161224" w:rsidRPr="000F7924">
        <w:t>increase in glasshouse production (24.1%), followed by polyhouse and tunnel production (4.1%).</w:t>
      </w:r>
      <w:r w:rsidR="00AF4286" w:rsidRPr="000F7924">
        <w:t xml:space="preserve"> Glasshouse production is </w:t>
      </w:r>
      <w:r w:rsidR="00680339" w:rsidRPr="000F7924">
        <w:t>highest</w:t>
      </w:r>
      <w:r w:rsidR="00AF4286" w:rsidRPr="000F7924">
        <w:t xml:space="preserve"> in South Australia (</w:t>
      </w:r>
      <w:r w:rsidR="00680339" w:rsidRPr="000F7924">
        <w:t>94 hectares</w:t>
      </w:r>
      <w:r w:rsidR="008D47A5" w:rsidRPr="000F7924">
        <w:t xml:space="preserve"> (ha)</w:t>
      </w:r>
      <w:r w:rsidR="00680339" w:rsidRPr="000F7924">
        <w:t>), Victoria (81 h</w:t>
      </w:r>
      <w:r w:rsidR="008D47A5" w:rsidRPr="000F7924">
        <w:t>a</w:t>
      </w:r>
      <w:r w:rsidR="00680339" w:rsidRPr="000F7924">
        <w:t>) and New South Wales (44 h</w:t>
      </w:r>
      <w:r w:rsidR="008D47A5" w:rsidRPr="000F7924">
        <w:t>a</w:t>
      </w:r>
      <w:r w:rsidR="00680339" w:rsidRPr="000F7924">
        <w:t>).</w:t>
      </w:r>
      <w:r w:rsidR="00070461" w:rsidRPr="000F7924">
        <w:t xml:space="preserve"> </w:t>
      </w:r>
      <w:r w:rsidR="00F36AAD">
        <w:t xml:space="preserve">Although the applicant has stated that the GM Purple Tomatoes are proposed to be grown in greenhouses, </w:t>
      </w:r>
      <w:r w:rsidR="00070461" w:rsidRPr="000F7924">
        <w:t xml:space="preserve">commercial production of the GM Purple Tomatoes in </w:t>
      </w:r>
      <w:r w:rsidR="00F31720">
        <w:t>greenhouses</w:t>
      </w:r>
      <w:r w:rsidR="00F31720" w:rsidRPr="000F7924">
        <w:t xml:space="preserve"> </w:t>
      </w:r>
      <w:r w:rsidR="00070461" w:rsidRPr="000F7924">
        <w:t>as well as in the field will be considered.</w:t>
      </w:r>
    </w:p>
    <w:p w14:paraId="214A53B0" w14:textId="394BB7C1" w:rsidR="00B911A8" w:rsidRPr="000F7924" w:rsidRDefault="00B911A8" w:rsidP="000E5EB4">
      <w:pPr>
        <w:pStyle w:val="RARMPparagraph"/>
      </w:pPr>
      <w:r w:rsidRPr="000F7924">
        <w:t>An industry report by the Australian Processing Tomato Research Council Inc., the Annual Industry Survey 2024, indicates that a small number of specialist growers produce most of the tomatoes for processing across northern Victoria (70% of the entire crop for processing) and southern New South Wales (remaining 30%)</w:t>
      </w:r>
      <w:r w:rsidR="00B74D46" w:rsidRPr="000F7924">
        <w:t xml:space="preserve"> </w:t>
      </w:r>
      <w:r w:rsidR="00814600" w:rsidRPr="000F7924">
        <w:fldChar w:fldCharType="begin"/>
      </w:r>
      <w:r w:rsidR="00814600" w:rsidRPr="000F7924">
        <w:instrText xml:space="preserve"> ADDIN EN.CITE &lt;EndNote&gt;&lt;Cite&gt;&lt;Author&gt;Australian Processing Tomato Research Council&lt;/Author&gt;&lt;Year&gt;2024&lt;/Year&gt;&lt;RecNum&gt;27&lt;/RecNum&gt;&lt;DisplayText&gt;(Australian Processing Tomato Research Council, 2024)&lt;/DisplayText&gt;&lt;record&gt;&lt;rec-number&gt;27&lt;/rec-number&gt;&lt;foreign-keys&gt;&lt;key app="EN" db-id="wz9x5s2ahfd99oe05ddpfs5zp2rwvtfs9xr9" timestamp="1752461627"&gt;27&lt;/key&gt;&lt;/foreign-keys&gt;&lt;ref-type name="Report"&gt;27&lt;/ref-type&gt;&lt;contributors&gt;&lt;authors&gt;&lt;author&gt;Australian Processing Tomato Research Council,&lt;/author&gt;&lt;/authors&gt;&lt;/contributors&gt;&lt;titles&gt;&lt;title&gt;Australian Processing Tomato Research Council Inc. - Annual Industry Survey&lt;/title&gt;&lt;/titles&gt;&lt;dates&gt;&lt;year&gt;2024&lt;/year&gt;&lt;/dates&gt;&lt;urls&gt;&lt;/urls&gt;&lt;/record&gt;&lt;/Cite&gt;&lt;/EndNote&gt;</w:instrText>
      </w:r>
      <w:r w:rsidR="00814600" w:rsidRPr="000F7924">
        <w:fldChar w:fldCharType="separate"/>
      </w:r>
      <w:r w:rsidR="00814600" w:rsidRPr="000F7924">
        <w:rPr>
          <w:noProof/>
        </w:rPr>
        <w:t>(</w:t>
      </w:r>
      <w:hyperlink w:anchor="_ENREF_10" w:tooltip="Australian Processing Tomato Research Council, 2024 #27" w:history="1">
        <w:r w:rsidR="00E5312E" w:rsidRPr="000F7924">
          <w:rPr>
            <w:noProof/>
          </w:rPr>
          <w:t>Australian Processing Tomato Research Council, 2024</w:t>
        </w:r>
      </w:hyperlink>
      <w:r w:rsidR="00814600" w:rsidRPr="000F7924">
        <w:rPr>
          <w:noProof/>
        </w:rPr>
        <w:t>)</w:t>
      </w:r>
      <w:r w:rsidR="00814600" w:rsidRPr="000F7924">
        <w:fldChar w:fldCharType="end"/>
      </w:r>
      <w:r w:rsidRPr="000F7924">
        <w:t>.</w:t>
      </w:r>
      <w:r w:rsidR="00F31720">
        <w:t xml:space="preserve"> </w:t>
      </w:r>
      <w:r w:rsidRPr="000F7924">
        <w:t>This report indicate</w:t>
      </w:r>
      <w:r w:rsidR="00F31720">
        <w:t>d</w:t>
      </w:r>
      <w:r w:rsidRPr="000F7924">
        <w:t xml:space="preserve"> that 3 organisations process</w:t>
      </w:r>
      <w:r w:rsidR="00F31720">
        <w:t>ed</w:t>
      </w:r>
      <w:r w:rsidRPr="000F7924">
        <w:t xml:space="preserve"> the entire crop grown on 2,741 ha of the 2023/24 season. Yields were at approximately 80.7 t</w:t>
      </w:r>
      <w:r w:rsidR="008D47A5" w:rsidRPr="000F7924">
        <w:t>/</w:t>
      </w:r>
      <w:r w:rsidRPr="000F7924">
        <w:t>ha which is higher than the previous season but below the industry standard of approximately 100 t/ha. Adverse weather conditions have directly caused yield losses as has been observed previously.</w:t>
      </w:r>
      <w:r w:rsidR="000E5EB4">
        <w:t xml:space="preserve"> </w:t>
      </w:r>
      <w:r w:rsidRPr="000F7924">
        <w:t>Two cultivars, H3402 and H1015 constituted 61% of the total area grown</w:t>
      </w:r>
      <w:r w:rsidR="000E5EB4">
        <w:t xml:space="preserve"> for processing tomatoes in 2023/24</w:t>
      </w:r>
      <w:r w:rsidRPr="000F7924">
        <w:t>.</w:t>
      </w:r>
      <w:r w:rsidR="00BB4247" w:rsidRPr="000F7924">
        <w:t xml:space="preserve"> </w:t>
      </w:r>
      <w:r w:rsidR="009870CF">
        <w:t>Most</w:t>
      </w:r>
      <w:r w:rsidR="00BB4247" w:rsidRPr="000F7924">
        <w:t xml:space="preserve"> plants </w:t>
      </w:r>
      <w:r w:rsidR="000E5EB4">
        <w:t>were</w:t>
      </w:r>
      <w:r w:rsidR="00BB4247" w:rsidRPr="000F7924">
        <w:t xml:space="preserve"> grown to seedling stage and then transplanted (85%) with the remaining 15% being direct sown.</w:t>
      </w:r>
    </w:p>
    <w:p w14:paraId="54DB6D32" w14:textId="1D4F78A6" w:rsidR="005D2033" w:rsidRPr="000F7924" w:rsidRDefault="0056704C" w:rsidP="00B911A8">
      <w:pPr>
        <w:pStyle w:val="RARMPparagraph"/>
      </w:pPr>
      <w:r w:rsidRPr="000F7924">
        <w:t xml:space="preserve">In the year ending 2024, </w:t>
      </w:r>
      <w:r w:rsidR="005D2033" w:rsidRPr="000F7924">
        <w:t>Australia importe</w:t>
      </w:r>
      <w:r w:rsidR="0060432A" w:rsidRPr="000F7924">
        <w:t xml:space="preserve">d </w:t>
      </w:r>
      <w:r w:rsidRPr="000F7924">
        <w:t>155,503 t of preserved tomatoes and 32,208</w:t>
      </w:r>
      <w:r w:rsidR="008D47A5" w:rsidRPr="000F7924">
        <w:t> </w:t>
      </w:r>
      <w:r w:rsidRPr="000F7924">
        <w:t>kilolitres of tomato juice</w:t>
      </w:r>
      <w:r w:rsidR="00B74D46" w:rsidRPr="000F7924">
        <w:t xml:space="preserve"> </w:t>
      </w:r>
      <w:r w:rsidR="00814600" w:rsidRPr="000F7924">
        <w:fldChar w:fldCharType="begin"/>
      </w:r>
      <w:r w:rsidR="00814600" w:rsidRPr="000F7924">
        <w:instrText xml:space="preserve"> ADDIN EN.CITE &lt;EndNote&gt;&lt;Cite&gt;&lt;Author&gt;Hort Innovation&lt;/Author&gt;&lt;Year&gt;2024&lt;/Year&gt;&lt;RecNum&gt;26&lt;/RecNum&gt;&lt;DisplayText&gt;(Hort Innovation, 2024)&lt;/DisplayText&gt;&lt;record&gt;&lt;rec-number&gt;26&lt;/rec-number&gt;&lt;foreign-keys&gt;&lt;key app="EN" db-id="wz9x5s2ahfd99oe05ddpfs5zp2rwvtfs9xr9" timestamp="1752460636"&gt;26&lt;/key&gt;&lt;/foreign-keys&gt;&lt;ref-type name="Report"&gt;27&lt;/ref-type&gt;&lt;contributors&gt;&lt;authors&gt;&lt;author&gt;Hort Innovation,&lt;/author&gt;&lt;/authors&gt;&lt;tertiary-authors&gt;&lt;author&gt;Hort Innovation&lt;/author&gt;&lt;/tertiary-authors&gt;&lt;/contributors&gt;&lt;titles&gt;&lt;title&gt;Australian Horticulture Statistics Handbook 2023/24 - All Vegetables&lt;/title&gt;&lt;/titles&gt;&lt;dates&gt;&lt;year&gt;2024&lt;/year&gt;&lt;/dates&gt;&lt;urls&gt;&lt;related-urls&gt;&lt;url&gt;https://www.horticulture.com.au/growers/help-your-business-grow/research-reports-publications-fact-sheets-and-more/australian-horticulture-statistics-handbook/&lt;/url&gt;&lt;/related-urls&gt;&lt;/urls&gt;&lt;/record&gt;&lt;/Cite&gt;&lt;/EndNote&gt;</w:instrText>
      </w:r>
      <w:r w:rsidR="00814600" w:rsidRPr="000F7924">
        <w:fldChar w:fldCharType="separate"/>
      </w:r>
      <w:r w:rsidR="00814600" w:rsidRPr="000F7924">
        <w:rPr>
          <w:noProof/>
        </w:rPr>
        <w:t>(</w:t>
      </w:r>
      <w:hyperlink w:anchor="_ENREF_57" w:tooltip="Hort Innovation, 2024 #26" w:history="1">
        <w:r w:rsidR="00E5312E" w:rsidRPr="000F7924">
          <w:rPr>
            <w:noProof/>
          </w:rPr>
          <w:t>Hort Innovation, 2024</w:t>
        </w:r>
      </w:hyperlink>
      <w:r w:rsidR="00814600" w:rsidRPr="000F7924">
        <w:rPr>
          <w:noProof/>
        </w:rPr>
        <w:t>)</w:t>
      </w:r>
      <w:r w:rsidR="00814600" w:rsidRPr="000F7924">
        <w:fldChar w:fldCharType="end"/>
      </w:r>
      <w:r w:rsidRPr="000F7924">
        <w:t>.</w:t>
      </w:r>
    </w:p>
    <w:p w14:paraId="37EB5E03" w14:textId="1AD9C315" w:rsidR="000C55F4" w:rsidRPr="000F7924" w:rsidRDefault="00161E39" w:rsidP="00B911A8">
      <w:pPr>
        <w:pStyle w:val="RARMPparagraph"/>
      </w:pPr>
      <w:r w:rsidRPr="000F7924">
        <w:t>T</w:t>
      </w:r>
      <w:r w:rsidR="000C55F4" w:rsidRPr="000F7924">
        <w:t xml:space="preserve">omato pomace, the waste residue from the manufacture of tomato juice, sauce, puree, and paste, </w:t>
      </w:r>
      <w:r w:rsidR="00AD39D5" w:rsidRPr="000F7924">
        <w:t>may be incorporated into animal feed in small quantities (&lt;30%) as a byproduct energy concentrate</w:t>
      </w:r>
      <w:r w:rsidR="006C009F" w:rsidRPr="000F7924">
        <w:t xml:space="preserve"> (</w:t>
      </w:r>
      <w:hyperlink r:id="rId54" w:history="1">
        <w:r w:rsidR="006C009F" w:rsidRPr="000F7924">
          <w:rPr>
            <w:rStyle w:val="Hyperlink"/>
            <w:color w:val="auto"/>
          </w:rPr>
          <w:t>Ag</w:t>
        </w:r>
        <w:r w:rsidR="007656C0" w:rsidRPr="000F7924">
          <w:rPr>
            <w:rStyle w:val="Hyperlink"/>
            <w:color w:val="auto"/>
          </w:rPr>
          <w:t>riculture Victoria -Unusual Feedstuffs</w:t>
        </w:r>
      </w:hyperlink>
      <w:r w:rsidR="007656C0" w:rsidRPr="000F7924">
        <w:t>, accessed 9 July 2025)</w:t>
      </w:r>
      <w:r w:rsidR="00AD39D5" w:rsidRPr="000F7924">
        <w:t xml:space="preserve">. </w:t>
      </w:r>
      <w:r w:rsidR="007B5C6F" w:rsidRPr="000F7924">
        <w:t xml:space="preserve">Tomato pomace is approximately </w:t>
      </w:r>
      <w:r w:rsidR="00432670" w:rsidRPr="000F7924">
        <w:t>60% seed and 40% peel</w:t>
      </w:r>
      <w:r w:rsidR="00554B6F" w:rsidRPr="000F7924">
        <w:t xml:space="preserve"> </w:t>
      </w:r>
      <w:r w:rsidR="0057484D" w:rsidRPr="000F7924">
        <w:fldChar w:fldCharType="begin"/>
      </w:r>
      <w:r w:rsidR="0057484D" w:rsidRPr="000F7924">
        <w:instrText xml:space="preserve"> ADDIN EN.CITE &lt;EndNote&gt;&lt;Cite&gt;&lt;Author&gt;Kumar&lt;/Author&gt;&lt;Year&gt;2022&lt;/Year&gt;&lt;RecNum&gt;167&lt;/RecNum&gt;&lt;DisplayText&gt;(Kumar et al., 2022)&lt;/DisplayText&gt;&lt;record&gt;&lt;rec-number&gt;167&lt;/rec-number&gt;&lt;foreign-keys&gt;&lt;key app="EN" db-id="wz9x5s2ahfd99oe05ddpfs5zp2rwvtfs9xr9" timestamp="1754434219"&gt;167&lt;/key&gt;&lt;/foreign-keys&gt;&lt;ref-type name="Journal Article"&gt;17&lt;/ref-type&gt;&lt;contributors&gt;&lt;authors&gt;&lt;author&gt;Kumar, Manoj&lt;/author&gt;&lt;author&gt;Chandran, Deepak&lt;/author&gt;&lt;author&gt;Tomar, Maharishi&lt;/author&gt;&lt;author&gt;Bhuyan, Deep Jyoti&lt;/author&gt;&lt;author&gt;Grasso, Simona&lt;/author&gt;&lt;author&gt;Sá, Amanda Gomes Almeida&lt;/author&gt;&lt;author&gt;Carciofi, Bruno Augusto Mattar&lt;/author&gt;&lt;author&gt;Radha,&lt;/author&gt;&lt;author&gt;Dhumal, Sangram&lt;/author&gt;&lt;author&gt;Singh, Surinder&lt;/author&gt;&lt;author&gt;Senapathy, Marisennayya&lt;/author&gt;&lt;author&gt;Changan, Sushil&lt;/author&gt;&lt;author&gt;Dey, Abhijit&lt;/author&gt;&lt;author&gt;Pandiselvam, Ravi&lt;/author&gt;&lt;author&gt;Mahato, Dipendra Kumar&lt;/author&gt;&lt;author&gt;Amarowicz, Ryszard&lt;/author&gt;&lt;author&gt;Rajalingam, Sureshkumar&lt;/author&gt;&lt;author&gt;Vishvanathan, Marthandan&lt;/author&gt;&lt;author&gt;Saleena, Lejaniya Abdul Kalam&lt;/author&gt;&lt;author&gt;Mekhemar, Mohamed&lt;/author&gt;&lt;/authors&gt;&lt;/contributors&gt;&lt;titles&gt;&lt;title&gt;Valorization Potential of Tomato (Solanum lycopersicum L.) Seed: Nutraceutical Quality, Food Properties, Safety Aspects, and Application as a Health-Promoting Ingredient in Foods&lt;/title&gt;&lt;secondary-title&gt;Horticulturae&lt;/secondary-title&gt;&lt;/titles&gt;&lt;periodical&gt;&lt;full-title&gt;Horticulturae&lt;/full-title&gt;&lt;/periodical&gt;&lt;volume&gt;8&lt;/volume&gt;&lt;number&gt;3&lt;/number&gt;&lt;section&gt;265&lt;/section&gt;&lt;dates&gt;&lt;year&gt;2022&lt;/year&gt;&lt;/dates&gt;&lt;isbn&gt;2311-7524&lt;/isbn&gt;&lt;urls&gt;&lt;/urls&gt;&lt;electronic-resource-num&gt;10.3390/horticulturae8030265&lt;/electronic-resource-num&gt;&lt;/record&gt;&lt;/Cite&gt;&lt;/EndNote&gt;</w:instrText>
      </w:r>
      <w:r w:rsidR="0057484D" w:rsidRPr="000F7924">
        <w:fldChar w:fldCharType="separate"/>
      </w:r>
      <w:r w:rsidR="0057484D" w:rsidRPr="000F7924">
        <w:rPr>
          <w:noProof/>
        </w:rPr>
        <w:t>(</w:t>
      </w:r>
      <w:hyperlink w:anchor="_ENREF_72" w:tooltip="Kumar, 2022 #167" w:history="1">
        <w:r w:rsidR="00E5312E" w:rsidRPr="000F7924">
          <w:rPr>
            <w:noProof/>
          </w:rPr>
          <w:t>Kumar et al., 2022</w:t>
        </w:r>
      </w:hyperlink>
      <w:r w:rsidR="0057484D" w:rsidRPr="000F7924">
        <w:rPr>
          <w:noProof/>
        </w:rPr>
        <w:t>)</w:t>
      </w:r>
      <w:r w:rsidR="0057484D" w:rsidRPr="000F7924">
        <w:fldChar w:fldCharType="end"/>
      </w:r>
      <w:r w:rsidR="00432670" w:rsidRPr="000F7924">
        <w:t>.</w:t>
      </w:r>
    </w:p>
    <w:p w14:paraId="2D33AAEE" w14:textId="77777777" w:rsidR="00B911A8" w:rsidRPr="000F7924" w:rsidRDefault="00B911A8" w:rsidP="00965F25">
      <w:pPr>
        <w:pStyle w:val="Sectionheading3"/>
      </w:pPr>
      <w:bookmarkStart w:id="108" w:name="_Ref206153333"/>
      <w:r w:rsidRPr="000F7924">
        <w:t>Cultivation by home gardeners</w:t>
      </w:r>
      <w:bookmarkEnd w:id="108"/>
    </w:p>
    <w:p w14:paraId="11AD9E83" w14:textId="3EE77352" w:rsidR="00B911A8" w:rsidRPr="000F7924" w:rsidRDefault="00B911A8" w:rsidP="00B911A8">
      <w:pPr>
        <w:pStyle w:val="RARMPparagraph"/>
      </w:pPr>
      <w:r w:rsidRPr="000F7924">
        <w:t xml:space="preserve">Although the applicant has not specifically indicated their intention to sell seed packets of the GM Purple Tomato to home gardeners in Australia, a commercial release may involve such sale in the future and seeds are being sold to home gardeners in the US. </w:t>
      </w:r>
      <w:r w:rsidR="00476BE3" w:rsidRPr="000F7924">
        <w:t xml:space="preserve">Tomatoes may also be cultivated from </w:t>
      </w:r>
      <w:r w:rsidR="00070461" w:rsidRPr="000F7924">
        <w:t xml:space="preserve">the </w:t>
      </w:r>
      <w:r w:rsidR="006A1180" w:rsidRPr="000F7924">
        <w:t xml:space="preserve">seeds of </w:t>
      </w:r>
      <w:r w:rsidR="00476BE3" w:rsidRPr="000F7924">
        <w:t xml:space="preserve">fruit purchased commercially. </w:t>
      </w:r>
      <w:r w:rsidRPr="000F7924">
        <w:t xml:space="preserve">Therefore, cultivation by home gardeners forms part of the risk context for this </w:t>
      </w:r>
      <w:r w:rsidR="00D30916" w:rsidRPr="000F7924">
        <w:t xml:space="preserve">proposed </w:t>
      </w:r>
      <w:r w:rsidRPr="000F7924">
        <w:t>release.</w:t>
      </w:r>
    </w:p>
    <w:p w14:paraId="5974796D" w14:textId="52327CF0" w:rsidR="00965F25" w:rsidRPr="000F7924" w:rsidRDefault="00965F25" w:rsidP="00121C67">
      <w:pPr>
        <w:pStyle w:val="RARMPparagraph"/>
      </w:pPr>
      <w:r w:rsidRPr="000F7924">
        <w:t xml:space="preserve">Growing edible produce at home is </w:t>
      </w:r>
      <w:r w:rsidR="00476BE3" w:rsidRPr="000F7924">
        <w:t xml:space="preserve">a </w:t>
      </w:r>
      <w:r w:rsidR="001C3FB1" w:rsidRPr="000F7924">
        <w:t>common</w:t>
      </w:r>
      <w:r w:rsidRPr="000F7924">
        <w:t xml:space="preserve"> </w:t>
      </w:r>
      <w:r w:rsidR="00476BE3" w:rsidRPr="000F7924">
        <w:t>practice in</w:t>
      </w:r>
      <w:r w:rsidRPr="000F7924">
        <w:t xml:space="preserve"> Australian</w:t>
      </w:r>
      <w:r w:rsidR="00237943" w:rsidRPr="000F7924">
        <w:t xml:space="preserve"> households</w:t>
      </w:r>
      <w:r w:rsidRPr="000F7924">
        <w:t>, with an estimated 45% growing some of their own food</w:t>
      </w:r>
      <w:r w:rsidR="00B74D46" w:rsidRPr="000F7924">
        <w:t xml:space="preserve"> </w:t>
      </w:r>
      <w:r w:rsidR="00814600" w:rsidRPr="000F7924">
        <w:fldChar w:fldCharType="begin"/>
      </w:r>
      <w:r w:rsidR="00814600" w:rsidRPr="000F7924">
        <w:instrText xml:space="preserve"> ADDIN EN.CITE &lt;EndNote&gt;&lt;Cite&gt;&lt;Author&gt;The Australia Institute&lt;/Author&gt;&lt;Year&gt;2024&lt;/Year&gt;&lt;RecNum&gt;28&lt;/RecNum&gt;&lt;DisplayText&gt;(The Australia Institute, 2024)&lt;/DisplayText&gt;&lt;record&gt;&lt;rec-number&gt;28&lt;/rec-number&gt;&lt;foreign-keys&gt;&lt;key app="EN" db-id="wz9x5s2ahfd99oe05ddpfs5zp2rwvtfs9xr9" timestamp="1752461763"&gt;28&lt;/key&gt;&lt;/foreign-keys&gt;&lt;ref-type name="Journal Article"&gt;17&lt;/ref-type&gt;&lt;contributors&gt;&lt;authors&gt;&lt;author&gt;The Australia Institute,&lt;/author&gt;&lt;/authors&gt;&lt;/contributors&gt;&lt;titles&gt;&lt;title&gt;Grow your own - 2024&lt;/title&gt;&lt;/titles&gt;&lt;dates&gt;&lt;year&gt;2024&lt;/year&gt;&lt;/dates&gt;&lt;urls&gt;&lt;/urls&gt;&lt;/record&gt;&lt;/Cite&gt;&lt;/EndNote&gt;</w:instrText>
      </w:r>
      <w:r w:rsidR="00814600" w:rsidRPr="000F7924">
        <w:fldChar w:fldCharType="separate"/>
      </w:r>
      <w:r w:rsidR="00814600" w:rsidRPr="000F7924">
        <w:rPr>
          <w:noProof/>
        </w:rPr>
        <w:t>(</w:t>
      </w:r>
      <w:hyperlink w:anchor="_ENREF_152" w:tooltip="The Australia Institute, 2024 #28" w:history="1">
        <w:r w:rsidR="00E5312E" w:rsidRPr="000F7924">
          <w:rPr>
            <w:noProof/>
          </w:rPr>
          <w:t>The Australia Institute, 2024</w:t>
        </w:r>
      </w:hyperlink>
      <w:r w:rsidR="00814600" w:rsidRPr="000F7924">
        <w:rPr>
          <w:noProof/>
        </w:rPr>
        <w:t>)</w:t>
      </w:r>
      <w:r w:rsidR="00814600" w:rsidRPr="000F7924">
        <w:fldChar w:fldCharType="end"/>
      </w:r>
      <w:r w:rsidRPr="000F7924">
        <w:t xml:space="preserve">. Seed packets </w:t>
      </w:r>
      <w:r w:rsidR="00237943" w:rsidRPr="000F7924">
        <w:t xml:space="preserve">and seedlings </w:t>
      </w:r>
      <w:r w:rsidRPr="000F7924">
        <w:t xml:space="preserve">can be purchased from </w:t>
      </w:r>
      <w:r w:rsidR="002D48AF">
        <w:t>various</w:t>
      </w:r>
      <w:r w:rsidRPr="000F7924">
        <w:t xml:space="preserve"> sources, including plant nurseries and online stores. </w:t>
      </w:r>
      <w:r w:rsidR="00E6425F" w:rsidRPr="000F7924">
        <w:t>Tomatoes are one of the most popular choice</w:t>
      </w:r>
      <w:r w:rsidR="00237943" w:rsidRPr="000F7924">
        <w:t>s</w:t>
      </w:r>
      <w:r w:rsidR="00E6425F" w:rsidRPr="000F7924">
        <w:t>, with well over 100 varieties available to Australian gardeners</w:t>
      </w:r>
      <w:r w:rsidR="00F31DB2" w:rsidRPr="000F7924">
        <w:t xml:space="preserve"> (e.g. </w:t>
      </w:r>
      <w:hyperlink r:id="rId55" w:history="1">
        <w:r w:rsidR="00F31DB2" w:rsidRPr="000F7924">
          <w:rPr>
            <w:rStyle w:val="Hyperlink"/>
            <w:color w:val="auto"/>
          </w:rPr>
          <w:t>Seeds of Plenty</w:t>
        </w:r>
      </w:hyperlink>
      <w:r w:rsidR="00F31DB2" w:rsidRPr="000F7924">
        <w:t xml:space="preserve">, </w:t>
      </w:r>
      <w:hyperlink r:id="rId56" w:history="1">
        <w:r w:rsidR="008653E8" w:rsidRPr="000F7924">
          <w:rPr>
            <w:rStyle w:val="Hyperlink"/>
            <w:color w:val="auto"/>
          </w:rPr>
          <w:t>Yates</w:t>
        </w:r>
      </w:hyperlink>
      <w:r w:rsidR="008653E8" w:rsidRPr="000F7924">
        <w:t xml:space="preserve">, </w:t>
      </w:r>
      <w:hyperlink r:id="rId57" w:history="1">
        <w:r w:rsidR="008452AB" w:rsidRPr="000F7924">
          <w:rPr>
            <w:rStyle w:val="Hyperlink"/>
            <w:color w:val="auto"/>
          </w:rPr>
          <w:t>The Seed Collection</w:t>
        </w:r>
      </w:hyperlink>
      <w:r w:rsidR="008452AB" w:rsidRPr="000F7924">
        <w:t>)</w:t>
      </w:r>
      <w:r w:rsidR="00E6425F" w:rsidRPr="000F7924">
        <w:t>.</w:t>
      </w:r>
      <w:r w:rsidR="00A97CEA" w:rsidRPr="000F7924">
        <w:t xml:space="preserve"> Tomatoes can be grown</w:t>
      </w:r>
      <w:r w:rsidR="00F15C8D" w:rsidRPr="000F7924">
        <w:t xml:space="preserve"> in all climates across Australia. In tropical and subtropical climates</w:t>
      </w:r>
      <w:r w:rsidR="007656E0">
        <w:t>,</w:t>
      </w:r>
      <w:r w:rsidR="00F15C8D" w:rsidRPr="000F7924">
        <w:t xml:space="preserve"> they are best grown in </w:t>
      </w:r>
      <w:r w:rsidR="00070461" w:rsidRPr="000F7924">
        <w:t>a</w:t>
      </w:r>
      <w:r w:rsidR="00F15C8D" w:rsidRPr="000F7924">
        <w:t xml:space="preserve">utumn and </w:t>
      </w:r>
      <w:r w:rsidR="00070461" w:rsidRPr="000F7924">
        <w:t>w</w:t>
      </w:r>
      <w:r w:rsidR="00F15C8D" w:rsidRPr="000F7924">
        <w:t>inter</w:t>
      </w:r>
      <w:r w:rsidR="00DA36F7" w:rsidRPr="000F7924">
        <w:t xml:space="preserve"> when the weather is drier</w:t>
      </w:r>
      <w:r w:rsidR="00F15C8D" w:rsidRPr="000F7924">
        <w:t xml:space="preserve">, in cool or cold climates they are best planted in </w:t>
      </w:r>
      <w:r w:rsidR="00070461" w:rsidRPr="000F7924">
        <w:t>s</w:t>
      </w:r>
      <w:r w:rsidR="00F15C8D" w:rsidRPr="000F7924">
        <w:t>prin</w:t>
      </w:r>
      <w:r w:rsidR="005E4A0A" w:rsidRPr="000F7924">
        <w:t xml:space="preserve">g </w:t>
      </w:r>
      <w:r w:rsidR="00BE5565" w:rsidRPr="000F7924">
        <w:t xml:space="preserve">after last frosts </w:t>
      </w:r>
      <w:r w:rsidR="005E4A0A" w:rsidRPr="000F7924">
        <w:t xml:space="preserve">to grow over </w:t>
      </w:r>
      <w:r w:rsidR="00070461" w:rsidRPr="000F7924">
        <w:t>s</w:t>
      </w:r>
      <w:r w:rsidR="005E4A0A" w:rsidRPr="000F7924">
        <w:t>ummer (</w:t>
      </w:r>
      <w:r w:rsidR="004D1499" w:rsidRPr="000F7924">
        <w:t xml:space="preserve">e.g. </w:t>
      </w:r>
      <w:hyperlink r:id="rId58" w:history="1">
        <w:r w:rsidR="005E4A0A" w:rsidRPr="000F7924">
          <w:rPr>
            <w:rStyle w:val="Hyperlink"/>
            <w:color w:val="auto"/>
          </w:rPr>
          <w:t>Yates – How to Grow Tomatoes</w:t>
        </w:r>
      </w:hyperlink>
      <w:r w:rsidR="005E4A0A" w:rsidRPr="000F7924">
        <w:t xml:space="preserve">, accessed </w:t>
      </w:r>
      <w:r w:rsidR="000971EA" w:rsidRPr="000F7924">
        <w:t>8 July 2025)</w:t>
      </w:r>
      <w:r w:rsidR="00BE5565" w:rsidRPr="000F7924">
        <w:t>.</w:t>
      </w:r>
      <w:r w:rsidR="003B25A6" w:rsidRPr="000F7924">
        <w:t xml:space="preserve"> Home gardeners are encouraged to </w:t>
      </w:r>
      <w:r w:rsidR="006464D1" w:rsidRPr="000F7924">
        <w:t xml:space="preserve">hand pollinate tomato flowers using an electric toothbrush or paintbrush </w:t>
      </w:r>
      <w:r w:rsidR="008403D5" w:rsidRPr="000F7924">
        <w:t xml:space="preserve">to boost pollination rates, particularly if growing in a </w:t>
      </w:r>
      <w:r w:rsidR="000F3ADB" w:rsidRPr="000F7924">
        <w:t>home greenhouse (</w:t>
      </w:r>
      <w:r w:rsidR="00DD64D6" w:rsidRPr="000F7924">
        <w:t xml:space="preserve">e.g. </w:t>
      </w:r>
      <w:hyperlink r:id="rId59" w:history="1">
        <w:r w:rsidR="000F3ADB" w:rsidRPr="000F7924">
          <w:rPr>
            <w:rStyle w:val="Hyperlink"/>
            <w:color w:val="auto"/>
          </w:rPr>
          <w:t>The Seed Collection - How to Hand Pollinate Tomatoes: Two Methods to Boost Your Harvest</w:t>
        </w:r>
      </w:hyperlink>
      <w:r w:rsidR="00121C67" w:rsidRPr="000F7924">
        <w:t>, accessed 1 August 2025).</w:t>
      </w:r>
    </w:p>
    <w:p w14:paraId="2ACD1F25" w14:textId="2B05AD14" w:rsidR="00B911A8" w:rsidRPr="000F7924" w:rsidRDefault="0073619C" w:rsidP="00367C5A">
      <w:pPr>
        <w:pStyle w:val="RARMPparagraph"/>
      </w:pPr>
      <w:r w:rsidRPr="000F7924">
        <w:t>Tomat</w:t>
      </w:r>
      <w:r w:rsidR="009267B1" w:rsidRPr="000F7924">
        <w:t>oes are well known to grow as volunteer</w:t>
      </w:r>
      <w:r w:rsidR="006910DA" w:rsidRPr="000F7924">
        <w:t xml:space="preserve"> plant</w:t>
      </w:r>
      <w:r w:rsidR="009267B1" w:rsidRPr="000F7924">
        <w:t>s</w:t>
      </w:r>
      <w:r w:rsidR="00DF59AC" w:rsidRPr="000F7924">
        <w:t xml:space="preserve"> (self-seeded plants that have not been intentionally planted)</w:t>
      </w:r>
      <w:r w:rsidR="00E14FDF" w:rsidRPr="000F7924">
        <w:t xml:space="preserve">, either from kitchen waste being used for </w:t>
      </w:r>
      <w:r w:rsidR="0033685D" w:rsidRPr="000F7924">
        <w:t xml:space="preserve">home </w:t>
      </w:r>
      <w:r w:rsidR="00E14FDF" w:rsidRPr="000F7924">
        <w:t xml:space="preserve">compost or from </w:t>
      </w:r>
      <w:r w:rsidR="00645950" w:rsidRPr="000F7924">
        <w:t>dropped fruit from plants grown in the home garde</w:t>
      </w:r>
      <w:r w:rsidR="00D25F1D" w:rsidRPr="000F7924">
        <w:t>n</w:t>
      </w:r>
      <w:r w:rsidR="009267B1" w:rsidRPr="000F7924">
        <w:t>.</w:t>
      </w:r>
      <w:r w:rsidR="00E63192" w:rsidRPr="000F7924">
        <w:t xml:space="preserve"> Gardeners </w:t>
      </w:r>
      <w:r w:rsidR="006910DA" w:rsidRPr="000F7924">
        <w:t>may</w:t>
      </w:r>
      <w:r w:rsidR="0093189B" w:rsidRPr="000F7924">
        <w:t xml:space="preserve"> keep these volunteer plants</w:t>
      </w:r>
      <w:r w:rsidR="00367C5A" w:rsidRPr="000F7924">
        <w:t xml:space="preserve"> as a source of new </w:t>
      </w:r>
      <w:r w:rsidR="007D34D4" w:rsidRPr="000F7924">
        <w:t xml:space="preserve">tomato </w:t>
      </w:r>
      <w:r w:rsidR="00367C5A" w:rsidRPr="000F7924">
        <w:t>seedlings</w:t>
      </w:r>
      <w:r w:rsidR="00735B4C" w:rsidRPr="000F7924">
        <w:t xml:space="preserve"> (e.g. </w:t>
      </w:r>
      <w:hyperlink r:id="rId60" w:history="1">
        <w:r w:rsidR="00735B4C" w:rsidRPr="000F7924">
          <w:rPr>
            <w:rStyle w:val="Hyperlink"/>
            <w:color w:val="auto"/>
          </w:rPr>
          <w:t>ABC Gardening</w:t>
        </w:r>
      </w:hyperlink>
      <w:r w:rsidR="00735B4C" w:rsidRPr="000F7924">
        <w:t xml:space="preserve">, accessed </w:t>
      </w:r>
      <w:r w:rsidR="00F6170D" w:rsidRPr="000F7924">
        <w:t>9 July 2025).</w:t>
      </w:r>
    </w:p>
    <w:p w14:paraId="65B3E126" w14:textId="2D025282" w:rsidR="00164217" w:rsidRPr="000F7924" w:rsidRDefault="005E378A" w:rsidP="00F73C5D">
      <w:pPr>
        <w:pStyle w:val="Sectionheading2"/>
      </w:pPr>
      <w:bookmarkStart w:id="109" w:name="_Ref169622726"/>
      <w:bookmarkStart w:id="110" w:name="_Toc178611435"/>
      <w:bookmarkStart w:id="111" w:name="_Toc219110442"/>
      <w:r w:rsidRPr="000F7924">
        <w:t>Presence of related species in the receiving environment</w:t>
      </w:r>
      <w:bookmarkEnd w:id="109"/>
      <w:bookmarkEnd w:id="110"/>
      <w:bookmarkEnd w:id="111"/>
    </w:p>
    <w:p w14:paraId="556A24F1" w14:textId="0A6946DA" w:rsidR="00AB5A0F" w:rsidRPr="000F7924" w:rsidRDefault="00283E91" w:rsidP="00383653">
      <w:pPr>
        <w:pStyle w:val="RARMPparagraph"/>
      </w:pPr>
      <w:r w:rsidRPr="000F7924">
        <w:t xml:space="preserve">As discussed in Sections </w:t>
      </w:r>
      <w:r w:rsidR="00E012AE">
        <w:fldChar w:fldCharType="begin"/>
      </w:r>
      <w:r w:rsidR="00E012AE">
        <w:instrText xml:space="preserve"> REF _Ref206153909 \r \h </w:instrText>
      </w:r>
      <w:r w:rsidR="00E012AE">
        <w:fldChar w:fldCharType="separate"/>
      </w:r>
      <w:r w:rsidR="00BC38E3">
        <w:t>5.3.1</w:t>
      </w:r>
      <w:r w:rsidR="00E012AE">
        <w:fldChar w:fldCharType="end"/>
      </w:r>
      <w:r w:rsidR="006B7E47" w:rsidRPr="000F7924">
        <w:t xml:space="preserve"> – </w:t>
      </w:r>
      <w:r w:rsidR="00E012AE">
        <w:fldChar w:fldCharType="begin"/>
      </w:r>
      <w:r w:rsidR="00E012AE">
        <w:instrText xml:space="preserve"> REF _Ref206153333 \r \h </w:instrText>
      </w:r>
      <w:r w:rsidR="00E012AE">
        <w:fldChar w:fldCharType="separate"/>
      </w:r>
      <w:r w:rsidR="00BC38E3">
        <w:t>5.3.2</w:t>
      </w:r>
      <w:r w:rsidR="00E012AE">
        <w:fldChar w:fldCharType="end"/>
      </w:r>
      <w:r w:rsidR="006B7E47" w:rsidRPr="000F7924">
        <w:t xml:space="preserve">, tomatoes for commercial production are grown </w:t>
      </w:r>
      <w:r w:rsidR="007D34D4" w:rsidRPr="000F7924">
        <w:t>in most Australian States and Territories</w:t>
      </w:r>
      <w:r w:rsidR="006B7E47" w:rsidRPr="000F7924">
        <w:t xml:space="preserve"> and </w:t>
      </w:r>
      <w:r w:rsidR="003051F0" w:rsidRPr="000F7924">
        <w:t>home gardeners may grow tomatoes across Australia.</w:t>
      </w:r>
    </w:p>
    <w:p w14:paraId="1CCEA5A2" w14:textId="76B4622F" w:rsidR="003051F0" w:rsidRPr="000F7924" w:rsidRDefault="00DF31C8" w:rsidP="00383653">
      <w:pPr>
        <w:pStyle w:val="RARMPparagraph"/>
      </w:pPr>
      <w:r w:rsidRPr="000F7924">
        <w:lastRenderedPageBreak/>
        <w:t xml:space="preserve">Tomatoes can hybridise with </w:t>
      </w:r>
      <w:r w:rsidR="00E04339" w:rsidRPr="000F7924">
        <w:t>several</w:t>
      </w:r>
      <w:r w:rsidRPr="000F7924">
        <w:t xml:space="preserve"> wild relatives, including </w:t>
      </w:r>
      <w:r w:rsidR="00020245" w:rsidRPr="000F7924">
        <w:rPr>
          <w:i/>
          <w:iCs/>
        </w:rPr>
        <w:t xml:space="preserve">S. pimpinellifolium, </w:t>
      </w:r>
      <w:r w:rsidR="00826A0B" w:rsidRPr="000F7924">
        <w:rPr>
          <w:i/>
          <w:iCs/>
        </w:rPr>
        <w:t>S. chilense</w:t>
      </w:r>
      <w:r w:rsidR="00826A0B" w:rsidRPr="000F7924">
        <w:t xml:space="preserve">, </w:t>
      </w:r>
      <w:r w:rsidR="00151136" w:rsidRPr="000F7924">
        <w:rPr>
          <w:i/>
          <w:iCs/>
        </w:rPr>
        <w:t>S.</w:t>
      </w:r>
      <w:r w:rsidR="00E13471" w:rsidRPr="000F7924">
        <w:rPr>
          <w:i/>
          <w:iCs/>
        </w:rPr>
        <w:t> </w:t>
      </w:r>
      <w:r w:rsidR="00151136" w:rsidRPr="000F7924">
        <w:rPr>
          <w:i/>
          <w:iCs/>
        </w:rPr>
        <w:t>lycopersicoides</w:t>
      </w:r>
      <w:r w:rsidR="00151136" w:rsidRPr="000F7924">
        <w:t>,</w:t>
      </w:r>
      <w:r w:rsidR="00151136" w:rsidRPr="000F7924">
        <w:rPr>
          <w:i/>
          <w:iCs/>
        </w:rPr>
        <w:t xml:space="preserve"> </w:t>
      </w:r>
      <w:r w:rsidRPr="000F7924">
        <w:rPr>
          <w:i/>
          <w:iCs/>
        </w:rPr>
        <w:t>S</w:t>
      </w:r>
      <w:r w:rsidR="008C4984" w:rsidRPr="000F7924">
        <w:rPr>
          <w:i/>
          <w:iCs/>
        </w:rPr>
        <w:t>.</w:t>
      </w:r>
      <w:r w:rsidRPr="000F7924">
        <w:rPr>
          <w:i/>
          <w:iCs/>
        </w:rPr>
        <w:t xml:space="preserve"> pennellii</w:t>
      </w:r>
      <w:r w:rsidRPr="000F7924">
        <w:t xml:space="preserve">, </w:t>
      </w:r>
      <w:r w:rsidR="0019362E" w:rsidRPr="000F7924">
        <w:t xml:space="preserve">and </w:t>
      </w:r>
      <w:r w:rsidR="00731060" w:rsidRPr="000F7924">
        <w:rPr>
          <w:i/>
          <w:iCs/>
        </w:rPr>
        <w:t>S. neorickii</w:t>
      </w:r>
      <w:r w:rsidR="00B74D46" w:rsidRPr="000F7924">
        <w:t xml:space="preserve"> </w:t>
      </w:r>
      <w:r w:rsidR="00814600" w:rsidRPr="000F7924">
        <w:fldChar w:fldCharType="begin">
          <w:fldData xml:space="preserve">PEVuZE5vdGU+PENpdGU+PEF1dGhvcj5TaGFybWE8L0F1dGhvcj48WWVhcj4yMDA4PC9ZZWFyPjxS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</w:fldData>
        </w:fldChar>
      </w:r>
      <w:r w:rsidR="00814600" w:rsidRPr="000F7924">
        <w:instrText xml:space="preserve"> ADDIN EN.CITE </w:instrText>
      </w:r>
      <w:r w:rsidR="00814600" w:rsidRPr="000F7924">
        <w:fldChar w:fldCharType="begin">
          <w:fldData xml:space="preserve">PEVuZE5vdGU+PENpdGU+PEF1dGhvcj5TaGFybWE8L0F1dGhvcj48WWVhcj4yMDA4PC9ZZWFyPjxS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</w:fldData>
        </w:fldChar>
      </w:r>
      <w:r w:rsidR="00814600" w:rsidRPr="000F7924">
        <w:instrText xml:space="preserve"> ADDIN EN.CITE.DATA </w:instrText>
      </w:r>
      <w:r w:rsidR="00814600" w:rsidRPr="000F7924">
        <w:fldChar w:fldCharType="end"/>
      </w:r>
      <w:r w:rsidR="00814600" w:rsidRPr="000F7924">
        <w:fldChar w:fldCharType="separate"/>
      </w:r>
      <w:r w:rsidR="00814600" w:rsidRPr="000F7924">
        <w:rPr>
          <w:noProof/>
        </w:rPr>
        <w:t>(</w:t>
      </w:r>
      <w:hyperlink w:anchor="_ENREF_19" w:tooltip="Brog, 2019 #32" w:history="1">
        <w:r w:rsidR="00E5312E" w:rsidRPr="000F7924">
          <w:rPr>
            <w:noProof/>
          </w:rPr>
          <w:t>Brog et al., 2019</w:t>
        </w:r>
      </w:hyperlink>
      <w:r w:rsidR="00814600" w:rsidRPr="000F7924">
        <w:rPr>
          <w:noProof/>
        </w:rPr>
        <w:t xml:space="preserve">; </w:t>
      </w:r>
      <w:hyperlink w:anchor="_ENREF_96" w:tooltip="Mes, 2008 #30" w:history="1">
        <w:r w:rsidR="00E5312E" w:rsidRPr="000F7924">
          <w:rPr>
            <w:noProof/>
          </w:rPr>
          <w:t>Mes et al., 2008</w:t>
        </w:r>
      </w:hyperlink>
      <w:r w:rsidR="00814600" w:rsidRPr="000F7924">
        <w:rPr>
          <w:noProof/>
        </w:rPr>
        <w:t xml:space="preserve">; </w:t>
      </w:r>
      <w:hyperlink w:anchor="_ENREF_137" w:tooltip="Sharma, 2008 #31" w:history="1">
        <w:r w:rsidR="00E5312E" w:rsidRPr="000F7924">
          <w:rPr>
            <w:noProof/>
          </w:rPr>
          <w:t>Sharma et al., 2008</w:t>
        </w:r>
      </w:hyperlink>
      <w:r w:rsidR="00814600" w:rsidRPr="000F7924">
        <w:rPr>
          <w:noProof/>
        </w:rPr>
        <w:t>)</w:t>
      </w:r>
      <w:r w:rsidR="00814600" w:rsidRPr="000F7924">
        <w:fldChar w:fldCharType="end"/>
      </w:r>
      <w:r w:rsidR="00F9375E" w:rsidRPr="000F7924">
        <w:t xml:space="preserve">. </w:t>
      </w:r>
      <w:r w:rsidR="00CA71A1" w:rsidRPr="000F7924">
        <w:t xml:space="preserve">Seeds of </w:t>
      </w:r>
      <w:r w:rsidR="00667377" w:rsidRPr="000F7924">
        <w:rPr>
          <w:i/>
          <w:iCs/>
        </w:rPr>
        <w:t>S. pimpinellifolium</w:t>
      </w:r>
      <w:r w:rsidR="00667377" w:rsidRPr="000F7924">
        <w:t xml:space="preserve">, also known as </w:t>
      </w:r>
      <w:r w:rsidR="007D34D4" w:rsidRPr="000F7924">
        <w:t xml:space="preserve">the </w:t>
      </w:r>
      <w:r w:rsidR="00667377" w:rsidRPr="000F7924">
        <w:t xml:space="preserve">currant tomato, </w:t>
      </w:r>
      <w:r w:rsidR="00CA71A1" w:rsidRPr="000F7924">
        <w:t xml:space="preserve">can be purchased by home gardeners in Australia </w:t>
      </w:r>
      <w:r w:rsidR="00DF1AF4" w:rsidRPr="000F7924">
        <w:t xml:space="preserve">(e.g. </w:t>
      </w:r>
      <w:hyperlink r:id="rId61" w:history="1">
        <w:r w:rsidR="00DF1AF4" w:rsidRPr="000F7924">
          <w:rPr>
            <w:rStyle w:val="Hyperlink"/>
            <w:color w:val="auto"/>
          </w:rPr>
          <w:t>Boondie Seeds</w:t>
        </w:r>
      </w:hyperlink>
      <w:r w:rsidR="00DF1AF4" w:rsidRPr="000F7924">
        <w:t xml:space="preserve">, </w:t>
      </w:r>
      <w:hyperlink r:id="rId62" w:history="1">
        <w:r w:rsidR="00F82FC1" w:rsidRPr="000F7924">
          <w:rPr>
            <w:rStyle w:val="Hyperlink"/>
            <w:color w:val="auto"/>
          </w:rPr>
          <w:t>Seeds Station</w:t>
        </w:r>
      </w:hyperlink>
      <w:r w:rsidR="00D2687D" w:rsidRPr="000F7924">
        <w:t>, accessed 9 July 2025</w:t>
      </w:r>
      <w:r w:rsidR="00F82FC1" w:rsidRPr="000F7924">
        <w:t xml:space="preserve">) </w:t>
      </w:r>
      <w:r w:rsidR="00CA71A1" w:rsidRPr="000F7924">
        <w:t xml:space="preserve">but are not grown commercially. </w:t>
      </w:r>
      <w:r w:rsidR="009272D8" w:rsidRPr="000F7924">
        <w:t xml:space="preserve">Like domesticated tomato, </w:t>
      </w:r>
      <w:r w:rsidR="00C23700" w:rsidRPr="000F7924">
        <w:rPr>
          <w:i/>
          <w:iCs/>
        </w:rPr>
        <w:t>S.</w:t>
      </w:r>
      <w:r w:rsidR="00C23700" w:rsidRPr="000F7924">
        <w:t xml:space="preserve"> </w:t>
      </w:r>
      <w:r w:rsidR="00C23700" w:rsidRPr="000F7924">
        <w:rPr>
          <w:i/>
          <w:iCs/>
        </w:rPr>
        <w:t>pimpinellifolium</w:t>
      </w:r>
      <w:r w:rsidR="00C23700" w:rsidRPr="000F7924">
        <w:t xml:space="preserve"> </w:t>
      </w:r>
      <w:r w:rsidR="00E11889" w:rsidRPr="000F7924">
        <w:t>primarily self</w:t>
      </w:r>
      <w:r w:rsidR="00C45131" w:rsidRPr="000F7924">
        <w:t>-pollinates</w:t>
      </w:r>
      <w:r w:rsidR="00735754" w:rsidRPr="000F7924">
        <w:t xml:space="preserve">, but </w:t>
      </w:r>
      <w:r w:rsidR="009272D8" w:rsidRPr="000F7924">
        <w:t xml:space="preserve">it </w:t>
      </w:r>
      <w:r w:rsidR="00735754" w:rsidRPr="000F7924">
        <w:t>al</w:t>
      </w:r>
      <w:r w:rsidR="00DB63E5" w:rsidRPr="000F7924">
        <w:t>so</w:t>
      </w:r>
      <w:r w:rsidR="00735754" w:rsidRPr="000F7924">
        <w:t xml:space="preserve"> displays </w:t>
      </w:r>
      <w:r w:rsidR="00701D4A" w:rsidRPr="000F7924">
        <w:t xml:space="preserve">variation in floral structures </w:t>
      </w:r>
      <w:r w:rsidR="00612A21" w:rsidRPr="000F7924">
        <w:t>which can either promote or reduce outcrossing</w:t>
      </w:r>
      <w:r w:rsidR="00F0296F" w:rsidRPr="000F7924">
        <w:t xml:space="preserve"> </w:t>
      </w:r>
      <w:r w:rsidR="00814600" w:rsidRPr="000F7924">
        <w:fldChar w:fldCharType="begin"/>
      </w:r>
      <w:r w:rsidR="00814600" w:rsidRPr="000F7924">
        <w:instrText xml:space="preserve"> ADDIN EN.CITE &lt;EndNote&gt;&lt;Cite&gt;&lt;Author&gt;Georgiady&lt;/Author&gt;&lt;Year&gt;2002&lt;/Year&gt;&lt;RecNum&gt;34&lt;/RecNum&gt;&lt;DisplayText&gt;(Georgiady et al., 2002)&lt;/DisplayText&gt;&lt;record&gt;&lt;rec-number&gt;34&lt;/rec-number&gt;&lt;foreign-keys&gt;&lt;key app="EN" db-id="wz9x5s2ahfd99oe05ddpfs5zp2rwvtfs9xr9" timestamp="1752468871"&gt;34&lt;/key&gt;&lt;/foreign-keys&gt;&lt;ref-type name="Journal Article"&gt;17&lt;/ref-type&gt;&lt;contributors&gt;&lt;authors&gt;&lt;author&gt;Georgiady, M. S.&lt;/author&gt;&lt;author&gt;Whitkus, R. W.&lt;/author&gt;&lt;author&gt;Lord, E. M.&lt;/author&gt;&lt;/authors&gt;&lt;/contributors&gt;&lt;auth-address&gt;Department of Botany and Plant Sciences, University of California, Riverside, California 92521.&lt;/auth-address&gt;&lt;titles&gt;&lt;title&gt;Genetic analysis of traits distinguishing outcrossing and self-pollinating forms of currant tomato, Lycopersicon pimpinellifolium (Jusl.) Mill&lt;/title&gt;&lt;secondary-title&gt;Genetics&lt;/secondary-title&gt;&lt;/titles&gt;&lt;periodical&gt;&lt;full-title&gt;Genetics&lt;/full-title&gt;&lt;/periodical&gt;&lt;pages&gt;333-44&lt;/pages&gt;&lt;volume&gt;161&lt;/volume&gt;&lt;number&gt;1&lt;/number&gt;&lt;keywords&gt;&lt;keyword&gt;Chromosome Mapping&lt;/keyword&gt;&lt;keyword&gt;Fertilization&lt;/keyword&gt;&lt;keyword&gt;Genetic Markers&lt;/keyword&gt;&lt;keyword&gt;Solanum lycopersicum/ genetics&lt;/keyword&gt;&lt;keyword&gt;Phenotype&lt;/keyword&gt;&lt;keyword&gt;Pollen&lt;/keyword&gt;&lt;/keywords&gt;&lt;dates&gt;&lt;year&gt;2002&lt;/year&gt;&lt;pub-dates&gt;&lt;date&gt;May&lt;/date&gt;&lt;/pub-dates&gt;&lt;/dates&gt;&lt;isbn&gt;0016-6731 (Print)&amp;#xD;0016-6731 (Linking)&lt;/isbn&gt;&lt;accession-num&gt;12019247&lt;/accession-num&gt;&lt;urls&gt;&lt;/urls&gt;&lt;remote-database-provider&gt;NLM&lt;/remote-database-provider&gt;&lt;language&gt;eng&lt;/language&gt;&lt;/record&gt;&lt;/Cite&gt;&lt;/EndNote&gt;</w:instrText>
      </w:r>
      <w:r w:rsidR="00814600" w:rsidRPr="000F7924">
        <w:fldChar w:fldCharType="separate"/>
      </w:r>
      <w:r w:rsidR="00814600" w:rsidRPr="000F7924">
        <w:rPr>
          <w:noProof/>
        </w:rPr>
        <w:t>(</w:t>
      </w:r>
      <w:hyperlink w:anchor="_ENREF_44" w:tooltip="Georgiady, 2002 #34" w:history="1">
        <w:r w:rsidR="00E5312E" w:rsidRPr="000F7924">
          <w:rPr>
            <w:noProof/>
          </w:rPr>
          <w:t>Georgiady et al., 2002</w:t>
        </w:r>
      </w:hyperlink>
      <w:r w:rsidR="00814600" w:rsidRPr="000F7924">
        <w:rPr>
          <w:noProof/>
        </w:rPr>
        <w:t>)</w:t>
      </w:r>
      <w:r w:rsidR="00814600" w:rsidRPr="000F7924">
        <w:fldChar w:fldCharType="end"/>
      </w:r>
      <w:r w:rsidR="00B74D46" w:rsidRPr="000F7924">
        <w:t xml:space="preserve">. </w:t>
      </w:r>
      <w:r w:rsidR="000C67E9" w:rsidRPr="000F7924">
        <w:t xml:space="preserve">In a laboratory setting, </w:t>
      </w:r>
      <w:r w:rsidR="00B74D46" w:rsidRPr="000F7924">
        <w:rPr>
          <w:i/>
          <w:iCs/>
        </w:rPr>
        <w:t xml:space="preserve">S. pimpinellifolium </w:t>
      </w:r>
      <w:r w:rsidR="00B74D46" w:rsidRPr="000F7924">
        <w:t>has been successfully crossed bidirectionally (both as the female and male in the cross) with S</w:t>
      </w:r>
      <w:r w:rsidR="00B74D46" w:rsidRPr="000F7924">
        <w:rPr>
          <w:i/>
          <w:iCs/>
        </w:rPr>
        <w:t xml:space="preserve">. lycopersicum </w:t>
      </w:r>
      <w:r w:rsidR="00814600" w:rsidRPr="000F7924">
        <w:fldChar w:fldCharType="begin"/>
      </w:r>
      <w:r w:rsidR="00814600" w:rsidRPr="000F7924">
        <w:instrText xml:space="preserve"> ADDIN EN.CITE &lt;EndNote&gt;&lt;Cite&gt;&lt;Author&gt;Sharma&lt;/Author&gt;&lt;Year&gt;2008&lt;/Year&gt;&lt;RecNum&gt;31&lt;/RecNum&gt;&lt;DisplayText&gt;(Sharma et al., 2008)&lt;/DisplayText&gt;&lt;record&gt;&lt;rec-number&gt;31&lt;/rec-number&gt;&lt;foreign-keys&gt;&lt;key app="EN" db-id="wz9x5s2ahfd99oe05ddpfs5zp2rwvtfs9xr9" timestamp="1752468647"&gt;31&lt;/key&gt;&lt;/foreign-keys&gt;&lt;ref-type name="Journal Article"&gt;17&lt;/ref-type&gt;&lt;contributors&gt;&lt;authors&gt;&lt;author&gt;Sharma, A.&lt;/author&gt;&lt;author&gt;Zhang, L.&lt;/author&gt;&lt;author&gt;Nino-Liu, D.&lt;/author&gt;&lt;author&gt;Ashrafi, H.&lt;/author&gt;&lt;author&gt;Foolad, M. R.&lt;/author&gt;&lt;/authors&gt;&lt;/contributors&gt;&lt;auth-address&gt;Institute for Plant Genomics and Biotechnology, Texas A&amp;amp;M University, College Station, 77843, USA.&lt;/auth-address&gt;&lt;titles&gt;&lt;title&gt;A Solanum lycopersicum x Solanum pimpinellifolium linkage map of tomato displaying genomic locations of R-genes, RGAs, and candidate resistance/defense-response ESTs&lt;/title&gt;&lt;secondary-title&gt;Int J Plant Genomics&lt;/secondary-title&gt;&lt;/titles&gt;&lt;periodical&gt;&lt;full-title&gt;Int J Plant Genomics&lt;/full-title&gt;&lt;/periodical&gt;&lt;pages&gt;926090&lt;/pages&gt;&lt;volume&gt;2008&lt;/volume&gt;&lt;edition&gt;2009/02/19&lt;/edition&gt;&lt;dates&gt;&lt;year&gt;2008&lt;/year&gt;&lt;/dates&gt;&lt;isbn&gt;1687-5370 (Print)&amp;#xD;1687-5389 (Electronic)&amp;#xD;1687-5389 (Linking)&lt;/isbn&gt;&lt;accession-num&gt;19223983&lt;/accession-num&gt;&lt;urls&gt;&lt;related-urls&gt;&lt;url&gt;https://www.ncbi.nlm.nih.gov/pubmed/19223983&lt;/url&gt;&lt;/related-urls&gt;&lt;/urls&gt;&lt;custom2&gt;PMC2639683&lt;/custom2&gt;&lt;electronic-resource-num&gt;10.1155/2008/926090&lt;/electronic-resource-num&gt;&lt;/record&gt;&lt;/Cite&gt;&lt;/EndNote&gt;</w:instrText>
      </w:r>
      <w:r w:rsidR="00814600" w:rsidRPr="000F7924">
        <w:fldChar w:fldCharType="separate"/>
      </w:r>
      <w:r w:rsidR="00814600" w:rsidRPr="000F7924">
        <w:rPr>
          <w:noProof/>
        </w:rPr>
        <w:t>(</w:t>
      </w:r>
      <w:hyperlink w:anchor="_ENREF_137" w:tooltip="Sharma, 2008 #31" w:history="1">
        <w:r w:rsidR="00E5312E" w:rsidRPr="000F7924">
          <w:rPr>
            <w:noProof/>
          </w:rPr>
          <w:t>Sharma et al., 2008</w:t>
        </w:r>
      </w:hyperlink>
      <w:r w:rsidR="00814600" w:rsidRPr="000F7924">
        <w:rPr>
          <w:noProof/>
        </w:rPr>
        <w:t>)</w:t>
      </w:r>
      <w:r w:rsidR="00814600" w:rsidRPr="000F7924">
        <w:fldChar w:fldCharType="end"/>
      </w:r>
      <w:r w:rsidR="00612A21" w:rsidRPr="000F7924">
        <w:t>.</w:t>
      </w:r>
      <w:r w:rsidR="00735754" w:rsidRPr="000F7924">
        <w:t xml:space="preserve"> </w:t>
      </w:r>
      <w:r w:rsidR="00576784" w:rsidRPr="000F7924">
        <w:t xml:space="preserve">Natural hybrids between </w:t>
      </w:r>
      <w:r w:rsidR="00D80634" w:rsidRPr="000F7924">
        <w:rPr>
          <w:i/>
          <w:iCs/>
        </w:rPr>
        <w:t>S</w:t>
      </w:r>
      <w:r w:rsidR="00576784" w:rsidRPr="000F7924">
        <w:rPr>
          <w:i/>
          <w:iCs/>
        </w:rPr>
        <w:t>. lycopersicum</w:t>
      </w:r>
      <w:r w:rsidR="00576784" w:rsidRPr="000F7924">
        <w:t xml:space="preserve"> and </w:t>
      </w:r>
      <w:r w:rsidR="00576784" w:rsidRPr="000F7924">
        <w:rPr>
          <w:i/>
          <w:iCs/>
        </w:rPr>
        <w:t>S. pimpinellif</w:t>
      </w:r>
      <w:r w:rsidR="00D80634" w:rsidRPr="000F7924">
        <w:rPr>
          <w:i/>
          <w:iCs/>
        </w:rPr>
        <w:t>olium</w:t>
      </w:r>
      <w:r w:rsidR="00D80634" w:rsidRPr="000F7924">
        <w:t xml:space="preserve"> are </w:t>
      </w:r>
      <w:r w:rsidR="006A4D78" w:rsidRPr="000F7924">
        <w:t>probably</w:t>
      </w:r>
      <w:r w:rsidR="00D80634" w:rsidRPr="000F7924">
        <w:t xml:space="preserve"> rare but possible. It is thought that the weedy </w:t>
      </w:r>
      <w:r w:rsidR="00D80634" w:rsidRPr="000F7924">
        <w:rPr>
          <w:i/>
          <w:iCs/>
        </w:rPr>
        <w:t>S. lycopersicum</w:t>
      </w:r>
      <w:r w:rsidR="00D80634" w:rsidRPr="000F7924">
        <w:t xml:space="preserve"> var </w:t>
      </w:r>
      <w:r w:rsidR="00D80634" w:rsidRPr="000F7924">
        <w:rPr>
          <w:i/>
          <w:iCs/>
        </w:rPr>
        <w:t>cerasiforme</w:t>
      </w:r>
      <w:r w:rsidR="00D80634" w:rsidRPr="000F7924">
        <w:t xml:space="preserve"> found in Peru and Ecudor </w:t>
      </w:r>
      <w:r w:rsidR="007C3D24" w:rsidRPr="000F7924">
        <w:t xml:space="preserve">may be </w:t>
      </w:r>
      <w:r w:rsidR="00D80634" w:rsidRPr="000F7924">
        <w:t>a hybrid of</w:t>
      </w:r>
      <w:r w:rsidR="00D80634" w:rsidRPr="000F7924">
        <w:rPr>
          <w:i/>
          <w:iCs/>
        </w:rPr>
        <w:t xml:space="preserve"> S. lycopersicum</w:t>
      </w:r>
      <w:r w:rsidR="00D80634" w:rsidRPr="000F7924">
        <w:t xml:space="preserve"> with </w:t>
      </w:r>
      <w:r w:rsidR="00D80634" w:rsidRPr="000F7924">
        <w:rPr>
          <w:i/>
          <w:iCs/>
        </w:rPr>
        <w:t>S. pimpinellifolium</w:t>
      </w:r>
      <w:r w:rsidR="00D80634" w:rsidRPr="000F7924">
        <w:t xml:space="preserve"> </w:t>
      </w:r>
      <w:r w:rsidR="0057484D" w:rsidRPr="000F7924">
        <w:fldChar w:fldCharType="begin">
          <w:fldData xml:space="preserve">PEVuZE5vdGU+PENpdGU+PEF1dGhvcj5CbGFuY2E8L0F1dGhvcj48WWVhcj4yMDEyPC9ZZWFyPjxS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</w:fldData>
        </w:fldChar>
      </w:r>
      <w:r w:rsidR="0057484D" w:rsidRPr="000F7924">
        <w:instrText xml:space="preserve"> ADDIN EN.CITE </w:instrText>
      </w:r>
      <w:r w:rsidR="0057484D" w:rsidRPr="000F7924">
        <w:fldChar w:fldCharType="begin">
          <w:fldData xml:space="preserve">PEVuZE5vdGU+PENpdGU+PEF1dGhvcj5CbGFuY2E8L0F1dGhvcj48WWVhcj4yMDEyPC9ZZWFyPjxS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18" w:tooltip="Blanca, 2012 #168" w:history="1">
        <w:r w:rsidR="00E5312E" w:rsidRPr="000F7924">
          <w:rPr>
            <w:noProof/>
          </w:rPr>
          <w:t>Blanca et al., 2012</w:t>
        </w:r>
      </w:hyperlink>
      <w:r w:rsidR="0057484D" w:rsidRPr="000F7924">
        <w:rPr>
          <w:noProof/>
        </w:rPr>
        <w:t xml:space="preserve">; </w:t>
      </w:r>
      <w:hyperlink w:anchor="_ENREF_101" w:tooltip="Nesbitt, 2002 #171" w:history="1">
        <w:r w:rsidR="00E5312E" w:rsidRPr="000F7924">
          <w:rPr>
            <w:noProof/>
          </w:rPr>
          <w:t>Nesbitt and Tanksley, 2002</w:t>
        </w:r>
      </w:hyperlink>
      <w:r w:rsidR="0057484D" w:rsidRPr="000F7924">
        <w:rPr>
          <w:noProof/>
        </w:rPr>
        <w:t xml:space="preserve">; </w:t>
      </w:r>
      <w:hyperlink w:anchor="_ENREF_119" w:tooltip="Ranc, 2008 #169" w:history="1">
        <w:r w:rsidR="00E5312E" w:rsidRPr="000F7924">
          <w:rPr>
            <w:noProof/>
          </w:rPr>
          <w:t>Ranc et al., 2008</w:t>
        </w:r>
      </w:hyperlink>
      <w:r w:rsidR="0057484D" w:rsidRPr="000F7924">
        <w:rPr>
          <w:noProof/>
        </w:rPr>
        <w:t>)</w:t>
      </w:r>
      <w:r w:rsidR="0057484D" w:rsidRPr="000F7924">
        <w:fldChar w:fldCharType="end"/>
      </w:r>
      <w:r w:rsidR="00D80634" w:rsidRPr="000F7924">
        <w:t xml:space="preserve">. </w:t>
      </w:r>
      <w:r w:rsidR="00C5647D" w:rsidRPr="000F7924">
        <w:t xml:space="preserve">None of </w:t>
      </w:r>
      <w:r w:rsidR="00BB1C9C" w:rsidRPr="000F7924">
        <w:t>the other wild</w:t>
      </w:r>
      <w:r w:rsidR="00156689" w:rsidRPr="000F7924">
        <w:t xml:space="preserve"> relative</w:t>
      </w:r>
      <w:r w:rsidR="00C5647D" w:rsidRPr="000F7924">
        <w:t>s</w:t>
      </w:r>
      <w:r w:rsidR="00156689" w:rsidRPr="000F7924">
        <w:t xml:space="preserve"> of tomatoes are present in Australia (</w:t>
      </w:r>
      <w:hyperlink r:id="rId63" w:history="1">
        <w:r w:rsidR="00156689" w:rsidRPr="000F7924">
          <w:rPr>
            <w:rStyle w:val="Hyperlink"/>
            <w:color w:val="auto"/>
          </w:rPr>
          <w:t>Altas of Living Australia</w:t>
        </w:r>
      </w:hyperlink>
      <w:r w:rsidR="00156689" w:rsidRPr="000F7924">
        <w:t>, accessed 9 July 2025).</w:t>
      </w:r>
    </w:p>
    <w:p w14:paraId="0283BDA1" w14:textId="7AD3B962" w:rsidR="00397D3E" w:rsidRPr="000F7924" w:rsidRDefault="00B757A9" w:rsidP="00383653">
      <w:pPr>
        <w:pStyle w:val="RARMPparagraph"/>
      </w:pPr>
      <w:r w:rsidRPr="000F7924">
        <w:t>Several</w:t>
      </w:r>
      <w:r w:rsidR="00510658" w:rsidRPr="000F7924">
        <w:t xml:space="preserve"> native </w:t>
      </w:r>
      <w:r w:rsidR="00510658" w:rsidRPr="000F7924">
        <w:rPr>
          <w:i/>
          <w:iCs/>
        </w:rPr>
        <w:t>Solanum</w:t>
      </w:r>
      <w:r w:rsidR="00510658" w:rsidRPr="000F7924">
        <w:t xml:space="preserve"> species are present in Australia, including bush tomato. </w:t>
      </w:r>
      <w:r w:rsidR="006C6F60" w:rsidRPr="000F7924">
        <w:t>In a laboratory setting</w:t>
      </w:r>
      <w:r w:rsidR="007656E0">
        <w:t>,</w:t>
      </w:r>
      <w:r w:rsidR="00510658" w:rsidRPr="000F7924">
        <w:t xml:space="preserve"> </w:t>
      </w:r>
      <w:r w:rsidR="00510658" w:rsidRPr="000F7924">
        <w:rPr>
          <w:i/>
          <w:iCs/>
        </w:rPr>
        <w:t>S</w:t>
      </w:r>
      <w:r w:rsidR="007E766A" w:rsidRPr="000F7924">
        <w:rPr>
          <w:i/>
          <w:iCs/>
        </w:rPr>
        <w:t>. orbiculatum</w:t>
      </w:r>
      <w:r w:rsidR="007E766A" w:rsidRPr="000F7924">
        <w:t xml:space="preserve">, </w:t>
      </w:r>
      <w:r w:rsidR="00574CDE" w:rsidRPr="000F7924">
        <w:t xml:space="preserve">a species of bush tomato found in the arid areas of Western Australia, South Australia, and the Northern Territory, </w:t>
      </w:r>
      <w:r w:rsidR="007E766A" w:rsidRPr="000F7924">
        <w:t xml:space="preserve">was </w:t>
      </w:r>
      <w:r w:rsidR="00475A91" w:rsidRPr="000F7924">
        <w:t>able to pollinate</w:t>
      </w:r>
      <w:r w:rsidR="007E766A" w:rsidRPr="000F7924">
        <w:t xml:space="preserve"> </w:t>
      </w:r>
      <w:r w:rsidR="007E766A" w:rsidRPr="000F7924">
        <w:rPr>
          <w:i/>
          <w:iCs/>
        </w:rPr>
        <w:t>S. lycopersicum</w:t>
      </w:r>
      <w:r w:rsidR="007E766A" w:rsidRPr="000F7924">
        <w:t xml:space="preserve"> only if </w:t>
      </w:r>
      <w:r w:rsidR="007E766A" w:rsidRPr="000F7924">
        <w:rPr>
          <w:i/>
          <w:iCs/>
        </w:rPr>
        <w:t>S. orbiculatum</w:t>
      </w:r>
      <w:r w:rsidR="007E766A" w:rsidRPr="000F7924">
        <w:t xml:space="preserve"> was the male </w:t>
      </w:r>
      <w:r w:rsidR="00475A91" w:rsidRPr="000F7924">
        <w:t xml:space="preserve">parent, however there was no fruit </w:t>
      </w:r>
      <w:r w:rsidR="00292BCF" w:rsidRPr="000F7924">
        <w:t xml:space="preserve">or seed </w:t>
      </w:r>
      <w:r w:rsidR="00475A91" w:rsidRPr="000F7924">
        <w:t>set due to post-zygotic barriers</w:t>
      </w:r>
      <w:r w:rsidR="00F0296F" w:rsidRPr="000F7924">
        <w:t xml:space="preserve"> </w:t>
      </w:r>
      <w:r w:rsidR="00814600" w:rsidRPr="000F7924">
        <w:fldChar w:fldCharType="begin"/>
      </w:r>
      <w:r w:rsidR="00E5312E">
        <w:instrText xml:space="preserve"> ADDIN EN.CITE &lt;EndNote&gt;&lt;Cite&gt;&lt;Author&gt;Ahmad&lt;/Author&gt;&lt;Year&gt;2023&lt;/Year&gt;&lt;RecNum&gt;36&lt;/RecNum&gt;&lt;DisplayText&gt;(Ahmad et al., 2023)&lt;/DisplayText&gt;&lt;record&gt;&lt;rec-number&gt;36&lt;/rec-number&gt;&lt;foreign-keys&gt;&lt;key app="EN" db-id="wz9x5s2ahfd99oe05ddpfs5zp2rwvtfs9xr9" timestamp="1752469038"&gt;36&lt;/key&gt;&lt;/foreign-keys&gt;&lt;ref-type name="Journal Article"&gt;17&lt;/ref-type&gt;&lt;contributors&gt;&lt;authors&gt;&lt;author&gt;Ahmad, Nabil&lt;/author&gt;&lt;author&gt;Chamas, Ali&lt;/author&gt;&lt;author&gt;Trethowan, Richard&lt;/author&gt;&lt;/authors&gt;&lt;/contributors&gt;&lt;titles&gt;&lt;title&gt;&lt;style face="normal" font="default" size="100%"&gt;Reproductive Biology of&lt;/style&gt;&lt;style face="italic" font="default" size="100%"&gt; Solanum orbiculatum&lt;/style&gt;&lt;style face="normal" font="default" size="100%"&gt; ssp. &lt;/style&gt;&lt;style face="italic" font="default" size="100%"&gt;orbiculatum&lt;/style&gt;&lt;style face="normal" font="default" size="100%"&gt;, an Australian Endemic Bush Tomato&lt;/style&gt;&lt;/title&gt;&lt;secondary-title&gt;Agronomy&lt;/secondary-title&gt;&lt;/titles&gt;&lt;periodical&gt;&lt;full-title&gt;Agronomy&lt;/full-title&gt;&lt;/periodical&gt;&lt;volume&gt;13&lt;/volume&gt;&lt;number&gt;11&lt;/number&gt;&lt;section&gt;2701&lt;/section&gt;&lt;dates&gt;&lt;year&gt;2023&lt;/year&gt;&lt;/dates&gt;&lt;isbn&gt;2073-4395&lt;/isbn&gt;&lt;urls&gt;&lt;/urls&gt;&lt;electronic-resource-num&gt;10.3390/agronomy13112701&lt;/electronic-resource-num&gt;&lt;/record&gt;&lt;/Cite&gt;&lt;/EndNote&gt;</w:instrText>
      </w:r>
      <w:r w:rsidR="00814600" w:rsidRPr="000F7924">
        <w:fldChar w:fldCharType="separate"/>
      </w:r>
      <w:r w:rsidR="00814600" w:rsidRPr="000F7924">
        <w:rPr>
          <w:noProof/>
        </w:rPr>
        <w:t>(</w:t>
      </w:r>
      <w:hyperlink w:anchor="_ENREF_3" w:tooltip="Ahmad, 2023 #36" w:history="1">
        <w:r w:rsidR="00E5312E" w:rsidRPr="000F7924">
          <w:rPr>
            <w:noProof/>
          </w:rPr>
          <w:t>Ahmad et al., 2023</w:t>
        </w:r>
      </w:hyperlink>
      <w:r w:rsidR="00814600" w:rsidRPr="000F7924">
        <w:rPr>
          <w:noProof/>
        </w:rPr>
        <w:t>)</w:t>
      </w:r>
      <w:r w:rsidR="00814600" w:rsidRPr="000F7924">
        <w:fldChar w:fldCharType="end"/>
      </w:r>
      <w:r w:rsidR="00475A91" w:rsidRPr="000F7924">
        <w:t>.</w:t>
      </w:r>
    </w:p>
    <w:p w14:paraId="45E6A4DD" w14:textId="261BCF33" w:rsidR="00D22414" w:rsidRPr="000F7924" w:rsidRDefault="00D22414" w:rsidP="00D22414">
      <w:pPr>
        <w:pStyle w:val="Sectionheading2"/>
      </w:pPr>
      <w:bookmarkStart w:id="112" w:name="_Ref270935195"/>
      <w:bookmarkStart w:id="113" w:name="_Toc291151816"/>
      <w:bookmarkStart w:id="114" w:name="_Toc309054017"/>
      <w:bookmarkStart w:id="115" w:name="_Toc309833709"/>
      <w:bookmarkStart w:id="116" w:name="_Toc311188370"/>
      <w:bookmarkStart w:id="117" w:name="_Toc355008016"/>
      <w:bookmarkStart w:id="118" w:name="_Toc178611436"/>
      <w:bookmarkStart w:id="119" w:name="_Toc219110443"/>
      <w:r w:rsidRPr="000F7924">
        <w:t xml:space="preserve">Presence of </w:t>
      </w:r>
      <w:r w:rsidR="00383653" w:rsidRPr="000F7924">
        <w:t>the introduced</w:t>
      </w:r>
      <w:r w:rsidRPr="000F7924">
        <w:t xml:space="preserve"> genes and their </w:t>
      </w:r>
      <w:r w:rsidR="00345580" w:rsidRPr="000F7924">
        <w:t>encoded proteins</w:t>
      </w:r>
      <w:r w:rsidRPr="000F7924">
        <w:t xml:space="preserve"> in the environment</w:t>
      </w:r>
      <w:bookmarkEnd w:id="112"/>
      <w:bookmarkEnd w:id="113"/>
      <w:bookmarkEnd w:id="114"/>
      <w:bookmarkEnd w:id="115"/>
      <w:bookmarkEnd w:id="116"/>
      <w:bookmarkEnd w:id="117"/>
      <w:bookmarkEnd w:id="118"/>
      <w:bookmarkEnd w:id="119"/>
    </w:p>
    <w:p w14:paraId="7969A5D0" w14:textId="0277F7CA" w:rsidR="00591FE1" w:rsidRPr="000F7924" w:rsidRDefault="00591FE1" w:rsidP="00DB11D4">
      <w:pPr>
        <w:pStyle w:val="RARMPparagraph"/>
      </w:pPr>
      <w:r w:rsidRPr="000F7924">
        <w:t>All the introduced genes are isolated from naturally occurring organisms that are already widespread and prevalent in the environment.</w:t>
      </w:r>
    </w:p>
    <w:p w14:paraId="3D22F307" w14:textId="4FB2FE13" w:rsidR="00591FE1" w:rsidRPr="000F7924" w:rsidRDefault="00602538" w:rsidP="00DB11D4">
      <w:pPr>
        <w:pStyle w:val="RARMPparagraph"/>
      </w:pPr>
      <w:r w:rsidRPr="000F7924">
        <w:t xml:space="preserve">The </w:t>
      </w:r>
      <w:r w:rsidRPr="000F7924">
        <w:rPr>
          <w:i/>
          <w:iCs/>
        </w:rPr>
        <w:t>Delila</w:t>
      </w:r>
      <w:r w:rsidRPr="000F7924">
        <w:t xml:space="preserve"> and </w:t>
      </w:r>
      <w:r w:rsidRPr="000F7924">
        <w:rPr>
          <w:i/>
          <w:iCs/>
        </w:rPr>
        <w:t>Rosea1</w:t>
      </w:r>
      <w:r w:rsidRPr="000F7924">
        <w:t xml:space="preserve"> genes are derived from garden snapdragon </w:t>
      </w:r>
      <w:r w:rsidR="007C398D" w:rsidRPr="000F7924">
        <w:t>(</w:t>
      </w:r>
      <w:r w:rsidRPr="000F7924">
        <w:rPr>
          <w:i/>
          <w:iCs/>
        </w:rPr>
        <w:t>A. majus</w:t>
      </w:r>
      <w:r w:rsidR="007C398D" w:rsidRPr="000F7924">
        <w:rPr>
          <w:i/>
          <w:iCs/>
        </w:rPr>
        <w:t>)</w:t>
      </w:r>
      <w:r w:rsidRPr="000F7924">
        <w:t xml:space="preserve">. </w:t>
      </w:r>
      <w:r w:rsidR="00FE41AD" w:rsidRPr="000F7924">
        <w:rPr>
          <w:i/>
          <w:iCs/>
        </w:rPr>
        <w:t>A. majus</w:t>
      </w:r>
      <w:r w:rsidR="00FE41AD" w:rsidRPr="000F7924">
        <w:t xml:space="preserve"> is </w:t>
      </w:r>
      <w:r w:rsidR="003334D3" w:rsidRPr="000F7924">
        <w:t xml:space="preserve">a </w:t>
      </w:r>
      <w:r w:rsidR="00200849" w:rsidRPr="000F7924">
        <w:t>flowering</w:t>
      </w:r>
      <w:r w:rsidR="00FE41AD" w:rsidRPr="000F7924">
        <w:t xml:space="preserve"> plant that is native </w:t>
      </w:r>
      <w:r w:rsidR="007C398D" w:rsidRPr="000F7924">
        <w:t>to the Mediterranean</w:t>
      </w:r>
      <w:r w:rsidR="00814877" w:rsidRPr="000F7924">
        <w:t xml:space="preserve"> and has been bred to have </w:t>
      </w:r>
      <w:r w:rsidR="0057142C" w:rsidRPr="000F7924">
        <w:t>flowers in a variety of colours</w:t>
      </w:r>
      <w:r w:rsidR="006A30D8" w:rsidRPr="000F7924">
        <w:t xml:space="preserve"> and double flowered forms with increased petals</w:t>
      </w:r>
      <w:r w:rsidR="00F0296F" w:rsidRPr="000F7924">
        <w:t xml:space="preserve"> </w:t>
      </w:r>
      <w:r w:rsidR="00814600" w:rsidRPr="000F7924">
        <w:fldChar w:fldCharType="begin"/>
      </w:r>
      <w:r w:rsidR="00D2687D" w:rsidRPr="000F7924">
        <w:instrText xml:space="preserve"> ADDIN EN.CITE &lt;EndNote&gt;&lt;Cite&gt;&lt;Author&gt;Schwarz-Sommer&lt;/Author&gt;&lt;Year&gt;2003&lt;/Year&gt;&lt;RecNum&gt;38&lt;/RecNum&gt;&lt;Prefix&gt;reviewed in &lt;/Prefix&gt;&lt;DisplayText&gt;(reviewed in Schwarz-Sommer et al., 2003)&lt;/DisplayText&gt;&lt;record&gt;&lt;rec-number&gt;38&lt;/rec-number&gt;&lt;foreign-keys&gt;&lt;key app="EN" db-id="wz9x5s2ahfd99oe05ddpfs5zp2rwvtfs9xr9" timestamp="1752469282"&gt;38&lt;/key&gt;&lt;/foreign-keys&gt;&lt;ref-type name="Journal Article"&gt;17&lt;/ref-type&gt;&lt;contributors&gt;&lt;authors&gt;&lt;author&gt;Schwarz-Sommer, Z.&lt;/author&gt;&lt;author&gt;Davies, B.&lt;/author&gt;&lt;author&gt;Hudson, A.&lt;/author&gt;&lt;/authors&gt;&lt;/contributors&gt;&lt;auth-address&gt;Max Planck Institut für Züchtungsforschung, Carl-von-Linné-Weg 10, 50829 Köln, Germany. schwarzs@mpiz-koeln.mpg.de&lt;/auth-address&gt;&lt;titles&gt;&lt;title&gt;An everlasting pioneer: the story of Antirrhinum research&lt;/title&gt;&lt;secondary-title&gt;Nat Rev Genet&lt;/secondary-title&gt;&lt;/titles&gt;&lt;periodical&gt;&lt;full-title&gt;Nat Rev Genet&lt;/full-title&gt;&lt;/periodical&gt;&lt;pages&gt;657-66&lt;/pages&gt;&lt;volume&gt;4&lt;/volume&gt;&lt;number&gt;8&lt;/number&gt;&lt;edition&gt;2003/08/05&lt;/edition&gt;&lt;keywords&gt;&lt;keyword&gt;Antirrhinum/ genetics&lt;/keyword&gt;&lt;keyword&gt;Genes, Plant&lt;/keyword&gt;&lt;keyword&gt;Genetics/ history&lt;/keyword&gt;&lt;keyword&gt;History, 19th Century&lt;/keyword&gt;&lt;keyword&gt;History, 20th Century&lt;/keyword&gt;&lt;/keywords&gt;&lt;dates&gt;&lt;year&gt;2003&lt;/year&gt;&lt;pub-dates&gt;&lt;date&gt;Aug&lt;/date&gt;&lt;/pub-dates&gt;&lt;/dates&gt;&lt;isbn&gt;1471-0056 (Print)&amp;#xD;1471-0056 (Linking)&lt;/isbn&gt;&lt;accession-num&gt;12897777&lt;/accession-num&gt;&lt;urls&gt;&lt;/urls&gt;&lt;electronic-resource-num&gt;10.1038/nrg1127&lt;/electronic-resource-num&gt;&lt;remote-database-provider&gt;NLM&lt;/remote-database-provider&gt;&lt;language&gt;eng&lt;/language&gt;&lt;/record&gt;&lt;/Cite&gt;&lt;/EndNote&gt;</w:instrText>
      </w:r>
      <w:r w:rsidR="00814600" w:rsidRPr="000F7924">
        <w:fldChar w:fldCharType="separate"/>
      </w:r>
      <w:r w:rsidR="00D2687D" w:rsidRPr="000F7924">
        <w:rPr>
          <w:noProof/>
        </w:rPr>
        <w:t>(</w:t>
      </w:r>
      <w:hyperlink w:anchor="_ENREF_131" w:tooltip="Schwarz-Sommer, 2003 #38" w:history="1">
        <w:r w:rsidR="00E5312E" w:rsidRPr="000F7924">
          <w:rPr>
            <w:noProof/>
          </w:rPr>
          <w:t>reviewed in Schwarz-Sommer et al., 2003</w:t>
        </w:r>
      </w:hyperlink>
      <w:r w:rsidR="00D2687D" w:rsidRPr="000F7924">
        <w:rPr>
          <w:noProof/>
        </w:rPr>
        <w:t>)</w:t>
      </w:r>
      <w:r w:rsidR="00814600" w:rsidRPr="000F7924">
        <w:fldChar w:fldCharType="end"/>
      </w:r>
      <w:r w:rsidR="007C398D" w:rsidRPr="000F7924">
        <w:t xml:space="preserve">. </w:t>
      </w:r>
      <w:r w:rsidR="00AF52B9" w:rsidRPr="000F7924">
        <w:rPr>
          <w:i/>
          <w:iCs/>
        </w:rPr>
        <w:t>A. majus</w:t>
      </w:r>
      <w:r w:rsidR="003345FD" w:rsidRPr="000F7924">
        <w:t xml:space="preserve"> is grown </w:t>
      </w:r>
      <w:r w:rsidR="00AF52B9" w:rsidRPr="000F7924">
        <w:t>throughout</w:t>
      </w:r>
      <w:r w:rsidR="003345FD" w:rsidRPr="000F7924">
        <w:t xml:space="preserve"> Australia</w:t>
      </w:r>
      <w:r w:rsidR="0030314E" w:rsidRPr="000F7924">
        <w:t xml:space="preserve"> </w:t>
      </w:r>
      <w:r w:rsidR="00A9717E" w:rsidRPr="000F7924">
        <w:t>for its ornamental qualities</w:t>
      </w:r>
      <w:r w:rsidR="00CA3388" w:rsidRPr="000F7924">
        <w:t xml:space="preserve">, with seeds or </w:t>
      </w:r>
      <w:r w:rsidR="007B06EB" w:rsidRPr="000F7924">
        <w:t>plants</w:t>
      </w:r>
      <w:r w:rsidR="00CA3388" w:rsidRPr="000F7924">
        <w:t xml:space="preserve"> available </w:t>
      </w:r>
      <w:r w:rsidR="007B06EB" w:rsidRPr="000F7924">
        <w:t xml:space="preserve">from retailers (e.g. </w:t>
      </w:r>
      <w:hyperlink r:id="rId64" w:history="1">
        <w:r w:rsidR="007B06EB" w:rsidRPr="000F7924">
          <w:rPr>
            <w:rStyle w:val="Hyperlink"/>
            <w:color w:val="auto"/>
          </w:rPr>
          <w:t>Bunnings</w:t>
        </w:r>
      </w:hyperlink>
      <w:r w:rsidR="00D2687D" w:rsidRPr="000F7924">
        <w:t>, accessed 9 July 2025</w:t>
      </w:r>
      <w:r w:rsidR="007B06EB" w:rsidRPr="000F7924">
        <w:t>)</w:t>
      </w:r>
      <w:r w:rsidR="0069764F" w:rsidRPr="000F7924">
        <w:t>. Snapdragon f</w:t>
      </w:r>
      <w:r w:rsidR="00A9717E" w:rsidRPr="000F7924">
        <w:t xml:space="preserve">lowers can also be purchased as part of edible mixes (e.g. </w:t>
      </w:r>
      <w:hyperlink r:id="rId65" w:history="1">
        <w:r w:rsidR="00AF52B9" w:rsidRPr="000F7924">
          <w:rPr>
            <w:rStyle w:val="Hyperlink"/>
            <w:color w:val="auto"/>
          </w:rPr>
          <w:t>Edible Flowers Melbourne</w:t>
        </w:r>
      </w:hyperlink>
      <w:r w:rsidR="00D2687D" w:rsidRPr="000F7924">
        <w:t>, accessed 10 July 2025</w:t>
      </w:r>
      <w:r w:rsidR="00AF52B9" w:rsidRPr="000F7924">
        <w:t>).</w:t>
      </w:r>
    </w:p>
    <w:p w14:paraId="63040CDA" w14:textId="7DE87EB6" w:rsidR="00A712FB" w:rsidRPr="000F7924" w:rsidRDefault="00DB11D4" w:rsidP="00DB11D4">
      <w:pPr>
        <w:pStyle w:val="RARMPparagraph"/>
      </w:pPr>
      <w:r w:rsidRPr="000F7924">
        <w:t xml:space="preserve">The </w:t>
      </w:r>
      <w:r w:rsidRPr="000F7924">
        <w:rPr>
          <w:i/>
          <w:iCs/>
        </w:rPr>
        <w:t>nptII</w:t>
      </w:r>
      <w:r w:rsidRPr="000F7924">
        <w:t xml:space="preserve"> gene was isolated from </w:t>
      </w:r>
      <w:r w:rsidRPr="000F7924">
        <w:rPr>
          <w:i/>
          <w:iCs/>
        </w:rPr>
        <w:t>E. coli</w:t>
      </w:r>
      <w:r w:rsidRPr="000F7924">
        <w:t xml:space="preserve">, a common bacterium that is widespread in human and animal digestive systems and in the environment in Australia </w:t>
      </w:r>
      <w:r w:rsidR="00814600" w:rsidRPr="000F7924">
        <w:fldChar w:fldCharType="begin">
          <w:fldData xml:space="preserve">PEVuZE5vdGU+PENpdGU+PEF1dGhvcj5KYW5nPC9BdXRob3I+PFllYXI+MjAxNzwvWWVhcj48UmVj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</w:fldData>
        </w:fldChar>
      </w:r>
      <w:r w:rsidR="00D2687D" w:rsidRPr="000F7924">
        <w:instrText xml:space="preserve"> ADDIN EN.CITE </w:instrText>
      </w:r>
      <w:r w:rsidR="00D2687D" w:rsidRPr="000F7924">
        <w:fldChar w:fldCharType="begin">
          <w:fldData xml:space="preserve">PEVuZE5vdGU+PENpdGU+PEF1dGhvcj5KYW5nPC9BdXRob3I+PFllYXI+MjAxNzwvWWVhcj48UmVj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</w:fldData>
        </w:fldChar>
      </w:r>
      <w:r w:rsidR="00D2687D" w:rsidRPr="000F7924">
        <w:instrText xml:space="preserve"> ADDIN EN.CITE.DATA </w:instrText>
      </w:r>
      <w:r w:rsidR="00D2687D" w:rsidRPr="000F7924">
        <w:fldChar w:fldCharType="end"/>
      </w:r>
      <w:r w:rsidR="00814600" w:rsidRPr="000F7924">
        <w:fldChar w:fldCharType="separate"/>
      </w:r>
      <w:r w:rsidR="00D2687D" w:rsidRPr="000F7924">
        <w:rPr>
          <w:noProof/>
        </w:rPr>
        <w:t>(</w:t>
      </w:r>
      <w:hyperlink w:anchor="_ENREF_62" w:tooltip="Jang, 2017 #16" w:history="1">
        <w:r w:rsidR="00E5312E" w:rsidRPr="000F7924">
          <w:rPr>
            <w:noProof/>
          </w:rPr>
          <w:t>reviewed in Jang et al., 2017</w:t>
        </w:r>
      </w:hyperlink>
      <w:r w:rsidR="00D2687D" w:rsidRPr="000F7924">
        <w:rPr>
          <w:noProof/>
        </w:rPr>
        <w:t>)</w:t>
      </w:r>
      <w:r w:rsidR="00814600" w:rsidRPr="000F7924">
        <w:fldChar w:fldCharType="end"/>
      </w:r>
      <w:r w:rsidRPr="000F7924">
        <w:t>. As such, it is expected that humans, animals and microorganisms routinely encounter the encoded protein.</w:t>
      </w:r>
    </w:p>
    <w:p w14:paraId="4CC46FDE" w14:textId="7AB63837" w:rsidR="001E2274" w:rsidRPr="000F7924" w:rsidRDefault="001E2274" w:rsidP="001E2274">
      <w:pPr>
        <w:pStyle w:val="Sectionheading2"/>
      </w:pPr>
      <w:bookmarkStart w:id="120" w:name="_Ref206154447"/>
      <w:bookmarkStart w:id="121" w:name="_Ref206154461"/>
      <w:bookmarkStart w:id="122" w:name="_Toc219110444"/>
      <w:r w:rsidRPr="000F7924">
        <w:t>Use of kanamycin</w:t>
      </w:r>
      <w:r w:rsidR="00676070">
        <w:t>, neomycin</w:t>
      </w:r>
      <w:r w:rsidRPr="000F7924">
        <w:t xml:space="preserve"> and related antibiotics in veterinary and human medicine</w:t>
      </w:r>
      <w:bookmarkEnd w:id="120"/>
      <w:bookmarkEnd w:id="121"/>
      <w:bookmarkEnd w:id="122"/>
    </w:p>
    <w:p w14:paraId="4769C1B7" w14:textId="6E33C1CE" w:rsidR="002D2FCA" w:rsidRPr="000F7924" w:rsidRDefault="00351CCF" w:rsidP="002D2FCA">
      <w:pPr>
        <w:pStyle w:val="RARMPparagraph"/>
      </w:pPr>
      <w:r w:rsidRPr="000F7924">
        <w:t xml:space="preserve">The </w:t>
      </w:r>
      <w:r w:rsidRPr="00676070">
        <w:rPr>
          <w:i/>
          <w:iCs/>
        </w:rPr>
        <w:t>nptII</w:t>
      </w:r>
      <w:r w:rsidRPr="000F7924">
        <w:t xml:space="preserve"> gene in the GM Purple Tomato encodes an enzyme that inactivates </w:t>
      </w:r>
      <w:r w:rsidR="000C16DE" w:rsidRPr="000F7924">
        <w:t xml:space="preserve">certain </w:t>
      </w:r>
      <w:r w:rsidR="00FE7BF4" w:rsidRPr="000F7924">
        <w:t xml:space="preserve">aminoglycoside </w:t>
      </w:r>
      <w:r w:rsidRPr="000F7924">
        <w:t>antibiotics</w:t>
      </w:r>
      <w:r w:rsidR="00FE7BF4" w:rsidRPr="000F7924">
        <w:t>, including</w:t>
      </w:r>
      <w:r w:rsidRPr="000F7924">
        <w:t xml:space="preserve"> kanamycin, neomycin, paromomycin, ribostamycin, lividomycin, butirosin, gentamicin</w:t>
      </w:r>
      <w:r w:rsidR="00B038BF" w:rsidRPr="000F7924">
        <w:t xml:space="preserve"> </w:t>
      </w:r>
      <w:r w:rsidRPr="000F7924">
        <w:t>and isepamicin</w:t>
      </w:r>
      <w:r w:rsidR="00FE5D5A" w:rsidRPr="000F7924">
        <w:t xml:space="preserve"> </w:t>
      </w:r>
      <w:r w:rsidR="003815EA" w:rsidRPr="000F7924">
        <w:fldChar w:fldCharType="begin"/>
      </w:r>
      <w:r w:rsidR="003815EA" w:rsidRPr="000F7924">
        <w:instrText xml:space="preserve"> ADDIN EN.CITE &lt;EndNote&gt;&lt;Cite&gt;&lt;Author&gt;Shaw&lt;/Author&gt;&lt;Year&gt;1993&lt;/Year&gt;&lt;RecNum&gt;179&lt;/RecNum&gt;&lt;DisplayText&gt;(Shaw et al., 1993)&lt;/DisplayText&gt;&lt;record&gt;&lt;rec-number&gt;179&lt;/rec-number&gt;&lt;foreign-keys&gt;&lt;key app="EN" db-id="wz9x5s2ahfd99oe05ddpfs5zp2rwvtfs9xr9" timestamp="1754565316"&gt;179&lt;/key&gt;&lt;/foreign-keys&gt;&lt;ref-type name="Journal Article"&gt;17&lt;/ref-type&gt;&lt;contributors&gt;&lt;authors&gt;&lt;author&gt;Shaw, K.J.&lt;/author&gt;&lt;author&gt;Rather, P.N.&lt;/author&gt;&lt;author&gt;Hare, R.S.&lt;/author&gt;&lt;author&gt;Miller, G.H.&lt;/author&gt;&lt;/authors&gt;&lt;/contributors&gt;&lt;titles&gt;&lt;title&gt;Molecular genetics of aminoglycoside resistance genes and familial relationships of the aminoglycoside-modifying enzymes&lt;/title&gt;&lt;secondary-title&gt;Microbiological Reviews&lt;/secondary-title&gt;&lt;/titles&gt;&lt;periodical&gt;&lt;full-title&gt;Microbiological Reviews&lt;/full-title&gt;&lt;/periodical&gt;&lt;pages&gt;138-163&lt;/pages&gt;&lt;volume&gt;57&lt;/volume&gt;&lt;reprint-edition&gt;Not in File&lt;/reprint-edition&gt;&lt;keywords&gt;&lt;keyword&gt;aminoglycoside&lt;/keyword&gt;&lt;keyword&gt;cottondb&lt;/keyword&gt;&lt;keyword&gt;ENZYME&lt;/keyword&gt;&lt;keyword&gt;GENE&lt;/keyword&gt;&lt;keyword&gt;Genes&lt;/keyword&gt;&lt;keyword&gt;genetics&lt;/keyword&gt;&lt;keyword&gt;resistance&lt;/keyword&gt;&lt;keyword&gt;RESISTANCE GENE&lt;/keyword&gt;&lt;/keywords&gt;&lt;dates&gt;&lt;year&gt;1993&lt;/year&gt;&lt;pub-dates&gt;&lt;date&gt;1993&lt;/date&gt;&lt;/pub-dates&gt;&lt;/dates&gt;&lt;label&gt;1376&lt;/label&gt;&lt;urls&gt;&lt;/urls&gt;&lt;/record&gt;&lt;/Cite&gt;&lt;/EndNote&gt;</w:instrText>
      </w:r>
      <w:r w:rsidR="003815EA" w:rsidRPr="000F7924">
        <w:fldChar w:fldCharType="separate"/>
      </w:r>
      <w:r w:rsidR="003815EA" w:rsidRPr="000F7924">
        <w:rPr>
          <w:noProof/>
        </w:rPr>
        <w:t>(</w:t>
      </w:r>
      <w:hyperlink w:anchor="_ENREF_138" w:tooltip="Shaw, 1993 #179" w:history="1">
        <w:r w:rsidR="00E5312E" w:rsidRPr="000F7924">
          <w:rPr>
            <w:noProof/>
          </w:rPr>
          <w:t>Shaw et al., 1993</w:t>
        </w:r>
      </w:hyperlink>
      <w:r w:rsidR="003815EA" w:rsidRPr="000F7924">
        <w:rPr>
          <w:noProof/>
        </w:rPr>
        <w:t>)</w:t>
      </w:r>
      <w:r w:rsidR="003815EA" w:rsidRPr="000F7924">
        <w:fldChar w:fldCharType="end"/>
      </w:r>
      <w:r w:rsidR="00B038BF" w:rsidRPr="000F7924">
        <w:t>.</w:t>
      </w:r>
      <w:r w:rsidR="003A0C90" w:rsidRPr="000F7924">
        <w:t xml:space="preserve"> Of these antibiotics, only neomycin and gentamicin are </w:t>
      </w:r>
      <w:r w:rsidR="00FE7BF4" w:rsidRPr="000F7924">
        <w:t>approved for use</w:t>
      </w:r>
      <w:r w:rsidR="003A0C90" w:rsidRPr="000F7924">
        <w:t xml:space="preserve"> in veterinary and human medicine in Australia </w:t>
      </w:r>
      <w:r w:rsidR="00861614" w:rsidRPr="000F7924">
        <w:t>(</w:t>
      </w:r>
      <w:r w:rsidR="00FE7BF4" w:rsidRPr="000F7924">
        <w:fldChar w:fldCharType="begin"/>
      </w:r>
      <w:r w:rsidR="00FE7BF4" w:rsidRPr="000F7924">
        <w:instrText xml:space="preserve"> REF _Ref205487289 \h </w:instrText>
      </w:r>
      <w:r w:rsidR="00FE7BF4" w:rsidRPr="000F7924">
        <w:fldChar w:fldCharType="separate"/>
      </w:r>
      <w:r w:rsidR="00BC38E3" w:rsidRPr="000F7924">
        <w:t xml:space="preserve">Table </w:t>
      </w:r>
      <w:r w:rsidR="00BC38E3">
        <w:rPr>
          <w:noProof/>
        </w:rPr>
        <w:t>6</w:t>
      </w:r>
      <w:r w:rsidR="00FE7BF4" w:rsidRPr="000F7924">
        <w:fldChar w:fldCharType="end"/>
      </w:r>
      <w:r w:rsidR="00861614" w:rsidRPr="000F7924">
        <w:t>) so will be discussed further</w:t>
      </w:r>
      <w:r w:rsidR="003A0C90" w:rsidRPr="000F7924">
        <w:t>.</w:t>
      </w:r>
    </w:p>
    <w:p w14:paraId="0CA48958" w14:textId="1CA31B23" w:rsidR="003A0C90" w:rsidRPr="000F7924" w:rsidRDefault="003A0C90" w:rsidP="00676070">
      <w:pPr>
        <w:pStyle w:val="Tabletitle"/>
      </w:pPr>
      <w:bookmarkStart w:id="123" w:name="_Ref205487289"/>
      <w:r w:rsidRPr="000F7924">
        <w:t xml:space="preserve">Table </w:t>
      </w:r>
      <w:r w:rsidRPr="000F7924">
        <w:fldChar w:fldCharType="begin"/>
      </w:r>
      <w:r w:rsidRPr="000F7924">
        <w:instrText xml:space="preserve"> SEQ Table \* ARABIC </w:instrText>
      </w:r>
      <w:r w:rsidRPr="000F7924">
        <w:fldChar w:fldCharType="separate"/>
      </w:r>
      <w:r w:rsidR="00BC38E3">
        <w:rPr>
          <w:noProof/>
        </w:rPr>
        <w:t>6</w:t>
      </w:r>
      <w:r w:rsidRPr="000F7924">
        <w:fldChar w:fldCharType="end"/>
      </w:r>
      <w:bookmarkEnd w:id="123"/>
      <w:r w:rsidRPr="000F7924">
        <w:t>. Registration of veterinary and human medicines containing kanamycin and related antibiotics in Australia</w:t>
      </w:r>
    </w:p>
    <w:tbl>
      <w:tblPr>
        <w:tblStyle w:val="TableGrid"/>
        <w:tblW w:w="0" w:type="auto"/>
        <w:jc w:val="center"/>
        <w:tblLook w:val="04A0" w:firstRow="1" w:lastRow="0" w:firstColumn="1" w:lastColumn="0" w:noHBand="0" w:noVBand="1"/>
      </w:tblPr>
      <w:tblGrid>
        <w:gridCol w:w="1838"/>
        <w:gridCol w:w="2557"/>
        <w:gridCol w:w="2546"/>
      </w:tblGrid>
      <w:tr w:rsidR="00A91EEF" w:rsidRPr="000F7924" w14:paraId="0F262446" w14:textId="77777777" w:rsidTr="006130A9">
        <w:trPr>
          <w:trHeight w:val="740"/>
          <w:tblHeader/>
          <w:jc w:val="center"/>
        </w:trPr>
        <w:tc>
          <w:tcPr>
            <w:tcW w:w="1838" w:type="dxa"/>
            <w:shd w:val="clear" w:color="auto" w:fill="BFBFBF" w:themeFill="background1" w:themeFillShade="BF"/>
          </w:tcPr>
          <w:p w14:paraId="1945BFF8" w14:textId="77777777" w:rsidR="00A91EEF" w:rsidRPr="000F7924" w:rsidRDefault="00A91EEF" w:rsidP="002C2A0D">
            <w:pPr>
              <w:rPr>
                <w:b/>
                <w:bCs/>
                <w:sz w:val="20"/>
                <w:szCs w:val="20"/>
              </w:rPr>
            </w:pPr>
            <w:r w:rsidRPr="000F7924">
              <w:rPr>
                <w:b/>
                <w:bCs/>
                <w:sz w:val="20"/>
                <w:szCs w:val="20"/>
              </w:rPr>
              <w:t>Antibiotic</w:t>
            </w:r>
          </w:p>
        </w:tc>
        <w:tc>
          <w:tcPr>
            <w:tcW w:w="2557" w:type="dxa"/>
            <w:shd w:val="clear" w:color="auto" w:fill="BFBFBF" w:themeFill="background1" w:themeFillShade="BF"/>
          </w:tcPr>
          <w:p w14:paraId="23E2400C" w14:textId="05745163" w:rsidR="00A91EEF" w:rsidRPr="000F7924" w:rsidRDefault="00A91EEF" w:rsidP="002C2A0D">
            <w:pPr>
              <w:rPr>
                <w:b/>
                <w:bCs/>
                <w:sz w:val="20"/>
                <w:szCs w:val="20"/>
              </w:rPr>
            </w:pPr>
            <w:r w:rsidRPr="000F7924">
              <w:rPr>
                <w:b/>
                <w:bCs/>
                <w:sz w:val="20"/>
                <w:szCs w:val="20"/>
              </w:rPr>
              <w:t>Registered as a veterinary medicine in Australia</w:t>
            </w:r>
            <w:r w:rsidR="00B038BF" w:rsidRPr="000F7924">
              <w:rPr>
                <w:b/>
                <w:bCs/>
                <w:sz w:val="20"/>
                <w:szCs w:val="20"/>
              </w:rPr>
              <w:t xml:space="preserve">? </w:t>
            </w:r>
            <w:r w:rsidR="00B038BF" w:rsidRPr="00676070">
              <w:rPr>
                <w:b/>
                <w:bCs/>
                <w:sz w:val="20"/>
                <w:szCs w:val="20"/>
                <w:vertAlign w:val="superscript"/>
              </w:rPr>
              <w:t>a</w:t>
            </w:r>
          </w:p>
        </w:tc>
        <w:tc>
          <w:tcPr>
            <w:tcW w:w="2546" w:type="dxa"/>
            <w:shd w:val="clear" w:color="auto" w:fill="BFBFBF" w:themeFill="background1" w:themeFillShade="BF"/>
          </w:tcPr>
          <w:p w14:paraId="39BFD39E" w14:textId="34DD237C" w:rsidR="00A91EEF" w:rsidRPr="000F7924" w:rsidRDefault="00B038BF" w:rsidP="002C2A0D">
            <w:pPr>
              <w:rPr>
                <w:b/>
                <w:bCs/>
                <w:sz w:val="20"/>
                <w:szCs w:val="20"/>
              </w:rPr>
            </w:pPr>
            <w:r w:rsidRPr="000F7924">
              <w:rPr>
                <w:b/>
                <w:bCs/>
                <w:sz w:val="20"/>
                <w:szCs w:val="20"/>
              </w:rPr>
              <w:t xml:space="preserve">Registered as a human therapeutic in Australia? </w:t>
            </w:r>
            <w:r w:rsidRPr="00676070">
              <w:rPr>
                <w:b/>
                <w:bCs/>
                <w:sz w:val="20"/>
                <w:szCs w:val="20"/>
                <w:vertAlign w:val="superscript"/>
              </w:rPr>
              <w:t>b</w:t>
            </w:r>
          </w:p>
        </w:tc>
      </w:tr>
      <w:tr w:rsidR="00A91EEF" w:rsidRPr="000F7924" w14:paraId="07AAB56D" w14:textId="77777777" w:rsidTr="006130A9">
        <w:trPr>
          <w:trHeight w:val="485"/>
          <w:jc w:val="center"/>
        </w:trPr>
        <w:tc>
          <w:tcPr>
            <w:tcW w:w="1838" w:type="dxa"/>
          </w:tcPr>
          <w:p w14:paraId="454A5D08" w14:textId="3590F416" w:rsidR="00A91EEF" w:rsidRPr="000F7924" w:rsidRDefault="00A91EEF" w:rsidP="002C2A0D">
            <w:pPr>
              <w:rPr>
                <w:sz w:val="20"/>
                <w:szCs w:val="20"/>
              </w:rPr>
            </w:pPr>
            <w:r w:rsidRPr="000F7924">
              <w:rPr>
                <w:sz w:val="20"/>
                <w:szCs w:val="20"/>
              </w:rPr>
              <w:t>Kanamycin</w:t>
            </w:r>
          </w:p>
        </w:tc>
        <w:tc>
          <w:tcPr>
            <w:tcW w:w="2557" w:type="dxa"/>
          </w:tcPr>
          <w:p w14:paraId="50DFE04F" w14:textId="317C8672" w:rsidR="00A91EEF" w:rsidRPr="000F7924" w:rsidRDefault="00A91EEF" w:rsidP="002C2A0D">
            <w:pPr>
              <w:rPr>
                <w:sz w:val="20"/>
                <w:szCs w:val="20"/>
              </w:rPr>
            </w:pPr>
            <w:r w:rsidRPr="000F7924">
              <w:rPr>
                <w:sz w:val="20"/>
                <w:szCs w:val="20"/>
              </w:rPr>
              <w:t>No</w:t>
            </w:r>
          </w:p>
        </w:tc>
        <w:tc>
          <w:tcPr>
            <w:tcW w:w="2546" w:type="dxa"/>
          </w:tcPr>
          <w:p w14:paraId="37AD1FD3" w14:textId="3AEDF33E" w:rsidR="00A91EEF" w:rsidRPr="000F7924" w:rsidRDefault="00B038BF" w:rsidP="002C2A0D">
            <w:pPr>
              <w:rPr>
                <w:sz w:val="20"/>
                <w:szCs w:val="20"/>
              </w:rPr>
            </w:pPr>
            <w:r w:rsidRPr="000F7924">
              <w:rPr>
                <w:sz w:val="20"/>
                <w:szCs w:val="20"/>
              </w:rPr>
              <w:t>No</w:t>
            </w:r>
          </w:p>
        </w:tc>
      </w:tr>
      <w:tr w:rsidR="00A91EEF" w:rsidRPr="000F7924" w14:paraId="7A02EDAC" w14:textId="77777777" w:rsidTr="006130A9">
        <w:trPr>
          <w:trHeight w:val="497"/>
          <w:jc w:val="center"/>
        </w:trPr>
        <w:tc>
          <w:tcPr>
            <w:tcW w:w="1838" w:type="dxa"/>
          </w:tcPr>
          <w:p w14:paraId="3AFECCEC" w14:textId="5DCB31A9" w:rsidR="00A91EEF" w:rsidRPr="000F7924" w:rsidRDefault="00A91EEF" w:rsidP="002C2A0D">
            <w:pPr>
              <w:rPr>
                <w:sz w:val="20"/>
                <w:szCs w:val="20"/>
              </w:rPr>
            </w:pPr>
            <w:r w:rsidRPr="000F7924">
              <w:rPr>
                <w:sz w:val="20"/>
                <w:szCs w:val="20"/>
              </w:rPr>
              <w:t>Neomycin</w:t>
            </w:r>
          </w:p>
        </w:tc>
        <w:tc>
          <w:tcPr>
            <w:tcW w:w="2557" w:type="dxa"/>
          </w:tcPr>
          <w:p w14:paraId="5C0847A9" w14:textId="35F97D71" w:rsidR="00A91EEF" w:rsidRPr="000F7924" w:rsidRDefault="00A91EEF" w:rsidP="002C2A0D">
            <w:pPr>
              <w:rPr>
                <w:sz w:val="20"/>
                <w:szCs w:val="20"/>
              </w:rPr>
            </w:pPr>
            <w:r w:rsidRPr="000F7924">
              <w:rPr>
                <w:sz w:val="20"/>
                <w:szCs w:val="20"/>
              </w:rPr>
              <w:t>Yes</w:t>
            </w:r>
          </w:p>
        </w:tc>
        <w:tc>
          <w:tcPr>
            <w:tcW w:w="2546" w:type="dxa"/>
          </w:tcPr>
          <w:p w14:paraId="44B1F4A3" w14:textId="24E16B27" w:rsidR="00A91EEF" w:rsidRPr="000F7924" w:rsidRDefault="00B038BF" w:rsidP="002C2A0D">
            <w:pPr>
              <w:rPr>
                <w:sz w:val="20"/>
                <w:szCs w:val="20"/>
              </w:rPr>
            </w:pPr>
            <w:r w:rsidRPr="000F7924">
              <w:rPr>
                <w:sz w:val="20"/>
                <w:szCs w:val="20"/>
              </w:rPr>
              <w:t>Yes</w:t>
            </w:r>
          </w:p>
        </w:tc>
      </w:tr>
      <w:tr w:rsidR="00A91EEF" w:rsidRPr="000F7924" w14:paraId="784CB2EF" w14:textId="77777777" w:rsidTr="006130A9">
        <w:trPr>
          <w:trHeight w:val="485"/>
          <w:jc w:val="center"/>
        </w:trPr>
        <w:tc>
          <w:tcPr>
            <w:tcW w:w="1838" w:type="dxa"/>
          </w:tcPr>
          <w:p w14:paraId="5D64E53B" w14:textId="164A7E44" w:rsidR="00A91EEF" w:rsidRPr="000F7924" w:rsidRDefault="00A91EEF" w:rsidP="002C2A0D">
            <w:pPr>
              <w:rPr>
                <w:sz w:val="20"/>
                <w:szCs w:val="20"/>
              </w:rPr>
            </w:pPr>
            <w:r w:rsidRPr="000F7924">
              <w:rPr>
                <w:sz w:val="20"/>
                <w:szCs w:val="20"/>
              </w:rPr>
              <w:t>Paromomycin</w:t>
            </w:r>
          </w:p>
        </w:tc>
        <w:tc>
          <w:tcPr>
            <w:tcW w:w="2557" w:type="dxa"/>
          </w:tcPr>
          <w:p w14:paraId="02BAEB1E" w14:textId="7D835591" w:rsidR="00A91EEF" w:rsidRPr="000F7924" w:rsidRDefault="00A91EEF" w:rsidP="002C2A0D">
            <w:pPr>
              <w:rPr>
                <w:sz w:val="20"/>
                <w:szCs w:val="20"/>
              </w:rPr>
            </w:pPr>
            <w:r w:rsidRPr="000F7924">
              <w:rPr>
                <w:sz w:val="20"/>
                <w:szCs w:val="20"/>
              </w:rPr>
              <w:t>No</w:t>
            </w:r>
          </w:p>
        </w:tc>
        <w:tc>
          <w:tcPr>
            <w:tcW w:w="2546" w:type="dxa"/>
          </w:tcPr>
          <w:p w14:paraId="57DA99D7" w14:textId="1BA4E5B6" w:rsidR="00A91EEF" w:rsidRPr="000F7924" w:rsidRDefault="00B038BF" w:rsidP="002C2A0D">
            <w:pPr>
              <w:rPr>
                <w:sz w:val="20"/>
                <w:szCs w:val="20"/>
              </w:rPr>
            </w:pPr>
            <w:r w:rsidRPr="000F7924">
              <w:rPr>
                <w:sz w:val="20"/>
                <w:szCs w:val="20"/>
              </w:rPr>
              <w:t>No</w:t>
            </w:r>
          </w:p>
        </w:tc>
      </w:tr>
      <w:tr w:rsidR="00A91EEF" w:rsidRPr="000F7924" w14:paraId="3CA52B73" w14:textId="77777777" w:rsidTr="006130A9">
        <w:trPr>
          <w:trHeight w:val="497"/>
          <w:jc w:val="center"/>
        </w:trPr>
        <w:tc>
          <w:tcPr>
            <w:tcW w:w="1838" w:type="dxa"/>
          </w:tcPr>
          <w:p w14:paraId="317965E6" w14:textId="2ADA7A74" w:rsidR="00A91EEF" w:rsidRPr="000F7924" w:rsidRDefault="00A91EEF" w:rsidP="002C2A0D">
            <w:pPr>
              <w:rPr>
                <w:sz w:val="20"/>
                <w:szCs w:val="20"/>
              </w:rPr>
            </w:pPr>
            <w:r w:rsidRPr="000F7924">
              <w:rPr>
                <w:sz w:val="20"/>
                <w:szCs w:val="20"/>
              </w:rPr>
              <w:t>Ribostamycin</w:t>
            </w:r>
          </w:p>
        </w:tc>
        <w:tc>
          <w:tcPr>
            <w:tcW w:w="2557" w:type="dxa"/>
          </w:tcPr>
          <w:p w14:paraId="1946F1C3" w14:textId="2CF804FE" w:rsidR="00A91EEF" w:rsidRPr="000F7924" w:rsidRDefault="00A91EEF" w:rsidP="002C2A0D">
            <w:pPr>
              <w:rPr>
                <w:sz w:val="20"/>
                <w:szCs w:val="20"/>
              </w:rPr>
            </w:pPr>
            <w:r w:rsidRPr="000F7924">
              <w:rPr>
                <w:sz w:val="20"/>
                <w:szCs w:val="20"/>
              </w:rPr>
              <w:t>No</w:t>
            </w:r>
          </w:p>
        </w:tc>
        <w:tc>
          <w:tcPr>
            <w:tcW w:w="2546" w:type="dxa"/>
          </w:tcPr>
          <w:p w14:paraId="51B58B13" w14:textId="5863B9C4" w:rsidR="00A91EEF" w:rsidRPr="000F7924" w:rsidRDefault="00B038BF" w:rsidP="002C2A0D">
            <w:pPr>
              <w:rPr>
                <w:sz w:val="20"/>
                <w:szCs w:val="20"/>
              </w:rPr>
            </w:pPr>
            <w:r w:rsidRPr="000F7924">
              <w:rPr>
                <w:sz w:val="20"/>
                <w:szCs w:val="20"/>
              </w:rPr>
              <w:t>No</w:t>
            </w:r>
          </w:p>
        </w:tc>
      </w:tr>
      <w:tr w:rsidR="00A91EEF" w:rsidRPr="000F7924" w14:paraId="542EB1D2" w14:textId="77777777" w:rsidTr="006130A9">
        <w:trPr>
          <w:trHeight w:val="485"/>
          <w:jc w:val="center"/>
        </w:trPr>
        <w:tc>
          <w:tcPr>
            <w:tcW w:w="1838" w:type="dxa"/>
          </w:tcPr>
          <w:p w14:paraId="2780A28F" w14:textId="3AF634C0" w:rsidR="00A91EEF" w:rsidRPr="000F7924" w:rsidRDefault="00A91EEF" w:rsidP="002C2A0D">
            <w:pPr>
              <w:rPr>
                <w:sz w:val="20"/>
                <w:szCs w:val="20"/>
              </w:rPr>
            </w:pPr>
            <w:r w:rsidRPr="000F7924">
              <w:rPr>
                <w:sz w:val="20"/>
                <w:szCs w:val="20"/>
              </w:rPr>
              <w:t>Lividomycin</w:t>
            </w:r>
          </w:p>
        </w:tc>
        <w:tc>
          <w:tcPr>
            <w:tcW w:w="2557" w:type="dxa"/>
          </w:tcPr>
          <w:p w14:paraId="0CE9223E" w14:textId="7F1E85CA" w:rsidR="00A91EEF" w:rsidRPr="000F7924" w:rsidRDefault="00A91EEF" w:rsidP="002C2A0D">
            <w:pPr>
              <w:rPr>
                <w:sz w:val="20"/>
                <w:szCs w:val="20"/>
              </w:rPr>
            </w:pPr>
            <w:r w:rsidRPr="000F7924">
              <w:rPr>
                <w:sz w:val="20"/>
                <w:szCs w:val="20"/>
              </w:rPr>
              <w:t>No</w:t>
            </w:r>
          </w:p>
        </w:tc>
        <w:tc>
          <w:tcPr>
            <w:tcW w:w="2546" w:type="dxa"/>
          </w:tcPr>
          <w:p w14:paraId="66D35347" w14:textId="21CE459F" w:rsidR="00A91EEF" w:rsidRPr="000F7924" w:rsidRDefault="00B038BF" w:rsidP="002C2A0D">
            <w:pPr>
              <w:rPr>
                <w:sz w:val="20"/>
                <w:szCs w:val="20"/>
              </w:rPr>
            </w:pPr>
            <w:r w:rsidRPr="000F7924">
              <w:rPr>
                <w:sz w:val="20"/>
                <w:szCs w:val="20"/>
              </w:rPr>
              <w:t>No</w:t>
            </w:r>
          </w:p>
        </w:tc>
      </w:tr>
      <w:tr w:rsidR="00A91EEF" w:rsidRPr="000F7924" w14:paraId="129AE854" w14:textId="77777777" w:rsidTr="006130A9">
        <w:trPr>
          <w:trHeight w:val="497"/>
          <w:jc w:val="center"/>
        </w:trPr>
        <w:tc>
          <w:tcPr>
            <w:tcW w:w="1838" w:type="dxa"/>
          </w:tcPr>
          <w:p w14:paraId="09161B9A" w14:textId="3A06EAAA" w:rsidR="00A91EEF" w:rsidRPr="000F7924" w:rsidRDefault="00A91EEF" w:rsidP="002C2A0D">
            <w:pPr>
              <w:rPr>
                <w:sz w:val="20"/>
                <w:szCs w:val="20"/>
              </w:rPr>
            </w:pPr>
            <w:r w:rsidRPr="000F7924">
              <w:rPr>
                <w:sz w:val="20"/>
                <w:szCs w:val="20"/>
              </w:rPr>
              <w:lastRenderedPageBreak/>
              <w:t>Butirosin</w:t>
            </w:r>
          </w:p>
        </w:tc>
        <w:tc>
          <w:tcPr>
            <w:tcW w:w="2557" w:type="dxa"/>
          </w:tcPr>
          <w:p w14:paraId="302D95F9" w14:textId="256437AD" w:rsidR="00A91EEF" w:rsidRPr="000F7924" w:rsidRDefault="00A91EEF" w:rsidP="002C2A0D">
            <w:pPr>
              <w:rPr>
                <w:sz w:val="20"/>
                <w:szCs w:val="20"/>
              </w:rPr>
            </w:pPr>
            <w:r w:rsidRPr="000F7924">
              <w:rPr>
                <w:sz w:val="20"/>
                <w:szCs w:val="20"/>
              </w:rPr>
              <w:t>No</w:t>
            </w:r>
          </w:p>
        </w:tc>
        <w:tc>
          <w:tcPr>
            <w:tcW w:w="2546" w:type="dxa"/>
          </w:tcPr>
          <w:p w14:paraId="5FDF3FAE" w14:textId="0C2523E4" w:rsidR="00A91EEF" w:rsidRPr="000F7924" w:rsidRDefault="00B038BF" w:rsidP="002C2A0D">
            <w:pPr>
              <w:rPr>
                <w:sz w:val="20"/>
                <w:szCs w:val="20"/>
              </w:rPr>
            </w:pPr>
            <w:r w:rsidRPr="000F7924">
              <w:rPr>
                <w:sz w:val="20"/>
                <w:szCs w:val="20"/>
              </w:rPr>
              <w:t>No</w:t>
            </w:r>
          </w:p>
        </w:tc>
      </w:tr>
      <w:tr w:rsidR="00A91EEF" w:rsidRPr="000F7924" w14:paraId="7CF37AA4" w14:textId="77777777" w:rsidTr="006130A9">
        <w:trPr>
          <w:trHeight w:val="485"/>
          <w:jc w:val="center"/>
        </w:trPr>
        <w:tc>
          <w:tcPr>
            <w:tcW w:w="1838" w:type="dxa"/>
          </w:tcPr>
          <w:p w14:paraId="42A21373" w14:textId="3644A94C" w:rsidR="00A91EEF" w:rsidRPr="000F7924" w:rsidRDefault="00B038BF" w:rsidP="002C2A0D">
            <w:pPr>
              <w:rPr>
                <w:sz w:val="20"/>
                <w:szCs w:val="20"/>
              </w:rPr>
            </w:pPr>
            <w:r w:rsidRPr="000F7924">
              <w:rPr>
                <w:sz w:val="20"/>
                <w:szCs w:val="20"/>
              </w:rPr>
              <w:t>Gentamicin</w:t>
            </w:r>
          </w:p>
        </w:tc>
        <w:tc>
          <w:tcPr>
            <w:tcW w:w="2557" w:type="dxa"/>
          </w:tcPr>
          <w:p w14:paraId="5ED0FA11" w14:textId="2C4D8059" w:rsidR="00A91EEF" w:rsidRPr="000F7924" w:rsidRDefault="00B038BF" w:rsidP="002C2A0D">
            <w:pPr>
              <w:rPr>
                <w:sz w:val="20"/>
                <w:szCs w:val="20"/>
              </w:rPr>
            </w:pPr>
            <w:r w:rsidRPr="000F7924">
              <w:rPr>
                <w:sz w:val="20"/>
                <w:szCs w:val="20"/>
              </w:rPr>
              <w:t>Yes</w:t>
            </w:r>
          </w:p>
        </w:tc>
        <w:tc>
          <w:tcPr>
            <w:tcW w:w="2546" w:type="dxa"/>
          </w:tcPr>
          <w:p w14:paraId="12164F78" w14:textId="5DD2C9FB" w:rsidR="00A91EEF" w:rsidRPr="000F7924" w:rsidRDefault="00B038BF" w:rsidP="002C2A0D">
            <w:pPr>
              <w:rPr>
                <w:sz w:val="20"/>
                <w:szCs w:val="20"/>
              </w:rPr>
            </w:pPr>
            <w:r w:rsidRPr="000F7924">
              <w:rPr>
                <w:sz w:val="20"/>
                <w:szCs w:val="20"/>
              </w:rPr>
              <w:t>Yes</w:t>
            </w:r>
          </w:p>
        </w:tc>
      </w:tr>
      <w:tr w:rsidR="00A91EEF" w:rsidRPr="000F7924" w14:paraId="2815E841" w14:textId="77777777" w:rsidTr="006130A9">
        <w:trPr>
          <w:trHeight w:val="497"/>
          <w:jc w:val="center"/>
        </w:trPr>
        <w:tc>
          <w:tcPr>
            <w:tcW w:w="1838" w:type="dxa"/>
          </w:tcPr>
          <w:p w14:paraId="5D5E8345" w14:textId="550DEACF" w:rsidR="00A91EEF" w:rsidRPr="000F7924" w:rsidRDefault="00B038BF" w:rsidP="002C2A0D">
            <w:pPr>
              <w:rPr>
                <w:sz w:val="20"/>
                <w:szCs w:val="20"/>
              </w:rPr>
            </w:pPr>
            <w:r w:rsidRPr="000F7924">
              <w:rPr>
                <w:sz w:val="20"/>
                <w:szCs w:val="20"/>
              </w:rPr>
              <w:t>Isepamicin</w:t>
            </w:r>
          </w:p>
        </w:tc>
        <w:tc>
          <w:tcPr>
            <w:tcW w:w="2557" w:type="dxa"/>
          </w:tcPr>
          <w:p w14:paraId="0DDED15A" w14:textId="52D8FFAC" w:rsidR="00A91EEF" w:rsidRPr="000F7924" w:rsidRDefault="00B038BF" w:rsidP="002C2A0D">
            <w:pPr>
              <w:rPr>
                <w:sz w:val="20"/>
                <w:szCs w:val="20"/>
              </w:rPr>
            </w:pPr>
            <w:r w:rsidRPr="000F7924">
              <w:rPr>
                <w:sz w:val="20"/>
                <w:szCs w:val="20"/>
              </w:rPr>
              <w:t>No</w:t>
            </w:r>
          </w:p>
        </w:tc>
        <w:tc>
          <w:tcPr>
            <w:tcW w:w="2546" w:type="dxa"/>
          </w:tcPr>
          <w:p w14:paraId="381210A9" w14:textId="0F73735E" w:rsidR="00A91EEF" w:rsidRPr="000F7924" w:rsidRDefault="00B038BF" w:rsidP="002C2A0D">
            <w:pPr>
              <w:rPr>
                <w:sz w:val="20"/>
                <w:szCs w:val="20"/>
              </w:rPr>
            </w:pPr>
            <w:r w:rsidRPr="000F7924">
              <w:rPr>
                <w:sz w:val="20"/>
                <w:szCs w:val="20"/>
              </w:rPr>
              <w:t>No</w:t>
            </w:r>
          </w:p>
        </w:tc>
      </w:tr>
      <w:tr w:rsidR="003815EA" w:rsidRPr="000F7924" w14:paraId="391AACD5" w14:textId="77777777" w:rsidTr="006130A9">
        <w:trPr>
          <w:trHeight w:val="485"/>
          <w:jc w:val="center"/>
        </w:trPr>
        <w:tc>
          <w:tcPr>
            <w:tcW w:w="1838" w:type="dxa"/>
          </w:tcPr>
          <w:p w14:paraId="59819B75" w14:textId="36870144" w:rsidR="003815EA" w:rsidRPr="000F7924" w:rsidRDefault="003815EA" w:rsidP="003815EA">
            <w:pPr>
              <w:rPr>
                <w:sz w:val="20"/>
                <w:szCs w:val="20"/>
              </w:rPr>
            </w:pPr>
            <w:r w:rsidRPr="000F7924">
              <w:rPr>
                <w:sz w:val="20"/>
                <w:szCs w:val="20"/>
              </w:rPr>
              <w:t>Geneticin</w:t>
            </w:r>
          </w:p>
        </w:tc>
        <w:tc>
          <w:tcPr>
            <w:tcW w:w="2557" w:type="dxa"/>
          </w:tcPr>
          <w:p w14:paraId="5C35B9A9" w14:textId="744866A4" w:rsidR="003815EA" w:rsidRPr="000F7924" w:rsidRDefault="003815EA" w:rsidP="003815EA">
            <w:pPr>
              <w:rPr>
                <w:sz w:val="20"/>
                <w:szCs w:val="20"/>
              </w:rPr>
            </w:pPr>
            <w:r w:rsidRPr="000F7924">
              <w:rPr>
                <w:sz w:val="20"/>
                <w:szCs w:val="20"/>
              </w:rPr>
              <w:t>No</w:t>
            </w:r>
          </w:p>
        </w:tc>
        <w:tc>
          <w:tcPr>
            <w:tcW w:w="2546" w:type="dxa"/>
          </w:tcPr>
          <w:p w14:paraId="1420604A" w14:textId="189692B9" w:rsidR="003815EA" w:rsidRPr="000F7924" w:rsidRDefault="003815EA" w:rsidP="003815EA">
            <w:pPr>
              <w:rPr>
                <w:sz w:val="20"/>
                <w:szCs w:val="20"/>
              </w:rPr>
            </w:pPr>
            <w:r w:rsidRPr="000F7924">
              <w:rPr>
                <w:sz w:val="20"/>
                <w:szCs w:val="20"/>
              </w:rPr>
              <w:t>No</w:t>
            </w:r>
          </w:p>
        </w:tc>
      </w:tr>
    </w:tbl>
    <w:p w14:paraId="380A4DF9" w14:textId="0630EBA2" w:rsidR="00A91EEF" w:rsidRPr="000F7924" w:rsidRDefault="00861614" w:rsidP="00861614">
      <w:pPr>
        <w:pStyle w:val="Tabledescription"/>
      </w:pPr>
      <w:r w:rsidRPr="000F7924">
        <w:t xml:space="preserve">a. </w:t>
      </w:r>
      <w:hyperlink r:id="rId66" w:history="1">
        <w:r w:rsidR="00B038BF" w:rsidRPr="000F7924">
          <w:rPr>
            <w:rStyle w:val="Hyperlink"/>
            <w:color w:val="auto"/>
          </w:rPr>
          <w:t>APVMA PubCRIS database</w:t>
        </w:r>
      </w:hyperlink>
      <w:r w:rsidR="00B038BF" w:rsidRPr="000F7924">
        <w:t xml:space="preserve">, accessed 7 August 2025, b. </w:t>
      </w:r>
      <w:r w:rsidR="00C8189D" w:rsidRPr="000F7924">
        <w:t>Australian Register of Therapeutic Goods (</w:t>
      </w:r>
      <w:hyperlink r:id="rId67" w:history="1">
        <w:r w:rsidR="00B038BF" w:rsidRPr="000F7924">
          <w:rPr>
            <w:rStyle w:val="Hyperlink"/>
            <w:color w:val="auto"/>
          </w:rPr>
          <w:t>ARTG</w:t>
        </w:r>
      </w:hyperlink>
      <w:r w:rsidR="00C8189D" w:rsidRPr="000F7924">
        <w:t>)</w:t>
      </w:r>
      <w:r w:rsidR="00B038BF" w:rsidRPr="000F7924">
        <w:t>, accessed 7</w:t>
      </w:r>
      <w:r w:rsidR="00FD4CEC" w:rsidRPr="000F7924">
        <w:t> </w:t>
      </w:r>
      <w:r w:rsidR="00B038BF" w:rsidRPr="000F7924">
        <w:t>August 2025.</w:t>
      </w:r>
    </w:p>
    <w:p w14:paraId="4350EEBB" w14:textId="67833B0E" w:rsidR="00861614" w:rsidRPr="000F7924" w:rsidRDefault="003815EA" w:rsidP="00BE1130">
      <w:pPr>
        <w:pStyle w:val="RARMPparagraph"/>
      </w:pPr>
      <w:r w:rsidRPr="000F7924">
        <w:t xml:space="preserve">Aminoglycoside antibiotics like gentamicin and neomycin are mainly used to treat infections with aerobic gram-negative bacteria in both humans and animals. The World Organisation for Animal Health (OIE) lists aminoglycoside antibiotics, including gentamicin and neomycin, as Veterinary Critically Important Antimicrobial Agents, as they are effective in a wide range of applications and noted that gentamicin is used in </w:t>
      </w:r>
      <w:r w:rsidRPr="000F7924">
        <w:rPr>
          <w:i/>
          <w:iCs/>
        </w:rPr>
        <w:t>Pseudomonas aeruginosa</w:t>
      </w:r>
      <w:r w:rsidRPr="000F7924">
        <w:t xml:space="preserve"> infections with few available alternatives </w:t>
      </w:r>
      <w:r w:rsidRPr="000F7924">
        <w:fldChar w:fldCharType="begin"/>
      </w:r>
      <w:r w:rsidRPr="000F7924">
        <w:instrText xml:space="preserve"> ADDIN EN.CITE &lt;EndNote&gt;&lt;Cite&gt;&lt;Author&gt;OIE&lt;/Author&gt;&lt;Year&gt;2021&lt;/Year&gt;&lt;RecNum&gt;181&lt;/RecNum&gt;&lt;DisplayText&gt;(OIE, 2021)&lt;/DisplayText&gt;&lt;record&gt;&lt;rec-number&gt;181&lt;/rec-number&gt;&lt;foreign-keys&gt;&lt;key app="EN" db-id="wz9x5s2ahfd99oe05ddpfs5zp2rwvtfs9xr9" timestamp="1754567184"&gt;181&lt;/key&gt;&lt;/foreign-keys&gt;&lt;ref-type name="Report"&gt;27&lt;/ref-type&gt;&lt;contributors&gt;&lt;authors&gt;&lt;author&gt;OIE,&lt;/author&gt;&lt;/authors&gt;&lt;/contributors&gt;&lt;titles&gt;&lt;title&gt;OIE List of Antimicrobial Agents of Veterinary Importance&lt;/title&gt;&lt;/titles&gt;&lt;dates&gt;&lt;year&gt;2021&lt;/year&gt;&lt;/dates&gt;&lt;pub-location&gt;Paris, France&lt;/pub-location&gt;&lt;publisher&gt;World Organisation for Animal Health (OIE)&lt;/publisher&gt;&lt;urls&gt;&lt;related-urls&gt;&lt;url&gt;https://www.woah.org/app/uploads/2021/06/a-oie-list-antimicrobials-june2021.pdf&lt;/url&gt;&lt;/related-urls&gt;&lt;/urls&gt;&lt;/record&gt;&lt;/Cite&gt;&lt;/EndNote&gt;</w:instrText>
      </w:r>
      <w:r w:rsidRPr="000F7924">
        <w:fldChar w:fldCharType="separate"/>
      </w:r>
      <w:r w:rsidRPr="000F7924">
        <w:rPr>
          <w:noProof/>
        </w:rPr>
        <w:t>(</w:t>
      </w:r>
      <w:hyperlink w:anchor="_ENREF_109" w:tooltip="OIE, 2021 #181" w:history="1">
        <w:r w:rsidR="00E5312E" w:rsidRPr="000F7924">
          <w:rPr>
            <w:noProof/>
          </w:rPr>
          <w:t>OIE, 2021</w:t>
        </w:r>
      </w:hyperlink>
      <w:r w:rsidRPr="000F7924">
        <w:rPr>
          <w:noProof/>
        </w:rPr>
        <w:t>)</w:t>
      </w:r>
      <w:r w:rsidRPr="000F7924">
        <w:fldChar w:fldCharType="end"/>
      </w:r>
      <w:r w:rsidRPr="000F7924">
        <w:t xml:space="preserve">. The World Health Organization List of Medically Important Antimicrobials lists aminoglycosides, including neomycin and gentamicin, as Critically Important Antimicrobials (CIA), the second highest category </w:t>
      </w:r>
      <w:r w:rsidRPr="000F7924">
        <w:fldChar w:fldCharType="begin"/>
      </w:r>
      <w:r w:rsidR="00EC2009" w:rsidRPr="000F7924">
        <w:instrText xml:space="preserve"> ADDIN EN.CITE &lt;EndNote&gt;&lt;Cite&gt;&lt;Author&gt;WHO&lt;/Author&gt;&lt;Year&gt;2024&lt;/Year&gt;&lt;RecNum&gt;178&lt;/RecNum&gt;&lt;DisplayText&gt;(WHO, 2024)&lt;/DisplayText&gt;&lt;record&gt;&lt;rec-number&gt;178&lt;/rec-number&gt;&lt;foreign-keys&gt;&lt;key app="EN" db-id="wz9x5s2ahfd99oe05ddpfs5zp2rwvtfs9xr9" timestamp="1754564527"&gt;178&lt;/key&gt;&lt;/foreign-keys&gt;&lt;ref-type name="Report"&gt;27&lt;/ref-type&gt;&lt;contributors&gt;&lt;authors&gt;&lt;author&gt;WHO,&lt;/author&gt;&lt;/authors&gt;&lt;tertiary-authors&gt;&lt;author&gt;World Health Organization&lt;/author&gt;&lt;/tertiary-authors&gt;&lt;/contributors&gt;&lt;titles&gt;&lt;title&gt;WHO&amp;apos;s List of Medically Important Antimicrobials: a risk management tool for mitigating antimicrobial resistance due to non-human use&lt;/title&gt;&lt;/titles&gt;&lt;dates&gt;&lt;year&gt;2024&lt;/year&gt;&lt;/dates&gt;&lt;publisher&gt;World Health Organization&lt;/publisher&gt;&lt;urls&gt;&lt;/urls&gt;&lt;/record&gt;&lt;/Cite&gt;&lt;/EndNote&gt;</w:instrText>
      </w:r>
      <w:r w:rsidRPr="000F7924">
        <w:fldChar w:fldCharType="separate"/>
      </w:r>
      <w:r w:rsidRPr="000F7924">
        <w:rPr>
          <w:noProof/>
        </w:rPr>
        <w:t>(</w:t>
      </w:r>
      <w:hyperlink w:anchor="_ENREF_169" w:tooltip="WHO, 2024 #178" w:history="1">
        <w:r w:rsidR="00E5312E" w:rsidRPr="000F7924">
          <w:rPr>
            <w:noProof/>
          </w:rPr>
          <w:t>WHO, 2024</w:t>
        </w:r>
      </w:hyperlink>
      <w:r w:rsidRPr="000F7924">
        <w:rPr>
          <w:noProof/>
        </w:rPr>
        <w:t>)</w:t>
      </w:r>
      <w:r w:rsidRPr="000F7924">
        <w:fldChar w:fldCharType="end"/>
      </w:r>
      <w:r w:rsidRPr="000F7924">
        <w:t xml:space="preserve">. In the Australian context, the Australian Strategic and Technical Advisory Group on Antimicrobial Resistance (ASTAG) has listed neomycin individually as Low Importance in Australia (i.e. there are a reasonable number of alternative antibacterials in different classes available to treat or prevent most human infections even if antibacterial resistance develops) and gentamicin as Medium Importance (i.e. there are some alternative antibacterials in different classes available to treat or prevent human infections, but less than for those rated as Low Importance) </w:t>
      </w:r>
      <w:r w:rsidRPr="000F7924">
        <w:fldChar w:fldCharType="begin"/>
      </w:r>
      <w:r w:rsidRPr="000F7924">
        <w:instrText xml:space="preserve"> ADDIN EN.CITE &lt;EndNote&gt;&lt;Cite&gt;&lt;Author&gt;ASTAG&lt;/Author&gt;&lt;Year&gt;2018&lt;/Year&gt;&lt;RecNum&gt;180&lt;/RecNum&gt;&lt;DisplayText&gt;(ASTAG, 2018)&lt;/DisplayText&gt;&lt;record&gt;&lt;rec-number&gt;180&lt;/rec-number&gt;&lt;foreign-keys&gt;&lt;key app="EN" db-id="wz9x5s2ahfd99oe05ddpfs5zp2rwvtfs9xr9" timestamp="1754566684"&gt;180&lt;/key&gt;&lt;/foreign-keys&gt;&lt;ref-type name="Report"&gt;27&lt;/ref-type&gt;&lt;contributors&gt;&lt;authors&gt;&lt;author&gt;ASTAG,&lt;/author&gt;&lt;/authors&gt;&lt;tertiary-authors&gt;&lt;author&gt;Department of Health&lt;/author&gt;&lt;/tertiary-authors&gt;&lt;/contributors&gt;&lt;titles&gt;&lt;title&gt;Importance Ratings and Summary of Antibacterial Uses in Human and Animal Health in Australia, Version 1.0 (2018)&lt;/title&gt;&lt;/titles&gt;&lt;volume&gt;1.0&lt;/volume&gt;&lt;dates&gt;&lt;year&gt;2018&lt;/year&gt;&lt;/dates&gt;&lt;publisher&gt;Australian Strategic and Technical Advisory Group on Antimicrobial Resistance (ASTAG)&lt;/publisher&gt;&lt;urls&gt;&lt;/urls&gt;&lt;/record&gt;&lt;/Cite&gt;&lt;/EndNote&gt;</w:instrText>
      </w:r>
      <w:r w:rsidRPr="000F7924">
        <w:fldChar w:fldCharType="separate"/>
      </w:r>
      <w:r w:rsidRPr="000F7924">
        <w:rPr>
          <w:noProof/>
        </w:rPr>
        <w:t>(</w:t>
      </w:r>
      <w:hyperlink w:anchor="_ENREF_9" w:tooltip="ASTAG, 2018 #180" w:history="1">
        <w:r w:rsidR="00E5312E" w:rsidRPr="000F7924">
          <w:rPr>
            <w:noProof/>
          </w:rPr>
          <w:t>ASTAG, 2018</w:t>
        </w:r>
      </w:hyperlink>
      <w:r w:rsidRPr="000F7924">
        <w:rPr>
          <w:noProof/>
        </w:rPr>
        <w:t>)</w:t>
      </w:r>
      <w:r w:rsidRPr="000F7924">
        <w:fldChar w:fldCharType="end"/>
      </w:r>
      <w:r w:rsidRPr="000F7924">
        <w:t>.</w:t>
      </w:r>
    </w:p>
    <w:p w14:paraId="4E2E60FD" w14:textId="78C5509A" w:rsidR="00F423DD" w:rsidRPr="000F7924" w:rsidRDefault="00F423DD" w:rsidP="00F423DD">
      <w:pPr>
        <w:pStyle w:val="Sectionheading1"/>
      </w:pPr>
      <w:bookmarkStart w:id="124" w:name="_Toc152065702"/>
      <w:bookmarkStart w:id="125" w:name="_Ref206155961"/>
      <w:bookmarkStart w:id="126" w:name="_Toc219110445"/>
      <w:r w:rsidRPr="000F7924">
        <w:t>Relevant Australian and international approvals</w:t>
      </w:r>
      <w:bookmarkEnd w:id="124"/>
      <w:bookmarkEnd w:id="125"/>
      <w:bookmarkEnd w:id="126"/>
    </w:p>
    <w:p w14:paraId="24345F44" w14:textId="72417C04" w:rsidR="00F423DD" w:rsidRPr="000F7924" w:rsidRDefault="00F423DD" w:rsidP="00C20A81">
      <w:pPr>
        <w:pStyle w:val="Sectionheading2"/>
      </w:pPr>
      <w:bookmarkStart w:id="127" w:name="_Toc152065703"/>
      <w:bookmarkStart w:id="128" w:name="_Toc219110446"/>
      <w:r w:rsidRPr="000F7924">
        <w:t>Australian approvals</w:t>
      </w:r>
      <w:bookmarkEnd w:id="127"/>
      <w:bookmarkEnd w:id="128"/>
    </w:p>
    <w:p w14:paraId="367C098B" w14:textId="2A835A2C" w:rsidR="001F5B65" w:rsidRPr="000F7924" w:rsidRDefault="001F5B65" w:rsidP="009F4C76">
      <w:pPr>
        <w:pStyle w:val="Sectionheading3"/>
      </w:pPr>
      <w:r w:rsidRPr="000F7924">
        <w:t>Approvals by the Regulator</w:t>
      </w:r>
    </w:p>
    <w:p w14:paraId="3648DFBD" w14:textId="27CB813B" w:rsidR="00B06277" w:rsidRPr="000F7924" w:rsidRDefault="00E01ACE" w:rsidP="00E01ACE">
      <w:pPr>
        <w:pStyle w:val="RARMPparagraph"/>
      </w:pPr>
      <w:r w:rsidRPr="000F7924">
        <w:t xml:space="preserve">The </w:t>
      </w:r>
      <w:r w:rsidR="00B32C29" w:rsidRPr="000F7924">
        <w:t>GM Purple Tomato has</w:t>
      </w:r>
      <w:r w:rsidRPr="000F7924">
        <w:t xml:space="preserve"> not previously </w:t>
      </w:r>
      <w:r w:rsidR="00E030E9" w:rsidRPr="000F7924">
        <w:t xml:space="preserve">been </w:t>
      </w:r>
      <w:r w:rsidRPr="000F7924">
        <w:t>approved for release in Australia.</w:t>
      </w:r>
    </w:p>
    <w:p w14:paraId="736E1981" w14:textId="02C864E0" w:rsidR="00323101" w:rsidRPr="000F7924" w:rsidRDefault="00323101" w:rsidP="00E01ACE">
      <w:pPr>
        <w:pStyle w:val="RARMPparagraph"/>
      </w:pPr>
      <w:r w:rsidRPr="000F7924">
        <w:t xml:space="preserve">There have been </w:t>
      </w:r>
      <w:r w:rsidR="00B757A9" w:rsidRPr="000F7924">
        <w:t>several</w:t>
      </w:r>
      <w:r w:rsidR="0032396E" w:rsidRPr="000F7924">
        <w:t xml:space="preserve"> </w:t>
      </w:r>
      <w:r w:rsidR="008B473F" w:rsidRPr="000F7924">
        <w:t xml:space="preserve">previous approvals for commercial release of </w:t>
      </w:r>
      <w:r w:rsidR="00034165" w:rsidRPr="000F7924">
        <w:t>flowers with altered pigmentation via increased anthocyanin production</w:t>
      </w:r>
      <w:r w:rsidR="006364E5" w:rsidRPr="000F7924">
        <w:t xml:space="preserve"> (</w:t>
      </w:r>
      <w:r w:rsidR="0025043F" w:rsidRPr="000F7924">
        <w:fldChar w:fldCharType="begin"/>
      </w:r>
      <w:r w:rsidR="0025043F" w:rsidRPr="000F7924">
        <w:instrText xml:space="preserve"> REF _Ref203928698 \h </w:instrText>
      </w:r>
      <w:r w:rsidR="0025043F" w:rsidRPr="000F7924">
        <w:fldChar w:fldCharType="separate"/>
      </w:r>
      <w:r w:rsidR="00BC38E3" w:rsidRPr="000F7924">
        <w:t xml:space="preserve">Table </w:t>
      </w:r>
      <w:r w:rsidR="00BC38E3">
        <w:rPr>
          <w:noProof/>
        </w:rPr>
        <w:t>7</w:t>
      </w:r>
      <w:r w:rsidR="0025043F" w:rsidRPr="000F7924">
        <w:fldChar w:fldCharType="end"/>
      </w:r>
      <w:r w:rsidR="006364E5" w:rsidRPr="000F7924">
        <w:t>).</w:t>
      </w:r>
    </w:p>
    <w:p w14:paraId="06F1BB13" w14:textId="35A0672F" w:rsidR="006364E5" w:rsidRPr="000F7924" w:rsidRDefault="003777B0" w:rsidP="003777B0">
      <w:pPr>
        <w:pStyle w:val="Tabletitle"/>
      </w:pPr>
      <w:bookmarkStart w:id="129" w:name="_Ref203928698"/>
      <w:r w:rsidRPr="000F7924">
        <w:t xml:space="preserve">Table </w:t>
      </w:r>
      <w:r w:rsidRPr="000F7924">
        <w:fldChar w:fldCharType="begin"/>
      </w:r>
      <w:r w:rsidRPr="000F7924">
        <w:instrText xml:space="preserve"> SEQ Table \* ARABIC </w:instrText>
      </w:r>
      <w:r w:rsidRPr="000F7924">
        <w:fldChar w:fldCharType="separate"/>
      </w:r>
      <w:r w:rsidR="00BC38E3">
        <w:rPr>
          <w:noProof/>
        </w:rPr>
        <w:t>7</w:t>
      </w:r>
      <w:r w:rsidRPr="000F7924">
        <w:fldChar w:fldCharType="end"/>
      </w:r>
      <w:bookmarkEnd w:id="129"/>
      <w:r w:rsidRPr="000F7924">
        <w:t xml:space="preserve">. </w:t>
      </w:r>
      <w:r w:rsidR="00712009" w:rsidRPr="000F7924">
        <w:t>Previous licences issued by the Regulator for the commercial release of GM flowers with altered flower colour an</w:t>
      </w:r>
      <w:r w:rsidRPr="000F7924">
        <w:t>d increased anthocyanins</w:t>
      </w:r>
    </w:p>
    <w:tbl>
      <w:tblPr>
        <w:tblStyle w:val="TableGrid"/>
        <w:tblW w:w="0" w:type="auto"/>
        <w:tblLook w:val="04A0" w:firstRow="1" w:lastRow="0" w:firstColumn="1" w:lastColumn="0" w:noHBand="0" w:noVBand="1"/>
      </w:tblPr>
      <w:tblGrid>
        <w:gridCol w:w="988"/>
        <w:gridCol w:w="3543"/>
        <w:gridCol w:w="2268"/>
        <w:gridCol w:w="2829"/>
      </w:tblGrid>
      <w:tr w:rsidR="00316C89" w:rsidRPr="000F7924" w14:paraId="1B41B025" w14:textId="77777777" w:rsidTr="00784183">
        <w:tc>
          <w:tcPr>
            <w:tcW w:w="988" w:type="dxa"/>
            <w:shd w:val="clear" w:color="auto" w:fill="BFBFBF" w:themeFill="background1" w:themeFillShade="BF"/>
          </w:tcPr>
          <w:p w14:paraId="53439B8B" w14:textId="3CAE7494" w:rsidR="00316C89" w:rsidRPr="000F7924" w:rsidRDefault="00316C89" w:rsidP="003777B0">
            <w:pPr>
              <w:spacing w:before="0" w:after="0"/>
              <w:rPr>
                <w:b/>
                <w:bCs/>
                <w:sz w:val="20"/>
                <w:szCs w:val="20"/>
              </w:rPr>
            </w:pPr>
            <w:r w:rsidRPr="000F7924">
              <w:rPr>
                <w:b/>
                <w:bCs/>
                <w:sz w:val="20"/>
                <w:szCs w:val="20"/>
              </w:rPr>
              <w:t>Licence number</w:t>
            </w:r>
          </w:p>
        </w:tc>
        <w:tc>
          <w:tcPr>
            <w:tcW w:w="3543" w:type="dxa"/>
            <w:shd w:val="clear" w:color="auto" w:fill="BFBFBF" w:themeFill="background1" w:themeFillShade="BF"/>
          </w:tcPr>
          <w:p w14:paraId="63B309D9" w14:textId="40E64A01" w:rsidR="00316C89" w:rsidRPr="000F7924" w:rsidRDefault="00316C89" w:rsidP="003777B0">
            <w:pPr>
              <w:spacing w:before="0" w:after="0"/>
              <w:rPr>
                <w:b/>
                <w:bCs/>
                <w:sz w:val="20"/>
                <w:szCs w:val="20"/>
              </w:rPr>
            </w:pPr>
            <w:r w:rsidRPr="000F7924">
              <w:rPr>
                <w:b/>
                <w:bCs/>
                <w:sz w:val="20"/>
                <w:szCs w:val="20"/>
              </w:rPr>
              <w:t>Project title</w:t>
            </w:r>
          </w:p>
        </w:tc>
        <w:tc>
          <w:tcPr>
            <w:tcW w:w="2268" w:type="dxa"/>
            <w:shd w:val="clear" w:color="auto" w:fill="BFBFBF" w:themeFill="background1" w:themeFillShade="BF"/>
          </w:tcPr>
          <w:p w14:paraId="668DA851" w14:textId="6B1CFF12" w:rsidR="00316C89" w:rsidRPr="000F7924" w:rsidRDefault="00316C89" w:rsidP="003777B0">
            <w:pPr>
              <w:spacing w:before="0" w:after="0"/>
              <w:rPr>
                <w:b/>
                <w:bCs/>
                <w:sz w:val="20"/>
                <w:szCs w:val="20"/>
              </w:rPr>
            </w:pPr>
            <w:r w:rsidRPr="000F7924">
              <w:rPr>
                <w:b/>
                <w:bCs/>
                <w:sz w:val="20"/>
                <w:szCs w:val="20"/>
              </w:rPr>
              <w:t>Licence holder</w:t>
            </w:r>
          </w:p>
        </w:tc>
        <w:tc>
          <w:tcPr>
            <w:tcW w:w="2829" w:type="dxa"/>
            <w:shd w:val="clear" w:color="auto" w:fill="BFBFBF" w:themeFill="background1" w:themeFillShade="BF"/>
          </w:tcPr>
          <w:p w14:paraId="637F0723" w14:textId="6708DBF0" w:rsidR="00316C89" w:rsidRPr="000F7924" w:rsidRDefault="00853176" w:rsidP="003777B0">
            <w:pPr>
              <w:spacing w:before="0" w:after="0"/>
              <w:rPr>
                <w:b/>
                <w:bCs/>
                <w:sz w:val="20"/>
                <w:szCs w:val="20"/>
              </w:rPr>
            </w:pPr>
            <w:r w:rsidRPr="000F7924">
              <w:rPr>
                <w:b/>
                <w:bCs/>
                <w:sz w:val="20"/>
                <w:szCs w:val="20"/>
              </w:rPr>
              <w:t>Licence s</w:t>
            </w:r>
            <w:r w:rsidR="00316C89" w:rsidRPr="000F7924">
              <w:rPr>
                <w:b/>
                <w:bCs/>
                <w:sz w:val="20"/>
                <w:szCs w:val="20"/>
              </w:rPr>
              <w:t>tatus</w:t>
            </w:r>
          </w:p>
        </w:tc>
      </w:tr>
      <w:tr w:rsidR="00316C89" w:rsidRPr="000F7924" w14:paraId="08DC8FC0" w14:textId="77777777" w:rsidTr="003578B5">
        <w:tc>
          <w:tcPr>
            <w:tcW w:w="988" w:type="dxa"/>
          </w:tcPr>
          <w:p w14:paraId="420F3A88" w14:textId="6DC76526" w:rsidR="00316C89" w:rsidRPr="000F7924" w:rsidRDefault="00316C89" w:rsidP="003777B0">
            <w:pPr>
              <w:spacing w:before="0" w:after="0"/>
              <w:rPr>
                <w:sz w:val="20"/>
                <w:szCs w:val="20"/>
              </w:rPr>
            </w:pPr>
            <w:r w:rsidRPr="000F7924">
              <w:rPr>
                <w:sz w:val="20"/>
                <w:szCs w:val="20"/>
              </w:rPr>
              <w:t>DIR 030</w:t>
            </w:r>
          </w:p>
        </w:tc>
        <w:tc>
          <w:tcPr>
            <w:tcW w:w="3543" w:type="dxa"/>
          </w:tcPr>
          <w:p w14:paraId="5D454AFF" w14:textId="15ED7F1B" w:rsidR="00316C89" w:rsidRPr="000F7924" w:rsidRDefault="00316C89" w:rsidP="003777B0">
            <w:pPr>
              <w:spacing w:before="0" w:after="0"/>
              <w:rPr>
                <w:sz w:val="20"/>
                <w:szCs w:val="20"/>
              </w:rPr>
            </w:pPr>
            <w:r w:rsidRPr="000F7924">
              <w:rPr>
                <w:sz w:val="20"/>
                <w:szCs w:val="20"/>
              </w:rPr>
              <w:t>Ongoing commercial release of colour modified carnations</w:t>
            </w:r>
          </w:p>
        </w:tc>
        <w:tc>
          <w:tcPr>
            <w:tcW w:w="2268" w:type="dxa"/>
          </w:tcPr>
          <w:p w14:paraId="465AFF70" w14:textId="205F623C" w:rsidR="00316C89" w:rsidRPr="000F7924" w:rsidRDefault="00DB084A" w:rsidP="003777B0">
            <w:pPr>
              <w:spacing w:before="0" w:after="0"/>
              <w:rPr>
                <w:sz w:val="20"/>
                <w:szCs w:val="20"/>
              </w:rPr>
            </w:pPr>
            <w:r w:rsidRPr="000F7924">
              <w:rPr>
                <w:sz w:val="20"/>
                <w:szCs w:val="20"/>
              </w:rPr>
              <w:t>Florigene Pty Ltd</w:t>
            </w:r>
          </w:p>
        </w:tc>
        <w:tc>
          <w:tcPr>
            <w:tcW w:w="2829" w:type="dxa"/>
          </w:tcPr>
          <w:p w14:paraId="2C064D9F" w14:textId="4E118BBA" w:rsidR="00316C89" w:rsidRPr="000F7924" w:rsidRDefault="00DB084A" w:rsidP="003777B0">
            <w:pPr>
              <w:spacing w:before="0" w:after="0"/>
              <w:rPr>
                <w:sz w:val="20"/>
                <w:szCs w:val="20"/>
              </w:rPr>
            </w:pPr>
            <w:r w:rsidRPr="000F7924">
              <w:rPr>
                <w:sz w:val="20"/>
                <w:szCs w:val="20"/>
              </w:rPr>
              <w:t>Licence subsequently ceased and a determination issued by the Regulator as GMO Register Reg-001.</w:t>
            </w:r>
          </w:p>
        </w:tc>
      </w:tr>
      <w:tr w:rsidR="00316C89" w:rsidRPr="000F7924" w14:paraId="30D19343" w14:textId="77777777" w:rsidTr="003578B5">
        <w:tc>
          <w:tcPr>
            <w:tcW w:w="988" w:type="dxa"/>
          </w:tcPr>
          <w:p w14:paraId="10837B11" w14:textId="27EFB601" w:rsidR="00316C89" w:rsidRPr="000F7924" w:rsidRDefault="00DB084A" w:rsidP="003777B0">
            <w:pPr>
              <w:spacing w:before="0" w:after="0"/>
              <w:rPr>
                <w:sz w:val="20"/>
                <w:szCs w:val="20"/>
              </w:rPr>
            </w:pPr>
            <w:r w:rsidRPr="000F7924">
              <w:rPr>
                <w:sz w:val="20"/>
                <w:szCs w:val="20"/>
              </w:rPr>
              <w:t>DIR 090</w:t>
            </w:r>
          </w:p>
        </w:tc>
        <w:tc>
          <w:tcPr>
            <w:tcW w:w="3543" w:type="dxa"/>
          </w:tcPr>
          <w:p w14:paraId="1F14E523" w14:textId="3D7EA0B8" w:rsidR="00316C89" w:rsidRPr="000F7924" w:rsidRDefault="00DB084A" w:rsidP="003777B0">
            <w:pPr>
              <w:spacing w:before="0" w:after="0"/>
              <w:rPr>
                <w:sz w:val="20"/>
                <w:szCs w:val="20"/>
              </w:rPr>
            </w:pPr>
            <w:r w:rsidRPr="000F7924">
              <w:rPr>
                <w:sz w:val="20"/>
                <w:szCs w:val="20"/>
              </w:rPr>
              <w:t>Commercial release of rose genetically modified for altered flower colour</w:t>
            </w:r>
          </w:p>
        </w:tc>
        <w:tc>
          <w:tcPr>
            <w:tcW w:w="2268" w:type="dxa"/>
          </w:tcPr>
          <w:p w14:paraId="7FA73EC3" w14:textId="63D19A62" w:rsidR="00316C89" w:rsidRPr="000F7924" w:rsidRDefault="00853176" w:rsidP="003777B0">
            <w:pPr>
              <w:spacing w:before="0" w:after="0"/>
              <w:rPr>
                <w:sz w:val="20"/>
                <w:szCs w:val="20"/>
              </w:rPr>
            </w:pPr>
            <w:r w:rsidRPr="000F7924">
              <w:rPr>
                <w:sz w:val="20"/>
                <w:szCs w:val="20"/>
              </w:rPr>
              <w:t>Florigene Pty Ltd</w:t>
            </w:r>
          </w:p>
        </w:tc>
        <w:tc>
          <w:tcPr>
            <w:tcW w:w="2829" w:type="dxa"/>
          </w:tcPr>
          <w:p w14:paraId="4E1FB0E1" w14:textId="06E90413" w:rsidR="00316C89" w:rsidRPr="000F7924" w:rsidRDefault="00853176" w:rsidP="003777B0">
            <w:pPr>
              <w:spacing w:before="0" w:after="0"/>
              <w:rPr>
                <w:sz w:val="20"/>
                <w:szCs w:val="20"/>
              </w:rPr>
            </w:pPr>
            <w:r w:rsidRPr="000F7924">
              <w:rPr>
                <w:sz w:val="20"/>
                <w:szCs w:val="20"/>
              </w:rPr>
              <w:t>Surrendered</w:t>
            </w:r>
          </w:p>
        </w:tc>
      </w:tr>
      <w:tr w:rsidR="00316C89" w:rsidRPr="000F7924" w14:paraId="3D9DB2D5" w14:textId="77777777" w:rsidTr="003578B5">
        <w:tc>
          <w:tcPr>
            <w:tcW w:w="988" w:type="dxa"/>
          </w:tcPr>
          <w:p w14:paraId="730B3DEA" w14:textId="7B5CA746" w:rsidR="00316C89" w:rsidRPr="000F7924" w:rsidRDefault="00853176" w:rsidP="003777B0">
            <w:pPr>
              <w:spacing w:before="0" w:after="0"/>
              <w:rPr>
                <w:sz w:val="20"/>
                <w:szCs w:val="20"/>
              </w:rPr>
            </w:pPr>
            <w:r w:rsidRPr="000F7924">
              <w:rPr>
                <w:sz w:val="20"/>
                <w:szCs w:val="20"/>
              </w:rPr>
              <w:t>DIR 134</w:t>
            </w:r>
          </w:p>
        </w:tc>
        <w:tc>
          <w:tcPr>
            <w:tcW w:w="3543" w:type="dxa"/>
          </w:tcPr>
          <w:p w14:paraId="11532C47" w14:textId="6BCCED30" w:rsidR="00316C89" w:rsidRPr="000F7924" w:rsidRDefault="00853176" w:rsidP="003777B0">
            <w:pPr>
              <w:spacing w:before="0" w:after="0"/>
              <w:rPr>
                <w:sz w:val="20"/>
                <w:szCs w:val="20"/>
              </w:rPr>
            </w:pPr>
            <w:r w:rsidRPr="000F7924">
              <w:rPr>
                <w:sz w:val="20"/>
                <w:szCs w:val="20"/>
              </w:rPr>
              <w:t>Commercial import and distribution of genetically modified carnation cut-flowers with altered flower colour</w:t>
            </w:r>
          </w:p>
        </w:tc>
        <w:tc>
          <w:tcPr>
            <w:tcW w:w="2268" w:type="dxa"/>
          </w:tcPr>
          <w:p w14:paraId="3ED6536B" w14:textId="28BB6395" w:rsidR="00316C89" w:rsidRPr="000F7924" w:rsidRDefault="003064CA" w:rsidP="003777B0">
            <w:pPr>
              <w:spacing w:before="0" w:after="0"/>
              <w:rPr>
                <w:sz w:val="20"/>
                <w:szCs w:val="20"/>
              </w:rPr>
            </w:pPr>
            <w:r w:rsidRPr="000F7924">
              <w:rPr>
                <w:sz w:val="20"/>
                <w:szCs w:val="20"/>
              </w:rPr>
              <w:t>International Flower Developments Pty Ltd</w:t>
            </w:r>
          </w:p>
        </w:tc>
        <w:tc>
          <w:tcPr>
            <w:tcW w:w="2829" w:type="dxa"/>
          </w:tcPr>
          <w:p w14:paraId="3F4B0F7B" w14:textId="3521AE36" w:rsidR="00316C89" w:rsidRPr="000F7924" w:rsidRDefault="00853176" w:rsidP="003777B0">
            <w:pPr>
              <w:spacing w:before="0" w:after="0"/>
              <w:rPr>
                <w:sz w:val="20"/>
                <w:szCs w:val="20"/>
              </w:rPr>
            </w:pPr>
            <w:r w:rsidRPr="000F7924">
              <w:rPr>
                <w:sz w:val="20"/>
                <w:szCs w:val="20"/>
              </w:rPr>
              <w:t>Licence subsequently ceased and a determination issued by the Regulator as GMO Register Reg-002.</w:t>
            </w:r>
          </w:p>
        </w:tc>
      </w:tr>
      <w:tr w:rsidR="00316C89" w:rsidRPr="000F7924" w14:paraId="6AD6A6E9" w14:textId="77777777" w:rsidTr="003578B5">
        <w:tc>
          <w:tcPr>
            <w:tcW w:w="988" w:type="dxa"/>
          </w:tcPr>
          <w:p w14:paraId="65E2645A" w14:textId="647D50AA" w:rsidR="00316C89" w:rsidRPr="000F7924" w:rsidRDefault="00853176" w:rsidP="003777B0">
            <w:pPr>
              <w:spacing w:before="0" w:after="0"/>
              <w:rPr>
                <w:sz w:val="20"/>
                <w:szCs w:val="20"/>
              </w:rPr>
            </w:pPr>
            <w:r w:rsidRPr="000F7924">
              <w:rPr>
                <w:sz w:val="20"/>
                <w:szCs w:val="20"/>
              </w:rPr>
              <w:t>DIR 191</w:t>
            </w:r>
          </w:p>
        </w:tc>
        <w:tc>
          <w:tcPr>
            <w:tcW w:w="3543" w:type="dxa"/>
          </w:tcPr>
          <w:p w14:paraId="3930BBC5" w14:textId="7E9E0772" w:rsidR="00316C89" w:rsidRPr="000F7924" w:rsidRDefault="00853176" w:rsidP="003777B0">
            <w:pPr>
              <w:spacing w:before="0" w:after="0"/>
              <w:rPr>
                <w:sz w:val="20"/>
                <w:szCs w:val="20"/>
              </w:rPr>
            </w:pPr>
            <w:r w:rsidRPr="000F7924">
              <w:rPr>
                <w:sz w:val="20"/>
                <w:szCs w:val="20"/>
              </w:rPr>
              <w:t>Commercial import and distribution of chrysanthemum genetically modified for altered flower colour</w:t>
            </w:r>
          </w:p>
        </w:tc>
        <w:tc>
          <w:tcPr>
            <w:tcW w:w="2268" w:type="dxa"/>
          </w:tcPr>
          <w:p w14:paraId="1DA03DB3" w14:textId="26A0669F" w:rsidR="00316C89" w:rsidRPr="000F7924" w:rsidRDefault="003064CA" w:rsidP="003777B0">
            <w:pPr>
              <w:spacing w:before="0" w:after="0"/>
              <w:rPr>
                <w:sz w:val="20"/>
                <w:szCs w:val="20"/>
              </w:rPr>
            </w:pPr>
            <w:r w:rsidRPr="000F7924">
              <w:rPr>
                <w:sz w:val="20"/>
                <w:szCs w:val="20"/>
              </w:rPr>
              <w:t>International Flower Developments Pty Ltd</w:t>
            </w:r>
          </w:p>
        </w:tc>
        <w:tc>
          <w:tcPr>
            <w:tcW w:w="2829" w:type="dxa"/>
          </w:tcPr>
          <w:p w14:paraId="276BBA4B" w14:textId="7544AE2B" w:rsidR="00316C89" w:rsidRPr="000F7924" w:rsidRDefault="003064CA" w:rsidP="003777B0">
            <w:pPr>
              <w:spacing w:before="0" w:after="0"/>
              <w:rPr>
                <w:sz w:val="20"/>
                <w:szCs w:val="20"/>
              </w:rPr>
            </w:pPr>
            <w:r w:rsidRPr="000F7924">
              <w:rPr>
                <w:sz w:val="20"/>
                <w:szCs w:val="20"/>
              </w:rPr>
              <w:t>Current</w:t>
            </w:r>
          </w:p>
        </w:tc>
      </w:tr>
    </w:tbl>
    <w:p w14:paraId="6746557A" w14:textId="0CC91B1F" w:rsidR="008E0D98" w:rsidRPr="000F7924" w:rsidRDefault="009207DE" w:rsidP="00A05022">
      <w:pPr>
        <w:pStyle w:val="RARMPparagraph"/>
      </w:pPr>
      <w:r w:rsidRPr="000F7924">
        <w:lastRenderedPageBreak/>
        <w:t xml:space="preserve">Details of all </w:t>
      </w:r>
      <w:r w:rsidR="00A05022" w:rsidRPr="000F7924">
        <w:t>GMOs</w:t>
      </w:r>
      <w:r w:rsidRPr="000F7924">
        <w:t xml:space="preserve"> approved by the Regulator for commercial release in Australia under a licence are available from the </w:t>
      </w:r>
      <w:hyperlink r:id="rId68" w:history="1">
        <w:r w:rsidRPr="000F7924">
          <w:rPr>
            <w:rStyle w:val="Hyperlink"/>
            <w:color w:val="auto"/>
          </w:rPr>
          <w:t>OGTR website</w:t>
        </w:r>
      </w:hyperlink>
      <w:r w:rsidRPr="000F7924">
        <w:t xml:space="preserve">. </w:t>
      </w:r>
      <w:r w:rsidR="00C02DDD" w:rsidRPr="000F7924">
        <w:t xml:space="preserve">Dealings with </w:t>
      </w:r>
      <w:r w:rsidR="00A05022" w:rsidRPr="000F7924">
        <w:t>GMO</w:t>
      </w:r>
      <w:r w:rsidR="00C02DDD" w:rsidRPr="000F7924">
        <w:t>s</w:t>
      </w:r>
      <w:r w:rsidR="00A05022" w:rsidRPr="000F7924">
        <w:t xml:space="preserve"> authorised by the Regulator as safe for anyone to grow in Australia without a licence </w:t>
      </w:r>
      <w:r w:rsidR="00C02DDD" w:rsidRPr="000F7924">
        <w:t>a</w:t>
      </w:r>
      <w:r w:rsidR="00A05022" w:rsidRPr="000F7924">
        <w:t xml:space="preserve">re listed on the </w:t>
      </w:r>
      <w:hyperlink r:id="rId69" w:history="1">
        <w:r w:rsidR="00A05022" w:rsidRPr="000F7924">
          <w:rPr>
            <w:rStyle w:val="Hyperlink"/>
            <w:color w:val="auto"/>
          </w:rPr>
          <w:t>GMO Register</w:t>
        </w:r>
      </w:hyperlink>
      <w:r w:rsidR="00A05022" w:rsidRPr="000F7924">
        <w:t>.</w:t>
      </w:r>
    </w:p>
    <w:p w14:paraId="3440EC42" w14:textId="420C27F6" w:rsidR="001F5B65" w:rsidRPr="000F7924" w:rsidRDefault="001F5B65" w:rsidP="009F4C76">
      <w:pPr>
        <w:pStyle w:val="Sectionheading3"/>
      </w:pPr>
      <w:r w:rsidRPr="000F7924">
        <w:t>Approvals by other government agencies</w:t>
      </w:r>
    </w:p>
    <w:p w14:paraId="0A4F9970" w14:textId="3A2AF718" w:rsidR="001F5B65" w:rsidRPr="000F7924" w:rsidRDefault="00984BD0" w:rsidP="00984BD0">
      <w:pPr>
        <w:pStyle w:val="RARMPparagraph"/>
      </w:pPr>
      <w:r w:rsidRPr="000F7924">
        <w:t xml:space="preserve">The </w:t>
      </w:r>
      <w:r w:rsidR="00B32C29" w:rsidRPr="000F7924">
        <w:t xml:space="preserve">GM Purple Tomato has </w:t>
      </w:r>
      <w:r w:rsidRPr="000F7924">
        <w:t xml:space="preserve">not previously </w:t>
      </w:r>
      <w:r w:rsidR="00E030E9" w:rsidRPr="000F7924">
        <w:t xml:space="preserve">been </w:t>
      </w:r>
      <w:r w:rsidRPr="000F7924">
        <w:t>approved by any other government agencies in Australia.</w:t>
      </w:r>
    </w:p>
    <w:p w14:paraId="535B0495" w14:textId="208CA30C" w:rsidR="00185532" w:rsidRPr="000F7924" w:rsidRDefault="00185532" w:rsidP="00984BD0">
      <w:pPr>
        <w:pStyle w:val="RARMPparagraph"/>
      </w:pPr>
      <w:r w:rsidRPr="000F7924">
        <w:t xml:space="preserve">FSANZ </w:t>
      </w:r>
      <w:r w:rsidR="00BA1075">
        <w:t>assessed</w:t>
      </w:r>
      <w:r w:rsidRPr="000F7924">
        <w:t xml:space="preserve"> the food safety of the GM Purple Tomato and its products as food for human consumption</w:t>
      </w:r>
      <w:r w:rsidR="00D2687D" w:rsidRPr="000F7924">
        <w:t xml:space="preserve"> as application A1333</w:t>
      </w:r>
      <w:r w:rsidRPr="000F7924">
        <w:t xml:space="preserve">. </w:t>
      </w:r>
      <w:r w:rsidR="00BA1075">
        <w:t>Their assessment found that</w:t>
      </w:r>
      <w:r w:rsidR="00BA1075" w:rsidRPr="00BA1075">
        <w:t xml:space="preserve"> food derived from the GM Purple Tomato is as safe as food from conventional tomatoes already in the Australian and New Zealand food supply</w:t>
      </w:r>
      <w:r w:rsidR="00BA1075" w:rsidRPr="000F7924">
        <w:t xml:space="preserve">. </w:t>
      </w:r>
      <w:r w:rsidR="00470D7A">
        <w:t xml:space="preserve">In October 2025, </w:t>
      </w:r>
      <w:r w:rsidR="00C3531B">
        <w:t>FSANZ approved this GM Purple Tomato for sale as a food in Australia and New Zealand. The GM tomatoes and any derived food products are subject to mandatory GM labelling.</w:t>
      </w:r>
      <w:r w:rsidR="00BA1075">
        <w:t xml:space="preserve">. </w:t>
      </w:r>
      <w:r w:rsidRPr="000F7924">
        <w:t xml:space="preserve">More information is available on the </w:t>
      </w:r>
      <w:hyperlink r:id="rId70" w:history="1">
        <w:r w:rsidRPr="000F7924">
          <w:rPr>
            <w:rStyle w:val="Hyperlink"/>
            <w:color w:val="auto"/>
          </w:rPr>
          <w:t>FSANZ website</w:t>
        </w:r>
      </w:hyperlink>
      <w:r w:rsidRPr="000F7924">
        <w:t>.</w:t>
      </w:r>
      <w:r w:rsidR="0082083D" w:rsidRPr="000F7924">
        <w:t xml:space="preserve"> The application </w:t>
      </w:r>
      <w:r w:rsidR="00BA1075">
        <w:t>was</w:t>
      </w:r>
      <w:r w:rsidR="0082083D" w:rsidRPr="000F7924">
        <w:t xml:space="preserve"> assessed under the Health Canada-FSANZ Shared Assessment Process.</w:t>
      </w:r>
    </w:p>
    <w:p w14:paraId="49BCA217" w14:textId="3F82B575" w:rsidR="00F423DD" w:rsidRPr="000F7924" w:rsidRDefault="00F423DD" w:rsidP="00C20A81">
      <w:pPr>
        <w:pStyle w:val="Sectionheading2"/>
      </w:pPr>
      <w:bookmarkStart w:id="130" w:name="_Ref142468546"/>
      <w:bookmarkStart w:id="131" w:name="_Toc152065704"/>
      <w:bookmarkStart w:id="132" w:name="_Ref206154150"/>
      <w:bookmarkStart w:id="133" w:name="_Toc219110447"/>
      <w:r w:rsidRPr="000F7924">
        <w:t>International approvals</w:t>
      </w:r>
      <w:bookmarkEnd w:id="130"/>
      <w:bookmarkEnd w:id="131"/>
      <w:bookmarkEnd w:id="132"/>
      <w:bookmarkEnd w:id="133"/>
    </w:p>
    <w:p w14:paraId="2A0BBC79" w14:textId="059687E6" w:rsidR="004B06F4" w:rsidRPr="000F7924" w:rsidRDefault="00D13948" w:rsidP="004B06F4">
      <w:pPr>
        <w:pStyle w:val="RARMPparagraph"/>
      </w:pPr>
      <w:r w:rsidRPr="000F7924">
        <w:t>In 2022, t</w:t>
      </w:r>
      <w:r w:rsidR="004B06F4" w:rsidRPr="000F7924">
        <w:t xml:space="preserve">he US Department of Agriculture Animal and Plant Health Inspection Service </w:t>
      </w:r>
      <w:r w:rsidR="00DD00EF" w:rsidRPr="000F7924">
        <w:t xml:space="preserve">(APHIS) </w:t>
      </w:r>
      <w:r w:rsidR="004B06F4" w:rsidRPr="000F7924">
        <w:t xml:space="preserve">deemed the GM Purple Tomato </w:t>
      </w:r>
      <w:r w:rsidR="00F460D3" w:rsidRPr="000F7924">
        <w:t xml:space="preserve">to </w:t>
      </w:r>
      <w:r w:rsidR="004B06F4" w:rsidRPr="000F7924">
        <w:t xml:space="preserve">not </w:t>
      </w:r>
      <w:r w:rsidR="00F460D3" w:rsidRPr="000F7924">
        <w:t xml:space="preserve">be </w:t>
      </w:r>
      <w:r w:rsidR="004B06F4" w:rsidRPr="000F7924">
        <w:t>a regulated article</w:t>
      </w:r>
      <w:r w:rsidR="00590EFF" w:rsidRPr="000F7924">
        <w:t xml:space="preserve"> as there was no plausible pathway </w:t>
      </w:r>
      <w:r w:rsidR="00853221" w:rsidRPr="000F7924">
        <w:t xml:space="preserve">identified </w:t>
      </w:r>
      <w:r w:rsidR="00300351" w:rsidRPr="000F7924">
        <w:t>by which the GMO would pose an</w:t>
      </w:r>
      <w:r w:rsidR="00590EFF" w:rsidRPr="000F7924">
        <w:t xml:space="preserve"> increased</w:t>
      </w:r>
      <w:r w:rsidR="00D5560D" w:rsidRPr="000F7924">
        <w:t xml:space="preserve"> plant pest risk</w:t>
      </w:r>
      <w:r w:rsidR="00241133" w:rsidRPr="000F7924">
        <w:t xml:space="preserve"> compared to non-GM tomato</w:t>
      </w:r>
      <w:r w:rsidR="00F0296F" w:rsidRPr="000F7924">
        <w:t xml:space="preserve"> </w:t>
      </w:r>
      <w:r w:rsidR="00814600" w:rsidRPr="000F7924">
        <w:fldChar w:fldCharType="begin">
          <w:fldData xml:space="preserve">PEVuZE5vdGU+PENpdGU+PEF1dGhvcj5VU0RBPC9BdXRob3I+PFllYXI+MjAyMjwvWWVhcj48UmVj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</w:fldData>
        </w:fldChar>
      </w:r>
      <w:r w:rsidR="00814600" w:rsidRPr="000F7924">
        <w:instrText xml:space="preserve"> ADDIN EN.CITE </w:instrText>
      </w:r>
      <w:r w:rsidR="00814600" w:rsidRPr="000F7924">
        <w:fldChar w:fldCharType="begin">
          <w:fldData xml:space="preserve">PEVuZE5vdGU+PENpdGU+PEF1dGhvcj5VU0RBPC9BdXRob3I+PFllYXI+MjAyMjwvWWVhcj48UmVj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</w:fldData>
        </w:fldChar>
      </w:r>
      <w:r w:rsidR="00814600" w:rsidRPr="000F7924">
        <w:instrText xml:space="preserve"> ADDIN EN.CITE.DATA </w:instrText>
      </w:r>
      <w:r w:rsidR="00814600" w:rsidRPr="000F7924">
        <w:fldChar w:fldCharType="end"/>
      </w:r>
      <w:r w:rsidR="00814600" w:rsidRPr="000F7924">
        <w:fldChar w:fldCharType="separate"/>
      </w:r>
      <w:r w:rsidR="00814600" w:rsidRPr="000F7924">
        <w:rPr>
          <w:noProof/>
        </w:rPr>
        <w:t>(</w:t>
      </w:r>
      <w:hyperlink w:anchor="_ENREF_86" w:tooltip="Martin, 2025 #13" w:history="1">
        <w:r w:rsidR="00E5312E" w:rsidRPr="000F7924">
          <w:rPr>
            <w:noProof/>
          </w:rPr>
          <w:t>Martin and Butelli, 2025</w:t>
        </w:r>
      </w:hyperlink>
      <w:r w:rsidR="00814600" w:rsidRPr="000F7924">
        <w:rPr>
          <w:noProof/>
        </w:rPr>
        <w:t xml:space="preserve">; </w:t>
      </w:r>
      <w:hyperlink w:anchor="_ENREF_158" w:tooltip="USDA, 2022 #41" w:history="1">
        <w:r w:rsidR="00E5312E" w:rsidRPr="000F7924">
          <w:rPr>
            <w:noProof/>
          </w:rPr>
          <w:t>USDA, 2022</w:t>
        </w:r>
      </w:hyperlink>
      <w:r w:rsidR="00814600" w:rsidRPr="000F7924">
        <w:rPr>
          <w:noProof/>
        </w:rPr>
        <w:t>)</w:t>
      </w:r>
      <w:r w:rsidR="00814600" w:rsidRPr="000F7924">
        <w:fldChar w:fldCharType="end"/>
      </w:r>
      <w:r w:rsidR="004B06F4" w:rsidRPr="000F7924">
        <w:t>. Seed has been sold to home gardeners since 2024.</w:t>
      </w:r>
      <w:r w:rsidR="00EC2225" w:rsidRPr="000F7924">
        <w:t xml:space="preserve"> The applicant has stated that </w:t>
      </w:r>
      <w:r w:rsidR="000C0FBD" w:rsidRPr="000F7924">
        <w:t>over 13,000 seed packets were sold to home gardeners in 2024.</w:t>
      </w:r>
    </w:p>
    <w:p w14:paraId="42147FF1" w14:textId="209D1C5B" w:rsidR="00F423DD" w:rsidRDefault="004B06F4" w:rsidP="004B0AD4">
      <w:pPr>
        <w:pStyle w:val="RARMPparagraph"/>
      </w:pPr>
      <w:r w:rsidRPr="000F7924">
        <w:t xml:space="preserve">The </w:t>
      </w:r>
      <w:r w:rsidR="006B1A4A" w:rsidRPr="000F7924">
        <w:t xml:space="preserve">US </w:t>
      </w:r>
      <w:r w:rsidRPr="000F7924">
        <w:t xml:space="preserve">Food and Drug Administration authorised the GM Purple Tomato as food in 2023. In 2024, commercially produced fruit </w:t>
      </w:r>
      <w:r w:rsidR="00A85F0D" w:rsidRPr="000F7924">
        <w:t>began to be sold in</w:t>
      </w:r>
      <w:r w:rsidRPr="000F7924">
        <w:t xml:space="preserve"> </w:t>
      </w:r>
      <w:r w:rsidR="00337FEB" w:rsidRPr="000F7924">
        <w:t xml:space="preserve">US </w:t>
      </w:r>
      <w:r w:rsidRPr="000F7924">
        <w:t>grocery stores.</w:t>
      </w:r>
      <w:r w:rsidR="00A85F0D" w:rsidRPr="000F7924">
        <w:t xml:space="preserve"> The applicant has stated </w:t>
      </w:r>
      <w:bookmarkStart w:id="134" w:name="_Hlk202455465"/>
      <w:r w:rsidR="00A85F0D" w:rsidRPr="000F7924">
        <w:t xml:space="preserve">that </w:t>
      </w:r>
      <w:r w:rsidR="00F76926" w:rsidRPr="000F7924">
        <w:t xml:space="preserve">commercial </w:t>
      </w:r>
      <w:r w:rsidR="005B47D1" w:rsidRPr="000F7924">
        <w:t xml:space="preserve">cultivation </w:t>
      </w:r>
      <w:r w:rsidR="002932FA">
        <w:t xml:space="preserve">of </w:t>
      </w:r>
      <w:r w:rsidR="006B1A4A" w:rsidRPr="000F7924">
        <w:t>over 8000</w:t>
      </w:r>
      <w:r w:rsidR="005B47D1" w:rsidRPr="000F7924">
        <w:t xml:space="preserve"> GM Purple Tomato</w:t>
      </w:r>
      <w:r w:rsidR="006B1A4A" w:rsidRPr="000F7924">
        <w:t xml:space="preserve"> plants</w:t>
      </w:r>
      <w:r w:rsidR="006734A3" w:rsidRPr="000F7924">
        <w:t xml:space="preserve"> occurred at a single facility in Virginia and </w:t>
      </w:r>
      <w:r w:rsidR="006B1A4A" w:rsidRPr="000F7924">
        <w:t>approximately 29</w:t>
      </w:r>
      <w:r w:rsidR="009406A7">
        <w:t xml:space="preserve"> tonnes</w:t>
      </w:r>
      <w:r w:rsidR="006B1A4A" w:rsidRPr="000F7924">
        <w:t xml:space="preserve"> of </w:t>
      </w:r>
      <w:r w:rsidR="00A85F0D" w:rsidRPr="000F7924">
        <w:t>fruit has been sold in hundreds of retail grocery stores</w:t>
      </w:r>
      <w:bookmarkEnd w:id="134"/>
      <w:r w:rsidR="004B0AD4" w:rsidRPr="000F7924">
        <w:t>.</w:t>
      </w:r>
      <w:r w:rsidR="00B42EC4" w:rsidRPr="000F7924">
        <w:t xml:space="preserve"> Some cultivation also occurred by regional growers to </w:t>
      </w:r>
      <w:r w:rsidR="006B1A4A" w:rsidRPr="000F7924">
        <w:t>supply local farmers markets.</w:t>
      </w:r>
      <w:r w:rsidR="004B0AD4" w:rsidRPr="000F7924">
        <w:t xml:space="preserve"> </w:t>
      </w:r>
    </w:p>
    <w:p w14:paraId="2B1736AE" w14:textId="2A0B3711" w:rsidR="009C7042" w:rsidRDefault="009C7042" w:rsidP="004B0AD4">
      <w:pPr>
        <w:pStyle w:val="RARMPparagraph"/>
      </w:pPr>
      <w:r>
        <w:t>The 2025 release in the US is still ongoing. Seeds and seedlings were available to home gardeners</w:t>
      </w:r>
      <w:r w:rsidR="000071F2">
        <w:t xml:space="preserve"> in 2025</w:t>
      </w:r>
      <w:r>
        <w:t>. It is estimated that a</w:t>
      </w:r>
      <w:r w:rsidRPr="009C7042">
        <w:t>pproximately 60 tonnes</w:t>
      </w:r>
      <w:r>
        <w:t xml:space="preserve"> </w:t>
      </w:r>
      <w:r w:rsidRPr="009C7042">
        <w:t xml:space="preserve">of fruit </w:t>
      </w:r>
      <w:r>
        <w:t>will be sold in retail by the end of the year</w:t>
      </w:r>
      <w:r w:rsidRPr="009C7042">
        <w:t xml:space="preserve">. </w:t>
      </w:r>
      <w:r w:rsidR="00723BD3">
        <w:t>As of August 2025, t</w:t>
      </w:r>
      <w:r>
        <w:t>he applicant has stated that n</w:t>
      </w:r>
      <w:r w:rsidRPr="009C7042">
        <w:t>o adverse effects or unintended consequences of any kind have been reported</w:t>
      </w:r>
      <w:r>
        <w:t xml:space="preserve"> from the</w:t>
      </w:r>
      <w:r w:rsidR="00723BD3">
        <w:t xml:space="preserve"> US commercial</w:t>
      </w:r>
      <w:r>
        <w:t xml:space="preserve"> release.</w:t>
      </w:r>
    </w:p>
    <w:p w14:paraId="366F4919" w14:textId="005B8CFB" w:rsidR="00B57A95" w:rsidRPr="000F7924" w:rsidRDefault="00B57A95" w:rsidP="004B0AD4">
      <w:pPr>
        <w:pStyle w:val="RARMPparagraph"/>
      </w:pPr>
      <w:r>
        <w:t xml:space="preserve">In August 2025, </w:t>
      </w:r>
      <w:r w:rsidR="00E82EC3">
        <w:t>approvals were granted for both food safety and unconfined release of the</w:t>
      </w:r>
      <w:r w:rsidR="00BE1BC4">
        <w:t xml:space="preserve"> GM Purple Tomato in Canada.</w:t>
      </w:r>
      <w:r w:rsidR="005937DF">
        <w:t xml:space="preserve"> </w:t>
      </w:r>
    </w:p>
    <w:p w14:paraId="23F1B400" w14:textId="77777777" w:rsidR="00410BC5" w:rsidRPr="000F7924" w:rsidRDefault="00410BC5" w:rsidP="00410BC5"/>
    <w:p w14:paraId="2A0E8937" w14:textId="45853FE9" w:rsidR="00410BC5" w:rsidRPr="000F7924" w:rsidRDefault="00410BC5" w:rsidP="00410BC5">
      <w:pPr>
        <w:sectPr w:rsidR="00410BC5" w:rsidRPr="000F7924" w:rsidSect="00661EFB">
          <w:footerReference w:type="default" r:id="rId71"/>
          <w:pgSz w:w="11906" w:h="16838"/>
          <w:pgMar w:top="1134" w:right="1134" w:bottom="1134" w:left="1134" w:header="709" w:footer="709" w:gutter="0"/>
          <w:pgNumType w:start="1"/>
          <w:cols w:space="708"/>
          <w:docGrid w:linePitch="360"/>
        </w:sectPr>
      </w:pPr>
    </w:p>
    <w:p w14:paraId="64019AB2" w14:textId="2420D366" w:rsidR="003B3134" w:rsidRPr="000F7924" w:rsidRDefault="003B3134" w:rsidP="007376F6">
      <w:pPr>
        <w:pStyle w:val="Chapterheading"/>
      </w:pPr>
      <w:bookmarkStart w:id="135" w:name="_Toc152065705"/>
      <w:bookmarkStart w:id="136" w:name="_Toc219110448"/>
      <w:r w:rsidRPr="000F7924">
        <w:lastRenderedPageBreak/>
        <w:t>Risk assessment</w:t>
      </w:r>
      <w:bookmarkEnd w:id="135"/>
      <w:bookmarkEnd w:id="136"/>
    </w:p>
    <w:p w14:paraId="1EC91499" w14:textId="77274CCD" w:rsidR="003B3134" w:rsidRPr="000F7924" w:rsidRDefault="003B3134" w:rsidP="00F85A0B">
      <w:pPr>
        <w:pStyle w:val="Sectionheading1"/>
        <w:numPr>
          <w:ilvl w:val="0"/>
          <w:numId w:val="4"/>
        </w:numPr>
      </w:pPr>
      <w:bookmarkStart w:id="137" w:name="_Toc152065706"/>
      <w:bookmarkStart w:id="138" w:name="_Toc219110449"/>
      <w:r w:rsidRPr="000F7924">
        <w:t>Introduction</w:t>
      </w:r>
      <w:bookmarkEnd w:id="137"/>
      <w:bookmarkEnd w:id="138"/>
    </w:p>
    <w:p w14:paraId="0195E472" w14:textId="609C79BC" w:rsidR="003B3134" w:rsidRPr="000F7924" w:rsidRDefault="003B3134" w:rsidP="003B3134">
      <w:pPr>
        <w:pStyle w:val="RARMPparagraph"/>
      </w:pPr>
      <w:r w:rsidRPr="000F7924">
        <w:t>The risk assessment identifies and characterises risks to the health and safety of people or to the environment from dealings with GMOs, posed by or as the result of gene technology (</w:t>
      </w:r>
      <w:r w:rsidR="003B3C91" w:rsidRPr="000F7924">
        <w:fldChar w:fldCharType="begin"/>
      </w:r>
      <w:r w:rsidR="003B3C91" w:rsidRPr="000F7924">
        <w:instrText xml:space="preserve"> REF _Ref114212276 \h </w:instrText>
      </w:r>
      <w:r w:rsidR="004B06F4" w:rsidRPr="000F7924">
        <w:instrText xml:space="preserve"> \* MERGEFORMAT </w:instrText>
      </w:r>
      <w:r w:rsidR="003B3C91" w:rsidRPr="000F7924">
        <w:fldChar w:fldCharType="separate"/>
      </w:r>
      <w:r w:rsidR="00BC38E3" w:rsidRPr="000F7924">
        <w:t xml:space="preserve">Figure </w:t>
      </w:r>
      <w:r w:rsidR="00BC38E3">
        <w:rPr>
          <w:noProof/>
        </w:rPr>
        <w:t>11</w:t>
      </w:r>
      <w:r w:rsidR="003B3C91" w:rsidRPr="000F7924">
        <w:fldChar w:fldCharType="end"/>
      </w:r>
      <w:r w:rsidRPr="000F7924">
        <w:t>). Risks are identified within the established risk assessment context (Chapter 1), taking into account current scientific and technical knowledge. A consideration of uncertainty, in particular knowledge gaps, occurs throughout the risk assessment process.</w:t>
      </w:r>
    </w:p>
    <w:p w14:paraId="491EE64A" w14:textId="1A5AAABA" w:rsidR="007376F6" w:rsidRPr="000F7924" w:rsidRDefault="007376F6" w:rsidP="007376F6">
      <w:pPr>
        <w:jc w:val="center"/>
      </w:pPr>
      <w:r w:rsidRPr="000F7924">
        <w:rPr>
          <w:noProof/>
          <w:lang w:eastAsia="en-AU"/>
        </w:rPr>
        <w:drawing>
          <wp:inline distT="0" distB="0" distL="0" distR="0" wp14:anchorId="55010011" wp14:editId="32526B25">
            <wp:extent cx="4730400" cy="4849200"/>
            <wp:effectExtent l="0" t="0" r="0" b="8890"/>
            <wp:docPr id="1" name="Picture 1" descr="Flow diagram showing the risk assessment process used by the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low diagram showing the risk assessment process used by the Regulator."/>
                    <pic:cNvPicPr/>
                  </pic:nvPicPr>
                  <pic:blipFill>
                    <a:blip r:embed="rId72"/>
                    <a:stretch>
                      <a:fillRect/>
                    </a:stretch>
                  </pic:blipFill>
                  <pic:spPr>
                    <a:xfrm>
                      <a:off x="0" y="0"/>
                      <a:ext cx="4730400" cy="4849200"/>
                    </a:xfrm>
                    <a:prstGeom prst="rect">
                      <a:avLst/>
                    </a:prstGeom>
                  </pic:spPr>
                </pic:pic>
              </a:graphicData>
            </a:graphic>
          </wp:inline>
        </w:drawing>
      </w:r>
    </w:p>
    <w:p w14:paraId="23545DAA" w14:textId="6E63EECE" w:rsidR="007376F6" w:rsidRPr="000F7924" w:rsidRDefault="003B3C91" w:rsidP="003B3C91">
      <w:pPr>
        <w:pStyle w:val="Figuretitle"/>
        <w:rPr>
          <w:bCs/>
        </w:rPr>
      </w:pPr>
      <w:bookmarkStart w:id="139" w:name="_Ref114212276"/>
      <w:r w:rsidRPr="000F7924">
        <w:t xml:space="preserve">Figure </w:t>
      </w:r>
      <w:r w:rsidRPr="000F7924">
        <w:fldChar w:fldCharType="begin"/>
      </w:r>
      <w:r w:rsidRPr="000F7924">
        <w:instrText xml:space="preserve"> SEQ Figure \* ARABIC </w:instrText>
      </w:r>
      <w:r w:rsidRPr="000F7924">
        <w:fldChar w:fldCharType="separate"/>
      </w:r>
      <w:r w:rsidR="00BC38E3">
        <w:rPr>
          <w:noProof/>
        </w:rPr>
        <w:t>11</w:t>
      </w:r>
      <w:r w:rsidRPr="000F7924">
        <w:rPr>
          <w:noProof/>
        </w:rPr>
        <w:fldChar w:fldCharType="end"/>
      </w:r>
      <w:bookmarkEnd w:id="139"/>
      <w:r w:rsidRPr="000F7924">
        <w:t xml:space="preserve">. </w:t>
      </w:r>
      <w:r w:rsidR="007376F6" w:rsidRPr="000F7924">
        <w:rPr>
          <w:bCs/>
        </w:rPr>
        <w:t>The risk assessment process</w:t>
      </w:r>
    </w:p>
    <w:p w14:paraId="4EFD8096" w14:textId="6403C7C1" w:rsidR="007376F6" w:rsidRPr="000F7924" w:rsidRDefault="007376F6" w:rsidP="007376F6">
      <w:pPr>
        <w:pStyle w:val="RARMPparagraph"/>
      </w:pPr>
      <w:r w:rsidRPr="000F7924">
        <w:t xml:space="preserve">The Regulator uses a number of techniques to identify risks, </w:t>
      </w:r>
      <w:r w:rsidR="00160B4A" w:rsidRPr="000F7924">
        <w:t xml:space="preserve">including </w:t>
      </w:r>
      <w:r w:rsidRPr="000F7924">
        <w:t>checklists, brainstorming, reported international experience and consultation</w:t>
      </w:r>
      <w:r w:rsidR="00C76CAD" w:rsidRPr="000F7924">
        <w:t xml:space="preserve"> </w:t>
      </w:r>
      <w:r w:rsidR="003815EA" w:rsidRPr="000F7924">
        <w:fldChar w:fldCharType="begin"/>
      </w:r>
      <w:r w:rsidR="003815EA" w:rsidRPr="000F7924">
        <w:instrText xml:space="preserve"> ADDIN EN.CITE &lt;EndNote&gt;&lt;Cite&gt;&lt;Author&gt;OGTR&lt;/Author&gt;&lt;Year&gt;2013&lt;/Year&gt;&lt;RecNum&gt;1&lt;/RecNum&gt;&lt;DisplayText&gt;(OGTR, 2013)&lt;/DisplayText&gt;&lt;record&gt;&lt;rec-number&gt;1&lt;/rec-number&gt;&lt;foreign-keys&gt;&lt;key app="EN" db-id="wz9x5s2ahfd99oe05ddpfs5zp2rwvtfs9xr9" timestamp="1750407867"&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3815EA" w:rsidRPr="000F7924">
        <w:fldChar w:fldCharType="separate"/>
      </w:r>
      <w:r w:rsidR="003815EA" w:rsidRPr="000F7924">
        <w:rPr>
          <w:noProof/>
        </w:rPr>
        <w:t>(</w:t>
      </w:r>
      <w:hyperlink w:anchor="_ENREF_107" w:tooltip="OGTR, 2013 #1" w:history="1">
        <w:r w:rsidR="00E5312E" w:rsidRPr="000F7924">
          <w:rPr>
            <w:noProof/>
          </w:rPr>
          <w:t>OGTR, 2013</w:t>
        </w:r>
      </w:hyperlink>
      <w:r w:rsidR="003815EA" w:rsidRPr="000F7924">
        <w:rPr>
          <w:noProof/>
        </w:rPr>
        <w:t>)</w:t>
      </w:r>
      <w:r w:rsidR="003815EA" w:rsidRPr="000F7924">
        <w:fldChar w:fldCharType="end"/>
      </w:r>
      <w:r w:rsidRPr="000F7924">
        <w:t>. Risk scenarios examined in RARMPs prepared for licence applications for the same or similar GMOs, are also considered.</w:t>
      </w:r>
    </w:p>
    <w:p w14:paraId="6E3AE736" w14:textId="09D0D19F" w:rsidR="007376F6" w:rsidRPr="000F7924" w:rsidRDefault="007376F6" w:rsidP="007376F6">
      <w:pPr>
        <w:pStyle w:val="RARMPparagraph"/>
      </w:pPr>
      <w:r w:rsidRPr="000F7924">
        <w:t>Risk identification first considers a wide range of circumstances in which the GMO, or the introduced genetic material, could come into contact with people or the environment. This leads to postulating plausible causal pathways that may give rise to harm for people or the environment from dealings with a GMO. These are risk scenarios. These risk scenarios are screened to identify those that are considered to have a reasonable chance of causing harm in the short or long term. Pathways that do not lead to harm, or those that could not plausibly occur, do not advance in the risk assessment process (</w:t>
      </w:r>
      <w:r w:rsidR="000B0B67" w:rsidRPr="000F7924">
        <w:fldChar w:fldCharType="begin"/>
      </w:r>
      <w:r w:rsidR="000B0B67" w:rsidRPr="000F7924">
        <w:instrText xml:space="preserve"> REF _Ref114212276 \h </w:instrText>
      </w:r>
      <w:r w:rsidR="004B06F4" w:rsidRPr="000F7924">
        <w:instrText xml:space="preserve"> \* MERGEFORMAT </w:instrText>
      </w:r>
      <w:r w:rsidR="000B0B67" w:rsidRPr="000F7924">
        <w:fldChar w:fldCharType="separate"/>
      </w:r>
      <w:r w:rsidR="00BC38E3" w:rsidRPr="000F7924">
        <w:t xml:space="preserve">Figure </w:t>
      </w:r>
      <w:r w:rsidR="00BC38E3">
        <w:rPr>
          <w:noProof/>
        </w:rPr>
        <w:t>11</w:t>
      </w:r>
      <w:r w:rsidR="000B0B67" w:rsidRPr="000F7924">
        <w:fldChar w:fldCharType="end"/>
      </w:r>
      <w:r w:rsidRPr="000F7924">
        <w:t>)</w:t>
      </w:r>
      <w:r w:rsidR="000B0B67" w:rsidRPr="000F7924">
        <w:t>, that is,</w:t>
      </w:r>
      <w:r w:rsidRPr="000F7924">
        <w:t xml:space="preserve"> the risk is considered to be no greater than negligible.</w:t>
      </w:r>
    </w:p>
    <w:p w14:paraId="3E8B9CD9" w14:textId="0F55FCB4" w:rsidR="007376F6" w:rsidRPr="000F7924" w:rsidRDefault="007376F6" w:rsidP="00F85A0B">
      <w:pPr>
        <w:pStyle w:val="RARMPparagraph"/>
      </w:pPr>
      <w:r w:rsidRPr="000F7924">
        <w:t xml:space="preserve">Risks identified as being potentially greater than negligible are characterised in terms of the potential seriousness of harm (Consequence assessment) and the likelihood of harm (Likelihood </w:t>
      </w:r>
      <w:r w:rsidRPr="000F7924">
        <w:lastRenderedPageBreak/>
        <w:t>assessment). Risk evaluation then combines the Consequence and Likelihood assessments to estimate the level of risk and determine whether risk treatment measures are required. The potential for interactions between risks is also considered.</w:t>
      </w:r>
    </w:p>
    <w:p w14:paraId="1D6F8CE2" w14:textId="33B7020A" w:rsidR="00C76CAD" w:rsidRPr="000F7924" w:rsidRDefault="00C76CAD" w:rsidP="00F85A0B">
      <w:pPr>
        <w:pStyle w:val="RARMPparagraph"/>
      </w:pPr>
      <w:r w:rsidRPr="000F7924">
        <w:t xml:space="preserve">A weed risk assessment approach is used to identify traits that may contribute to risks from GM plants, as this approach addresses the full range of potential adverse outcomes associated with plants. In particular, novel traits that may increase the potential of the GMO to spread and persist in the environment or increase the level of potential harm compared with the parental plant(s) are used to postulate risk scenarios </w:t>
      </w:r>
      <w:r w:rsidR="003815EA" w:rsidRPr="000F7924">
        <w:fldChar w:fldCharType="begin">
          <w:fldData xml:space="preserve">PEVuZE5vdGU+PENpdGU+PEF1dGhvcj5LZWVzZTwvQXV0aG9yPjxZZWFyPjIwMTQ8L1llYXI+PFJl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</w:fldData>
        </w:fldChar>
      </w:r>
      <w:r w:rsidR="003815EA" w:rsidRPr="000F7924">
        <w:instrText xml:space="preserve"> ADDIN EN.CITE </w:instrText>
      </w:r>
      <w:r w:rsidR="003815EA" w:rsidRPr="000F7924">
        <w:fldChar w:fldCharType="begin">
          <w:fldData xml:space="preserve">PEVuZE5vdGU+PENpdGU+PEF1dGhvcj5LZWVzZTwvQXV0aG9yPjxZZWFyPjIwMTQ8L1llYXI+PFJl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</w:fldData>
        </w:fldChar>
      </w:r>
      <w:r w:rsidR="003815EA" w:rsidRPr="000F7924">
        <w:instrText xml:space="preserve"> ADDIN EN.CITE.DATA </w:instrText>
      </w:r>
      <w:r w:rsidR="003815EA" w:rsidRPr="000F7924">
        <w:fldChar w:fldCharType="end"/>
      </w:r>
      <w:r w:rsidR="003815EA" w:rsidRPr="000F7924">
        <w:fldChar w:fldCharType="separate"/>
      </w:r>
      <w:r w:rsidR="003815EA" w:rsidRPr="000F7924">
        <w:rPr>
          <w:noProof/>
        </w:rPr>
        <w:t>(</w:t>
      </w:r>
      <w:hyperlink w:anchor="_ENREF_66" w:tooltip="Keese, 2014 #2" w:history="1">
        <w:r w:rsidR="00E5312E" w:rsidRPr="000F7924">
          <w:rPr>
            <w:noProof/>
          </w:rPr>
          <w:t>Keese et al., 2014</w:t>
        </w:r>
      </w:hyperlink>
      <w:r w:rsidR="003815EA" w:rsidRPr="000F7924">
        <w:rPr>
          <w:noProof/>
        </w:rPr>
        <w:t>)</w:t>
      </w:r>
      <w:r w:rsidR="003815EA" w:rsidRPr="000F7924">
        <w:fldChar w:fldCharType="end"/>
      </w:r>
      <w:r w:rsidRPr="000F7924">
        <w:t>. Risk scenarios postulated in previous RARMPs prepared for licence applications for the same or similar GMOs, are also considered.</w:t>
      </w:r>
    </w:p>
    <w:p w14:paraId="604456D8" w14:textId="6F699076" w:rsidR="00F85A0B" w:rsidRPr="000F7924" w:rsidRDefault="00F85A0B" w:rsidP="00F60C1A">
      <w:pPr>
        <w:pStyle w:val="Sectionheading1"/>
      </w:pPr>
      <w:bookmarkStart w:id="140" w:name="_Toc152065707"/>
      <w:bookmarkStart w:id="141" w:name="_Toc219110450"/>
      <w:r w:rsidRPr="000F7924">
        <w:t>Risk identification</w:t>
      </w:r>
      <w:bookmarkEnd w:id="140"/>
      <w:bookmarkEnd w:id="141"/>
    </w:p>
    <w:p w14:paraId="0BE35455" w14:textId="41DE26BA" w:rsidR="00F85A0B" w:rsidRPr="000F7924" w:rsidRDefault="00F85A0B" w:rsidP="00F85A0B">
      <w:pPr>
        <w:pStyle w:val="RARMPparagraph"/>
      </w:pPr>
      <w:r w:rsidRPr="000F7924">
        <w:t>Postulated risk scenarios are comprised of three components (</w:t>
      </w:r>
      <w:r w:rsidR="00137BE6" w:rsidRPr="000F7924">
        <w:fldChar w:fldCharType="begin"/>
      </w:r>
      <w:r w:rsidR="00137BE6" w:rsidRPr="000F7924">
        <w:instrText xml:space="preserve"> REF _Ref120694507 \h </w:instrText>
      </w:r>
      <w:r w:rsidR="005C6470" w:rsidRPr="000F7924">
        <w:instrText xml:space="preserve"> \* MERGEFORMAT </w:instrText>
      </w:r>
      <w:r w:rsidR="00137BE6" w:rsidRPr="000F7924">
        <w:fldChar w:fldCharType="separate"/>
      </w:r>
      <w:r w:rsidR="00BC38E3" w:rsidRPr="000F7924">
        <w:t xml:space="preserve">Figure </w:t>
      </w:r>
      <w:r w:rsidR="00BC38E3">
        <w:rPr>
          <w:noProof/>
        </w:rPr>
        <w:t>12</w:t>
      </w:r>
      <w:r w:rsidR="00137BE6" w:rsidRPr="000F7924">
        <w:fldChar w:fldCharType="end"/>
      </w:r>
      <w:r w:rsidRPr="000F7924">
        <w:t>):</w:t>
      </w:r>
    </w:p>
    <w:p w14:paraId="2B270B22" w14:textId="77777777" w:rsidR="00F85A0B" w:rsidRPr="000F7924" w:rsidRDefault="00F85A0B" w:rsidP="00F85A0B">
      <w:pPr>
        <w:pStyle w:val="RARMPparagraph"/>
        <w:numPr>
          <w:ilvl w:val="0"/>
          <w:numId w:val="5"/>
        </w:numPr>
      </w:pPr>
      <w:r w:rsidRPr="000F7924">
        <w:t>the source of potential harm (risk source)</w:t>
      </w:r>
    </w:p>
    <w:p w14:paraId="13E2F16B" w14:textId="77777777" w:rsidR="00F85A0B" w:rsidRPr="000F7924" w:rsidRDefault="00F85A0B" w:rsidP="00F85A0B">
      <w:pPr>
        <w:pStyle w:val="RARMPparagraph"/>
        <w:numPr>
          <w:ilvl w:val="0"/>
          <w:numId w:val="5"/>
        </w:numPr>
      </w:pPr>
      <w:r w:rsidRPr="000F7924">
        <w:t>a plausible causal linkage to potential harm (causal pathway)</w:t>
      </w:r>
    </w:p>
    <w:p w14:paraId="04545617" w14:textId="77777777" w:rsidR="00F85A0B" w:rsidRPr="000F7924" w:rsidRDefault="00F85A0B" w:rsidP="00F85A0B">
      <w:pPr>
        <w:pStyle w:val="RARMPparagraph"/>
        <w:numPr>
          <w:ilvl w:val="0"/>
          <w:numId w:val="5"/>
        </w:numPr>
      </w:pPr>
      <w:r w:rsidRPr="000F7924">
        <w:t>potential harm to people or the environment.</w:t>
      </w:r>
    </w:p>
    <w:p w14:paraId="3FD7EE70" w14:textId="0CBF07B7" w:rsidR="00F85A0B" w:rsidRPr="000F7924" w:rsidRDefault="005C6470" w:rsidP="00F85A0B">
      <w:r w:rsidRPr="000F7924">
        <w:rPr>
          <w:noProof/>
        </w:rPr>
        <w:drawing>
          <wp:inline distT="0" distB="0" distL="0" distR="0" wp14:anchorId="1797BE37" wp14:editId="33690971">
            <wp:extent cx="5761355" cy="912590"/>
            <wp:effectExtent l="0" t="0" r="0" b="1905"/>
            <wp:docPr id="4" name="Picture 4" descr="Diagram showing the three components of a risk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howing the three components of a risk scenario."/>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1355" cy="912590"/>
                    </a:xfrm>
                    <a:prstGeom prst="rect">
                      <a:avLst/>
                    </a:prstGeom>
                    <a:noFill/>
                    <a:ln>
                      <a:noFill/>
                    </a:ln>
                  </pic:spPr>
                </pic:pic>
              </a:graphicData>
            </a:graphic>
          </wp:inline>
        </w:drawing>
      </w:r>
    </w:p>
    <w:p w14:paraId="341E1BE2" w14:textId="77A87442" w:rsidR="00F85A0B" w:rsidRPr="000F7924" w:rsidRDefault="000B0B67" w:rsidP="000B0B67">
      <w:pPr>
        <w:pStyle w:val="Figuretitle"/>
      </w:pPr>
      <w:bookmarkStart w:id="142" w:name="_Ref120694507"/>
      <w:r w:rsidRPr="000F7924">
        <w:t xml:space="preserve">Figure </w:t>
      </w:r>
      <w:r w:rsidRPr="000F7924">
        <w:fldChar w:fldCharType="begin"/>
      </w:r>
      <w:r w:rsidRPr="000F7924">
        <w:instrText xml:space="preserve"> SEQ Figure \* ARABIC </w:instrText>
      </w:r>
      <w:r w:rsidRPr="000F7924">
        <w:fldChar w:fldCharType="separate"/>
      </w:r>
      <w:r w:rsidR="00BC38E3">
        <w:rPr>
          <w:noProof/>
        </w:rPr>
        <w:t>12</w:t>
      </w:r>
      <w:r w:rsidRPr="000F7924">
        <w:rPr>
          <w:noProof/>
        </w:rPr>
        <w:fldChar w:fldCharType="end"/>
      </w:r>
      <w:bookmarkEnd w:id="142"/>
      <w:r w:rsidRPr="000F7924">
        <w:t>.</w:t>
      </w:r>
      <w:r w:rsidR="00F85A0B" w:rsidRPr="000F7924">
        <w:t xml:space="preserve"> Risk scenario</w:t>
      </w:r>
    </w:p>
    <w:p w14:paraId="036ACEC1" w14:textId="03E89FBA" w:rsidR="00F85A0B" w:rsidRPr="000F7924" w:rsidRDefault="00F85A0B" w:rsidP="00F85A0B">
      <w:pPr>
        <w:pStyle w:val="RARMPparagraph"/>
      </w:pPr>
      <w:r w:rsidRPr="000F7924">
        <w:t>When postulating relevant risk scenarios, the risk context is taken into account, including the following factors detailed in Chapter 1:</w:t>
      </w:r>
    </w:p>
    <w:p w14:paraId="338A86AC" w14:textId="6D9D67ED" w:rsidR="00F85A0B" w:rsidRPr="000F7924" w:rsidRDefault="00F85A0B" w:rsidP="00F85A0B">
      <w:pPr>
        <w:pStyle w:val="ListBullet1"/>
      </w:pPr>
      <w:r w:rsidRPr="000F7924">
        <w:t>the proposed dealings</w:t>
      </w:r>
    </w:p>
    <w:p w14:paraId="645D560A" w14:textId="4D337741" w:rsidR="00F85A0B" w:rsidRPr="000F7924" w:rsidRDefault="00F85A0B" w:rsidP="00F85A0B">
      <w:pPr>
        <w:pStyle w:val="ListBullet1"/>
      </w:pPr>
      <w:r w:rsidRPr="000F7924">
        <w:t>the proposed limits including the extent and scale of the proposed dealings</w:t>
      </w:r>
    </w:p>
    <w:p w14:paraId="6BBAAA80" w14:textId="6CEC9341" w:rsidR="00F85A0B" w:rsidRPr="000F7924" w:rsidRDefault="00F85A0B" w:rsidP="00F85A0B">
      <w:pPr>
        <w:pStyle w:val="ListBullet1"/>
      </w:pPr>
      <w:r w:rsidRPr="000F7924">
        <w:t>the proposed controls to limit the spread and persistence of the GMO</w:t>
      </w:r>
      <w:r w:rsidR="00296F66" w:rsidRPr="000F7924">
        <w:t>s</w:t>
      </w:r>
      <w:r w:rsidRPr="000F7924">
        <w:t xml:space="preserve"> </w:t>
      </w:r>
    </w:p>
    <w:p w14:paraId="32598909" w14:textId="3314AE25" w:rsidR="00F60C1A" w:rsidRPr="000F7924" w:rsidRDefault="00F85A0B" w:rsidP="00137A69">
      <w:pPr>
        <w:pStyle w:val="ListBullet1"/>
      </w:pPr>
      <w:r w:rsidRPr="000F7924">
        <w:t>the characteristics of the parent organism(s).</w:t>
      </w:r>
    </w:p>
    <w:p w14:paraId="787AF4F6" w14:textId="2E559A71" w:rsidR="00F60C1A" w:rsidRPr="000F7924" w:rsidRDefault="00F60C1A" w:rsidP="00C20A81">
      <w:pPr>
        <w:pStyle w:val="Sectionheading2"/>
      </w:pPr>
      <w:bookmarkStart w:id="143" w:name="_Toc152065708"/>
      <w:bookmarkStart w:id="144" w:name="_Toc219110451"/>
      <w:r w:rsidRPr="000F7924">
        <w:t>Risk source</w:t>
      </w:r>
      <w:bookmarkEnd w:id="143"/>
      <w:bookmarkEnd w:id="144"/>
    </w:p>
    <w:p w14:paraId="1778EF6B" w14:textId="734BD9AF" w:rsidR="00F60C1A" w:rsidRPr="000F7924" w:rsidRDefault="008C705D" w:rsidP="00C00C52">
      <w:pPr>
        <w:pStyle w:val="RARMPparagraph"/>
      </w:pPr>
      <w:r w:rsidRPr="000F7924">
        <w:t>The sources of potential harms can be intended novel GM traits associated with one or more introduced genetic elements, or unintended effects/traits arising from the use of gene technology.</w:t>
      </w:r>
    </w:p>
    <w:p w14:paraId="64813F01" w14:textId="67724741" w:rsidR="00D33A76" w:rsidRPr="000F7924" w:rsidRDefault="008C705D" w:rsidP="007F4216">
      <w:pPr>
        <w:pStyle w:val="RARMPparagraph"/>
      </w:pPr>
      <w:r w:rsidRPr="000F7924">
        <w:t xml:space="preserve">As discussed in Chapter 1, the </w:t>
      </w:r>
      <w:r w:rsidR="00476C68" w:rsidRPr="000F7924">
        <w:t>GM Purple Tomato has</w:t>
      </w:r>
      <w:r w:rsidRPr="000F7924">
        <w:t xml:space="preserve"> been modified by the introduction</w:t>
      </w:r>
      <w:r w:rsidR="00946615" w:rsidRPr="000F7924">
        <w:t xml:space="preserve"> of</w:t>
      </w:r>
      <w:r w:rsidRPr="000F7924">
        <w:t xml:space="preserve"> </w:t>
      </w:r>
      <w:r w:rsidR="00AC4FA5" w:rsidRPr="000F7924">
        <w:t>2</w:t>
      </w:r>
      <w:r w:rsidRPr="000F7924">
        <w:t xml:space="preserve"> genes </w:t>
      </w:r>
      <w:r w:rsidR="003F23F7" w:rsidRPr="000F7924">
        <w:t xml:space="preserve">from </w:t>
      </w:r>
      <w:r w:rsidR="003F23F7" w:rsidRPr="000F7924">
        <w:rPr>
          <w:i/>
          <w:iCs/>
        </w:rPr>
        <w:t>Antirrhinum majus</w:t>
      </w:r>
      <w:r w:rsidR="003F23F7" w:rsidRPr="000F7924">
        <w:t xml:space="preserve"> </w:t>
      </w:r>
      <w:r w:rsidRPr="000F7924">
        <w:t xml:space="preserve">intended to </w:t>
      </w:r>
      <w:r w:rsidR="00AC4FA5" w:rsidRPr="000F7924">
        <w:t xml:space="preserve">activate anthocyanin production during </w:t>
      </w:r>
      <w:r w:rsidR="00BB5621" w:rsidRPr="000F7924">
        <w:t xml:space="preserve">tomato </w:t>
      </w:r>
      <w:r w:rsidR="00AC4FA5" w:rsidRPr="000F7924">
        <w:t>fruit ripening</w:t>
      </w:r>
      <w:r w:rsidR="007F656A" w:rsidRPr="000F7924">
        <w:t xml:space="preserve"> and the </w:t>
      </w:r>
      <w:r w:rsidR="007F656A" w:rsidRPr="000F7924">
        <w:rPr>
          <w:i/>
          <w:iCs/>
        </w:rPr>
        <w:t>nptII</w:t>
      </w:r>
      <w:r w:rsidR="007F656A" w:rsidRPr="000F7924">
        <w:t xml:space="preserve"> gene from </w:t>
      </w:r>
      <w:r w:rsidR="007F656A" w:rsidRPr="000F7924">
        <w:rPr>
          <w:i/>
          <w:iCs/>
        </w:rPr>
        <w:t>E. coli</w:t>
      </w:r>
      <w:r w:rsidR="007F656A" w:rsidRPr="000F7924">
        <w:t xml:space="preserve"> which was used as a selectable marker during development of the GMO</w:t>
      </w:r>
      <w:r w:rsidRPr="000F7924">
        <w:t>. These introduced genes will be considered further as a source of potential harm.</w:t>
      </w:r>
      <w:r w:rsidR="00124820" w:rsidRPr="000F7924">
        <w:t xml:space="preserve"> </w:t>
      </w:r>
    </w:p>
    <w:p w14:paraId="1FF6A52F" w14:textId="7A6DCAD0" w:rsidR="00CB76BC" w:rsidRPr="000F7924" w:rsidRDefault="008C705D" w:rsidP="00124820">
      <w:pPr>
        <w:pStyle w:val="RARMPparagraph"/>
      </w:pPr>
      <w:r w:rsidRPr="000F7924">
        <w:t xml:space="preserve">The introduced genes are controlled by regulatory sequences. These were originally derived from </w:t>
      </w:r>
      <w:r w:rsidR="000312D5" w:rsidRPr="000F7924">
        <w:t>a plant</w:t>
      </w:r>
      <w:r w:rsidRPr="000F7924">
        <w:t xml:space="preserve">, </w:t>
      </w:r>
      <w:r w:rsidR="000312D5" w:rsidRPr="000F7924">
        <w:t xml:space="preserve">a </w:t>
      </w:r>
      <w:r w:rsidRPr="000F7924">
        <w:t xml:space="preserve">plant virus and a bacterium </w:t>
      </w:r>
      <w:r w:rsidR="0088151D" w:rsidRPr="000F7924">
        <w:t>(</w:t>
      </w:r>
      <w:r w:rsidR="000312D5" w:rsidRPr="000F7924">
        <w:fldChar w:fldCharType="begin"/>
      </w:r>
      <w:r w:rsidR="000312D5" w:rsidRPr="000F7924">
        <w:instrText xml:space="preserve"> REF _Ref188522092 \h  \* MERGEFORMAT </w:instrText>
      </w:r>
      <w:r w:rsidR="000312D5" w:rsidRPr="000F7924">
        <w:fldChar w:fldCharType="separate"/>
      </w:r>
      <w:r w:rsidR="00BC38E3" w:rsidRPr="000F7924">
        <w:t xml:space="preserve">Table </w:t>
      </w:r>
      <w:r w:rsidR="00BC38E3">
        <w:rPr>
          <w:noProof/>
        </w:rPr>
        <w:t>2</w:t>
      </w:r>
      <w:r w:rsidR="000312D5" w:rsidRPr="000F7924">
        <w:fldChar w:fldCharType="end"/>
      </w:r>
      <w:r w:rsidR="0088151D" w:rsidRPr="000F7924">
        <w:t>)</w:t>
      </w:r>
      <w:r w:rsidRPr="000F7924">
        <w:t xml:space="preserve">. Regulatory sequences are naturally present in all plants, and the introduced elements are expected to operate in similar ways to endogenous elements. </w:t>
      </w:r>
      <w:r w:rsidR="003F23F7" w:rsidRPr="000F7924">
        <w:t xml:space="preserve">The regulatory sequences are DNA that is not expressed as a protein, so exposure is to the DNA only and dietary DNA has no toxicity </w:t>
      </w:r>
      <w:r w:rsidR="003815EA" w:rsidRPr="000F7924">
        <w:fldChar w:fldCharType="begin"/>
      </w:r>
      <w:r w:rsidR="003815EA" w:rsidRPr="000F7924">
        <w:instrText xml:space="preserve"> ADDIN EN.CITE &lt;EndNote&gt;&lt;Cite&gt;&lt;Author&gt;Delaney&lt;/Author&gt;&lt;Year&gt;2018&lt;/Year&gt;&lt;RecNum&gt;3&lt;/RecNum&gt;&lt;DisplayText&gt;(Delaney et al., 2018)&lt;/DisplayText&gt;&lt;record&gt;&lt;rec-number&gt;3&lt;/rec-number&gt;&lt;foreign-keys&gt;&lt;key app="EN" db-id="wz9x5s2ahfd99oe05ddpfs5zp2rwvtfs9xr9" timestamp="1750408092"&gt;3&lt;/key&gt;&lt;/foreign-keys&gt;&lt;ref-type name="Journal Article"&gt;17&lt;/ref-type&gt;&lt;contributors&gt;&lt;authors&gt;&lt;author&gt;Delaney, B.&lt;/author&gt;&lt;author&gt;Goodman, R. E.&lt;/author&gt;&lt;author&gt;Ladics, G. S.&lt;/author&gt;&lt;/authors&gt;&lt;/contributors&gt;&lt;auth-address&gt;DuPont Pioneer, International, Inc, 8325 N 62nd Avenue, Johnston, IA 50131, USA.&amp;#xD;Food Science &amp;amp; Technology, University of Nebraska, 1901 North 21St Street, Lincoln Nebraska, Lincoln, NE 68588, USA.&amp;#xD;DuPont Haskell Laboratory, 1090 Elkton Road, Newark, DE, 19711, USA.&lt;/auth-address&gt;&lt;titles&gt;&lt;title&gt;Food and feed safety of genetically engineered food crops&lt;/title&gt;&lt;secondary-title&gt;Toxicological Sciences&lt;/secondary-title&gt;&lt;/titles&gt;&lt;periodical&gt;&lt;full-title&gt;Toxicological Sciences&lt;/full-title&gt;&lt;/periodical&gt;&lt;pages&gt;361-371&lt;/pages&gt;&lt;volume&gt;162&lt;/volume&gt;&lt;number&gt;2&lt;/number&gt;&lt;edition&gt;2017/12/07&lt;/edition&gt;&lt;keywords&gt;&lt;keyword&gt;*Animal Feed/standards&lt;/keyword&gt;&lt;keyword&gt;Crops, Agricultural/genetics/*standards&lt;/keyword&gt;&lt;keyword&gt;*Food Safety&lt;/keyword&gt;&lt;keyword&gt;*Food, Genetically Modified/standards&lt;/keyword&gt;&lt;keyword&gt;Genes, Plant&lt;/keyword&gt;&lt;keyword&gt;Genetic Engineering/*methods&lt;/keyword&gt;&lt;keyword&gt;Hazard Analysis and Critical Control Points&lt;/keyword&gt;&lt;keyword&gt;Mutagenesis&lt;/keyword&gt;&lt;keyword&gt;Toxicology/*methods&lt;/keyword&gt;&lt;keyword&gt;Transgenes&lt;/keyword&gt;&lt;/keywords&gt;&lt;dates&gt;&lt;year&gt;2018&lt;/year&gt;&lt;pub-dates&gt;&lt;date&gt;Apr 1&lt;/date&gt;&lt;/pub-dates&gt;&lt;/dates&gt;&lt;isbn&gt;1096-0929 (Electronic)&amp;#xD;1096-0929 (Linking)&lt;/isbn&gt;&lt;accession-num&gt;29211881&lt;/accession-num&gt;&lt;urls&gt;&lt;related-urls&gt;&lt;url&gt;https://www.ncbi.nlm.nih.gov/pubmed/29211881&lt;/url&gt;&lt;/related-urls&gt;&lt;/urls&gt;&lt;electronic-resource-num&gt;10.1093/toxsci/kfx249&lt;/electronic-resource-num&gt;&lt;/record&gt;&lt;/Cite&gt;&lt;/EndNote&gt;</w:instrText>
      </w:r>
      <w:r w:rsidR="003815EA" w:rsidRPr="000F7924">
        <w:fldChar w:fldCharType="separate"/>
      </w:r>
      <w:r w:rsidR="003815EA" w:rsidRPr="000F7924">
        <w:rPr>
          <w:noProof/>
        </w:rPr>
        <w:t>(</w:t>
      </w:r>
      <w:hyperlink w:anchor="_ENREF_33" w:tooltip="Delaney, 2018 #3" w:history="1">
        <w:r w:rsidR="00E5312E" w:rsidRPr="000F7924">
          <w:rPr>
            <w:noProof/>
          </w:rPr>
          <w:t>Delaney et al., 2018</w:t>
        </w:r>
      </w:hyperlink>
      <w:r w:rsidR="003815EA" w:rsidRPr="000F7924">
        <w:rPr>
          <w:noProof/>
        </w:rPr>
        <w:t>)</w:t>
      </w:r>
      <w:r w:rsidR="003815EA" w:rsidRPr="000F7924">
        <w:fldChar w:fldCharType="end"/>
      </w:r>
      <w:r w:rsidR="003F23F7" w:rsidRPr="000F7924">
        <w:t>. Hence, potential harms from the regulatory sequences will not be considered further</w:t>
      </w:r>
      <w:r w:rsidRPr="000F7924">
        <w:t>.</w:t>
      </w:r>
    </w:p>
    <w:p w14:paraId="28102840" w14:textId="5C4A896C" w:rsidR="00CB76BC" w:rsidRPr="000F7924" w:rsidRDefault="00FE52BF" w:rsidP="008C705D">
      <w:pPr>
        <w:pStyle w:val="RARMPparagraph"/>
      </w:pPr>
      <w:r w:rsidRPr="000F7924">
        <w:t xml:space="preserve">The genetic modifications involving introduction of genes have the potential to cause unintended effects in several ways. These include insertional effects such as interruptions, deletions, duplications or rearrangements of the genome, which can lead to altered expression of endogenous genes. There could also be increased metabolic burden due to expression of the introduced proteins, novel traits arising out of interactions with non-target proteins and secondary effects arising from altered substrate or product levels </w:t>
      </w:r>
      <w:r w:rsidRPr="000F7924">
        <w:lastRenderedPageBreak/>
        <w:t xml:space="preserve">in biochemical pathways. However, these types of effects also occur spontaneously and in plants generated by conventional breeding. Accepted conventional breeding techniques such as hybridisation, mutagenesis and somaclonal variation can have a much larger impact on the plant genome than genetic engineering </w:t>
      </w:r>
      <w:r w:rsidR="003815EA" w:rsidRPr="000F7924">
        <w:fldChar w:fldCharType="begin"/>
      </w:r>
      <w:r w:rsidR="003815EA" w:rsidRPr="000F7924">
        <w:instrText xml:space="preserve"> ADDIN EN.CITE &lt;EndNote&gt;&lt;Cite&gt;&lt;Author&gt;Schnell&lt;/Author&gt;&lt;Year&gt;2015&lt;/Year&gt;&lt;RecNum&gt;4&lt;/RecNum&gt;&lt;DisplayText&gt;(Schnell et al., 2015)&lt;/DisplayText&gt;&lt;record&gt;&lt;rec-number&gt;4&lt;/rec-number&gt;&lt;foreign-keys&gt;&lt;key app="EN" db-id="wz9x5s2ahfd99oe05ddpfs5zp2rwvtfs9xr9" timestamp="1750408123"&gt;4&lt;/key&gt;&lt;/foreign-keys&gt;&lt;ref-type name="Journal Article"&gt;17&lt;/ref-type&gt;&lt;contributors&gt;&lt;authors&gt;&lt;author&gt;Schnell, J.&lt;/author&gt;&lt;author&gt;Steele, M.&lt;/author&gt;&lt;author&gt;Bean, J.&lt;/author&gt;&lt;author&gt;Neuspiel, M.&lt;/author&gt;&lt;author&gt;Girard, C.&lt;/author&gt;&lt;author&gt;Dormann, N.&lt;/author&gt;&lt;author&gt;Pearson, C.&lt;/author&gt;&lt;author&gt;Savoie, A.&lt;/author&gt;&lt;author&gt;Bourbonniere, L.&lt;/author&gt;&lt;author&gt;Macdonald, P.&lt;/author&gt;&lt;/authors&gt;&lt;/contributors&gt;&lt;titles&gt;&lt;title&gt;A comparative analysis of insertional effects in genetically engineered plants: considerations for pre-market assessments&lt;/title&gt;&lt;secondary-title&gt;Transgenic Research&lt;/secondary-title&gt;&lt;/titles&gt;&lt;periodical&gt;&lt;full-title&gt;Transgenic Research&lt;/full-title&gt;&lt;/periodical&gt;&lt;pages&gt;1-17&lt;/pages&gt;&lt;volume&gt;24&lt;/volume&gt;&lt;reprint-edition&gt;Not in File&lt;/reprint-edition&gt;&lt;keywords&gt;&lt;keyword&gt;comparative analysis&lt;/keyword&gt;&lt;keyword&gt;analysis&lt;/keyword&gt;&lt;keyword&gt;of&lt;/keyword&gt;&lt;keyword&gt;effects&lt;/keyword&gt;&lt;keyword&gt;genetically&lt;/keyword&gt;&lt;keyword&gt;genetically engineered&lt;/keyword&gt;&lt;keyword&gt;genetically engineered plants&lt;/keyword&gt;&lt;keyword&gt;PLANTS&lt;/keyword&gt;&lt;keyword&gt;plant&lt;/keyword&gt;&lt;keyword&gt;Assessment&lt;/keyword&gt;&lt;/keywords&gt;&lt;dates&gt;&lt;year&gt;2015&lt;/year&gt;&lt;pub-dates&gt;&lt;date&gt;2015&lt;/date&gt;&lt;/pub-dates&gt;&lt;/dates&gt;&lt;label&gt;20530&lt;/label&gt;&lt;urls&gt;&lt;/urls&gt;&lt;/record&gt;&lt;/Cite&gt;&lt;/EndNote&gt;</w:instrText>
      </w:r>
      <w:r w:rsidR="003815EA" w:rsidRPr="000F7924">
        <w:fldChar w:fldCharType="separate"/>
      </w:r>
      <w:r w:rsidR="003815EA" w:rsidRPr="000F7924">
        <w:rPr>
          <w:noProof/>
        </w:rPr>
        <w:t>(</w:t>
      </w:r>
      <w:hyperlink w:anchor="_ENREF_129" w:tooltip="Schnell, 2015 #4" w:history="1">
        <w:r w:rsidR="00E5312E" w:rsidRPr="000F7924">
          <w:rPr>
            <w:noProof/>
          </w:rPr>
          <w:t>Schnell et al., 2015</w:t>
        </w:r>
      </w:hyperlink>
      <w:r w:rsidR="003815EA" w:rsidRPr="000F7924">
        <w:rPr>
          <w:noProof/>
        </w:rPr>
        <w:t>)</w:t>
      </w:r>
      <w:r w:rsidR="003815EA" w:rsidRPr="000F7924">
        <w:fldChar w:fldCharType="end"/>
      </w:r>
      <w:r w:rsidRPr="000F7924">
        <w:t xml:space="preserve">. </w:t>
      </w:r>
      <w:r w:rsidR="00521E9C">
        <w:t>While p</w:t>
      </w:r>
      <w:r w:rsidRPr="000F7924">
        <w:t xml:space="preserve">lants generated by conventional breeding have a long history of safe use, and there are no documented cases where conventional breeding has resulted in the production of a novel toxin or allergen in a crop </w:t>
      </w:r>
      <w:r w:rsidR="003815EA" w:rsidRPr="000F7924">
        <w:fldChar w:fldCharType="begin"/>
      </w:r>
      <w:r w:rsidR="003815EA" w:rsidRPr="000F7924">
        <w:instrText xml:space="preserve"> ADDIN EN.CITE &lt;EndNote&gt;&lt;Cite&gt;&lt;Author&gt;Steiner&lt;/Author&gt;&lt;Year&gt;2013&lt;/Year&gt;&lt;RecNum&gt;5&lt;/RecNum&gt;&lt;DisplayText&gt;(Steiner et al., 2013)&lt;/DisplayText&gt;&lt;record&gt;&lt;rec-number&gt;5&lt;/rec-number&gt;&lt;foreign-keys&gt;&lt;key app="EN" db-id="wz9x5s2ahfd99oe05ddpfs5zp2rwvtfs9xr9" timestamp="1750408143"&gt;5&lt;/key&gt;&lt;/foreign-keys&gt;&lt;ref-type name="Journal Article"&gt;17&lt;/ref-type&gt;&lt;contributors&gt;&lt;authors&gt;&lt;author&gt;Steiner, H.Y.&lt;/author&gt;&lt;author&gt;Halpin, C.&lt;/author&gt;&lt;author&gt;Jez, J.M.&lt;/author&gt;&lt;author&gt;Kough, J.&lt;/author&gt;&lt;author&gt;Parrott, W.&lt;/author&gt;&lt;author&gt;Underhill, L.&lt;/author&gt;&lt;author&gt;Weber, N.&lt;/author&gt;&lt;author&gt;Hannah, L.C.&lt;/author&gt;&lt;/authors&gt;&lt;/contributors&gt;&lt;titles&gt;&lt;title&gt;Evaluating the potential for adverse interactions within genetically engineered breeding stacks&lt;/title&gt;&lt;secondary-title&gt;Plant Physiology&lt;/secondary-title&gt;&lt;/titles&gt;&lt;periodical&gt;&lt;full-title&gt;Plant Physiology&lt;/full-title&gt;&lt;/periodical&gt;&lt;pages&gt;1587-1594&lt;/pages&gt;&lt;volume&gt;161&lt;/volume&gt;&lt;reprint-edition&gt;In File&lt;/reprint-edition&gt;&lt;keywords&gt;&lt;keyword&gt;breeding&lt;/keyword&gt;&lt;keyword&gt;genetically&lt;/keyword&gt;&lt;keyword&gt;interaction&lt;/keyword&gt;&lt;keyword&gt;Interactions&lt;/keyword&gt;&lt;keyword&gt;Potential&lt;/keyword&gt;&lt;/keywords&gt;&lt;dates&gt;&lt;year&gt;2013&lt;/year&gt;&lt;pub-dates&gt;&lt;date&gt;2013&lt;/date&gt;&lt;/pub-dates&gt;&lt;/dates&gt;&lt;isbn&gt;0032-0889&lt;/isbn&gt;&lt;label&gt;19442&lt;/label&gt;&lt;urls&gt;&lt;/urls&gt;&lt;/record&gt;&lt;/Cite&gt;&lt;/EndNote&gt;</w:instrText>
      </w:r>
      <w:r w:rsidR="003815EA" w:rsidRPr="000F7924">
        <w:fldChar w:fldCharType="separate"/>
      </w:r>
      <w:r w:rsidR="003815EA" w:rsidRPr="000F7924">
        <w:rPr>
          <w:noProof/>
        </w:rPr>
        <w:t>(</w:t>
      </w:r>
      <w:hyperlink w:anchor="_ENREF_141" w:tooltip="Steiner, 2013 #5" w:history="1">
        <w:r w:rsidR="00E5312E" w:rsidRPr="000F7924">
          <w:rPr>
            <w:noProof/>
          </w:rPr>
          <w:t>Steiner et al., 2013</w:t>
        </w:r>
      </w:hyperlink>
      <w:r w:rsidR="003815EA" w:rsidRPr="000F7924">
        <w:rPr>
          <w:noProof/>
        </w:rPr>
        <w:t>)</w:t>
      </w:r>
      <w:r w:rsidR="003815EA" w:rsidRPr="000F7924">
        <w:fldChar w:fldCharType="end"/>
      </w:r>
      <w:r w:rsidR="00521E9C">
        <w:t xml:space="preserve">, the upregulation of a defensin in the GM </w:t>
      </w:r>
      <w:r w:rsidR="000071F2">
        <w:t>P</w:t>
      </w:r>
      <w:r w:rsidR="00521E9C">
        <w:t xml:space="preserve">urple </w:t>
      </w:r>
      <w:r w:rsidR="000071F2">
        <w:t>T</w:t>
      </w:r>
      <w:r w:rsidR="00521E9C">
        <w:t>omato was observed and so this is considered further below</w:t>
      </w:r>
      <w:r w:rsidRPr="000F7924">
        <w:t>.</w:t>
      </w:r>
    </w:p>
    <w:p w14:paraId="159E3023" w14:textId="3DA3108B" w:rsidR="0084704C" w:rsidRPr="000F7924" w:rsidRDefault="00DE443F" w:rsidP="00C20A81">
      <w:pPr>
        <w:pStyle w:val="Sectionheading2"/>
      </w:pPr>
      <w:bookmarkStart w:id="145" w:name="_Toc395612203"/>
      <w:bookmarkStart w:id="146" w:name="_Toc395612517"/>
      <w:bookmarkStart w:id="147" w:name="_Toc507595144"/>
      <w:bookmarkStart w:id="148" w:name="_Ref143849187"/>
      <w:bookmarkStart w:id="149" w:name="_Ref143849956"/>
      <w:bookmarkStart w:id="150" w:name="_Ref143849962"/>
      <w:bookmarkStart w:id="151" w:name="_Ref143849970"/>
      <w:bookmarkStart w:id="152" w:name="_Ref143850091"/>
      <w:bookmarkStart w:id="153" w:name="_Toc152065709"/>
      <w:bookmarkStart w:id="154" w:name="_Toc219110452"/>
      <w:r w:rsidRPr="000F7924">
        <w:t>Causal pathway</w:t>
      </w:r>
      <w:bookmarkEnd w:id="145"/>
      <w:bookmarkEnd w:id="146"/>
      <w:bookmarkEnd w:id="147"/>
      <w:bookmarkEnd w:id="148"/>
      <w:bookmarkEnd w:id="149"/>
      <w:bookmarkEnd w:id="150"/>
      <w:bookmarkEnd w:id="151"/>
      <w:bookmarkEnd w:id="152"/>
      <w:bookmarkEnd w:id="153"/>
      <w:bookmarkEnd w:id="154"/>
    </w:p>
    <w:p w14:paraId="42E6DF18" w14:textId="77777777" w:rsidR="0019381A" w:rsidRPr="000F7924" w:rsidRDefault="0019381A" w:rsidP="0019381A">
      <w:pPr>
        <w:pStyle w:val="RARMPparagraph"/>
      </w:pPr>
      <w:r w:rsidRPr="000F7924">
        <w:t>The following factors are taken into account when postulating plausible causal pathways to potential harm:</w:t>
      </w:r>
    </w:p>
    <w:p w14:paraId="2E096FB7" w14:textId="77777777" w:rsidR="0019381A" w:rsidRPr="000F7924" w:rsidRDefault="0019381A">
      <w:pPr>
        <w:pStyle w:val="RARMPparagraph"/>
        <w:numPr>
          <w:ilvl w:val="0"/>
          <w:numId w:val="23"/>
        </w:numPr>
      </w:pPr>
      <w:r w:rsidRPr="000F7924">
        <w:t>routes of exposure to the GMOs, the introduced gene(s) and gene product(s)</w:t>
      </w:r>
    </w:p>
    <w:p w14:paraId="3B0F8AB6" w14:textId="77777777" w:rsidR="0019381A" w:rsidRPr="000F7924" w:rsidRDefault="0019381A">
      <w:pPr>
        <w:pStyle w:val="RARMPparagraph"/>
        <w:numPr>
          <w:ilvl w:val="0"/>
          <w:numId w:val="23"/>
        </w:numPr>
      </w:pPr>
      <w:r w:rsidRPr="000F7924">
        <w:t>potential exposure to the introduced gene(s) and gene product(s) from other sources in the environment</w:t>
      </w:r>
    </w:p>
    <w:p w14:paraId="5E4929AE" w14:textId="77777777" w:rsidR="0019381A" w:rsidRPr="000F7924" w:rsidRDefault="0019381A">
      <w:pPr>
        <w:pStyle w:val="RARMPparagraph"/>
        <w:numPr>
          <w:ilvl w:val="0"/>
          <w:numId w:val="23"/>
        </w:numPr>
      </w:pPr>
      <w:r w:rsidRPr="000F7924">
        <w:t>the environment at the site(s) of release</w:t>
      </w:r>
    </w:p>
    <w:p w14:paraId="37D0CF94" w14:textId="77777777" w:rsidR="0019381A" w:rsidRPr="000F7924" w:rsidRDefault="0019381A">
      <w:pPr>
        <w:pStyle w:val="RARMPparagraph"/>
        <w:numPr>
          <w:ilvl w:val="0"/>
          <w:numId w:val="23"/>
        </w:numPr>
      </w:pPr>
      <w:r w:rsidRPr="000F7924">
        <w:t>agronomic management practices for the GMOs</w:t>
      </w:r>
    </w:p>
    <w:p w14:paraId="60B832A9" w14:textId="77777777" w:rsidR="0019381A" w:rsidRPr="000F7924" w:rsidRDefault="0019381A">
      <w:pPr>
        <w:pStyle w:val="RARMPparagraph"/>
        <w:numPr>
          <w:ilvl w:val="0"/>
          <w:numId w:val="23"/>
        </w:numPr>
      </w:pPr>
      <w:r w:rsidRPr="000F7924">
        <w:t>spread and persistence of the GMOs (e.g. reproductive characteristics, dispersal pathways and establishment potential)</w:t>
      </w:r>
    </w:p>
    <w:p w14:paraId="157C6BB1" w14:textId="77777777" w:rsidR="0019381A" w:rsidRPr="000F7924" w:rsidRDefault="0019381A">
      <w:pPr>
        <w:pStyle w:val="RARMPparagraph"/>
        <w:numPr>
          <w:ilvl w:val="0"/>
          <w:numId w:val="23"/>
        </w:numPr>
      </w:pPr>
      <w:r w:rsidRPr="000F7924">
        <w:t>tolerance to abiotic conditions (e.g. climate, soil and rainfall patterns)</w:t>
      </w:r>
    </w:p>
    <w:p w14:paraId="613C2729" w14:textId="77777777" w:rsidR="0019381A" w:rsidRPr="000F7924" w:rsidRDefault="0019381A">
      <w:pPr>
        <w:pStyle w:val="RARMPparagraph"/>
        <w:numPr>
          <w:ilvl w:val="0"/>
          <w:numId w:val="23"/>
        </w:numPr>
      </w:pPr>
      <w:r w:rsidRPr="000F7924">
        <w:t>tolerance to biotic stressors (e.g. pest, pathogens and weeds)</w:t>
      </w:r>
    </w:p>
    <w:p w14:paraId="5BB74322" w14:textId="77777777" w:rsidR="0019381A" w:rsidRPr="000F7924" w:rsidRDefault="0019381A">
      <w:pPr>
        <w:pStyle w:val="RARMPparagraph"/>
        <w:numPr>
          <w:ilvl w:val="0"/>
          <w:numId w:val="23"/>
        </w:numPr>
      </w:pPr>
      <w:r w:rsidRPr="000F7924">
        <w:t>tolerance to cultivation management practices</w:t>
      </w:r>
    </w:p>
    <w:p w14:paraId="20975721" w14:textId="77777777" w:rsidR="0019381A" w:rsidRPr="000F7924" w:rsidRDefault="0019381A">
      <w:pPr>
        <w:pStyle w:val="RARMPparagraph"/>
        <w:numPr>
          <w:ilvl w:val="0"/>
          <w:numId w:val="23"/>
        </w:numPr>
      </w:pPr>
      <w:r w:rsidRPr="000F7924">
        <w:t>gene transfer to sexually compatible organisms</w:t>
      </w:r>
    </w:p>
    <w:p w14:paraId="68F6566A" w14:textId="77777777" w:rsidR="0019381A" w:rsidRPr="000F7924" w:rsidRDefault="0019381A">
      <w:pPr>
        <w:pStyle w:val="RARMPparagraph"/>
        <w:numPr>
          <w:ilvl w:val="0"/>
          <w:numId w:val="23"/>
        </w:numPr>
      </w:pPr>
      <w:r w:rsidRPr="000F7924">
        <w:t>gene transfer by horizontal gene transfer (HGT)</w:t>
      </w:r>
    </w:p>
    <w:p w14:paraId="4D5E2102" w14:textId="77777777" w:rsidR="0019381A" w:rsidRPr="000F7924" w:rsidRDefault="0019381A">
      <w:pPr>
        <w:pStyle w:val="RARMPparagraph"/>
        <w:numPr>
          <w:ilvl w:val="0"/>
          <w:numId w:val="23"/>
        </w:numPr>
      </w:pPr>
      <w:r w:rsidRPr="000F7924">
        <w:t>unauthorised activities.</w:t>
      </w:r>
    </w:p>
    <w:p w14:paraId="0D89FF05" w14:textId="5C353949" w:rsidR="000674C9" w:rsidRPr="000F7924" w:rsidRDefault="0019381A" w:rsidP="000674C9">
      <w:pPr>
        <w:pStyle w:val="RARMPparagraph"/>
      </w:pPr>
      <w:r w:rsidRPr="000F7924">
        <w:t>Although all of these factors are taken into account, some are not included in risk scenarios because they have been considered in previous RARMPs and are not expected to give rise to substantive risks.</w:t>
      </w:r>
    </w:p>
    <w:p w14:paraId="32DBDB1F" w14:textId="18E10317" w:rsidR="0019381A" w:rsidRPr="000F7924" w:rsidRDefault="0043108B" w:rsidP="000674C9">
      <w:pPr>
        <w:pStyle w:val="RARMPparagraph"/>
      </w:pPr>
      <w:r w:rsidRPr="000F7924">
        <w:t xml:space="preserve">The potential for horizontal gene transfer (HGT) from GMOs to species that are not sexually compatible, and any possible adverse outcomes, have been reviewed in the literature </w:t>
      </w:r>
      <w:r w:rsidR="003815EA" w:rsidRPr="000F7924">
        <w:fldChar w:fldCharType="begin"/>
      </w:r>
      <w:r w:rsidR="003815EA" w:rsidRPr="000F7924">
        <w:instrText xml:space="preserve"> ADDIN EN.CITE &lt;EndNote&gt;&lt;Cite&gt;&lt;Author&gt;Keese&lt;/Author&gt;&lt;Year&gt;2008&lt;/Year&gt;&lt;RecNum&gt;6&lt;/RecNum&gt;&lt;DisplayText&gt;(Keese, 2008; Philips et al., 2022)&lt;/DisplayText&gt;&lt;record&gt;&lt;rec-number&gt;6&lt;/rec-number&gt;&lt;foreign-keys&gt;&lt;key app="EN" db-id="wz9x5s2ahfd99oe05ddpfs5zp2rwvtfs9xr9" timestamp="1750408176"&gt;6&lt;/key&gt;&lt;/foreign-keys&gt;&lt;ref-type name="Journal Article"&gt;17&lt;/ref-type&gt;&lt;contributors&gt;&lt;authors&gt;&lt;author&gt;Keese, Paul&lt;/author&gt;&lt;/authors&gt;&lt;/contributors&gt;&lt;titles&gt;&lt;title&gt;Risks from GMOs due to horizontal gene transfer&lt;/title&gt;&lt;secondary-title&gt;Environmental Biosafety Research&lt;/secondary-title&gt;&lt;alt-title&gt;Environ. Biosafety Res.&lt;/alt-title&gt;&lt;/titles&gt;&lt;periodical&gt;&lt;full-title&gt;Environmental Biosafety Research&lt;/full-title&gt;&lt;abbr-1&gt;Environ. Biosafety Res.&lt;/abbr-1&gt;&lt;/periodical&gt;&lt;alt-periodical&gt;&lt;full-title&gt;Environmental Biosafety Research&lt;/full-title&gt;&lt;abbr-1&gt;Environ. Biosafety Res.&lt;/abbr-1&gt;&lt;/alt-periodical&gt;&lt;pages&gt;123-149&lt;/pages&gt;&lt;volume&gt;7&lt;/volume&gt;&lt;number&gt;3&lt;/number&gt;&lt;dates&gt;&lt;year&gt;2008&lt;/year&gt;&lt;/dates&gt;&lt;urls&gt;&lt;related-urls&gt;&lt;url&gt;https://doi.org/10.1051/ebr:2008014&lt;/url&gt;&lt;/related-urls&gt;&lt;/urls&gt;&lt;electronic-resource-num&gt;10.1051/ebr:2008014&lt;/electronic-resource-num&gt;&lt;/record&gt;&lt;/Cite&gt;&lt;Cite&gt;&lt;Author&gt;Philips&lt;/Author&gt;&lt;Year&gt;2022&lt;/Year&gt;&lt;RecNum&gt;7&lt;/RecNum&gt;&lt;record&gt;&lt;rec-number&gt;7&lt;/rec-number&gt;&lt;foreign-keys&gt;&lt;key app="EN" db-id="wz9x5s2ahfd99oe05ddpfs5zp2rwvtfs9xr9" timestamp="1750408198"&gt;7&lt;/key&gt;&lt;/foreign-keys&gt;&lt;ref-type name="Journal Article"&gt;17&lt;/ref-type&gt;&lt;contributors&gt;&lt;authors&gt;&lt;author&gt;Philips, Joshua G.&lt;/author&gt;&lt;author&gt;Martin-Avila, Elena&lt;/author&gt;&lt;author&gt;Robold, Andrea V.&lt;/author&gt;&lt;/authors&gt;&lt;/contributors&gt;&lt;titles&gt;&lt;title&gt;Horizontal gene transfer from genetically modified plants - Regulatory considerations&lt;/title&gt;&lt;secondary-title&gt;Frontiers in Bioengineering and Biotechnology&lt;/secondary-title&gt;&lt;/titles&gt;&lt;periodical&gt;&lt;full-title&gt;Frontiers in Bioengineering and Biotechnology&lt;/full-title&gt;&lt;/periodical&gt;&lt;volume&gt;10&lt;/volume&gt;&lt;dates&gt;&lt;year&gt;2022&lt;/year&gt;&lt;/dates&gt;&lt;isbn&gt;2296-4185&lt;/isbn&gt;&lt;urls&gt;&lt;/urls&gt;&lt;electronic-resource-num&gt;10.3389/fbioe.2022.971402&lt;/electronic-resource-num&gt;&lt;/record&gt;&lt;/Cite&gt;&lt;/EndNote&gt;</w:instrText>
      </w:r>
      <w:r w:rsidR="003815EA" w:rsidRPr="000F7924">
        <w:fldChar w:fldCharType="separate"/>
      </w:r>
      <w:r w:rsidR="003815EA" w:rsidRPr="000F7924">
        <w:rPr>
          <w:noProof/>
        </w:rPr>
        <w:t>(</w:t>
      </w:r>
      <w:hyperlink w:anchor="_ENREF_65" w:tooltip="Keese, 2008 #6" w:history="1">
        <w:r w:rsidR="00E5312E" w:rsidRPr="000F7924">
          <w:rPr>
            <w:noProof/>
          </w:rPr>
          <w:t>Keese, 2008</w:t>
        </w:r>
      </w:hyperlink>
      <w:r w:rsidR="003815EA" w:rsidRPr="000F7924">
        <w:rPr>
          <w:noProof/>
        </w:rPr>
        <w:t xml:space="preserve">; </w:t>
      </w:r>
      <w:hyperlink w:anchor="_ENREF_115" w:tooltip="Philips, 2022 #7" w:history="1">
        <w:r w:rsidR="00E5312E" w:rsidRPr="000F7924">
          <w:rPr>
            <w:noProof/>
          </w:rPr>
          <w:t>Philips et al., 2022</w:t>
        </w:r>
      </w:hyperlink>
      <w:r w:rsidR="003815EA" w:rsidRPr="000F7924">
        <w:rPr>
          <w:noProof/>
        </w:rPr>
        <w:t>)</w:t>
      </w:r>
      <w:r w:rsidR="003815EA" w:rsidRPr="000F7924">
        <w:fldChar w:fldCharType="end"/>
      </w:r>
      <w:r w:rsidR="00BD394D" w:rsidRPr="000F7924">
        <w:t xml:space="preserve"> </w:t>
      </w:r>
      <w:r w:rsidRPr="000F7924">
        <w:t xml:space="preserve">and assessed in previous RARMPs. No risk greater than negligible was identified, due to the rarity of HGT events and because the gene sequences are already present in the environment and available for transfer via demonstrated natural mechanisms. Therefore, HGT </w:t>
      </w:r>
      <w:r w:rsidR="002A1E73" w:rsidRPr="000F7924">
        <w:t xml:space="preserve">of </w:t>
      </w:r>
      <w:r w:rsidR="002A1E73" w:rsidRPr="000F7924">
        <w:rPr>
          <w:i/>
          <w:iCs/>
        </w:rPr>
        <w:t>Delila</w:t>
      </w:r>
      <w:r w:rsidR="002A1E73" w:rsidRPr="000F7924">
        <w:t xml:space="preserve"> and </w:t>
      </w:r>
      <w:r w:rsidR="002A1E73" w:rsidRPr="000F7924">
        <w:rPr>
          <w:i/>
          <w:iCs/>
        </w:rPr>
        <w:t>Rosea1</w:t>
      </w:r>
      <w:r w:rsidR="002A1E73" w:rsidRPr="000F7924">
        <w:t xml:space="preserve"> </w:t>
      </w:r>
      <w:r w:rsidRPr="000F7924">
        <w:t>will not be assessed further.</w:t>
      </w:r>
      <w:r w:rsidR="002A1E73" w:rsidRPr="000F7924">
        <w:t xml:space="preserve"> As antibiotic selectable markers </w:t>
      </w:r>
      <w:r w:rsidR="00064981" w:rsidRPr="000F7924">
        <w:t xml:space="preserve">are of public interest, HGT of the </w:t>
      </w:r>
      <w:r w:rsidR="00064981" w:rsidRPr="000F7924">
        <w:rPr>
          <w:i/>
          <w:iCs/>
        </w:rPr>
        <w:t>nptII</w:t>
      </w:r>
      <w:r w:rsidR="00064981" w:rsidRPr="000F7924">
        <w:t xml:space="preserve"> gene will be </w:t>
      </w:r>
      <w:r w:rsidR="00521E9C">
        <w:t>considered</w:t>
      </w:r>
      <w:r w:rsidR="00521E9C" w:rsidRPr="000F7924">
        <w:t xml:space="preserve"> </w:t>
      </w:r>
      <w:r w:rsidR="00064981" w:rsidRPr="000F7924">
        <w:t>further.</w:t>
      </w:r>
    </w:p>
    <w:p w14:paraId="7A2BDB9C" w14:textId="77674304" w:rsidR="0019381A" w:rsidRPr="000F7924" w:rsidRDefault="0019381A" w:rsidP="000674C9">
      <w:pPr>
        <w:pStyle w:val="RARMPparagraph"/>
      </w:pPr>
      <w:r w:rsidRPr="000F7924">
        <w:t>Previous RARMPs have considered the potential for unauthorised activities to lead to an adverse outcome. The Act provides for substantial penalties for non-compliance and unauthorised dealings with GMOs. The Act also requires the Regulator to have regard to the suitability of the applicant to hold a licence prior to the issuing of the licence. These legislative provisions are considered sufficient to minimise risks from unauthorised activities, and no risk greater than negligible was identified in previous RARMPs. Therefore, unauthorised activities will not be considered further.</w:t>
      </w:r>
    </w:p>
    <w:p w14:paraId="36B9AD0A" w14:textId="4A20F36D" w:rsidR="006A5534" w:rsidRPr="000F7924" w:rsidRDefault="006A5534" w:rsidP="006C2605">
      <w:pPr>
        <w:pStyle w:val="Sectionheading2"/>
      </w:pPr>
      <w:bookmarkStart w:id="155" w:name="_Ref143849914"/>
      <w:bookmarkStart w:id="156" w:name="_Ref143850080"/>
      <w:bookmarkStart w:id="157" w:name="_Toc152065710"/>
      <w:bookmarkStart w:id="158" w:name="_Toc219110453"/>
      <w:r w:rsidRPr="000F7924">
        <w:t>Potential harm</w:t>
      </w:r>
      <w:bookmarkEnd w:id="155"/>
      <w:bookmarkEnd w:id="156"/>
      <w:bookmarkEnd w:id="157"/>
      <w:bookmarkEnd w:id="158"/>
    </w:p>
    <w:p w14:paraId="4B2EF44B" w14:textId="247BD715" w:rsidR="0019381A" w:rsidRPr="000F7924" w:rsidRDefault="0097373A" w:rsidP="0019381A">
      <w:pPr>
        <w:pStyle w:val="RARMPparagraph"/>
      </w:pPr>
      <w:r w:rsidRPr="000F7924">
        <w:t>Potential harms from GM plants are based on those used to assess risk from weeds</w:t>
      </w:r>
      <w:r w:rsidR="00BD394D" w:rsidRPr="000F7924">
        <w:t xml:space="preserve"> </w:t>
      </w:r>
      <w:r w:rsidR="003815EA" w:rsidRPr="000F7924">
        <w:fldChar w:fldCharType="begin">
          <w:fldData xml:space="preserve">PEVuZE5vdGU+PENpdGU+PEF1dGhvcj5WaXJ0dWU8L0F1dGhvcj48WWVhcj4yMDA0PC9ZZWFyPjxS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</w:fldData>
        </w:fldChar>
      </w:r>
      <w:r w:rsidR="003815EA" w:rsidRPr="000F7924">
        <w:instrText xml:space="preserve"> ADDIN EN.CITE </w:instrText>
      </w:r>
      <w:r w:rsidR="003815EA" w:rsidRPr="000F7924">
        <w:fldChar w:fldCharType="begin">
          <w:fldData xml:space="preserve">PEVuZE5vdGU+PENpdGU+PEF1dGhvcj5WaXJ0dWU8L0F1dGhvcj48WWVhcj4yMDA0PC9ZZWFyPjxS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</w:fldData>
        </w:fldChar>
      </w:r>
      <w:r w:rsidR="003815EA" w:rsidRPr="000F7924">
        <w:instrText xml:space="preserve"> ADDIN EN.CITE.DATA </w:instrText>
      </w:r>
      <w:r w:rsidR="003815EA" w:rsidRPr="000F7924">
        <w:fldChar w:fldCharType="end"/>
      </w:r>
      <w:r w:rsidR="003815EA" w:rsidRPr="000F7924">
        <w:fldChar w:fldCharType="separate"/>
      </w:r>
      <w:r w:rsidR="003815EA" w:rsidRPr="000F7924">
        <w:rPr>
          <w:noProof/>
        </w:rPr>
        <w:t>(</w:t>
      </w:r>
      <w:hyperlink w:anchor="_ENREF_66" w:tooltip="Keese, 2014 #2" w:history="1">
        <w:r w:rsidR="00E5312E" w:rsidRPr="000F7924">
          <w:rPr>
            <w:noProof/>
          </w:rPr>
          <w:t>Keese et al., 2014</w:t>
        </w:r>
      </w:hyperlink>
      <w:r w:rsidR="003815EA" w:rsidRPr="000F7924">
        <w:rPr>
          <w:noProof/>
        </w:rPr>
        <w:t xml:space="preserve">; </w:t>
      </w:r>
      <w:hyperlink w:anchor="_ENREF_163" w:tooltip="Virtue, 2004 #8" w:history="1">
        <w:r w:rsidR="00E5312E" w:rsidRPr="000F7924">
          <w:rPr>
            <w:noProof/>
          </w:rPr>
          <w:t>Virtue, 2004</w:t>
        </w:r>
      </w:hyperlink>
      <w:r w:rsidR="003815EA" w:rsidRPr="000F7924">
        <w:rPr>
          <w:noProof/>
        </w:rPr>
        <w:t>)</w:t>
      </w:r>
      <w:r w:rsidR="003815EA" w:rsidRPr="000F7924">
        <w:fldChar w:fldCharType="end"/>
      </w:r>
      <w:r w:rsidR="00BD394D" w:rsidRPr="000F7924">
        <w:t xml:space="preserve"> </w:t>
      </w:r>
      <w:r w:rsidRPr="000F7924">
        <w:t>including:</w:t>
      </w:r>
    </w:p>
    <w:p w14:paraId="635EB0E5" w14:textId="2E8675F6" w:rsidR="0019381A" w:rsidRPr="000F7924" w:rsidRDefault="0019381A">
      <w:pPr>
        <w:pStyle w:val="RARMPparagraph"/>
        <w:numPr>
          <w:ilvl w:val="0"/>
          <w:numId w:val="24"/>
        </w:numPr>
      </w:pPr>
      <w:r w:rsidRPr="000F7924">
        <w:lastRenderedPageBreak/>
        <w:t>harm to the health of people or desirable organisms</w:t>
      </w:r>
      <w:r w:rsidR="00BB3E39" w:rsidRPr="000F7924">
        <w:rPr>
          <w:rStyle w:val="FootnoteReference"/>
        </w:rPr>
        <w:footnoteReference w:id="3"/>
      </w:r>
      <w:r w:rsidRPr="000F7924">
        <w:t>, including toxicity/allergenicity</w:t>
      </w:r>
    </w:p>
    <w:p w14:paraId="42B51E41" w14:textId="201E9F0D" w:rsidR="0019381A" w:rsidRPr="000F7924" w:rsidRDefault="0019381A">
      <w:pPr>
        <w:pStyle w:val="RARMPparagraph"/>
        <w:numPr>
          <w:ilvl w:val="0"/>
          <w:numId w:val="24"/>
        </w:numPr>
      </w:pPr>
      <w:r w:rsidRPr="000F7924">
        <w:t>reduced biodiversity through harm to other organisms or ecosystems</w:t>
      </w:r>
    </w:p>
    <w:p w14:paraId="39566E05" w14:textId="77777777" w:rsidR="0019381A" w:rsidRPr="000F7924" w:rsidRDefault="0019381A">
      <w:pPr>
        <w:pStyle w:val="RARMPparagraph"/>
        <w:numPr>
          <w:ilvl w:val="0"/>
          <w:numId w:val="24"/>
        </w:numPr>
      </w:pPr>
      <w:r w:rsidRPr="000F7924">
        <w:t>reduced establishment or yield of desirable plants</w:t>
      </w:r>
    </w:p>
    <w:p w14:paraId="43C77774" w14:textId="77777777" w:rsidR="0019381A" w:rsidRPr="000F7924" w:rsidRDefault="0019381A">
      <w:pPr>
        <w:pStyle w:val="RARMPparagraph"/>
        <w:numPr>
          <w:ilvl w:val="0"/>
          <w:numId w:val="24"/>
        </w:numPr>
      </w:pPr>
      <w:r w:rsidRPr="000F7924">
        <w:t>reduced products or services from the land use</w:t>
      </w:r>
    </w:p>
    <w:p w14:paraId="563E7B79" w14:textId="77777777" w:rsidR="0019381A" w:rsidRPr="000F7924" w:rsidRDefault="0019381A">
      <w:pPr>
        <w:pStyle w:val="RARMPparagraph"/>
        <w:numPr>
          <w:ilvl w:val="0"/>
          <w:numId w:val="24"/>
        </w:numPr>
      </w:pPr>
      <w:r w:rsidRPr="000F7924">
        <w:t>restricted movement of people, animals, vehicles, machinery and/or water</w:t>
      </w:r>
    </w:p>
    <w:p w14:paraId="3613C519" w14:textId="77777777" w:rsidR="0019381A" w:rsidRPr="000F7924" w:rsidRDefault="0019381A">
      <w:pPr>
        <w:pStyle w:val="RARMPparagraph"/>
        <w:numPr>
          <w:ilvl w:val="0"/>
          <w:numId w:val="24"/>
        </w:numPr>
      </w:pPr>
      <w:r w:rsidRPr="000F7924">
        <w:t>reduced quality of the biotic environment (e.g. providing food or shelter for pests or pathogens) or abiotic environment (e.g. negative effects on fire regimes, nutrient levels, soil salinity, soil stability or soil water table).</w:t>
      </w:r>
    </w:p>
    <w:p w14:paraId="5BE2FCC6" w14:textId="2F7D1864" w:rsidR="006A5534" w:rsidRPr="000F7924" w:rsidRDefault="0019381A" w:rsidP="0019381A">
      <w:pPr>
        <w:pStyle w:val="RARMPparagraph"/>
      </w:pPr>
      <w:r w:rsidRPr="000F7924">
        <w:t>Judgements of what is considered harm depend on the management objectives of the land where the GM plant may be present. A plant species may have different weed risk potential in different land uses such as dryland cropping or nature conservation.</w:t>
      </w:r>
    </w:p>
    <w:p w14:paraId="069304C2" w14:textId="201F6A5A" w:rsidR="006A5534" w:rsidRPr="000F7924" w:rsidRDefault="006A5534" w:rsidP="00C20A81">
      <w:pPr>
        <w:pStyle w:val="Sectionheading2"/>
      </w:pPr>
      <w:bookmarkStart w:id="159" w:name="_Toc152065711"/>
      <w:bookmarkStart w:id="160" w:name="_Toc219110454"/>
      <w:r w:rsidRPr="000F7924">
        <w:t>Postulated risk scenarios</w:t>
      </w:r>
      <w:bookmarkEnd w:id="159"/>
      <w:bookmarkEnd w:id="160"/>
    </w:p>
    <w:p w14:paraId="6598929F" w14:textId="2EF0DE80" w:rsidR="00B172C3" w:rsidRPr="000F7924" w:rsidRDefault="00207DBD" w:rsidP="00D90383">
      <w:pPr>
        <w:pStyle w:val="RARMPparagraph"/>
      </w:pPr>
      <w:r w:rsidRPr="000F7924">
        <w:t>Four</w:t>
      </w:r>
      <w:r w:rsidR="00B172C3" w:rsidRPr="000F7924">
        <w:t xml:space="preserve"> risk scenario</w:t>
      </w:r>
      <w:r w:rsidR="0019381A" w:rsidRPr="000F7924">
        <w:t>s</w:t>
      </w:r>
      <w:r w:rsidR="00B172C3" w:rsidRPr="000F7924">
        <w:t xml:space="preserve"> </w:t>
      </w:r>
      <w:r w:rsidR="0019381A" w:rsidRPr="000F7924">
        <w:t>were</w:t>
      </w:r>
      <w:r w:rsidR="00B172C3" w:rsidRPr="000F7924">
        <w:t xml:space="preserve"> postulated and screened to identify any substantive risks. Th</w:t>
      </w:r>
      <w:r w:rsidR="00176640" w:rsidRPr="000F7924">
        <w:t>ese</w:t>
      </w:r>
      <w:r w:rsidR="00B172C3" w:rsidRPr="000F7924">
        <w:t xml:space="preserve"> scenario</w:t>
      </w:r>
      <w:r w:rsidR="00176640" w:rsidRPr="000F7924">
        <w:t>s</w:t>
      </w:r>
      <w:r w:rsidR="00B172C3" w:rsidRPr="000F7924">
        <w:t xml:space="preserve"> </w:t>
      </w:r>
      <w:r w:rsidR="00176640" w:rsidRPr="000F7924">
        <w:t xml:space="preserve">are </w:t>
      </w:r>
      <w:r w:rsidR="00B172C3" w:rsidRPr="000F7924">
        <w:t xml:space="preserve">summarised in </w:t>
      </w:r>
      <w:r w:rsidR="008F0598" w:rsidRPr="000F7924">
        <w:fldChar w:fldCharType="begin"/>
      </w:r>
      <w:r w:rsidR="008F0598" w:rsidRPr="000F7924">
        <w:instrText xml:space="preserve"> REF _Ref118189852 \h </w:instrText>
      </w:r>
      <w:r w:rsidR="008F0598" w:rsidRPr="000F7924">
        <w:fldChar w:fldCharType="separate"/>
      </w:r>
      <w:r w:rsidR="00BC38E3" w:rsidRPr="000F7924">
        <w:t xml:space="preserve">Table </w:t>
      </w:r>
      <w:r w:rsidR="00BC38E3">
        <w:rPr>
          <w:noProof/>
        </w:rPr>
        <w:t>8</w:t>
      </w:r>
      <w:r w:rsidR="008F0598" w:rsidRPr="000F7924">
        <w:fldChar w:fldCharType="end"/>
      </w:r>
      <w:r w:rsidR="008F0598" w:rsidRPr="000F7924">
        <w:t xml:space="preserve"> </w:t>
      </w:r>
      <w:r w:rsidR="00B172C3" w:rsidRPr="000F7924">
        <w:t xml:space="preserve">and </w:t>
      </w:r>
      <w:r w:rsidR="00176640" w:rsidRPr="000F7924">
        <w:t xml:space="preserve">are </w:t>
      </w:r>
      <w:r w:rsidR="00B172C3" w:rsidRPr="000F7924">
        <w:t>examined in Section</w:t>
      </w:r>
      <w:r w:rsidR="00D270DF">
        <w:t>s</w:t>
      </w:r>
      <w:r w:rsidR="008F0598" w:rsidRPr="000F7924">
        <w:t xml:space="preserve"> </w:t>
      </w:r>
      <w:r w:rsidR="00E012AE">
        <w:fldChar w:fldCharType="begin"/>
      </w:r>
      <w:r w:rsidR="00E012AE">
        <w:instrText xml:space="preserve"> REF _Ref206153960 \r \h </w:instrText>
      </w:r>
      <w:r w:rsidR="00E012AE">
        <w:fldChar w:fldCharType="separate"/>
      </w:r>
      <w:r w:rsidR="00BC38E3">
        <w:t>2.4.1</w:t>
      </w:r>
      <w:r w:rsidR="00E012AE">
        <w:fldChar w:fldCharType="end"/>
      </w:r>
      <w:r w:rsidR="00A704EA">
        <w:t xml:space="preserve"> </w:t>
      </w:r>
      <w:r w:rsidR="00D82296" w:rsidRPr="000F7924">
        <w:t xml:space="preserve">to </w:t>
      </w:r>
      <w:r w:rsidR="00E012AE">
        <w:fldChar w:fldCharType="begin"/>
      </w:r>
      <w:r w:rsidR="00E012AE">
        <w:instrText xml:space="preserve"> REF _Ref206153982 \r \h </w:instrText>
      </w:r>
      <w:r w:rsidR="00E012AE">
        <w:fldChar w:fldCharType="separate"/>
      </w:r>
      <w:r w:rsidR="00BC38E3">
        <w:t>2.4.4</w:t>
      </w:r>
      <w:r w:rsidR="00E012AE">
        <w:fldChar w:fldCharType="end"/>
      </w:r>
      <w:r w:rsidR="004044D5" w:rsidRPr="000F7924">
        <w:t>.</w:t>
      </w:r>
    </w:p>
    <w:p w14:paraId="5689A702" w14:textId="18899582" w:rsidR="00017F1A" w:rsidRPr="000F7924" w:rsidRDefault="00B172C3" w:rsidP="008F0598">
      <w:pPr>
        <w:pStyle w:val="RARMPparagraph"/>
      </w:pPr>
      <w:r w:rsidRPr="000F7924">
        <w:t>In the context of the activities proposed by the applicant and considering both the short and long term</w:t>
      </w:r>
      <w:r w:rsidR="0011369D" w:rsidRPr="000F7924">
        <w:t>,</w:t>
      </w:r>
      <w:r w:rsidRPr="000F7924">
        <w:t xml:space="preserve"> </w:t>
      </w:r>
      <w:r w:rsidR="00176640" w:rsidRPr="000F7924">
        <w:t xml:space="preserve">none of these </w:t>
      </w:r>
      <w:r w:rsidR="008F0598" w:rsidRPr="000F7924">
        <w:t>risk scenario</w:t>
      </w:r>
      <w:r w:rsidR="00176640" w:rsidRPr="000F7924">
        <w:t>s</w:t>
      </w:r>
      <w:r w:rsidR="008F0598" w:rsidRPr="000F7924">
        <w:t xml:space="preserve"> </w:t>
      </w:r>
      <w:r w:rsidR="00176640" w:rsidRPr="000F7924">
        <w:t>gave</w:t>
      </w:r>
      <w:r w:rsidR="008F0598" w:rsidRPr="000F7924">
        <w:t xml:space="preserve"> rise to any substantive risks</w:t>
      </w:r>
      <w:r w:rsidRPr="000F7924">
        <w:t>.</w:t>
      </w:r>
    </w:p>
    <w:p w14:paraId="237E56D3" w14:textId="77777777" w:rsidR="00914FFD" w:rsidRPr="000F7924" w:rsidRDefault="00914FFD" w:rsidP="00914FFD">
      <w:pPr>
        <w:sectPr w:rsidR="00914FFD" w:rsidRPr="000F7924" w:rsidSect="00D975E1">
          <w:footerReference w:type="default" r:id="rId74"/>
          <w:pgSz w:w="11906" w:h="16838"/>
          <w:pgMar w:top="1134" w:right="1134" w:bottom="1134" w:left="1134" w:header="709" w:footer="709" w:gutter="0"/>
          <w:cols w:space="708"/>
          <w:docGrid w:linePitch="360"/>
        </w:sectPr>
      </w:pPr>
    </w:p>
    <w:p w14:paraId="1C4036D0" w14:textId="78CF2858" w:rsidR="003D16BF" w:rsidRPr="000F7924" w:rsidRDefault="003D16BF" w:rsidP="003D16BF">
      <w:pPr>
        <w:pStyle w:val="Tabletitle"/>
      </w:pPr>
      <w:bookmarkStart w:id="161" w:name="_Ref118189852"/>
      <w:r w:rsidRPr="000F7924">
        <w:lastRenderedPageBreak/>
        <w:t xml:space="preserve">Table </w:t>
      </w:r>
      <w:r w:rsidRPr="000F7924">
        <w:fldChar w:fldCharType="begin"/>
      </w:r>
      <w:r w:rsidRPr="000F7924">
        <w:instrText xml:space="preserve"> SEQ Table \* ARABIC </w:instrText>
      </w:r>
      <w:r w:rsidRPr="000F7924">
        <w:fldChar w:fldCharType="separate"/>
      </w:r>
      <w:r w:rsidR="00BC38E3">
        <w:rPr>
          <w:noProof/>
        </w:rPr>
        <w:t>8</w:t>
      </w:r>
      <w:r w:rsidRPr="000F7924">
        <w:rPr>
          <w:noProof/>
        </w:rPr>
        <w:fldChar w:fldCharType="end"/>
      </w:r>
      <w:bookmarkEnd w:id="161"/>
      <w:r w:rsidR="000E3533" w:rsidRPr="000F7924">
        <w:t>.</w:t>
      </w:r>
      <w:r w:rsidRPr="000F7924">
        <w:t xml:space="preserve"> </w:t>
      </w:r>
      <w:r w:rsidR="00FE01AA" w:rsidRPr="000F7924">
        <w:t xml:space="preserve">Summary of risk scenarios from the proposed dealings with </w:t>
      </w:r>
      <w:r w:rsidR="00A52075" w:rsidRPr="000F7924">
        <w:t xml:space="preserve">the GM </w:t>
      </w:r>
      <w:r w:rsidR="00784183" w:rsidRPr="000F7924">
        <w:t>Purple Tomato</w:t>
      </w:r>
    </w:p>
    <w:tbl>
      <w:tblPr>
        <w:tblStyle w:val="TableGrid"/>
        <w:tblW w:w="5104" w:type="pct"/>
        <w:jc w:val="center"/>
        <w:tblLook w:val="04A0" w:firstRow="1" w:lastRow="0" w:firstColumn="1" w:lastColumn="0" w:noHBand="0" w:noVBand="1"/>
      </w:tblPr>
      <w:tblGrid>
        <w:gridCol w:w="1340"/>
        <w:gridCol w:w="1393"/>
        <w:gridCol w:w="2099"/>
        <w:gridCol w:w="2102"/>
        <w:gridCol w:w="1992"/>
        <w:gridCol w:w="1463"/>
        <w:gridCol w:w="4474"/>
      </w:tblGrid>
      <w:tr w:rsidR="008071AB" w:rsidRPr="000F7924" w14:paraId="2D32551F" w14:textId="7522DE4E" w:rsidTr="00823631">
        <w:trPr>
          <w:trHeight w:val="707"/>
          <w:tblHeader/>
          <w:jc w:val="center"/>
        </w:trPr>
        <w:tc>
          <w:tcPr>
            <w:tcW w:w="451" w:type="pct"/>
            <w:shd w:val="clear" w:color="auto" w:fill="BFBFBF" w:themeFill="background1" w:themeFillShade="BF"/>
          </w:tcPr>
          <w:p w14:paraId="1C07B08F" w14:textId="3336791A" w:rsidR="00701F33" w:rsidRPr="000F7924" w:rsidRDefault="00701F33" w:rsidP="00625160">
            <w:pPr>
              <w:spacing w:before="0" w:after="0"/>
              <w:jc w:val="center"/>
              <w:rPr>
                <w:b/>
                <w:bCs/>
                <w:sz w:val="20"/>
                <w:szCs w:val="20"/>
              </w:rPr>
            </w:pPr>
            <w:bookmarkStart w:id="162" w:name="_Hlk116309170"/>
            <w:r w:rsidRPr="000F7924">
              <w:rPr>
                <w:b/>
                <w:bCs/>
                <w:sz w:val="20"/>
                <w:szCs w:val="20"/>
              </w:rPr>
              <w:t>Risk scenario</w:t>
            </w:r>
          </w:p>
        </w:tc>
        <w:tc>
          <w:tcPr>
            <w:tcW w:w="469" w:type="pct"/>
            <w:shd w:val="clear" w:color="auto" w:fill="BFBFBF" w:themeFill="background1" w:themeFillShade="BF"/>
          </w:tcPr>
          <w:p w14:paraId="6E0D2880" w14:textId="49676D88" w:rsidR="00701F33" w:rsidRPr="000F7924" w:rsidRDefault="00701F33" w:rsidP="00625160">
            <w:pPr>
              <w:spacing w:before="0" w:after="0"/>
              <w:jc w:val="center"/>
              <w:rPr>
                <w:b/>
                <w:bCs/>
                <w:sz w:val="20"/>
                <w:szCs w:val="20"/>
              </w:rPr>
            </w:pPr>
            <w:r w:rsidRPr="000F7924">
              <w:rPr>
                <w:b/>
                <w:bCs/>
                <w:sz w:val="20"/>
                <w:szCs w:val="20"/>
              </w:rPr>
              <w:t>Risk source</w:t>
            </w:r>
          </w:p>
        </w:tc>
        <w:tc>
          <w:tcPr>
            <w:tcW w:w="1413" w:type="pct"/>
            <w:gridSpan w:val="2"/>
            <w:shd w:val="clear" w:color="auto" w:fill="BFBFBF" w:themeFill="background1" w:themeFillShade="BF"/>
          </w:tcPr>
          <w:p w14:paraId="09D7AC71" w14:textId="2267D48A" w:rsidR="00701F33" w:rsidRPr="000F7924" w:rsidRDefault="00701F33" w:rsidP="00625160">
            <w:pPr>
              <w:spacing w:before="0" w:after="0"/>
              <w:jc w:val="center"/>
              <w:rPr>
                <w:b/>
                <w:bCs/>
                <w:sz w:val="20"/>
                <w:szCs w:val="20"/>
              </w:rPr>
            </w:pPr>
            <w:r w:rsidRPr="000F7924">
              <w:rPr>
                <w:b/>
                <w:bCs/>
                <w:sz w:val="20"/>
                <w:szCs w:val="20"/>
              </w:rPr>
              <w:t>Causal pathway</w:t>
            </w:r>
          </w:p>
        </w:tc>
        <w:tc>
          <w:tcPr>
            <w:tcW w:w="670" w:type="pct"/>
            <w:shd w:val="clear" w:color="auto" w:fill="BFBFBF" w:themeFill="background1" w:themeFillShade="BF"/>
          </w:tcPr>
          <w:p w14:paraId="31FF1AEE" w14:textId="79188C94" w:rsidR="00701F33" w:rsidRPr="000F7924" w:rsidRDefault="00701F33" w:rsidP="00625160">
            <w:pPr>
              <w:spacing w:before="0" w:after="0"/>
              <w:jc w:val="center"/>
              <w:rPr>
                <w:b/>
                <w:bCs/>
                <w:sz w:val="20"/>
                <w:szCs w:val="20"/>
              </w:rPr>
            </w:pPr>
            <w:r w:rsidRPr="000F7924">
              <w:rPr>
                <w:b/>
                <w:bCs/>
                <w:sz w:val="20"/>
                <w:szCs w:val="20"/>
              </w:rPr>
              <w:t>Potential harm</w:t>
            </w:r>
          </w:p>
        </w:tc>
        <w:tc>
          <w:tcPr>
            <w:tcW w:w="492" w:type="pct"/>
            <w:shd w:val="clear" w:color="auto" w:fill="BFBFBF" w:themeFill="background1" w:themeFillShade="BF"/>
          </w:tcPr>
          <w:p w14:paraId="3D0D0AF5" w14:textId="67A9F75C" w:rsidR="00701F33" w:rsidRPr="000F7924" w:rsidRDefault="00701F33" w:rsidP="00625160">
            <w:pPr>
              <w:spacing w:before="0" w:after="0"/>
              <w:jc w:val="center"/>
              <w:rPr>
                <w:b/>
                <w:bCs/>
                <w:sz w:val="20"/>
                <w:szCs w:val="20"/>
              </w:rPr>
            </w:pPr>
            <w:r w:rsidRPr="000F7924">
              <w:rPr>
                <w:b/>
                <w:bCs/>
                <w:sz w:val="20"/>
                <w:szCs w:val="20"/>
              </w:rPr>
              <w:t>Substantive risk?</w:t>
            </w:r>
          </w:p>
        </w:tc>
        <w:tc>
          <w:tcPr>
            <w:tcW w:w="1505" w:type="pct"/>
            <w:shd w:val="clear" w:color="auto" w:fill="BFBFBF" w:themeFill="background1" w:themeFillShade="BF"/>
          </w:tcPr>
          <w:p w14:paraId="55B75BDB" w14:textId="75865237" w:rsidR="00701F33" w:rsidRPr="000F7924" w:rsidRDefault="00701F33" w:rsidP="00625160">
            <w:pPr>
              <w:spacing w:before="0" w:after="0"/>
              <w:jc w:val="center"/>
              <w:rPr>
                <w:b/>
                <w:bCs/>
                <w:sz w:val="20"/>
                <w:szCs w:val="20"/>
              </w:rPr>
            </w:pPr>
            <w:r w:rsidRPr="000F7924">
              <w:rPr>
                <w:b/>
                <w:bCs/>
                <w:sz w:val="20"/>
                <w:szCs w:val="20"/>
              </w:rPr>
              <w:t>Reasons</w:t>
            </w:r>
          </w:p>
        </w:tc>
      </w:tr>
      <w:tr w:rsidR="00701F33" w:rsidRPr="000F7924" w14:paraId="0914D8FB" w14:textId="764BD4C5" w:rsidTr="0032510B">
        <w:trPr>
          <w:trHeight w:val="670"/>
          <w:jc w:val="center"/>
        </w:trPr>
        <w:tc>
          <w:tcPr>
            <w:tcW w:w="451" w:type="pct"/>
          </w:tcPr>
          <w:p w14:paraId="7EF84280" w14:textId="14ABC105" w:rsidR="00701F33" w:rsidRPr="000F7924" w:rsidRDefault="00701F33" w:rsidP="00625160">
            <w:pPr>
              <w:spacing w:before="0" w:after="0"/>
              <w:jc w:val="center"/>
              <w:rPr>
                <w:sz w:val="20"/>
                <w:szCs w:val="20"/>
              </w:rPr>
            </w:pPr>
            <w:r w:rsidRPr="000F7924">
              <w:rPr>
                <w:sz w:val="20"/>
                <w:szCs w:val="20"/>
              </w:rPr>
              <w:t>1</w:t>
            </w:r>
          </w:p>
        </w:tc>
        <w:tc>
          <w:tcPr>
            <w:tcW w:w="469" w:type="pct"/>
          </w:tcPr>
          <w:p w14:paraId="151C2A34" w14:textId="05E59BF0" w:rsidR="00C00C52" w:rsidRPr="000F7924" w:rsidRDefault="00D2687D" w:rsidP="00625160">
            <w:pPr>
              <w:spacing w:before="0" w:after="0"/>
              <w:jc w:val="center"/>
              <w:rPr>
                <w:sz w:val="20"/>
                <w:szCs w:val="20"/>
              </w:rPr>
            </w:pPr>
            <w:r w:rsidRPr="000F7924">
              <w:rPr>
                <w:sz w:val="20"/>
                <w:szCs w:val="20"/>
              </w:rPr>
              <w:t>The GM Purple Tomato</w:t>
            </w:r>
          </w:p>
        </w:tc>
        <w:tc>
          <w:tcPr>
            <w:tcW w:w="1413" w:type="pct"/>
            <w:gridSpan w:val="2"/>
            <w:tcBorders>
              <w:bottom w:val="single" w:sz="4" w:space="0" w:color="auto"/>
            </w:tcBorders>
          </w:tcPr>
          <w:p w14:paraId="44F2B0BA" w14:textId="5E67C356" w:rsidR="00680959" w:rsidRPr="000F7924" w:rsidRDefault="00680959" w:rsidP="00D33A76">
            <w:pPr>
              <w:contextualSpacing/>
              <w:jc w:val="center"/>
              <w:rPr>
                <w:rFonts w:asciiTheme="minorHAnsi" w:hAnsiTheme="minorHAnsi"/>
                <w:sz w:val="20"/>
                <w:szCs w:val="20"/>
              </w:rPr>
            </w:pPr>
            <w:r w:rsidRPr="000F7924">
              <w:rPr>
                <w:rFonts w:asciiTheme="minorHAnsi" w:hAnsiTheme="minorHAnsi"/>
                <w:sz w:val="20"/>
                <w:szCs w:val="20"/>
              </w:rPr>
              <w:t xml:space="preserve">Cultivation of </w:t>
            </w:r>
            <w:r w:rsidR="006B0E21" w:rsidRPr="000F7924">
              <w:rPr>
                <w:rFonts w:asciiTheme="minorHAnsi" w:hAnsiTheme="minorHAnsi"/>
                <w:sz w:val="20"/>
                <w:szCs w:val="20"/>
              </w:rPr>
              <w:t xml:space="preserve">the </w:t>
            </w:r>
            <w:r w:rsidR="00D2687D" w:rsidRPr="000F7924">
              <w:rPr>
                <w:rFonts w:asciiTheme="minorHAnsi" w:hAnsiTheme="minorHAnsi"/>
                <w:sz w:val="20"/>
                <w:szCs w:val="20"/>
              </w:rPr>
              <w:t>GM Purple Tomato</w:t>
            </w:r>
          </w:p>
          <w:p w14:paraId="2D72982D" w14:textId="77777777" w:rsidR="00680959" w:rsidRPr="000F7924" w:rsidRDefault="00680959" w:rsidP="00D33A76">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748BD08C" w14:textId="297B9FB2" w:rsidR="008B3048" w:rsidRPr="000F7924" w:rsidRDefault="00680959" w:rsidP="00D33A76">
            <w:pPr>
              <w:spacing w:before="0" w:after="0"/>
              <w:jc w:val="center"/>
              <w:rPr>
                <w:rFonts w:asciiTheme="minorHAnsi" w:hAnsiTheme="minorHAnsi" w:cstheme="minorHAnsi"/>
                <w:sz w:val="20"/>
                <w:szCs w:val="20"/>
              </w:rPr>
            </w:pPr>
            <w:r w:rsidRPr="000F7924">
              <w:rPr>
                <w:rFonts w:asciiTheme="minorHAnsi" w:eastAsiaTheme="minorEastAsia" w:hAnsiTheme="minorHAnsi" w:cstheme="minorHAnsi"/>
                <w:sz w:val="20"/>
                <w:szCs w:val="18"/>
                <w:lang w:eastAsia="en-AU"/>
              </w:rPr>
              <w:t xml:space="preserve">Exposure of people and </w:t>
            </w:r>
            <w:r w:rsidR="00173EA8" w:rsidRPr="000F7924">
              <w:rPr>
                <w:rFonts w:asciiTheme="minorHAnsi" w:eastAsiaTheme="minorEastAsia" w:hAnsiTheme="minorHAnsi" w:cstheme="minorHAnsi"/>
                <w:sz w:val="20"/>
                <w:szCs w:val="18"/>
                <w:lang w:eastAsia="en-AU"/>
              </w:rPr>
              <w:t xml:space="preserve">other </w:t>
            </w:r>
            <w:r w:rsidRPr="000F7924">
              <w:rPr>
                <w:rFonts w:asciiTheme="minorHAnsi" w:eastAsiaTheme="minorEastAsia" w:hAnsiTheme="minorHAnsi" w:cstheme="minorHAnsi"/>
                <w:sz w:val="20"/>
                <w:szCs w:val="18"/>
                <w:lang w:eastAsia="en-AU"/>
              </w:rPr>
              <w:t xml:space="preserve">desirable </w:t>
            </w:r>
            <w:r w:rsidR="00173EA8" w:rsidRPr="000F7924">
              <w:rPr>
                <w:rFonts w:asciiTheme="minorHAnsi" w:eastAsiaTheme="minorEastAsia" w:hAnsiTheme="minorHAnsi" w:cstheme="minorHAnsi"/>
                <w:sz w:val="20"/>
                <w:szCs w:val="18"/>
                <w:lang w:eastAsia="en-AU"/>
              </w:rPr>
              <w:t>organisms</w:t>
            </w:r>
            <w:r w:rsidRPr="000F7924">
              <w:rPr>
                <w:rFonts w:asciiTheme="minorHAnsi" w:eastAsiaTheme="minorEastAsia" w:hAnsiTheme="minorHAnsi" w:cstheme="minorHAnsi"/>
                <w:sz w:val="20"/>
                <w:szCs w:val="18"/>
                <w:lang w:eastAsia="en-AU"/>
              </w:rPr>
              <w:t xml:space="preserve"> to products of the introduced genes</w:t>
            </w:r>
            <w:r w:rsidR="003D42DE" w:rsidRPr="000F7924">
              <w:rPr>
                <w:rFonts w:asciiTheme="minorHAnsi" w:eastAsiaTheme="minorEastAsia" w:hAnsiTheme="minorHAnsi" w:cstheme="minorHAnsi"/>
                <w:sz w:val="20"/>
                <w:szCs w:val="18"/>
                <w:lang w:eastAsia="en-AU"/>
              </w:rPr>
              <w:t xml:space="preserve"> via </w:t>
            </w:r>
            <w:r w:rsidR="008F4734" w:rsidRPr="000F7924">
              <w:rPr>
                <w:rFonts w:asciiTheme="minorHAnsi" w:eastAsiaTheme="minorEastAsia" w:hAnsiTheme="minorHAnsi" w:cstheme="minorHAnsi"/>
                <w:sz w:val="20"/>
                <w:szCs w:val="18"/>
                <w:lang w:eastAsia="en-AU"/>
              </w:rPr>
              <w:t>ingestion, contact, or inhalation</w:t>
            </w:r>
          </w:p>
        </w:tc>
        <w:tc>
          <w:tcPr>
            <w:tcW w:w="670" w:type="pct"/>
          </w:tcPr>
          <w:p w14:paraId="0CD21676" w14:textId="466DC379" w:rsidR="00680959" w:rsidRPr="000F7924" w:rsidRDefault="006B0E21" w:rsidP="00D33A76">
            <w:pPr>
              <w:spacing w:before="0" w:after="60"/>
              <w:jc w:val="center"/>
              <w:rPr>
                <w:sz w:val="20"/>
                <w:szCs w:val="20"/>
              </w:rPr>
            </w:pPr>
            <w:r w:rsidRPr="000F7924">
              <w:rPr>
                <w:sz w:val="20"/>
                <w:szCs w:val="20"/>
              </w:rPr>
              <w:t>Increased allergenicity or toxicity</w:t>
            </w:r>
            <w:r w:rsidR="00124820" w:rsidRPr="000F7924">
              <w:rPr>
                <w:sz w:val="20"/>
                <w:szCs w:val="20"/>
              </w:rPr>
              <w:t xml:space="preserve"> in</w:t>
            </w:r>
            <w:r w:rsidR="00680959" w:rsidRPr="000F7924">
              <w:rPr>
                <w:sz w:val="20"/>
                <w:szCs w:val="20"/>
              </w:rPr>
              <w:t xml:space="preserve"> people</w:t>
            </w:r>
          </w:p>
          <w:p w14:paraId="72B46F53" w14:textId="77777777" w:rsidR="00680959" w:rsidRPr="000F7924" w:rsidRDefault="00680959" w:rsidP="00D33A76">
            <w:pPr>
              <w:spacing w:before="0" w:after="60"/>
              <w:jc w:val="center"/>
              <w:rPr>
                <w:sz w:val="20"/>
                <w:szCs w:val="20"/>
              </w:rPr>
            </w:pPr>
            <w:r w:rsidRPr="000F7924">
              <w:rPr>
                <w:sz w:val="20"/>
                <w:szCs w:val="20"/>
              </w:rPr>
              <w:t xml:space="preserve">OR </w:t>
            </w:r>
          </w:p>
          <w:p w14:paraId="32CC8BE3" w14:textId="73F4FEE7" w:rsidR="00701F33" w:rsidRPr="000F7924" w:rsidRDefault="00680959" w:rsidP="00D33A76">
            <w:pPr>
              <w:spacing w:before="0" w:after="60"/>
              <w:jc w:val="center"/>
              <w:rPr>
                <w:sz w:val="20"/>
                <w:szCs w:val="20"/>
              </w:rPr>
            </w:pPr>
            <w:r w:rsidRPr="000F7924">
              <w:rPr>
                <w:sz w:val="20"/>
                <w:szCs w:val="20"/>
              </w:rPr>
              <w:t xml:space="preserve">increased toxicity to </w:t>
            </w:r>
            <w:r w:rsidR="00D20BF3" w:rsidRPr="000F7924">
              <w:rPr>
                <w:sz w:val="20"/>
                <w:szCs w:val="20"/>
              </w:rPr>
              <w:t xml:space="preserve">other </w:t>
            </w:r>
            <w:r w:rsidRPr="000F7924">
              <w:rPr>
                <w:sz w:val="20"/>
                <w:szCs w:val="20"/>
              </w:rPr>
              <w:t xml:space="preserve">desirable </w:t>
            </w:r>
            <w:r w:rsidR="00D20BF3" w:rsidRPr="000F7924">
              <w:rPr>
                <w:sz w:val="20"/>
                <w:szCs w:val="20"/>
              </w:rPr>
              <w:t>organisms</w:t>
            </w:r>
          </w:p>
        </w:tc>
        <w:tc>
          <w:tcPr>
            <w:tcW w:w="492" w:type="pct"/>
          </w:tcPr>
          <w:p w14:paraId="5A58FABB" w14:textId="3D55977A" w:rsidR="00805903" w:rsidRPr="000F7924" w:rsidRDefault="00D954CE">
            <w:pPr>
              <w:spacing w:before="0" w:after="0"/>
              <w:jc w:val="center"/>
              <w:rPr>
                <w:sz w:val="20"/>
                <w:szCs w:val="20"/>
              </w:rPr>
            </w:pPr>
            <w:r w:rsidRPr="000F7924">
              <w:rPr>
                <w:sz w:val="20"/>
                <w:szCs w:val="20"/>
              </w:rPr>
              <w:t>No</w:t>
            </w:r>
          </w:p>
        </w:tc>
        <w:tc>
          <w:tcPr>
            <w:tcW w:w="1505" w:type="pct"/>
          </w:tcPr>
          <w:p w14:paraId="70733E64" w14:textId="2C09A35A" w:rsidR="00D6311C" w:rsidRPr="000F7924" w:rsidRDefault="00D6311C" w:rsidP="00B92B69">
            <w:pPr>
              <w:pStyle w:val="ListBullet1"/>
              <w:ind w:left="227" w:hanging="227"/>
              <w:rPr>
                <w:sz w:val="20"/>
                <w:szCs w:val="20"/>
              </w:rPr>
            </w:pPr>
            <w:r w:rsidRPr="000F7924">
              <w:rPr>
                <w:sz w:val="20"/>
                <w:szCs w:val="20"/>
              </w:rPr>
              <w:t>The introduced Ros1 and Del genes are from the edible snapdragon</w:t>
            </w:r>
          </w:p>
          <w:p w14:paraId="367CB599" w14:textId="3D7FF1FD" w:rsidR="00B92B69" w:rsidRPr="000F7924" w:rsidRDefault="00FA2F29" w:rsidP="00B92B69">
            <w:pPr>
              <w:pStyle w:val="ListBullet1"/>
              <w:ind w:left="227" w:hanging="227"/>
              <w:rPr>
                <w:sz w:val="20"/>
                <w:szCs w:val="20"/>
              </w:rPr>
            </w:pPr>
            <w:r w:rsidRPr="000F7924">
              <w:rPr>
                <w:sz w:val="20"/>
                <w:szCs w:val="20"/>
              </w:rPr>
              <w:t>The introduced proteins and their pigment products are not expected to be toxic or allergenic</w:t>
            </w:r>
          </w:p>
          <w:p w14:paraId="4A5DC1D5" w14:textId="7DC71C2F" w:rsidR="002F530D" w:rsidRPr="000F7924" w:rsidRDefault="00775BAF" w:rsidP="00B92B69">
            <w:pPr>
              <w:pStyle w:val="ListBullet1"/>
              <w:ind w:left="227" w:hanging="227"/>
              <w:rPr>
                <w:sz w:val="20"/>
                <w:szCs w:val="20"/>
              </w:rPr>
            </w:pPr>
            <w:r w:rsidRPr="000F7924">
              <w:rPr>
                <w:sz w:val="20"/>
                <w:szCs w:val="20"/>
              </w:rPr>
              <w:t xml:space="preserve">The </w:t>
            </w:r>
            <w:r w:rsidRPr="000F7924">
              <w:rPr>
                <w:i/>
                <w:iCs/>
                <w:sz w:val="20"/>
                <w:szCs w:val="20"/>
              </w:rPr>
              <w:t xml:space="preserve">nptII </w:t>
            </w:r>
            <w:r w:rsidRPr="000F7924">
              <w:rPr>
                <w:sz w:val="20"/>
                <w:szCs w:val="20"/>
              </w:rPr>
              <w:t>gene and its product are present in other GM food and feed plants without causing adverse effects in people and other organisms</w:t>
            </w:r>
          </w:p>
          <w:p w14:paraId="3015FD2C" w14:textId="3D00734A" w:rsidR="00D10FE5" w:rsidRPr="000F7924" w:rsidRDefault="00D10FE5" w:rsidP="00B92B69">
            <w:pPr>
              <w:pStyle w:val="ListBullet1"/>
              <w:ind w:left="227" w:hanging="227"/>
              <w:rPr>
                <w:sz w:val="20"/>
                <w:szCs w:val="20"/>
              </w:rPr>
            </w:pPr>
            <w:r w:rsidRPr="000F7924">
              <w:rPr>
                <w:sz w:val="20"/>
                <w:szCs w:val="20"/>
              </w:rPr>
              <w:t>Food safety assessment is conducted by FSANZ</w:t>
            </w:r>
          </w:p>
          <w:p w14:paraId="0B384546" w14:textId="77777777" w:rsidR="008F0598" w:rsidRPr="000F7924" w:rsidRDefault="00D125E5" w:rsidP="00B92B69">
            <w:pPr>
              <w:pStyle w:val="ListBullet1"/>
              <w:ind w:left="227" w:hanging="227"/>
              <w:rPr>
                <w:sz w:val="20"/>
                <w:szCs w:val="20"/>
              </w:rPr>
            </w:pPr>
            <w:r w:rsidRPr="000F7924">
              <w:rPr>
                <w:sz w:val="20"/>
                <w:szCs w:val="20"/>
              </w:rPr>
              <w:t>Tomato pollen is not wind borne</w:t>
            </w:r>
          </w:p>
          <w:p w14:paraId="562E7F34" w14:textId="1A86E55F" w:rsidR="000519A7" w:rsidRPr="000F7924" w:rsidRDefault="000519A7" w:rsidP="00B92B69">
            <w:pPr>
              <w:pStyle w:val="ListBullet1"/>
              <w:ind w:left="227" w:hanging="227"/>
              <w:rPr>
                <w:sz w:val="20"/>
                <w:szCs w:val="20"/>
              </w:rPr>
            </w:pPr>
            <w:r w:rsidRPr="000F7924">
              <w:rPr>
                <w:sz w:val="20"/>
                <w:szCs w:val="20"/>
              </w:rPr>
              <w:t>Expression of Ros1/Del is limited to the ripening fruit</w:t>
            </w:r>
            <w:r w:rsidR="002C7658" w:rsidRPr="000F7924">
              <w:rPr>
                <w:sz w:val="20"/>
                <w:szCs w:val="20"/>
              </w:rPr>
              <w:t>.</w:t>
            </w:r>
          </w:p>
        </w:tc>
      </w:tr>
      <w:tr w:rsidR="00914FFD" w:rsidRPr="000F7924" w14:paraId="664DD304" w14:textId="77777777" w:rsidTr="0032510B">
        <w:trPr>
          <w:trHeight w:val="693"/>
          <w:jc w:val="center"/>
        </w:trPr>
        <w:tc>
          <w:tcPr>
            <w:tcW w:w="451" w:type="pct"/>
            <w:vMerge w:val="restart"/>
          </w:tcPr>
          <w:p w14:paraId="1E9F3401" w14:textId="5C14BFAC" w:rsidR="00914FFD" w:rsidRPr="000F7924" w:rsidRDefault="00914FFD" w:rsidP="00625160">
            <w:pPr>
              <w:spacing w:before="0" w:after="0"/>
              <w:jc w:val="center"/>
              <w:rPr>
                <w:sz w:val="20"/>
                <w:szCs w:val="20"/>
              </w:rPr>
            </w:pPr>
            <w:r w:rsidRPr="000F7924">
              <w:rPr>
                <w:sz w:val="20"/>
                <w:szCs w:val="20"/>
              </w:rPr>
              <w:t>2</w:t>
            </w:r>
          </w:p>
        </w:tc>
        <w:tc>
          <w:tcPr>
            <w:tcW w:w="469" w:type="pct"/>
            <w:vMerge w:val="restart"/>
            <w:tcBorders>
              <w:right w:val="single" w:sz="4" w:space="0" w:color="auto"/>
            </w:tcBorders>
          </w:tcPr>
          <w:p w14:paraId="5C9AC5EE" w14:textId="2D7C2E16" w:rsidR="00914FFD" w:rsidRPr="000F7924" w:rsidRDefault="00914FFD" w:rsidP="00625160">
            <w:pPr>
              <w:spacing w:before="0" w:after="0"/>
              <w:jc w:val="center"/>
              <w:rPr>
                <w:sz w:val="20"/>
                <w:szCs w:val="20"/>
              </w:rPr>
            </w:pPr>
            <w:r w:rsidRPr="000F7924">
              <w:rPr>
                <w:i/>
                <w:iCs/>
                <w:sz w:val="20"/>
                <w:szCs w:val="20"/>
              </w:rPr>
              <w:t xml:space="preserve">nptII </w:t>
            </w:r>
            <w:r w:rsidRPr="000F7924">
              <w:rPr>
                <w:sz w:val="20"/>
                <w:szCs w:val="20"/>
              </w:rPr>
              <w:t>gene</w:t>
            </w:r>
          </w:p>
        </w:tc>
        <w:tc>
          <w:tcPr>
            <w:tcW w:w="1413" w:type="pct"/>
            <w:gridSpan w:val="2"/>
            <w:tcBorders>
              <w:top w:val="single" w:sz="4" w:space="0" w:color="auto"/>
              <w:left w:val="single" w:sz="4" w:space="0" w:color="auto"/>
              <w:bottom w:val="nil"/>
              <w:right w:val="single" w:sz="4" w:space="0" w:color="auto"/>
            </w:tcBorders>
          </w:tcPr>
          <w:p w14:paraId="38A824D0" w14:textId="06AA311E" w:rsidR="00914FFD" w:rsidRPr="000F7924" w:rsidRDefault="00EB5410" w:rsidP="00EB5410">
            <w:pPr>
              <w:contextualSpacing/>
              <w:jc w:val="center"/>
              <w:rPr>
                <w:rFonts w:asciiTheme="minorHAnsi" w:hAnsiTheme="minorHAnsi"/>
                <w:sz w:val="20"/>
                <w:szCs w:val="20"/>
              </w:rPr>
            </w:pPr>
            <w:r w:rsidRPr="000F7924">
              <w:rPr>
                <w:rFonts w:asciiTheme="minorHAnsi" w:hAnsiTheme="minorHAnsi"/>
                <w:noProof/>
                <w:sz w:val="20"/>
                <w:szCs w:val="20"/>
                <w:lang w:eastAsia="en-AU"/>
              </w:rPr>
              <mc:AlternateContent>
                <mc:Choice Requires="wps">
                  <w:drawing>
                    <wp:anchor distT="0" distB="0" distL="114300" distR="114300" simplePos="0" relativeHeight="251669504" behindDoc="0" locked="0" layoutInCell="1" allowOverlap="1" wp14:anchorId="29D14596" wp14:editId="153B038D">
                      <wp:simplePos x="0" y="0"/>
                      <wp:positionH relativeFrom="column">
                        <wp:posOffset>1503404</wp:posOffset>
                      </wp:positionH>
                      <wp:positionV relativeFrom="paragraph">
                        <wp:posOffset>144145</wp:posOffset>
                      </wp:positionV>
                      <wp:extent cx="431165" cy="270345"/>
                      <wp:effectExtent l="0" t="0" r="83185" b="53975"/>
                      <wp:wrapNone/>
                      <wp:docPr id="1675267840" name="Straight Arrow Connector 1" descr="Pointer arrow"/>
                      <wp:cNvGraphicFramePr/>
                      <a:graphic xmlns:a="http://schemas.openxmlformats.org/drawingml/2006/main">
                        <a:graphicData uri="http://schemas.microsoft.com/office/word/2010/wordprocessingShape">
                          <wps:wsp>
                            <wps:cNvCnPr/>
                            <wps:spPr>
                              <a:xfrm>
                                <a:off x="0" y="0"/>
                                <a:ext cx="431165" cy="270345"/>
                              </a:xfrm>
                              <a:prstGeom prst="straightConnector1">
                                <a:avLst/>
                              </a:prstGeom>
                              <a:noFill/>
                              <a:ln w="2222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BF1843E" id="_x0000_t32" coordsize="21600,21600" o:spt="32" o:oned="t" path="m,l21600,21600e" filled="f">
                      <v:path arrowok="t" fillok="f" o:connecttype="none"/>
                      <o:lock v:ext="edit" shapetype="t"/>
                    </v:shapetype>
                    <v:shape id="Straight Arrow Connector 1" o:spid="_x0000_s1026" type="#_x0000_t32" alt="Pointer arrow" style="position:absolute;margin-left:118.4pt;margin-top:11.35pt;width:33.95pt;height:21.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" strokecolor="windowText" strokeweight="1.75pt">
                      <v:stroke endarrow="block" joinstyle="miter"/>
                    </v:shape>
                  </w:pict>
                </mc:Fallback>
              </mc:AlternateContent>
            </w:r>
            <w:r w:rsidRPr="000F7924">
              <w:rPr>
                <w:rFonts w:asciiTheme="minorHAnsi" w:hAnsiTheme="minorHAnsi"/>
                <w:noProof/>
                <w:sz w:val="20"/>
                <w:szCs w:val="20"/>
                <w:lang w:eastAsia="en-AU"/>
              </w:rPr>
              <mc:AlternateContent>
                <mc:Choice Requires="wps">
                  <w:drawing>
                    <wp:anchor distT="0" distB="0" distL="114300" distR="114300" simplePos="0" relativeHeight="251667456" behindDoc="0" locked="0" layoutInCell="1" allowOverlap="1" wp14:anchorId="5D041B0B" wp14:editId="75FFFD7D">
                      <wp:simplePos x="0" y="0"/>
                      <wp:positionH relativeFrom="column">
                        <wp:posOffset>604300</wp:posOffset>
                      </wp:positionH>
                      <wp:positionV relativeFrom="paragraph">
                        <wp:posOffset>135476</wp:posOffset>
                      </wp:positionV>
                      <wp:extent cx="445135" cy="262255"/>
                      <wp:effectExtent l="38100" t="0" r="31115" b="61595"/>
                      <wp:wrapNone/>
                      <wp:docPr id="1967708853" name="Straight Arrow Connector 1" descr="Pointer arrow"/>
                      <wp:cNvGraphicFramePr/>
                      <a:graphic xmlns:a="http://schemas.openxmlformats.org/drawingml/2006/main">
                        <a:graphicData uri="http://schemas.microsoft.com/office/word/2010/wordprocessingShape">
                          <wps:wsp>
                            <wps:cNvCnPr/>
                            <wps:spPr>
                              <a:xfrm flipH="1">
                                <a:off x="0" y="0"/>
                                <a:ext cx="445135" cy="26225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B9B2DF" id="Straight Arrow Connector 1" o:spid="_x0000_s1026" type="#_x0000_t32" alt="Pointer arrow" style="position:absolute;margin-left:47.6pt;margin-top:10.65pt;width:35.05pt;height:20.6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" strokecolor="black [3213]" strokeweight="1.75pt">
                      <v:stroke endarrow="block" joinstyle="miter"/>
                    </v:shape>
                  </w:pict>
                </mc:Fallback>
              </mc:AlternateContent>
            </w:r>
            <w:r w:rsidR="00914FFD" w:rsidRPr="000F7924">
              <w:rPr>
                <w:rFonts w:asciiTheme="minorHAnsi" w:hAnsiTheme="minorHAnsi"/>
                <w:sz w:val="20"/>
                <w:szCs w:val="20"/>
              </w:rPr>
              <w:t>Cultivation of the GM Purple Tomato</w:t>
            </w:r>
          </w:p>
        </w:tc>
        <w:tc>
          <w:tcPr>
            <w:tcW w:w="670" w:type="pct"/>
            <w:vMerge w:val="restart"/>
            <w:tcBorders>
              <w:left w:val="single" w:sz="4" w:space="0" w:color="auto"/>
            </w:tcBorders>
          </w:tcPr>
          <w:p w14:paraId="259901E0" w14:textId="78622BFA" w:rsidR="00914FFD" w:rsidRPr="000F7924" w:rsidRDefault="00914FFD" w:rsidP="00D33A76">
            <w:pPr>
              <w:spacing w:before="0" w:after="60"/>
              <w:jc w:val="center"/>
              <w:rPr>
                <w:sz w:val="20"/>
                <w:szCs w:val="20"/>
              </w:rPr>
            </w:pPr>
            <w:r w:rsidRPr="000F7924">
              <w:rPr>
                <w:sz w:val="20"/>
                <w:szCs w:val="20"/>
              </w:rPr>
              <w:t>Increased antimicrobial resistance</w:t>
            </w:r>
          </w:p>
        </w:tc>
        <w:tc>
          <w:tcPr>
            <w:tcW w:w="492" w:type="pct"/>
            <w:vMerge w:val="restart"/>
          </w:tcPr>
          <w:p w14:paraId="79E9BEB2" w14:textId="465A6C87" w:rsidR="00914FFD" w:rsidRPr="000F7924" w:rsidRDefault="00914FFD">
            <w:pPr>
              <w:spacing w:before="0" w:after="0"/>
              <w:jc w:val="center"/>
              <w:rPr>
                <w:sz w:val="20"/>
                <w:szCs w:val="20"/>
              </w:rPr>
            </w:pPr>
            <w:r w:rsidRPr="000F7924">
              <w:rPr>
                <w:sz w:val="20"/>
                <w:szCs w:val="20"/>
              </w:rPr>
              <w:t>No</w:t>
            </w:r>
          </w:p>
        </w:tc>
        <w:tc>
          <w:tcPr>
            <w:tcW w:w="1505" w:type="pct"/>
            <w:vMerge w:val="restart"/>
          </w:tcPr>
          <w:p w14:paraId="592BBAA7" w14:textId="77777777" w:rsidR="00914FFD" w:rsidRPr="000F7924" w:rsidRDefault="00914FFD" w:rsidP="00B92B69">
            <w:pPr>
              <w:pStyle w:val="ListBullet1"/>
              <w:ind w:left="227" w:hanging="227"/>
              <w:rPr>
                <w:sz w:val="20"/>
                <w:szCs w:val="20"/>
              </w:rPr>
            </w:pPr>
            <w:r w:rsidRPr="000F7924">
              <w:rPr>
                <w:sz w:val="20"/>
                <w:szCs w:val="20"/>
              </w:rPr>
              <w:t>The NPTII protein is rapidly digested</w:t>
            </w:r>
            <w:r w:rsidR="00522755" w:rsidRPr="000F7924">
              <w:rPr>
                <w:sz w:val="20"/>
                <w:szCs w:val="20"/>
              </w:rPr>
              <w:t xml:space="preserve"> and therefore not expected to impact the effectiveness of relevant antibiotics</w:t>
            </w:r>
            <w:r w:rsidR="001552DC" w:rsidRPr="000F7924">
              <w:rPr>
                <w:sz w:val="20"/>
                <w:szCs w:val="20"/>
              </w:rPr>
              <w:t xml:space="preserve"> taken orally</w:t>
            </w:r>
          </w:p>
          <w:p w14:paraId="620E006A" w14:textId="77777777" w:rsidR="00F44CA7" w:rsidRDefault="00F44CA7" w:rsidP="00B92B69">
            <w:pPr>
              <w:pStyle w:val="ListBullet1"/>
              <w:ind w:left="227" w:hanging="227"/>
              <w:rPr>
                <w:sz w:val="20"/>
                <w:szCs w:val="20"/>
              </w:rPr>
            </w:pPr>
            <w:r w:rsidRPr="000F7924">
              <w:rPr>
                <w:sz w:val="20"/>
                <w:szCs w:val="20"/>
              </w:rPr>
              <w:t xml:space="preserve">HGT of the </w:t>
            </w:r>
            <w:r w:rsidRPr="000F7924">
              <w:rPr>
                <w:i/>
                <w:iCs/>
                <w:sz w:val="20"/>
                <w:szCs w:val="20"/>
              </w:rPr>
              <w:t>nptII</w:t>
            </w:r>
            <w:r w:rsidRPr="000F7924">
              <w:rPr>
                <w:sz w:val="20"/>
                <w:szCs w:val="20"/>
              </w:rPr>
              <w:t xml:space="preserve"> gene from a GM plant to bacteria is considered to be highly unlikely</w:t>
            </w:r>
            <w:r w:rsidR="002C7658" w:rsidRPr="000F7924">
              <w:rPr>
                <w:sz w:val="20"/>
                <w:szCs w:val="20"/>
              </w:rPr>
              <w:t>.</w:t>
            </w:r>
          </w:p>
          <w:p w14:paraId="1745A814" w14:textId="78B551E7" w:rsidR="000071F2" w:rsidRPr="000F7924" w:rsidRDefault="000071F2" w:rsidP="00B92B69">
            <w:pPr>
              <w:pStyle w:val="ListBullet1"/>
              <w:ind w:left="227" w:hanging="227"/>
              <w:rPr>
                <w:sz w:val="20"/>
                <w:szCs w:val="20"/>
              </w:rPr>
            </w:pPr>
            <w:r>
              <w:rPr>
                <w:sz w:val="20"/>
                <w:szCs w:val="20"/>
              </w:rPr>
              <w:t xml:space="preserve">The </w:t>
            </w:r>
            <w:r w:rsidRPr="00263A9C">
              <w:rPr>
                <w:i/>
                <w:iCs/>
                <w:sz w:val="20"/>
                <w:szCs w:val="20"/>
              </w:rPr>
              <w:t xml:space="preserve">nptII </w:t>
            </w:r>
            <w:r>
              <w:rPr>
                <w:sz w:val="20"/>
                <w:szCs w:val="20"/>
              </w:rPr>
              <w:t xml:space="preserve">gene is already common in </w:t>
            </w:r>
            <w:r w:rsidR="00CB47F3">
              <w:rPr>
                <w:sz w:val="20"/>
                <w:szCs w:val="20"/>
              </w:rPr>
              <w:t>naturally</w:t>
            </w:r>
            <w:r w:rsidR="005F4FAF">
              <w:rPr>
                <w:sz w:val="20"/>
                <w:szCs w:val="20"/>
              </w:rPr>
              <w:t xml:space="preserve"> </w:t>
            </w:r>
            <w:r w:rsidR="005A2D8F">
              <w:rPr>
                <w:sz w:val="20"/>
                <w:szCs w:val="20"/>
              </w:rPr>
              <w:t>occurring</w:t>
            </w:r>
            <w:r w:rsidR="00CB47F3">
              <w:rPr>
                <w:sz w:val="20"/>
                <w:szCs w:val="20"/>
              </w:rPr>
              <w:t xml:space="preserve"> </w:t>
            </w:r>
            <w:r>
              <w:rPr>
                <w:sz w:val="20"/>
                <w:szCs w:val="20"/>
              </w:rPr>
              <w:t>bacteria.</w:t>
            </w:r>
          </w:p>
        </w:tc>
      </w:tr>
      <w:tr w:rsidR="00914FFD" w:rsidRPr="000F7924" w14:paraId="2DA9AE5D" w14:textId="77777777" w:rsidTr="0032510B">
        <w:trPr>
          <w:trHeight w:val="1114"/>
          <w:jc w:val="center"/>
        </w:trPr>
        <w:tc>
          <w:tcPr>
            <w:tcW w:w="451" w:type="pct"/>
            <w:vMerge/>
          </w:tcPr>
          <w:p w14:paraId="026AA1CF" w14:textId="77777777" w:rsidR="00914FFD" w:rsidRPr="000F7924" w:rsidRDefault="00914FFD" w:rsidP="00625160">
            <w:pPr>
              <w:spacing w:before="0" w:after="0"/>
              <w:jc w:val="center"/>
              <w:rPr>
                <w:sz w:val="20"/>
                <w:szCs w:val="20"/>
              </w:rPr>
            </w:pPr>
          </w:p>
        </w:tc>
        <w:tc>
          <w:tcPr>
            <w:tcW w:w="469" w:type="pct"/>
            <w:vMerge/>
            <w:tcBorders>
              <w:right w:val="single" w:sz="4" w:space="0" w:color="auto"/>
            </w:tcBorders>
          </w:tcPr>
          <w:p w14:paraId="4FCE4688" w14:textId="77777777" w:rsidR="00914FFD" w:rsidRPr="000F7924" w:rsidRDefault="00914FFD" w:rsidP="00625160">
            <w:pPr>
              <w:spacing w:before="0" w:after="0"/>
              <w:jc w:val="center"/>
              <w:rPr>
                <w:i/>
                <w:iCs/>
                <w:sz w:val="20"/>
                <w:szCs w:val="20"/>
              </w:rPr>
            </w:pPr>
          </w:p>
        </w:tc>
        <w:tc>
          <w:tcPr>
            <w:tcW w:w="706" w:type="pct"/>
            <w:tcBorders>
              <w:top w:val="nil"/>
              <w:left w:val="single" w:sz="4" w:space="0" w:color="auto"/>
              <w:bottom w:val="single" w:sz="4" w:space="0" w:color="auto"/>
              <w:right w:val="nil"/>
            </w:tcBorders>
          </w:tcPr>
          <w:p w14:paraId="4BE1C5BD" w14:textId="57B20A64" w:rsidR="00914FFD" w:rsidRPr="000F7924" w:rsidRDefault="00914FFD" w:rsidP="00914FFD">
            <w:pPr>
              <w:contextualSpacing/>
              <w:jc w:val="center"/>
              <w:rPr>
                <w:rFonts w:asciiTheme="minorHAnsi" w:hAnsiTheme="minorHAnsi"/>
                <w:sz w:val="20"/>
                <w:szCs w:val="20"/>
              </w:rPr>
            </w:pPr>
            <w:r w:rsidRPr="000F7924">
              <w:rPr>
                <w:rFonts w:asciiTheme="minorHAnsi" w:hAnsiTheme="minorHAnsi"/>
                <w:sz w:val="20"/>
                <w:szCs w:val="20"/>
              </w:rPr>
              <w:t>Consumption of GM Purple Tomato by humans or other desirable organisms</w:t>
            </w:r>
          </w:p>
          <w:p w14:paraId="4EEFB5C9" w14:textId="31C37CAA" w:rsidR="001552DC" w:rsidRPr="000F7924" w:rsidRDefault="001552DC" w:rsidP="00914FFD">
            <w:pPr>
              <w:contextualSpacing/>
              <w:jc w:val="center"/>
              <w:rPr>
                <w:rFonts w:asciiTheme="minorHAnsi" w:hAnsiTheme="minorHAnsi"/>
                <w:sz w:val="20"/>
                <w:szCs w:val="20"/>
              </w:rPr>
            </w:pPr>
            <w:r w:rsidRPr="000F7924">
              <w:rPr>
                <w:rFonts w:asciiTheme="minorHAnsi" w:hAnsiTheme="minorHAnsi"/>
                <w:sz w:val="20"/>
                <w:szCs w:val="20"/>
              </w:rPr>
              <w:t>AND</w:t>
            </w:r>
          </w:p>
          <w:p w14:paraId="1078CD1F" w14:textId="35CD047E" w:rsidR="001552DC" w:rsidRPr="000F7924" w:rsidRDefault="001552DC" w:rsidP="00914FFD">
            <w:pPr>
              <w:contextualSpacing/>
              <w:jc w:val="center"/>
              <w:rPr>
                <w:rFonts w:asciiTheme="minorHAnsi" w:hAnsiTheme="minorHAnsi"/>
                <w:sz w:val="20"/>
                <w:szCs w:val="20"/>
              </w:rPr>
            </w:pPr>
            <w:r w:rsidRPr="000F7924">
              <w:rPr>
                <w:rFonts w:asciiTheme="minorHAnsi" w:hAnsiTheme="minorHAnsi"/>
                <w:sz w:val="20"/>
                <w:szCs w:val="20"/>
              </w:rPr>
              <w:t xml:space="preserve">Oral treatment with </w:t>
            </w:r>
            <w:r w:rsidR="00160109" w:rsidRPr="000F7924">
              <w:rPr>
                <w:rFonts w:asciiTheme="minorHAnsi" w:hAnsiTheme="minorHAnsi"/>
                <w:sz w:val="20"/>
                <w:szCs w:val="20"/>
              </w:rPr>
              <w:t>relevant</w:t>
            </w:r>
            <w:r w:rsidRPr="000F7924">
              <w:rPr>
                <w:rFonts w:asciiTheme="minorHAnsi" w:hAnsiTheme="minorHAnsi"/>
                <w:sz w:val="20"/>
                <w:szCs w:val="20"/>
              </w:rPr>
              <w:t xml:space="preserve"> antibiotics</w:t>
            </w:r>
          </w:p>
          <w:p w14:paraId="4ECDF83A" w14:textId="77777777" w:rsidR="00914FFD" w:rsidRPr="000F7924" w:rsidRDefault="00914FFD" w:rsidP="00914FFD">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122FF81C" w14:textId="77777777" w:rsidR="00914FFD" w:rsidRPr="000F7924" w:rsidRDefault="00914FFD" w:rsidP="00914FFD">
            <w:pPr>
              <w:contextualSpacing/>
              <w:jc w:val="center"/>
              <w:rPr>
                <w:rFonts w:asciiTheme="minorHAnsi" w:hAnsiTheme="minorHAnsi"/>
                <w:sz w:val="20"/>
                <w:szCs w:val="20"/>
              </w:rPr>
            </w:pPr>
            <w:r w:rsidRPr="000F7924">
              <w:rPr>
                <w:rFonts w:asciiTheme="minorHAnsi" w:hAnsiTheme="minorHAnsi"/>
                <w:sz w:val="20"/>
                <w:szCs w:val="20"/>
              </w:rPr>
              <w:t>NPTII protein impacts effectiveness of antibiotic therapy</w:t>
            </w:r>
          </w:p>
          <w:p w14:paraId="2CB8D55B" w14:textId="77777777" w:rsidR="00914FFD" w:rsidRPr="000F7924" w:rsidRDefault="00914FFD" w:rsidP="00914FFD">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0226C482" w14:textId="49C22739" w:rsidR="00914FFD" w:rsidRPr="000F7924" w:rsidRDefault="00914FFD" w:rsidP="00914FFD">
            <w:pPr>
              <w:contextualSpacing/>
              <w:jc w:val="center"/>
              <w:rPr>
                <w:rFonts w:asciiTheme="minorHAnsi" w:hAnsiTheme="minorHAnsi"/>
                <w:sz w:val="20"/>
                <w:szCs w:val="20"/>
              </w:rPr>
            </w:pPr>
            <w:r w:rsidRPr="000F7924">
              <w:rPr>
                <w:rFonts w:asciiTheme="minorHAnsi" w:hAnsiTheme="minorHAnsi"/>
                <w:sz w:val="20"/>
                <w:szCs w:val="20"/>
              </w:rPr>
              <w:t>Selection for antibiotic resistant bacteria in digestive tract</w:t>
            </w:r>
          </w:p>
        </w:tc>
        <w:tc>
          <w:tcPr>
            <w:tcW w:w="707" w:type="pct"/>
            <w:tcBorders>
              <w:top w:val="nil"/>
              <w:left w:val="nil"/>
              <w:bottom w:val="single" w:sz="4" w:space="0" w:color="auto"/>
              <w:right w:val="single" w:sz="4" w:space="0" w:color="auto"/>
            </w:tcBorders>
          </w:tcPr>
          <w:p w14:paraId="58241409" w14:textId="77777777" w:rsidR="00263A9C" w:rsidRDefault="00616A43" w:rsidP="002822D2">
            <w:pPr>
              <w:contextualSpacing/>
              <w:jc w:val="center"/>
              <w:rPr>
                <w:rFonts w:asciiTheme="minorHAnsi" w:hAnsiTheme="minorHAnsi"/>
                <w:sz w:val="20"/>
                <w:szCs w:val="20"/>
              </w:rPr>
            </w:pPr>
            <w:r>
              <w:rPr>
                <w:rFonts w:asciiTheme="minorHAnsi" w:hAnsiTheme="minorHAnsi"/>
                <w:sz w:val="20"/>
                <w:szCs w:val="20"/>
              </w:rPr>
              <w:t>Exposure of bacteria</w:t>
            </w:r>
            <w:r w:rsidR="00914FFD" w:rsidRPr="000F7924">
              <w:rPr>
                <w:rFonts w:asciiTheme="minorHAnsi" w:hAnsiTheme="minorHAnsi"/>
                <w:sz w:val="20"/>
                <w:szCs w:val="20"/>
              </w:rPr>
              <w:t xml:space="preserve"> </w:t>
            </w:r>
            <w:r>
              <w:rPr>
                <w:rFonts w:asciiTheme="minorHAnsi" w:hAnsiTheme="minorHAnsi"/>
                <w:sz w:val="20"/>
                <w:szCs w:val="20"/>
              </w:rPr>
              <w:t>to</w:t>
            </w:r>
            <w:r w:rsidR="00914FFD" w:rsidRPr="000F7924">
              <w:rPr>
                <w:rFonts w:asciiTheme="minorHAnsi" w:hAnsiTheme="minorHAnsi"/>
                <w:sz w:val="20"/>
                <w:szCs w:val="20"/>
              </w:rPr>
              <w:t xml:space="preserve"> the </w:t>
            </w:r>
            <w:r w:rsidR="00914FFD" w:rsidRPr="000F7924">
              <w:rPr>
                <w:rFonts w:asciiTheme="minorHAnsi" w:hAnsiTheme="minorHAnsi"/>
                <w:i/>
                <w:iCs/>
                <w:sz w:val="20"/>
                <w:szCs w:val="20"/>
              </w:rPr>
              <w:t xml:space="preserve">nptII </w:t>
            </w:r>
            <w:r w:rsidR="00914FFD" w:rsidRPr="000F7924">
              <w:rPr>
                <w:rFonts w:asciiTheme="minorHAnsi" w:hAnsiTheme="minorHAnsi"/>
                <w:sz w:val="20"/>
                <w:szCs w:val="20"/>
              </w:rPr>
              <w:t xml:space="preserve">gene </w:t>
            </w:r>
            <w:r w:rsidR="0032510B" w:rsidRPr="000F7924">
              <w:rPr>
                <w:rFonts w:asciiTheme="minorHAnsi" w:hAnsiTheme="minorHAnsi"/>
                <w:sz w:val="20"/>
                <w:szCs w:val="20"/>
              </w:rPr>
              <w:t xml:space="preserve">in </w:t>
            </w:r>
            <w:r>
              <w:rPr>
                <w:rFonts w:asciiTheme="minorHAnsi" w:hAnsiTheme="minorHAnsi"/>
                <w:sz w:val="20"/>
                <w:szCs w:val="20"/>
              </w:rPr>
              <w:t xml:space="preserve">the </w:t>
            </w:r>
            <w:r w:rsidR="0032510B" w:rsidRPr="000F7924">
              <w:rPr>
                <w:rFonts w:asciiTheme="minorHAnsi" w:hAnsiTheme="minorHAnsi"/>
                <w:sz w:val="20"/>
                <w:szCs w:val="20"/>
              </w:rPr>
              <w:t>gut</w:t>
            </w:r>
            <w:r>
              <w:rPr>
                <w:rFonts w:asciiTheme="minorHAnsi" w:hAnsiTheme="minorHAnsi"/>
                <w:sz w:val="20"/>
                <w:szCs w:val="20"/>
              </w:rPr>
              <w:t xml:space="preserve"> when </w:t>
            </w:r>
            <w:r w:rsidR="002822D2">
              <w:rPr>
                <w:rFonts w:asciiTheme="minorHAnsi" w:hAnsiTheme="minorHAnsi"/>
                <w:sz w:val="20"/>
                <w:szCs w:val="20"/>
              </w:rPr>
              <w:t xml:space="preserve">GM fruit is </w:t>
            </w:r>
            <w:r>
              <w:rPr>
                <w:rFonts w:asciiTheme="minorHAnsi" w:hAnsiTheme="minorHAnsi"/>
                <w:sz w:val="20"/>
                <w:szCs w:val="20"/>
              </w:rPr>
              <w:t xml:space="preserve">consumed by people or animals </w:t>
            </w:r>
          </w:p>
          <w:p w14:paraId="512A18E1" w14:textId="0BE4808B" w:rsidR="0032510B" w:rsidRPr="000F7924" w:rsidRDefault="00616A43" w:rsidP="002822D2">
            <w:pPr>
              <w:contextualSpacing/>
              <w:jc w:val="center"/>
              <w:rPr>
                <w:rFonts w:asciiTheme="minorHAnsi" w:hAnsiTheme="minorHAnsi"/>
                <w:sz w:val="20"/>
                <w:szCs w:val="20"/>
              </w:rPr>
            </w:pPr>
            <w:r>
              <w:rPr>
                <w:rFonts w:asciiTheme="minorHAnsi" w:hAnsiTheme="minorHAnsi"/>
                <w:sz w:val="20"/>
                <w:szCs w:val="20"/>
              </w:rPr>
              <w:t>OR</w:t>
            </w:r>
            <w:r w:rsidR="002822D2">
              <w:rPr>
                <w:rFonts w:asciiTheme="minorHAnsi" w:hAnsiTheme="minorHAnsi"/>
                <w:sz w:val="20"/>
                <w:szCs w:val="20"/>
              </w:rPr>
              <w:t xml:space="preserve"> </w:t>
            </w:r>
            <w:r>
              <w:rPr>
                <w:rFonts w:asciiTheme="minorHAnsi" w:hAnsiTheme="minorHAnsi"/>
                <w:sz w:val="20"/>
                <w:szCs w:val="20"/>
              </w:rPr>
              <w:t xml:space="preserve">in the soil </w:t>
            </w:r>
            <w:r w:rsidR="002822D2">
              <w:rPr>
                <w:rFonts w:asciiTheme="minorHAnsi" w:hAnsiTheme="minorHAnsi"/>
                <w:sz w:val="20"/>
                <w:szCs w:val="20"/>
              </w:rPr>
              <w:t xml:space="preserve">or aquatic environments </w:t>
            </w:r>
            <w:r>
              <w:rPr>
                <w:rFonts w:asciiTheme="minorHAnsi" w:hAnsiTheme="minorHAnsi"/>
                <w:sz w:val="20"/>
                <w:szCs w:val="20"/>
              </w:rPr>
              <w:t xml:space="preserve">when </w:t>
            </w:r>
            <w:r w:rsidR="0032510B" w:rsidRPr="000F7924">
              <w:rPr>
                <w:rFonts w:asciiTheme="minorHAnsi" w:hAnsiTheme="minorHAnsi"/>
                <w:sz w:val="20"/>
                <w:szCs w:val="20"/>
              </w:rPr>
              <w:t>plant or fruit material decomposes</w:t>
            </w:r>
          </w:p>
          <w:p w14:paraId="1AF05F06" w14:textId="77777777" w:rsidR="0032510B" w:rsidRPr="000F7924" w:rsidRDefault="0032510B" w:rsidP="0032510B">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3774C26D" w14:textId="0F02DC92" w:rsidR="0032510B" w:rsidRPr="000F7924" w:rsidRDefault="0032510B" w:rsidP="0032510B">
            <w:pPr>
              <w:contextualSpacing/>
              <w:jc w:val="center"/>
              <w:rPr>
                <w:rFonts w:asciiTheme="minorHAnsi" w:hAnsiTheme="minorHAnsi"/>
                <w:sz w:val="20"/>
                <w:szCs w:val="20"/>
              </w:rPr>
            </w:pPr>
            <w:r w:rsidRPr="000F7924">
              <w:rPr>
                <w:rFonts w:asciiTheme="minorHAnsi" w:hAnsiTheme="minorHAnsi"/>
                <w:sz w:val="20"/>
                <w:szCs w:val="20"/>
              </w:rPr>
              <w:t xml:space="preserve">HGT of the </w:t>
            </w:r>
            <w:r w:rsidRPr="000F7924">
              <w:rPr>
                <w:rFonts w:asciiTheme="minorHAnsi" w:hAnsiTheme="minorHAnsi"/>
                <w:i/>
                <w:iCs/>
                <w:sz w:val="20"/>
                <w:szCs w:val="20"/>
              </w:rPr>
              <w:t xml:space="preserve">nptII </w:t>
            </w:r>
            <w:r w:rsidRPr="000F7924">
              <w:rPr>
                <w:rFonts w:asciiTheme="minorHAnsi" w:hAnsiTheme="minorHAnsi"/>
                <w:sz w:val="20"/>
                <w:szCs w:val="20"/>
              </w:rPr>
              <w:t xml:space="preserve">gene to </w:t>
            </w:r>
            <w:r w:rsidR="00616A43">
              <w:rPr>
                <w:rFonts w:asciiTheme="minorHAnsi" w:hAnsiTheme="minorHAnsi"/>
                <w:sz w:val="20"/>
                <w:szCs w:val="20"/>
              </w:rPr>
              <w:t xml:space="preserve">gut, </w:t>
            </w:r>
            <w:r w:rsidRPr="000F7924">
              <w:rPr>
                <w:rFonts w:asciiTheme="minorHAnsi" w:hAnsiTheme="minorHAnsi"/>
                <w:sz w:val="20"/>
                <w:szCs w:val="20"/>
              </w:rPr>
              <w:t xml:space="preserve">soil </w:t>
            </w:r>
            <w:r w:rsidR="00A24D36" w:rsidRPr="000F7924">
              <w:rPr>
                <w:rFonts w:asciiTheme="minorHAnsi" w:hAnsiTheme="minorHAnsi"/>
                <w:sz w:val="20"/>
                <w:szCs w:val="20"/>
              </w:rPr>
              <w:t xml:space="preserve">or aquatic </w:t>
            </w:r>
            <w:r w:rsidR="002822D2">
              <w:rPr>
                <w:rFonts w:asciiTheme="minorHAnsi" w:hAnsiTheme="minorHAnsi"/>
                <w:sz w:val="20"/>
                <w:szCs w:val="20"/>
              </w:rPr>
              <w:t>bacteria</w:t>
            </w:r>
          </w:p>
        </w:tc>
        <w:tc>
          <w:tcPr>
            <w:tcW w:w="670" w:type="pct"/>
            <w:vMerge/>
            <w:tcBorders>
              <w:left w:val="single" w:sz="4" w:space="0" w:color="auto"/>
            </w:tcBorders>
          </w:tcPr>
          <w:p w14:paraId="1553931C" w14:textId="77777777" w:rsidR="00914FFD" w:rsidRPr="000F7924" w:rsidRDefault="00914FFD" w:rsidP="00D33A76">
            <w:pPr>
              <w:spacing w:before="0" w:after="60"/>
              <w:jc w:val="center"/>
              <w:rPr>
                <w:sz w:val="20"/>
                <w:szCs w:val="20"/>
              </w:rPr>
            </w:pPr>
          </w:p>
        </w:tc>
        <w:tc>
          <w:tcPr>
            <w:tcW w:w="492" w:type="pct"/>
            <w:vMerge/>
          </w:tcPr>
          <w:p w14:paraId="423F65E6" w14:textId="77777777" w:rsidR="00914FFD" w:rsidRPr="000F7924" w:rsidRDefault="00914FFD">
            <w:pPr>
              <w:spacing w:before="0" w:after="0"/>
              <w:jc w:val="center"/>
              <w:rPr>
                <w:sz w:val="20"/>
                <w:szCs w:val="20"/>
              </w:rPr>
            </w:pPr>
          </w:p>
        </w:tc>
        <w:tc>
          <w:tcPr>
            <w:tcW w:w="1505" w:type="pct"/>
            <w:vMerge/>
          </w:tcPr>
          <w:p w14:paraId="15350266" w14:textId="77777777" w:rsidR="00914FFD" w:rsidRPr="000F7924" w:rsidRDefault="00914FFD" w:rsidP="00B92B69">
            <w:pPr>
              <w:pStyle w:val="ListBullet1"/>
              <w:ind w:left="227" w:hanging="227"/>
              <w:rPr>
                <w:sz w:val="20"/>
                <w:szCs w:val="20"/>
              </w:rPr>
            </w:pPr>
          </w:p>
        </w:tc>
      </w:tr>
      <w:tr w:rsidR="00680959" w:rsidRPr="000F7924" w14:paraId="0D6AA462" w14:textId="77777777" w:rsidTr="0032510B">
        <w:trPr>
          <w:trHeight w:val="670"/>
          <w:jc w:val="center"/>
        </w:trPr>
        <w:tc>
          <w:tcPr>
            <w:tcW w:w="451" w:type="pct"/>
          </w:tcPr>
          <w:p w14:paraId="468FB62E" w14:textId="43AE8938" w:rsidR="00680959" w:rsidRPr="000F7924" w:rsidRDefault="0085548F" w:rsidP="00823631">
            <w:pPr>
              <w:keepNext/>
              <w:spacing w:before="0" w:after="0"/>
              <w:jc w:val="center"/>
              <w:rPr>
                <w:sz w:val="20"/>
                <w:szCs w:val="20"/>
              </w:rPr>
            </w:pPr>
            <w:r w:rsidRPr="000F7924">
              <w:rPr>
                <w:sz w:val="20"/>
                <w:szCs w:val="20"/>
              </w:rPr>
              <w:lastRenderedPageBreak/>
              <w:t>3</w:t>
            </w:r>
          </w:p>
        </w:tc>
        <w:tc>
          <w:tcPr>
            <w:tcW w:w="469" w:type="pct"/>
          </w:tcPr>
          <w:p w14:paraId="124CCF11" w14:textId="729FD988" w:rsidR="00680959" w:rsidRPr="000F7924" w:rsidRDefault="00D2687D" w:rsidP="00823631">
            <w:pPr>
              <w:keepNext/>
              <w:spacing w:before="0" w:after="0"/>
              <w:jc w:val="center"/>
              <w:rPr>
                <w:sz w:val="20"/>
                <w:szCs w:val="20"/>
              </w:rPr>
            </w:pPr>
            <w:r w:rsidRPr="000F7924">
              <w:rPr>
                <w:sz w:val="20"/>
                <w:szCs w:val="20"/>
              </w:rPr>
              <w:t>The GM Purple Tomato</w:t>
            </w:r>
          </w:p>
        </w:tc>
        <w:tc>
          <w:tcPr>
            <w:tcW w:w="1413" w:type="pct"/>
            <w:gridSpan w:val="2"/>
            <w:tcBorders>
              <w:top w:val="single" w:sz="4" w:space="0" w:color="auto"/>
            </w:tcBorders>
          </w:tcPr>
          <w:p w14:paraId="79882068" w14:textId="77777777" w:rsidR="00F27280" w:rsidRPr="000F7924" w:rsidRDefault="00F27280" w:rsidP="00823631">
            <w:pPr>
              <w:keepNext/>
              <w:contextualSpacing/>
              <w:jc w:val="center"/>
              <w:rPr>
                <w:rFonts w:asciiTheme="minorHAnsi" w:hAnsiTheme="minorHAnsi"/>
                <w:sz w:val="20"/>
                <w:szCs w:val="20"/>
              </w:rPr>
            </w:pPr>
            <w:r w:rsidRPr="000F7924">
              <w:rPr>
                <w:rFonts w:asciiTheme="minorHAnsi" w:hAnsiTheme="minorHAnsi"/>
                <w:sz w:val="20"/>
                <w:szCs w:val="20"/>
              </w:rPr>
              <w:t>Cultivation of the GM Purple Tomato</w:t>
            </w:r>
          </w:p>
          <w:p w14:paraId="76502F3D" w14:textId="77777777" w:rsidR="00F27280" w:rsidRPr="000F7924" w:rsidRDefault="00F27280" w:rsidP="00823631">
            <w:pPr>
              <w:keepNext/>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43120859" w14:textId="69D4A20F" w:rsidR="00680959" w:rsidRPr="000F7924" w:rsidRDefault="00F27280" w:rsidP="00823631">
            <w:pPr>
              <w:keepNext/>
              <w:spacing w:before="0" w:after="0"/>
              <w:jc w:val="center"/>
              <w:rPr>
                <w:sz w:val="20"/>
                <w:szCs w:val="20"/>
              </w:rPr>
            </w:pPr>
            <w:r w:rsidRPr="000F7924">
              <w:rPr>
                <w:sz w:val="20"/>
                <w:szCs w:val="20"/>
              </w:rPr>
              <w:t xml:space="preserve">Persistence of the GM seeds in </w:t>
            </w:r>
            <w:r w:rsidR="00226335" w:rsidRPr="000F7924">
              <w:rPr>
                <w:sz w:val="20"/>
                <w:szCs w:val="20"/>
              </w:rPr>
              <w:t xml:space="preserve">cultivated </w:t>
            </w:r>
            <w:r w:rsidRPr="000F7924">
              <w:rPr>
                <w:sz w:val="20"/>
                <w:szCs w:val="20"/>
              </w:rPr>
              <w:t>areas or dispersal of the GM Purple Tomato to nature reserves or intensive use areas</w:t>
            </w:r>
          </w:p>
          <w:p w14:paraId="57F9A1F4" w14:textId="77777777" w:rsidR="00F27280" w:rsidRPr="000F7924" w:rsidRDefault="00F27280" w:rsidP="00823631">
            <w:pPr>
              <w:keepNext/>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27B0762D" w14:textId="7F68A82C" w:rsidR="00F27280" w:rsidRPr="000F7924" w:rsidRDefault="00F27280" w:rsidP="00823631">
            <w:pPr>
              <w:keepNext/>
              <w:spacing w:before="0" w:after="0"/>
              <w:jc w:val="center"/>
              <w:rPr>
                <w:sz w:val="20"/>
                <w:szCs w:val="20"/>
              </w:rPr>
            </w:pPr>
            <w:r w:rsidRPr="000F7924">
              <w:rPr>
                <w:sz w:val="20"/>
                <w:szCs w:val="20"/>
              </w:rPr>
              <w:t xml:space="preserve">Establishment of population of volunteer GM Purple Tomato in </w:t>
            </w:r>
            <w:r w:rsidR="00226335" w:rsidRPr="000F7924">
              <w:rPr>
                <w:sz w:val="20"/>
                <w:szCs w:val="20"/>
              </w:rPr>
              <w:t xml:space="preserve">cultivated </w:t>
            </w:r>
            <w:r w:rsidRPr="000F7924">
              <w:rPr>
                <w:sz w:val="20"/>
                <w:szCs w:val="20"/>
              </w:rPr>
              <w:t>areas, nature reserves or intensive use areas</w:t>
            </w:r>
          </w:p>
        </w:tc>
        <w:tc>
          <w:tcPr>
            <w:tcW w:w="670" w:type="pct"/>
          </w:tcPr>
          <w:p w14:paraId="33B22B1E" w14:textId="719A3C48" w:rsidR="00680959" w:rsidRPr="000F7924" w:rsidRDefault="00F27280" w:rsidP="00823631">
            <w:pPr>
              <w:keepNext/>
              <w:spacing w:before="0" w:after="60"/>
              <w:jc w:val="center"/>
              <w:rPr>
                <w:sz w:val="20"/>
                <w:szCs w:val="20"/>
              </w:rPr>
            </w:pPr>
            <w:r w:rsidRPr="000F7924">
              <w:rPr>
                <w:sz w:val="20"/>
                <w:szCs w:val="20"/>
              </w:rPr>
              <w:t>Increased allergenicity or toxicity in people</w:t>
            </w:r>
            <w:r w:rsidR="001210BB" w:rsidRPr="000F7924">
              <w:rPr>
                <w:sz w:val="20"/>
                <w:szCs w:val="20"/>
              </w:rPr>
              <w:t xml:space="preserve"> or </w:t>
            </w:r>
            <w:r w:rsidRPr="000F7924">
              <w:rPr>
                <w:sz w:val="20"/>
                <w:szCs w:val="20"/>
              </w:rPr>
              <w:t xml:space="preserve">increased toxicity to </w:t>
            </w:r>
            <w:r w:rsidR="00D20BF3" w:rsidRPr="000F7924">
              <w:rPr>
                <w:sz w:val="20"/>
                <w:szCs w:val="20"/>
              </w:rPr>
              <w:t xml:space="preserve">other </w:t>
            </w:r>
            <w:r w:rsidRPr="000F7924">
              <w:rPr>
                <w:sz w:val="20"/>
                <w:szCs w:val="20"/>
              </w:rPr>
              <w:t xml:space="preserve">desirable </w:t>
            </w:r>
            <w:r w:rsidR="00D20BF3" w:rsidRPr="000F7924">
              <w:rPr>
                <w:sz w:val="20"/>
                <w:szCs w:val="20"/>
              </w:rPr>
              <w:t>organisms</w:t>
            </w:r>
          </w:p>
          <w:p w14:paraId="281E8B37" w14:textId="77777777" w:rsidR="00F27280" w:rsidRPr="000F7924" w:rsidRDefault="00F27280" w:rsidP="00823631">
            <w:pPr>
              <w:keepNext/>
              <w:spacing w:before="0" w:after="60"/>
              <w:jc w:val="center"/>
              <w:rPr>
                <w:sz w:val="20"/>
                <w:szCs w:val="20"/>
              </w:rPr>
            </w:pPr>
            <w:r w:rsidRPr="000F7924">
              <w:rPr>
                <w:sz w:val="20"/>
                <w:szCs w:val="20"/>
              </w:rPr>
              <w:t>OR</w:t>
            </w:r>
          </w:p>
          <w:p w14:paraId="1A3BA820" w14:textId="00FA6FE7" w:rsidR="00F27280" w:rsidRPr="000F7924" w:rsidRDefault="00F27280" w:rsidP="00823631">
            <w:pPr>
              <w:keepNext/>
              <w:spacing w:before="0" w:after="60"/>
              <w:jc w:val="center"/>
              <w:rPr>
                <w:sz w:val="20"/>
                <w:szCs w:val="20"/>
              </w:rPr>
            </w:pPr>
            <w:r w:rsidRPr="000F7924">
              <w:rPr>
                <w:sz w:val="20"/>
                <w:szCs w:val="20"/>
              </w:rPr>
              <w:t>Reduced establishment or yield of desirable agricultural crops</w:t>
            </w:r>
          </w:p>
          <w:p w14:paraId="74AA5C30" w14:textId="74BD0AE8" w:rsidR="00F27280" w:rsidRPr="000F7924" w:rsidRDefault="00F27280" w:rsidP="00823631">
            <w:pPr>
              <w:keepNext/>
              <w:spacing w:before="0" w:after="60"/>
              <w:jc w:val="center"/>
              <w:rPr>
                <w:sz w:val="20"/>
                <w:szCs w:val="20"/>
              </w:rPr>
            </w:pPr>
            <w:r w:rsidRPr="000F7924">
              <w:rPr>
                <w:sz w:val="20"/>
                <w:szCs w:val="20"/>
              </w:rPr>
              <w:t>OR</w:t>
            </w:r>
          </w:p>
          <w:p w14:paraId="51EC593A" w14:textId="77777777" w:rsidR="00F27280" w:rsidRPr="000F7924" w:rsidRDefault="00F27280" w:rsidP="00823631">
            <w:pPr>
              <w:keepNext/>
              <w:spacing w:before="0" w:after="60"/>
              <w:jc w:val="center"/>
              <w:rPr>
                <w:sz w:val="20"/>
                <w:szCs w:val="20"/>
              </w:rPr>
            </w:pPr>
            <w:r w:rsidRPr="000F7924">
              <w:rPr>
                <w:sz w:val="20"/>
                <w:szCs w:val="20"/>
              </w:rPr>
              <w:t>Reduced establishment or yield of desirable plants in the environment</w:t>
            </w:r>
          </w:p>
          <w:p w14:paraId="1EAF18F1" w14:textId="77777777" w:rsidR="00F27280" w:rsidRPr="000F7924" w:rsidRDefault="00F27280" w:rsidP="00823631">
            <w:pPr>
              <w:keepNext/>
              <w:spacing w:before="0" w:after="60"/>
              <w:jc w:val="center"/>
              <w:rPr>
                <w:sz w:val="20"/>
                <w:szCs w:val="20"/>
              </w:rPr>
            </w:pPr>
            <w:r w:rsidRPr="000F7924">
              <w:rPr>
                <w:sz w:val="20"/>
                <w:szCs w:val="20"/>
              </w:rPr>
              <w:t>OR</w:t>
            </w:r>
          </w:p>
          <w:p w14:paraId="17936DCE" w14:textId="77777777" w:rsidR="00F27280" w:rsidRPr="000F7924" w:rsidRDefault="00F27280" w:rsidP="00823631">
            <w:pPr>
              <w:keepNext/>
              <w:spacing w:before="0" w:after="60"/>
              <w:jc w:val="center"/>
              <w:rPr>
                <w:sz w:val="20"/>
                <w:szCs w:val="20"/>
              </w:rPr>
            </w:pPr>
            <w:r w:rsidRPr="000F7924">
              <w:rPr>
                <w:sz w:val="20"/>
                <w:szCs w:val="20"/>
              </w:rPr>
              <w:t>Reduced utility or quality of the environment</w:t>
            </w:r>
          </w:p>
          <w:p w14:paraId="14C47DED" w14:textId="47EC7BB8" w:rsidR="00E561BF" w:rsidRPr="000F7924" w:rsidRDefault="00E561BF" w:rsidP="00823631">
            <w:pPr>
              <w:keepNext/>
              <w:spacing w:before="0" w:after="60"/>
              <w:jc w:val="center"/>
              <w:rPr>
                <w:sz w:val="20"/>
                <w:szCs w:val="20"/>
              </w:rPr>
            </w:pPr>
            <w:r w:rsidRPr="000F7924">
              <w:rPr>
                <w:sz w:val="20"/>
                <w:szCs w:val="20"/>
              </w:rPr>
              <w:t>OR</w:t>
            </w:r>
          </w:p>
          <w:p w14:paraId="37B25C43" w14:textId="37CDFA61" w:rsidR="00F27280" w:rsidRPr="000F7924" w:rsidRDefault="00F27280" w:rsidP="00823631">
            <w:pPr>
              <w:keepNext/>
              <w:spacing w:before="0" w:after="60"/>
              <w:jc w:val="center"/>
              <w:rPr>
                <w:sz w:val="20"/>
                <w:szCs w:val="20"/>
              </w:rPr>
            </w:pPr>
            <w:r w:rsidRPr="000F7924">
              <w:rPr>
                <w:sz w:val="20"/>
                <w:szCs w:val="20"/>
              </w:rPr>
              <w:t>Increased reservoir for pest</w:t>
            </w:r>
            <w:r w:rsidR="002258BD" w:rsidRPr="000F7924">
              <w:rPr>
                <w:sz w:val="20"/>
                <w:szCs w:val="20"/>
              </w:rPr>
              <w:t>s</w:t>
            </w:r>
            <w:r w:rsidRPr="000F7924">
              <w:rPr>
                <w:sz w:val="20"/>
                <w:szCs w:val="20"/>
              </w:rPr>
              <w:t xml:space="preserve"> or pathogens</w:t>
            </w:r>
          </w:p>
        </w:tc>
        <w:tc>
          <w:tcPr>
            <w:tcW w:w="492" w:type="pct"/>
          </w:tcPr>
          <w:p w14:paraId="508A4DDB" w14:textId="73C2A14C" w:rsidR="00680959" w:rsidRPr="000F7924" w:rsidRDefault="007871AB" w:rsidP="00823631">
            <w:pPr>
              <w:keepNext/>
              <w:spacing w:before="0" w:after="0"/>
              <w:jc w:val="center"/>
              <w:rPr>
                <w:sz w:val="20"/>
                <w:szCs w:val="20"/>
              </w:rPr>
            </w:pPr>
            <w:r w:rsidRPr="000F7924">
              <w:rPr>
                <w:sz w:val="20"/>
                <w:szCs w:val="20"/>
              </w:rPr>
              <w:t>No</w:t>
            </w:r>
          </w:p>
        </w:tc>
        <w:tc>
          <w:tcPr>
            <w:tcW w:w="1505" w:type="pct"/>
          </w:tcPr>
          <w:p w14:paraId="76569225" w14:textId="4DF6955A" w:rsidR="00305EB9" w:rsidRPr="000F7924" w:rsidRDefault="002258BD" w:rsidP="00823631">
            <w:pPr>
              <w:pStyle w:val="ListBullet1"/>
              <w:keepNext/>
              <w:ind w:left="227" w:hanging="227"/>
              <w:rPr>
                <w:sz w:val="20"/>
                <w:szCs w:val="20"/>
              </w:rPr>
            </w:pPr>
            <w:r w:rsidRPr="000F7924">
              <w:rPr>
                <w:sz w:val="20"/>
                <w:szCs w:val="20"/>
              </w:rPr>
              <w:t>As discussed in Risk Scenario 1, no substantive risk was identified for increased toxicity or allergenicity.</w:t>
            </w:r>
          </w:p>
          <w:p w14:paraId="1D4FB7FE" w14:textId="3CD05DB3" w:rsidR="00305EB9" w:rsidRPr="000F7924" w:rsidRDefault="00305EB9" w:rsidP="00823631">
            <w:pPr>
              <w:pStyle w:val="ListBullet1"/>
              <w:keepNext/>
              <w:ind w:left="227" w:hanging="227"/>
              <w:rPr>
                <w:sz w:val="20"/>
                <w:szCs w:val="20"/>
              </w:rPr>
            </w:pPr>
            <w:r w:rsidRPr="000F7924">
              <w:rPr>
                <w:sz w:val="20"/>
                <w:szCs w:val="20"/>
              </w:rPr>
              <w:t>The spread and persistence of tomatoes is restricted by a range of biotic and abiotic factors</w:t>
            </w:r>
            <w:r w:rsidR="002258BD" w:rsidRPr="000F7924">
              <w:rPr>
                <w:sz w:val="20"/>
                <w:szCs w:val="20"/>
              </w:rPr>
              <w:t>, which are not expected to be altered by the introduced genes.</w:t>
            </w:r>
          </w:p>
          <w:p w14:paraId="64D9AA64" w14:textId="331A1AAD" w:rsidR="00680959" w:rsidRPr="000F7924" w:rsidRDefault="002258BD" w:rsidP="00823631">
            <w:pPr>
              <w:pStyle w:val="ListBullet1"/>
              <w:keepNext/>
              <w:ind w:left="227" w:hanging="227"/>
              <w:rPr>
                <w:sz w:val="20"/>
                <w:szCs w:val="20"/>
              </w:rPr>
            </w:pPr>
            <w:r w:rsidRPr="000F7924">
              <w:rPr>
                <w:sz w:val="20"/>
                <w:szCs w:val="20"/>
              </w:rPr>
              <w:t>GM volunteers can be controlled by standard weed management measures.</w:t>
            </w:r>
          </w:p>
        </w:tc>
      </w:tr>
      <w:tr w:rsidR="00680959" w:rsidRPr="000F7924" w14:paraId="22CE0D45" w14:textId="77777777" w:rsidTr="00823631">
        <w:trPr>
          <w:trHeight w:val="670"/>
          <w:jc w:val="center"/>
        </w:trPr>
        <w:tc>
          <w:tcPr>
            <w:tcW w:w="451" w:type="pct"/>
          </w:tcPr>
          <w:p w14:paraId="1C1F0867" w14:textId="7AD6D8EF" w:rsidR="00680959" w:rsidRPr="000F7924" w:rsidRDefault="0085548F" w:rsidP="00D33A76">
            <w:pPr>
              <w:spacing w:before="0"/>
              <w:jc w:val="center"/>
              <w:rPr>
                <w:sz w:val="20"/>
                <w:szCs w:val="20"/>
              </w:rPr>
            </w:pPr>
            <w:r w:rsidRPr="000F7924">
              <w:rPr>
                <w:sz w:val="20"/>
                <w:szCs w:val="20"/>
              </w:rPr>
              <w:t>4</w:t>
            </w:r>
          </w:p>
        </w:tc>
        <w:tc>
          <w:tcPr>
            <w:tcW w:w="469" w:type="pct"/>
          </w:tcPr>
          <w:p w14:paraId="6D922784" w14:textId="500B4256" w:rsidR="00680959" w:rsidRPr="000F7924" w:rsidRDefault="00D2687D" w:rsidP="00D33A76">
            <w:pPr>
              <w:spacing w:before="0"/>
              <w:jc w:val="center"/>
              <w:rPr>
                <w:sz w:val="20"/>
                <w:szCs w:val="20"/>
              </w:rPr>
            </w:pPr>
            <w:r w:rsidRPr="000F7924">
              <w:rPr>
                <w:sz w:val="20"/>
                <w:szCs w:val="20"/>
              </w:rPr>
              <w:t>The GM Purple Tomato</w:t>
            </w:r>
          </w:p>
        </w:tc>
        <w:tc>
          <w:tcPr>
            <w:tcW w:w="1413" w:type="pct"/>
            <w:gridSpan w:val="2"/>
          </w:tcPr>
          <w:p w14:paraId="4BD510C4" w14:textId="77777777" w:rsidR="00F27280" w:rsidRPr="000F7924" w:rsidRDefault="00F27280" w:rsidP="00F27280">
            <w:pPr>
              <w:contextualSpacing/>
              <w:jc w:val="center"/>
              <w:rPr>
                <w:rFonts w:asciiTheme="minorHAnsi" w:hAnsiTheme="minorHAnsi"/>
                <w:sz w:val="20"/>
                <w:szCs w:val="20"/>
              </w:rPr>
            </w:pPr>
            <w:r w:rsidRPr="000F7924">
              <w:rPr>
                <w:rFonts w:asciiTheme="minorHAnsi" w:hAnsiTheme="minorHAnsi"/>
                <w:sz w:val="20"/>
                <w:szCs w:val="20"/>
              </w:rPr>
              <w:t>Cultivation of the GM Purple Tomato</w:t>
            </w:r>
          </w:p>
          <w:p w14:paraId="47F0FE67" w14:textId="77777777" w:rsidR="00F27280" w:rsidRPr="000F7924" w:rsidRDefault="00F27280" w:rsidP="00F27280">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26CA3ADF" w14:textId="77777777" w:rsidR="00680959" w:rsidRPr="000F7924" w:rsidRDefault="00F27280" w:rsidP="00F27280">
            <w:pPr>
              <w:spacing w:before="0"/>
              <w:jc w:val="center"/>
              <w:rPr>
                <w:sz w:val="20"/>
                <w:szCs w:val="20"/>
              </w:rPr>
            </w:pPr>
            <w:r w:rsidRPr="000F7924">
              <w:rPr>
                <w:sz w:val="20"/>
                <w:szCs w:val="20"/>
              </w:rPr>
              <w:t>Outcrossing with sexually compatible plants</w:t>
            </w:r>
          </w:p>
          <w:p w14:paraId="42480E00" w14:textId="04F9E829" w:rsidR="00F27280" w:rsidRPr="000F7924" w:rsidRDefault="00F27280" w:rsidP="00F27280">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1B02D377" w14:textId="46C71B9F" w:rsidR="00F27280" w:rsidRPr="000F7924" w:rsidRDefault="00F27280" w:rsidP="00F27280">
            <w:pPr>
              <w:spacing w:before="0"/>
              <w:jc w:val="center"/>
              <w:rPr>
                <w:sz w:val="20"/>
                <w:szCs w:val="20"/>
              </w:rPr>
            </w:pPr>
            <w:r w:rsidRPr="000F7924">
              <w:rPr>
                <w:sz w:val="20"/>
                <w:szCs w:val="20"/>
              </w:rPr>
              <w:t>Establishment of populations of hybrid GM plants expressing the introduced genes in the environment</w:t>
            </w:r>
          </w:p>
        </w:tc>
        <w:tc>
          <w:tcPr>
            <w:tcW w:w="670" w:type="pct"/>
          </w:tcPr>
          <w:p w14:paraId="56772DE8" w14:textId="69830584" w:rsidR="00680959" w:rsidRPr="000F7924" w:rsidRDefault="00F27280" w:rsidP="00D33A76">
            <w:pPr>
              <w:spacing w:before="0" w:after="60"/>
              <w:jc w:val="center"/>
              <w:rPr>
                <w:sz w:val="20"/>
                <w:szCs w:val="20"/>
              </w:rPr>
            </w:pPr>
            <w:r w:rsidRPr="000F7924">
              <w:rPr>
                <w:sz w:val="20"/>
                <w:szCs w:val="20"/>
              </w:rPr>
              <w:t xml:space="preserve">As per Risk Scenario </w:t>
            </w:r>
            <w:r w:rsidR="0085548F" w:rsidRPr="000F7924">
              <w:rPr>
                <w:sz w:val="20"/>
                <w:szCs w:val="20"/>
              </w:rPr>
              <w:t>3</w:t>
            </w:r>
          </w:p>
        </w:tc>
        <w:tc>
          <w:tcPr>
            <w:tcW w:w="492" w:type="pct"/>
          </w:tcPr>
          <w:p w14:paraId="35290788" w14:textId="6ACBCFCD" w:rsidR="00680959" w:rsidRPr="000F7924" w:rsidRDefault="007871AB" w:rsidP="00D33A76">
            <w:pPr>
              <w:spacing w:before="0"/>
              <w:jc w:val="center"/>
              <w:rPr>
                <w:sz w:val="20"/>
                <w:szCs w:val="20"/>
              </w:rPr>
            </w:pPr>
            <w:r w:rsidRPr="000F7924">
              <w:rPr>
                <w:sz w:val="20"/>
                <w:szCs w:val="20"/>
              </w:rPr>
              <w:t>No</w:t>
            </w:r>
          </w:p>
        </w:tc>
        <w:tc>
          <w:tcPr>
            <w:tcW w:w="1505" w:type="pct"/>
          </w:tcPr>
          <w:p w14:paraId="6964FFE7" w14:textId="7DA7276D" w:rsidR="007871AB" w:rsidRPr="000F7924" w:rsidRDefault="007871AB" w:rsidP="007871AB">
            <w:pPr>
              <w:pStyle w:val="ListBullet1"/>
              <w:ind w:left="227" w:hanging="227"/>
              <w:rPr>
                <w:sz w:val="20"/>
                <w:szCs w:val="20"/>
              </w:rPr>
            </w:pPr>
            <w:r w:rsidRPr="000F7924">
              <w:rPr>
                <w:sz w:val="20"/>
                <w:szCs w:val="20"/>
              </w:rPr>
              <w:t>As discussed in Risk Scenario 1, no substantive risk was identified for increased toxicity or allergenicity.</w:t>
            </w:r>
          </w:p>
          <w:p w14:paraId="0A0FCE66" w14:textId="05EC9995" w:rsidR="007871AB" w:rsidRPr="000F7924" w:rsidRDefault="002C7658" w:rsidP="007871AB">
            <w:pPr>
              <w:pStyle w:val="ListBullet1"/>
              <w:ind w:left="227" w:hanging="227"/>
              <w:rPr>
                <w:sz w:val="20"/>
                <w:szCs w:val="20"/>
              </w:rPr>
            </w:pPr>
            <w:r w:rsidRPr="000F7924">
              <w:rPr>
                <w:sz w:val="20"/>
                <w:szCs w:val="20"/>
              </w:rPr>
              <w:t xml:space="preserve">As discussed in Risk Scenario 3, </w:t>
            </w:r>
            <w:r w:rsidR="007871AB" w:rsidRPr="000F7924">
              <w:rPr>
                <w:sz w:val="20"/>
                <w:szCs w:val="20"/>
              </w:rPr>
              <w:t>the genetic modifications are not expected to alter the persistence or competitiveness of the GMO Purple Tomato.</w:t>
            </w:r>
          </w:p>
          <w:p w14:paraId="27CB15D2" w14:textId="4AB6FF17" w:rsidR="00B95AB3" w:rsidRPr="000F7924" w:rsidRDefault="00305311" w:rsidP="00D33A76">
            <w:pPr>
              <w:pStyle w:val="ListBullet1"/>
              <w:ind w:left="227" w:hanging="227"/>
              <w:rPr>
                <w:sz w:val="20"/>
                <w:szCs w:val="20"/>
              </w:rPr>
            </w:pPr>
            <w:r w:rsidRPr="000F7924">
              <w:rPr>
                <w:sz w:val="20"/>
                <w:szCs w:val="20"/>
              </w:rPr>
              <w:lastRenderedPageBreak/>
              <w:t>Tomato</w:t>
            </w:r>
            <w:r w:rsidR="007577D8" w:rsidRPr="000F7924">
              <w:rPr>
                <w:sz w:val="20"/>
                <w:szCs w:val="20"/>
              </w:rPr>
              <w:t xml:space="preserve"> is predominantly self-pollinating and has limited ability to outcross</w:t>
            </w:r>
          </w:p>
          <w:p w14:paraId="2D6AE291" w14:textId="1AB5F609" w:rsidR="00163F0E" w:rsidRPr="000F7924" w:rsidRDefault="006E4FAC" w:rsidP="00D33A76">
            <w:pPr>
              <w:pStyle w:val="ListBullet1"/>
              <w:ind w:left="227" w:hanging="227"/>
              <w:rPr>
                <w:sz w:val="20"/>
                <w:szCs w:val="20"/>
              </w:rPr>
            </w:pPr>
            <w:r w:rsidRPr="000F7924">
              <w:rPr>
                <w:sz w:val="20"/>
                <w:szCs w:val="20"/>
              </w:rPr>
              <w:t xml:space="preserve">If a </w:t>
            </w:r>
            <w:r w:rsidR="002C7658" w:rsidRPr="000F7924">
              <w:rPr>
                <w:sz w:val="20"/>
                <w:szCs w:val="20"/>
              </w:rPr>
              <w:t xml:space="preserve">GM </w:t>
            </w:r>
            <w:r w:rsidRPr="000F7924">
              <w:rPr>
                <w:sz w:val="20"/>
                <w:szCs w:val="20"/>
              </w:rPr>
              <w:t xml:space="preserve">hybrid </w:t>
            </w:r>
            <w:r w:rsidR="002C7658" w:rsidRPr="000F7924">
              <w:rPr>
                <w:sz w:val="20"/>
                <w:szCs w:val="20"/>
              </w:rPr>
              <w:t>emerged</w:t>
            </w:r>
            <w:r w:rsidRPr="000F7924">
              <w:rPr>
                <w:sz w:val="20"/>
                <w:szCs w:val="20"/>
              </w:rPr>
              <w:t>, t</w:t>
            </w:r>
            <w:r w:rsidR="00163F0E" w:rsidRPr="000F7924">
              <w:rPr>
                <w:sz w:val="20"/>
                <w:szCs w:val="20"/>
              </w:rPr>
              <w:t xml:space="preserve">he purple fruit trait is </w:t>
            </w:r>
            <w:r w:rsidRPr="000F7924">
              <w:rPr>
                <w:sz w:val="20"/>
                <w:szCs w:val="20"/>
              </w:rPr>
              <w:t xml:space="preserve">inherited in a dominant manner and is </w:t>
            </w:r>
            <w:r w:rsidR="00163F0E" w:rsidRPr="000F7924">
              <w:rPr>
                <w:sz w:val="20"/>
                <w:szCs w:val="20"/>
              </w:rPr>
              <w:t>easily visually identified</w:t>
            </w:r>
            <w:r w:rsidRPr="000F7924">
              <w:rPr>
                <w:sz w:val="20"/>
                <w:szCs w:val="20"/>
              </w:rPr>
              <w:t>.</w:t>
            </w:r>
          </w:p>
          <w:p w14:paraId="0212B59E" w14:textId="72CA479B" w:rsidR="001D59A1" w:rsidRPr="000F7924" w:rsidRDefault="002C7658" w:rsidP="007871AB">
            <w:pPr>
              <w:pStyle w:val="ListBullet1"/>
              <w:ind w:left="227" w:hanging="227"/>
              <w:rPr>
                <w:sz w:val="20"/>
                <w:szCs w:val="20"/>
              </w:rPr>
            </w:pPr>
            <w:r w:rsidRPr="000F7924">
              <w:rPr>
                <w:sz w:val="20"/>
                <w:szCs w:val="20"/>
              </w:rPr>
              <w:t>GM h</w:t>
            </w:r>
            <w:r w:rsidR="00B95AB3" w:rsidRPr="000F7924">
              <w:rPr>
                <w:sz w:val="20"/>
                <w:szCs w:val="20"/>
              </w:rPr>
              <w:t xml:space="preserve">ybrids can be </w:t>
            </w:r>
            <w:r w:rsidRPr="000F7924">
              <w:rPr>
                <w:sz w:val="20"/>
                <w:szCs w:val="20"/>
              </w:rPr>
              <w:t xml:space="preserve">easily </w:t>
            </w:r>
            <w:r w:rsidR="00B95AB3" w:rsidRPr="000F7924">
              <w:rPr>
                <w:sz w:val="20"/>
                <w:szCs w:val="20"/>
              </w:rPr>
              <w:t>controlled.</w:t>
            </w:r>
          </w:p>
        </w:tc>
      </w:tr>
    </w:tbl>
    <w:p w14:paraId="35C56170" w14:textId="77777777" w:rsidR="00823631" w:rsidRPr="000F7924" w:rsidRDefault="00823631" w:rsidP="00823631">
      <w:pPr>
        <w:sectPr w:rsidR="00823631" w:rsidRPr="000F7924" w:rsidSect="00914FFD">
          <w:headerReference w:type="default" r:id="rId75"/>
          <w:pgSz w:w="16838" w:h="11906" w:orient="landscape"/>
          <w:pgMar w:top="1134" w:right="1134" w:bottom="1134" w:left="1134" w:header="709" w:footer="709" w:gutter="0"/>
          <w:cols w:space="708"/>
          <w:docGrid w:linePitch="360"/>
        </w:sectPr>
      </w:pPr>
      <w:bookmarkStart w:id="163" w:name="_Ref142304247"/>
      <w:bookmarkEnd w:id="162"/>
    </w:p>
    <w:p w14:paraId="179308D6" w14:textId="177307D7" w:rsidR="00625160" w:rsidRPr="000F7924" w:rsidRDefault="00613BCC" w:rsidP="00613BCC">
      <w:pPr>
        <w:pStyle w:val="Sectionheading3"/>
      </w:pPr>
      <w:bookmarkStart w:id="164" w:name="_Ref206153960"/>
      <w:r w:rsidRPr="000F7924">
        <w:lastRenderedPageBreak/>
        <w:t xml:space="preserve">Risk </w:t>
      </w:r>
      <w:r w:rsidR="00806722" w:rsidRPr="000F7924">
        <w:t>S</w:t>
      </w:r>
      <w:r w:rsidRPr="000F7924">
        <w:t>cenario 1</w:t>
      </w:r>
      <w:bookmarkEnd w:id="163"/>
      <w:bookmarkEnd w:id="164"/>
    </w:p>
    <w:tbl>
      <w:tblPr>
        <w:tblStyle w:val="TableGrid"/>
        <w:tblW w:w="0" w:type="auto"/>
        <w:tblLook w:val="04A0" w:firstRow="1" w:lastRow="0" w:firstColumn="1" w:lastColumn="0" w:noHBand="0" w:noVBand="1"/>
      </w:tblPr>
      <w:tblGrid>
        <w:gridCol w:w="1838"/>
        <w:gridCol w:w="7790"/>
      </w:tblGrid>
      <w:tr w:rsidR="007B1CD3" w:rsidRPr="000F7924" w14:paraId="7629552C" w14:textId="77777777" w:rsidTr="0077682B">
        <w:tc>
          <w:tcPr>
            <w:tcW w:w="1838" w:type="dxa"/>
            <w:shd w:val="clear" w:color="auto" w:fill="BFBFBF" w:themeFill="background1" w:themeFillShade="BF"/>
          </w:tcPr>
          <w:p w14:paraId="78D40A7A" w14:textId="77777777" w:rsidR="007B1CD3" w:rsidRPr="000F7924" w:rsidRDefault="007B1CD3" w:rsidP="00501B1B">
            <w:pPr>
              <w:keepNext/>
              <w:rPr>
                <w:i/>
                <w:iCs/>
                <w:sz w:val="20"/>
                <w:szCs w:val="20"/>
              </w:rPr>
            </w:pPr>
            <w:r w:rsidRPr="000F7924">
              <w:rPr>
                <w:i/>
                <w:iCs/>
                <w:sz w:val="20"/>
                <w:szCs w:val="20"/>
              </w:rPr>
              <w:t>Risk source</w:t>
            </w:r>
          </w:p>
        </w:tc>
        <w:tc>
          <w:tcPr>
            <w:tcW w:w="7790" w:type="dxa"/>
          </w:tcPr>
          <w:p w14:paraId="79A2D098" w14:textId="2FB18824" w:rsidR="007B1CD3" w:rsidRPr="000F7924" w:rsidRDefault="00D2687D" w:rsidP="00501B1B">
            <w:pPr>
              <w:keepNext/>
              <w:jc w:val="center"/>
            </w:pPr>
            <w:r w:rsidRPr="000F7924">
              <w:rPr>
                <w:sz w:val="20"/>
                <w:szCs w:val="20"/>
              </w:rPr>
              <w:t>The GM Purple Tomato</w:t>
            </w:r>
          </w:p>
        </w:tc>
      </w:tr>
      <w:tr w:rsidR="007B1CD3" w:rsidRPr="000F7924" w14:paraId="2A98E770" w14:textId="77777777" w:rsidTr="0077682B">
        <w:tc>
          <w:tcPr>
            <w:tcW w:w="1838" w:type="dxa"/>
            <w:shd w:val="clear" w:color="auto" w:fill="BFBFBF" w:themeFill="background1" w:themeFillShade="BF"/>
          </w:tcPr>
          <w:p w14:paraId="2AB55FDD" w14:textId="77777777" w:rsidR="007B1CD3" w:rsidRPr="000F7924" w:rsidRDefault="007B1CD3" w:rsidP="00501B1B">
            <w:pPr>
              <w:keepNext/>
              <w:rPr>
                <w:i/>
                <w:iCs/>
                <w:sz w:val="20"/>
                <w:szCs w:val="20"/>
              </w:rPr>
            </w:pPr>
            <w:r w:rsidRPr="000F7924">
              <w:rPr>
                <w:i/>
                <w:iCs/>
                <w:sz w:val="20"/>
                <w:szCs w:val="20"/>
              </w:rPr>
              <w:t>Causal pathway</w:t>
            </w:r>
          </w:p>
        </w:tc>
        <w:tc>
          <w:tcPr>
            <w:tcW w:w="7790" w:type="dxa"/>
          </w:tcPr>
          <w:p w14:paraId="0B2B63E6" w14:textId="77777777" w:rsidR="007B1CD3" w:rsidRPr="000F7924" w:rsidRDefault="007B1CD3" w:rsidP="00501B1B">
            <w:pPr>
              <w:keepNext/>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17B84F9B" w14:textId="0E907BC2" w:rsidR="0006654D" w:rsidRPr="000F7924" w:rsidRDefault="0006654D" w:rsidP="0006654D">
            <w:pPr>
              <w:contextualSpacing/>
              <w:jc w:val="center"/>
              <w:rPr>
                <w:rFonts w:asciiTheme="minorHAnsi" w:hAnsiTheme="minorHAnsi"/>
                <w:sz w:val="20"/>
                <w:szCs w:val="20"/>
              </w:rPr>
            </w:pPr>
            <w:r w:rsidRPr="000F7924">
              <w:rPr>
                <w:rFonts w:asciiTheme="minorHAnsi" w:hAnsiTheme="minorHAnsi"/>
                <w:sz w:val="20"/>
                <w:szCs w:val="20"/>
              </w:rPr>
              <w:t xml:space="preserve">Cultivation of </w:t>
            </w:r>
            <w:r w:rsidR="00CF0F44" w:rsidRPr="000F7924">
              <w:rPr>
                <w:rFonts w:asciiTheme="minorHAnsi" w:hAnsiTheme="minorHAnsi"/>
                <w:sz w:val="20"/>
                <w:szCs w:val="20"/>
              </w:rPr>
              <w:t xml:space="preserve">the </w:t>
            </w:r>
            <w:r w:rsidR="00D2687D" w:rsidRPr="000F7924">
              <w:rPr>
                <w:rFonts w:asciiTheme="minorHAnsi" w:hAnsiTheme="minorHAnsi"/>
                <w:sz w:val="20"/>
                <w:szCs w:val="20"/>
              </w:rPr>
              <w:t>GM Purple Tomato</w:t>
            </w:r>
          </w:p>
          <w:p w14:paraId="14D2BA0A" w14:textId="77777777" w:rsidR="0006654D" w:rsidRPr="000F7924" w:rsidRDefault="0006654D" w:rsidP="0006654D">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5135CAF7" w14:textId="09995904" w:rsidR="0006654D" w:rsidRPr="000F7924" w:rsidRDefault="0006654D" w:rsidP="0006654D">
            <w:pPr>
              <w:keepNext/>
              <w:ind w:left="-41"/>
              <w:contextualSpacing/>
              <w:jc w:val="center"/>
              <w:rPr>
                <w:rFonts w:asciiTheme="minorHAnsi" w:hAnsiTheme="minorHAnsi"/>
                <w:sz w:val="20"/>
                <w:szCs w:val="20"/>
                <w:lang w:eastAsia="en-AU"/>
              </w:rPr>
            </w:pPr>
            <w:r w:rsidRPr="000F7924">
              <w:rPr>
                <w:rFonts w:asciiTheme="minorHAnsi" w:eastAsiaTheme="minorEastAsia" w:hAnsiTheme="minorHAnsi" w:cstheme="minorHAnsi"/>
                <w:sz w:val="20"/>
                <w:szCs w:val="18"/>
                <w:lang w:eastAsia="en-AU"/>
              </w:rPr>
              <w:t xml:space="preserve">Exposure of people and </w:t>
            </w:r>
            <w:r w:rsidR="00173EA8" w:rsidRPr="000F7924">
              <w:rPr>
                <w:rFonts w:asciiTheme="minorHAnsi" w:eastAsiaTheme="minorEastAsia" w:hAnsiTheme="minorHAnsi" w:cstheme="minorHAnsi"/>
                <w:sz w:val="20"/>
                <w:szCs w:val="18"/>
                <w:lang w:eastAsia="en-AU"/>
              </w:rPr>
              <w:t xml:space="preserve">other </w:t>
            </w:r>
            <w:r w:rsidRPr="000F7924">
              <w:rPr>
                <w:rFonts w:asciiTheme="minorHAnsi" w:eastAsiaTheme="minorEastAsia" w:hAnsiTheme="minorHAnsi" w:cstheme="minorHAnsi"/>
                <w:sz w:val="20"/>
                <w:szCs w:val="18"/>
                <w:lang w:eastAsia="en-AU"/>
              </w:rPr>
              <w:t xml:space="preserve">desirable </w:t>
            </w:r>
            <w:r w:rsidR="00173EA8" w:rsidRPr="000F7924">
              <w:rPr>
                <w:rFonts w:asciiTheme="minorHAnsi" w:eastAsiaTheme="minorEastAsia" w:hAnsiTheme="minorHAnsi" w:cstheme="minorHAnsi"/>
                <w:sz w:val="20"/>
                <w:szCs w:val="18"/>
                <w:lang w:eastAsia="en-AU"/>
              </w:rPr>
              <w:t>organisms</w:t>
            </w:r>
            <w:r w:rsidRPr="000F7924">
              <w:rPr>
                <w:rFonts w:asciiTheme="minorHAnsi" w:eastAsiaTheme="minorEastAsia" w:hAnsiTheme="minorHAnsi" w:cstheme="minorHAnsi"/>
                <w:sz w:val="20"/>
                <w:szCs w:val="18"/>
                <w:lang w:eastAsia="en-AU"/>
              </w:rPr>
              <w:t xml:space="preserve"> to products of the introduced genes</w:t>
            </w:r>
            <w:r w:rsidR="008F4734" w:rsidRPr="000F7924">
              <w:rPr>
                <w:rFonts w:asciiTheme="minorHAnsi" w:eastAsiaTheme="minorEastAsia" w:hAnsiTheme="minorHAnsi" w:cstheme="minorHAnsi"/>
                <w:sz w:val="20"/>
                <w:szCs w:val="18"/>
                <w:lang w:eastAsia="en-AU"/>
              </w:rPr>
              <w:t xml:space="preserve"> via ingestion, contact, or inhalation</w:t>
            </w:r>
          </w:p>
          <w:p w14:paraId="032E845F" w14:textId="4F5846EA" w:rsidR="00137BE6" w:rsidRPr="000F7924" w:rsidRDefault="00137BE6" w:rsidP="00501B1B">
            <w:pPr>
              <w:keepNext/>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tc>
      </w:tr>
      <w:tr w:rsidR="007B1CD3" w:rsidRPr="000F7924" w14:paraId="3E2F062C" w14:textId="77777777" w:rsidTr="0077682B">
        <w:tc>
          <w:tcPr>
            <w:tcW w:w="1838" w:type="dxa"/>
            <w:shd w:val="clear" w:color="auto" w:fill="BFBFBF" w:themeFill="background1" w:themeFillShade="BF"/>
          </w:tcPr>
          <w:p w14:paraId="46F36CA3" w14:textId="77777777" w:rsidR="007B1CD3" w:rsidRPr="000F7924" w:rsidRDefault="007B1CD3" w:rsidP="00501B1B">
            <w:pPr>
              <w:keepNext/>
              <w:rPr>
                <w:i/>
                <w:iCs/>
                <w:sz w:val="20"/>
                <w:szCs w:val="20"/>
              </w:rPr>
            </w:pPr>
            <w:r w:rsidRPr="000F7924">
              <w:rPr>
                <w:i/>
                <w:iCs/>
                <w:sz w:val="20"/>
                <w:szCs w:val="20"/>
              </w:rPr>
              <w:t>Potential harm</w:t>
            </w:r>
          </w:p>
        </w:tc>
        <w:tc>
          <w:tcPr>
            <w:tcW w:w="7790" w:type="dxa"/>
          </w:tcPr>
          <w:p w14:paraId="0C69EC69" w14:textId="72DA06BF" w:rsidR="0006654D" w:rsidRPr="000F7924" w:rsidRDefault="006515FE" w:rsidP="0006654D">
            <w:pPr>
              <w:spacing w:before="0" w:after="60"/>
              <w:jc w:val="center"/>
              <w:rPr>
                <w:sz w:val="20"/>
                <w:szCs w:val="20"/>
              </w:rPr>
            </w:pPr>
            <w:r w:rsidRPr="000F7924">
              <w:rPr>
                <w:sz w:val="20"/>
                <w:szCs w:val="20"/>
              </w:rPr>
              <w:t>Increased allergenicity or toxicity in people</w:t>
            </w:r>
          </w:p>
          <w:p w14:paraId="569F2B8C" w14:textId="77777777" w:rsidR="0006654D" w:rsidRPr="000F7924" w:rsidRDefault="0006654D" w:rsidP="0006654D">
            <w:pPr>
              <w:spacing w:before="0" w:after="60"/>
              <w:jc w:val="center"/>
              <w:rPr>
                <w:sz w:val="20"/>
                <w:szCs w:val="20"/>
              </w:rPr>
            </w:pPr>
            <w:r w:rsidRPr="000F7924">
              <w:rPr>
                <w:sz w:val="20"/>
                <w:szCs w:val="20"/>
              </w:rPr>
              <w:t xml:space="preserve">OR </w:t>
            </w:r>
          </w:p>
          <w:p w14:paraId="1058EAA9" w14:textId="459BA843" w:rsidR="007B1CD3" w:rsidRPr="000F7924" w:rsidRDefault="0006654D" w:rsidP="0006654D">
            <w:pPr>
              <w:keepNext/>
              <w:jc w:val="center"/>
            </w:pPr>
            <w:r w:rsidRPr="000F7924">
              <w:rPr>
                <w:sz w:val="20"/>
                <w:szCs w:val="20"/>
              </w:rPr>
              <w:t xml:space="preserve">increased toxicity to </w:t>
            </w:r>
            <w:r w:rsidR="00986355" w:rsidRPr="000F7924">
              <w:rPr>
                <w:sz w:val="20"/>
                <w:szCs w:val="20"/>
              </w:rPr>
              <w:t>other desirable organisms</w:t>
            </w:r>
          </w:p>
        </w:tc>
      </w:tr>
    </w:tbl>
    <w:p w14:paraId="2D0CA957" w14:textId="77777777" w:rsidR="007B1CD3" w:rsidRPr="000F7924" w:rsidRDefault="007B1CD3" w:rsidP="007B1CD3">
      <w:pPr>
        <w:pStyle w:val="Sectionheading4"/>
      </w:pPr>
      <w:r w:rsidRPr="000F7924">
        <w:t>Risk source</w:t>
      </w:r>
    </w:p>
    <w:p w14:paraId="59C942E6" w14:textId="743F2835" w:rsidR="007B1CD3" w:rsidRPr="000F7924" w:rsidRDefault="00D33A76" w:rsidP="007B1CD3">
      <w:pPr>
        <w:pStyle w:val="RARMPparagraph"/>
      </w:pPr>
      <w:r w:rsidRPr="000F7924">
        <w:t xml:space="preserve">The source of potential harm for this postulated risk scenario is the </w:t>
      </w:r>
      <w:r w:rsidR="0045788D" w:rsidRPr="000F7924">
        <w:t>GM Purple Tomato</w:t>
      </w:r>
      <w:r w:rsidRPr="000F7924">
        <w:t>.</w:t>
      </w:r>
    </w:p>
    <w:p w14:paraId="191858A9" w14:textId="15999840" w:rsidR="007B1CD3" w:rsidRPr="000F7924" w:rsidRDefault="007B1CD3" w:rsidP="007B1CD3">
      <w:pPr>
        <w:pStyle w:val="Sectionheading4"/>
      </w:pPr>
      <w:r w:rsidRPr="000F7924">
        <w:t>Causal pathway</w:t>
      </w:r>
    </w:p>
    <w:p w14:paraId="183023A7" w14:textId="55F090D5" w:rsidR="00054A22" w:rsidRPr="000F7924" w:rsidRDefault="0045788D" w:rsidP="00921063">
      <w:pPr>
        <w:pStyle w:val="RARMPparagraph"/>
      </w:pPr>
      <w:r w:rsidRPr="000F7924">
        <w:t xml:space="preserve">The applicant has stated that the GM Purple Tomato would be grown in commercial greenhouses in Australia. Although the applicant has not specifically indicated their intention to sell seed packets of the GM Purple Tomato to home gardeners in Australia, a commercial release may involve such sale in the future </w:t>
      </w:r>
      <w:r w:rsidR="00B5047F" w:rsidRPr="000F7924">
        <w:t xml:space="preserve">and </w:t>
      </w:r>
      <w:r w:rsidRPr="000F7924">
        <w:t>GM tomatoes may also be cultivated</w:t>
      </w:r>
      <w:r w:rsidR="00625705">
        <w:t xml:space="preserve"> by home gardeners</w:t>
      </w:r>
      <w:r w:rsidRPr="000F7924">
        <w:t xml:space="preserve"> from fruit purchased commercially.</w:t>
      </w:r>
    </w:p>
    <w:p w14:paraId="1D390D85" w14:textId="3F1293EC" w:rsidR="001F7D29" w:rsidRPr="000F7924" w:rsidRDefault="0045788D" w:rsidP="0045788D">
      <w:pPr>
        <w:pStyle w:val="RARMPparagraph"/>
      </w:pPr>
      <w:r w:rsidRPr="000F7924">
        <w:t>The GM Purple Tomato fruit would enter general commerce and be used in the same way as non</w:t>
      </w:r>
      <w:r w:rsidR="002C7658" w:rsidRPr="000F7924">
        <w:noBreakHyphen/>
      </w:r>
      <w:r w:rsidRPr="000F7924">
        <w:t>GM tomato. The general public could be exposed to the fruit and other products derived from the fruit containing the introduced genetic changes and resulting proteins through contact and consumption.</w:t>
      </w:r>
      <w:r w:rsidR="00B5047F" w:rsidRPr="000F7924">
        <w:t xml:space="preserve"> Workers in the greenhouse </w:t>
      </w:r>
      <w:r w:rsidR="00DE3579" w:rsidRPr="000F7924">
        <w:t xml:space="preserve">or home gardeners </w:t>
      </w:r>
      <w:r w:rsidR="00B5047F" w:rsidRPr="000F7924">
        <w:t>could be exposed to the GM Purple Tomato plants and pollen through inhalation or dermal contact.</w:t>
      </w:r>
      <w:r w:rsidR="0080065E" w:rsidRPr="000F7924">
        <w:t xml:space="preserve"> As tomato pollen is not wind borne, exposure </w:t>
      </w:r>
      <w:r w:rsidR="00FE31E1" w:rsidRPr="000F7924">
        <w:t xml:space="preserve">to pollen </w:t>
      </w:r>
      <w:r w:rsidR="0080065E" w:rsidRPr="000F7924">
        <w:t xml:space="preserve">is </w:t>
      </w:r>
      <w:r w:rsidR="00795681" w:rsidRPr="000F7924">
        <w:t>expected to be unlikely</w:t>
      </w:r>
      <w:r w:rsidR="0030529B" w:rsidRPr="000F7924">
        <w:t xml:space="preserve"> unless hand pollination is being conducted.</w:t>
      </w:r>
    </w:p>
    <w:p w14:paraId="1C18C139" w14:textId="19B7C2AD" w:rsidR="0045788D" w:rsidRPr="000F7924" w:rsidRDefault="005A2D8F" w:rsidP="0045788D">
      <w:pPr>
        <w:pStyle w:val="RARMPparagraph"/>
      </w:pPr>
      <w:r>
        <w:t>Desirable n</w:t>
      </w:r>
      <w:r w:rsidR="0045788D" w:rsidRPr="000F7924">
        <w:t xml:space="preserve">ative </w:t>
      </w:r>
      <w:r>
        <w:t xml:space="preserve">and non-native </w:t>
      </w:r>
      <w:r w:rsidR="00461853">
        <w:t>organisms</w:t>
      </w:r>
      <w:r w:rsidR="0045788D" w:rsidRPr="000F7924">
        <w:t>, such as birds, bats, possums</w:t>
      </w:r>
      <w:r>
        <w:t xml:space="preserve">, flying </w:t>
      </w:r>
      <w:r w:rsidR="0045788D" w:rsidRPr="000F7924">
        <w:t xml:space="preserve">insects, </w:t>
      </w:r>
      <w:r>
        <w:t>and</w:t>
      </w:r>
      <w:r w:rsidR="00461853">
        <w:t xml:space="preserve"> </w:t>
      </w:r>
      <w:r w:rsidR="00461853" w:rsidRPr="000F7924">
        <w:t xml:space="preserve">ground- or soil-dwelling </w:t>
      </w:r>
      <w:r>
        <w:t xml:space="preserve">species (e.g. </w:t>
      </w:r>
      <w:r w:rsidR="00461853" w:rsidRPr="000F7924">
        <w:t xml:space="preserve">earthworms, snakes or </w:t>
      </w:r>
      <w:r>
        <w:t xml:space="preserve">native </w:t>
      </w:r>
      <w:r w:rsidR="00461853" w:rsidRPr="000F7924">
        <w:t>rodents</w:t>
      </w:r>
      <w:r>
        <w:t>)</w:t>
      </w:r>
      <w:r w:rsidR="00461853" w:rsidRPr="000F7924">
        <w:t xml:space="preserve"> </w:t>
      </w:r>
      <w:r w:rsidR="0045788D" w:rsidRPr="000F7924">
        <w:t>could enter areas where the GM Purple tomato is being cultivated</w:t>
      </w:r>
      <w:r w:rsidR="00B309B8" w:rsidRPr="000F7924">
        <w:t>, whether commercial</w:t>
      </w:r>
      <w:r w:rsidR="00625705">
        <w:t>ly</w:t>
      </w:r>
      <w:r w:rsidR="00B309B8" w:rsidRPr="000F7924">
        <w:t xml:space="preserve"> or </w:t>
      </w:r>
      <w:r w:rsidR="00625705">
        <w:t xml:space="preserve">in </w:t>
      </w:r>
      <w:r w:rsidR="00B309B8" w:rsidRPr="000F7924">
        <w:t>home garden</w:t>
      </w:r>
      <w:r w:rsidR="00625705">
        <w:t>s</w:t>
      </w:r>
      <w:r>
        <w:t>. These organisms could then</w:t>
      </w:r>
      <w:r w:rsidR="0045788D" w:rsidRPr="000F7924">
        <w:t xml:space="preserve"> feed on the fruit or other parts of the GM tomato plants</w:t>
      </w:r>
      <w:r w:rsidR="00461853">
        <w:t xml:space="preserve"> or could </w:t>
      </w:r>
      <w:r w:rsidR="00461853" w:rsidRPr="000F7924">
        <w:t>come into contact with or consume GM plant material that falls to the ground or is left to decompose on the ground</w:t>
      </w:r>
      <w:r w:rsidR="0045788D" w:rsidRPr="000F7924">
        <w:t xml:space="preserve">. </w:t>
      </w:r>
      <w:r w:rsidR="004652E2" w:rsidRPr="000F7924">
        <w:t xml:space="preserve">Pollinators such as bees would be exposed to pollen from the GM Purple Tomato. </w:t>
      </w:r>
      <w:r w:rsidR="00A97913" w:rsidRPr="000F7924">
        <w:t>Livestock may consume</w:t>
      </w:r>
      <w:r w:rsidR="00077EDF" w:rsidRPr="000F7924">
        <w:t xml:space="preserve"> tomato pomace derived from processed GM Purple Tomato fruit. </w:t>
      </w:r>
      <w:r w:rsidR="00C954D5" w:rsidRPr="000F7924">
        <w:t xml:space="preserve">Pets, such as dogs, </w:t>
      </w:r>
      <w:r w:rsidR="000F47D9" w:rsidRPr="000F7924">
        <w:t xml:space="preserve">may consume the </w:t>
      </w:r>
      <w:r w:rsidR="00A97913" w:rsidRPr="000F7924">
        <w:t xml:space="preserve">tomato fruit in the home or garden. </w:t>
      </w:r>
      <w:r w:rsidR="0045788D" w:rsidRPr="000F7924">
        <w:t xml:space="preserve">Therefore, desirable organisms would be exposed to the GM tomato plants and </w:t>
      </w:r>
      <w:r w:rsidR="00EC7DB0" w:rsidRPr="000F7924">
        <w:t>fruit</w:t>
      </w:r>
      <w:r w:rsidR="0045788D" w:rsidRPr="000F7924">
        <w:t>.</w:t>
      </w:r>
    </w:p>
    <w:p w14:paraId="2D4DA3A4" w14:textId="71BC94AB" w:rsidR="009A70FB" w:rsidRPr="000F7924" w:rsidRDefault="005E5A2D" w:rsidP="0036142C">
      <w:pPr>
        <w:pStyle w:val="RARMPparagraph"/>
      </w:pPr>
      <w:r w:rsidRPr="000F7924">
        <w:t>As fruit colour is important for attracting fruit eating animals, t</w:t>
      </w:r>
      <w:r w:rsidR="00875BF6" w:rsidRPr="000F7924">
        <w:t xml:space="preserve">he purple colouration in the GM Purple Tomato </w:t>
      </w:r>
      <w:r w:rsidR="0009440F" w:rsidRPr="000F7924">
        <w:t xml:space="preserve">may be more attractive to some </w:t>
      </w:r>
      <w:r w:rsidR="002B3E80" w:rsidRPr="000F7924">
        <w:t>animals</w:t>
      </w:r>
      <w:r w:rsidR="0009440F" w:rsidRPr="000F7924">
        <w:t xml:space="preserve"> than red, orange or yellow colouring</w:t>
      </w:r>
      <w:r w:rsidRPr="000F7924">
        <w:t xml:space="preserve"> in non-GM tomatoes</w:t>
      </w:r>
      <w:r w:rsidR="0009440F" w:rsidRPr="000F7924">
        <w:t>.</w:t>
      </w:r>
      <w:r w:rsidR="00D3169F" w:rsidRPr="000F7924">
        <w:t xml:space="preserve"> A study of fruit eating preferences in </w:t>
      </w:r>
      <w:r w:rsidR="002012D1" w:rsidRPr="000F7924">
        <w:t xml:space="preserve">birds in </w:t>
      </w:r>
      <w:r w:rsidR="00D3169F" w:rsidRPr="000F7924">
        <w:t xml:space="preserve">Papua New Guinea found that red and purple </w:t>
      </w:r>
      <w:r w:rsidR="00F91D93" w:rsidRPr="000F7924">
        <w:t xml:space="preserve">artificial </w:t>
      </w:r>
      <w:r w:rsidR="00D3169F" w:rsidRPr="000F7924">
        <w:t xml:space="preserve">fruits </w:t>
      </w:r>
      <w:r w:rsidR="00F91D93" w:rsidRPr="000F7924">
        <w:t>were attacked at similar rates, and were strongly preferred over green fruit</w:t>
      </w:r>
      <w:r w:rsidR="00631A38" w:rsidRPr="000F7924">
        <w:t xml:space="preserve"> </w:t>
      </w:r>
      <w:r w:rsidR="00EC2009" w:rsidRPr="000F7924">
        <w:fldChar w:fldCharType="begin">
          <w:fldData xml:space="preserve">PEVuZE5vdGU+PENpdGU+PEF1dGhvcj5IYXplbGw8L0F1dGhvcj48WWVhcj4yMDIzPC9ZZWFyPjxS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</w:fldData>
        </w:fldChar>
      </w:r>
      <w:r w:rsidR="00EC2009" w:rsidRPr="000F7924">
        <w:instrText xml:space="preserve"> ADDIN EN.CITE </w:instrText>
      </w:r>
      <w:r w:rsidR="00EC2009" w:rsidRPr="000F7924">
        <w:fldChar w:fldCharType="begin">
          <w:fldData xml:space="preserve">PEVuZE5vdGU+PENpdGU+PEF1dGhvcj5IYXplbGw8L0F1dGhvcj48WWVhcj4yMDIzPC9ZZWFyPjxS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53" w:tooltip="Hazell, 2023 #206" w:history="1">
        <w:r w:rsidR="00E5312E" w:rsidRPr="000F7924">
          <w:rPr>
            <w:noProof/>
          </w:rPr>
          <w:t>Hazell et al., 2023</w:t>
        </w:r>
      </w:hyperlink>
      <w:r w:rsidR="00EC2009" w:rsidRPr="000F7924">
        <w:rPr>
          <w:noProof/>
        </w:rPr>
        <w:t>)</w:t>
      </w:r>
      <w:r w:rsidR="00EC2009" w:rsidRPr="000F7924">
        <w:fldChar w:fldCharType="end"/>
      </w:r>
      <w:r w:rsidR="00F91D93" w:rsidRPr="000F7924">
        <w:t>.</w:t>
      </w:r>
      <w:r w:rsidR="006D6725" w:rsidRPr="000F7924">
        <w:t xml:space="preserve"> </w:t>
      </w:r>
      <w:r w:rsidR="002767EF" w:rsidRPr="000F7924">
        <w:t xml:space="preserve">A different study in Sweden and Australia found </w:t>
      </w:r>
      <w:r w:rsidR="00E448F1" w:rsidRPr="000F7924">
        <w:t>that of the fruits commonly dispersed</w:t>
      </w:r>
      <w:r w:rsidR="00893A9F" w:rsidRPr="000F7924">
        <w:t xml:space="preserve"> by birds, red fruit was the </w:t>
      </w:r>
      <w:r w:rsidR="00612CA8" w:rsidRPr="000F7924">
        <w:t>easiest</w:t>
      </w:r>
      <w:r w:rsidR="00893A9F" w:rsidRPr="000F7924">
        <w:t xml:space="preserve"> for birds to detect </w:t>
      </w:r>
      <w:r w:rsidR="006243B7" w:rsidRPr="000F7924">
        <w:t xml:space="preserve">compared to the background </w:t>
      </w:r>
      <w:r w:rsidR="00893A9F" w:rsidRPr="000F7924">
        <w:t xml:space="preserve">and </w:t>
      </w:r>
      <w:r w:rsidR="00193A9D" w:rsidRPr="000F7924">
        <w:t>black (dark purple or dark blue) was the least detectable</w:t>
      </w:r>
      <w:r w:rsidR="006243B7" w:rsidRPr="000F7924">
        <w:t xml:space="preserve"> </w:t>
      </w:r>
      <w:r w:rsidR="00EC2009" w:rsidRPr="000F7924">
        <w:fldChar w:fldCharType="begin">
          <w:fldData xml:space="preserve">PEVuZE5vdGU+PENpdGU+PEF1dGhvcj5UZWRvcmU8L0F1dGhvcj48WWVhcj4yMDIyPC9ZZWFyPjxS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=
</w:fldData>
        </w:fldChar>
      </w:r>
      <w:r w:rsidR="00EC2009" w:rsidRPr="000F7924">
        <w:instrText xml:space="preserve"> ADDIN EN.CITE </w:instrText>
      </w:r>
      <w:r w:rsidR="00EC2009" w:rsidRPr="000F7924">
        <w:fldChar w:fldCharType="begin">
          <w:fldData xml:space="preserve">PEVuZE5vdGU+PENpdGU+PEF1dGhvcj5UZWRvcmU8L0F1dGhvcj48WWVhcj4yMDIyPC9ZZWFyPjxS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=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150" w:tooltip="Tedore, 2022 #207" w:history="1">
        <w:r w:rsidR="00E5312E" w:rsidRPr="000F7924">
          <w:rPr>
            <w:noProof/>
          </w:rPr>
          <w:t>Tedore et al., 2022</w:t>
        </w:r>
      </w:hyperlink>
      <w:r w:rsidR="00EC2009" w:rsidRPr="000F7924">
        <w:rPr>
          <w:noProof/>
        </w:rPr>
        <w:t>)</w:t>
      </w:r>
      <w:r w:rsidR="00EC2009" w:rsidRPr="000F7924">
        <w:fldChar w:fldCharType="end"/>
      </w:r>
      <w:r w:rsidR="006243B7" w:rsidRPr="000F7924">
        <w:t>.</w:t>
      </w:r>
      <w:r w:rsidR="00893A9F" w:rsidRPr="000F7924">
        <w:t xml:space="preserve"> </w:t>
      </w:r>
      <w:r w:rsidR="00124B5E" w:rsidRPr="000F7924">
        <w:t xml:space="preserve">A study of fruit colour preferences in Madagascar and Uganda found that </w:t>
      </w:r>
      <w:r w:rsidR="00BC043B" w:rsidRPr="000F7924">
        <w:t xml:space="preserve">fruits dispersed by birds tend to be </w:t>
      </w:r>
      <w:r w:rsidR="0062742F" w:rsidRPr="000F7924">
        <w:t>reflect more in the red spectrum</w:t>
      </w:r>
      <w:r w:rsidR="00BC043B" w:rsidRPr="000F7924">
        <w:t xml:space="preserve"> and fruits dispersed by mammals tend to </w:t>
      </w:r>
      <w:r w:rsidR="0062742F" w:rsidRPr="000F7924">
        <w:t>reflect more in the green spectrum</w:t>
      </w:r>
      <w:r w:rsidR="00FD1BD9" w:rsidRPr="000F7924">
        <w:t>, with no significant difference</w:t>
      </w:r>
      <w:r w:rsidR="0062742F" w:rsidRPr="000F7924">
        <w:t xml:space="preserve"> between birds and mammals in the blue spectrum </w:t>
      </w:r>
      <w:r w:rsidR="00EC2009" w:rsidRPr="000F7924">
        <w:fldChar w:fldCharType="begin">
          <w:fldData xml:space="preserve">PEVuZE5vdGU+PENpdGU+PEF1dGhvcj5WYWxlbnRhPC9BdXRob3I+PFllYXI+MjAxODwvWWVhcj48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</w:fldData>
        </w:fldChar>
      </w:r>
      <w:r w:rsidR="00EC2009" w:rsidRPr="000F7924">
        <w:instrText xml:space="preserve"> ADDIN EN.CITE </w:instrText>
      </w:r>
      <w:r w:rsidR="00EC2009" w:rsidRPr="000F7924">
        <w:fldChar w:fldCharType="begin">
          <w:fldData xml:space="preserve">PEVuZE5vdGU+PENpdGU+PEF1dGhvcj5WYWxlbnRhPC9BdXRob3I+PFllYXI+MjAxODwvWWVhcj48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159" w:tooltip="Valenta, 2018 #208" w:history="1">
        <w:r w:rsidR="00E5312E" w:rsidRPr="000F7924">
          <w:rPr>
            <w:noProof/>
          </w:rPr>
          <w:t>Valenta et al., 2018</w:t>
        </w:r>
      </w:hyperlink>
      <w:r w:rsidR="00EC2009" w:rsidRPr="000F7924">
        <w:rPr>
          <w:noProof/>
        </w:rPr>
        <w:t>)</w:t>
      </w:r>
      <w:r w:rsidR="00EC2009" w:rsidRPr="000F7924">
        <w:fldChar w:fldCharType="end"/>
      </w:r>
      <w:r w:rsidR="00BC043B" w:rsidRPr="000F7924">
        <w:t xml:space="preserve">. </w:t>
      </w:r>
      <w:r w:rsidR="006D6725" w:rsidRPr="000F7924">
        <w:t xml:space="preserve">A study of </w:t>
      </w:r>
      <w:r w:rsidR="00743CF3" w:rsidRPr="000F7924">
        <w:t xml:space="preserve">New Zealand brushtail possums found no colour preference in fruit eating </w:t>
      </w:r>
      <w:r w:rsidR="00EC2009" w:rsidRPr="000F7924">
        <w:fldChar w:fldCharType="begin"/>
      </w:r>
      <w:r w:rsidR="00EC2009" w:rsidRPr="000F7924">
        <w:instrText xml:space="preserve"> ADDIN EN.CITE &lt;EndNote&gt;&lt;Cite&gt;&lt;Author&gt;Cowan&lt;/Author&gt;&lt;Year&gt;1992&lt;/Year&gt;&lt;RecNum&gt;209&lt;/RecNum&gt;&lt;DisplayText&gt;(Cowan, 1992)&lt;/DisplayText&gt;&lt;record&gt;&lt;rec-number&gt;209&lt;/rec-number&gt;&lt;foreign-keys&gt;&lt;key app="EN" db-id="wz9x5s2ahfd99oe05ddpfs5zp2rwvtfs9xr9" timestamp="1754838180"&gt;209&lt;/key&gt;&lt;/foreign-keys&gt;&lt;ref-type name="Journal Article"&gt;17&lt;/ref-type&gt;&lt;contributors&gt;&lt;authors&gt;&lt;author&gt;Cowan, P. E.&lt;/author&gt;&lt;/authors&gt;&lt;/contributors&gt;&lt;titles&gt;&lt;title&gt;Analysis of the characteristics of fruit eaten by possums,Trichosurus vulpecula, in New Zealand&lt;/title&gt;&lt;secondary-title&gt;New Zealand Journal of Zoology&lt;/secondary-title&gt;&lt;/titles&gt;&lt;periodical&gt;&lt;full-title&gt;New Zealand Journal of Zoology&lt;/full-title&gt;&lt;/periodical&gt;&lt;pages&gt;45-52&lt;/pages&gt;&lt;volume&gt;19&lt;/volume&gt;&lt;number&gt;1-2&lt;/number&gt;&lt;section&gt;45&lt;/section&gt;&lt;dates&gt;&lt;year&gt;1992&lt;/year&gt;&lt;/dates&gt;&lt;isbn&gt;0301-4223&amp;#xD;1175-8821&lt;/isbn&gt;&lt;urls&gt;&lt;/urls&gt;&lt;electronic-resource-num&gt;10.1080/03014223.1992.10423250&lt;/electronic-resource-num&gt;&lt;/record&gt;&lt;/Cite&gt;&lt;/EndNote&gt;</w:instrText>
      </w:r>
      <w:r w:rsidR="00EC2009" w:rsidRPr="000F7924">
        <w:fldChar w:fldCharType="separate"/>
      </w:r>
      <w:r w:rsidR="00EC2009" w:rsidRPr="000F7924">
        <w:rPr>
          <w:noProof/>
        </w:rPr>
        <w:t>(</w:t>
      </w:r>
      <w:hyperlink w:anchor="_ENREF_29" w:tooltip="Cowan, 1992 #209" w:history="1">
        <w:r w:rsidR="00E5312E" w:rsidRPr="000F7924">
          <w:rPr>
            <w:noProof/>
          </w:rPr>
          <w:t>Cowan, 1992</w:t>
        </w:r>
      </w:hyperlink>
      <w:r w:rsidR="00EC2009" w:rsidRPr="000F7924">
        <w:rPr>
          <w:noProof/>
        </w:rPr>
        <w:t>)</w:t>
      </w:r>
      <w:r w:rsidR="00EC2009" w:rsidRPr="000F7924">
        <w:fldChar w:fldCharType="end"/>
      </w:r>
      <w:r w:rsidR="0050202F" w:rsidRPr="000F7924">
        <w:t>.</w:t>
      </w:r>
      <w:r w:rsidR="00BD62DE" w:rsidRPr="000F7924">
        <w:t xml:space="preserve"> </w:t>
      </w:r>
      <w:r w:rsidR="008256DC" w:rsidRPr="000F7924">
        <w:t>T</w:t>
      </w:r>
      <w:r w:rsidR="00286D22" w:rsidRPr="000F7924">
        <w:t>herefore</w:t>
      </w:r>
      <w:r w:rsidR="008256DC" w:rsidRPr="000F7924">
        <w:t>, it is possible that</w:t>
      </w:r>
      <w:r w:rsidR="00286D22" w:rsidRPr="000F7924">
        <w:t xml:space="preserve"> some </w:t>
      </w:r>
      <w:r w:rsidR="00452C71" w:rsidRPr="000F7924">
        <w:t xml:space="preserve">animal </w:t>
      </w:r>
      <w:r w:rsidR="00286D22" w:rsidRPr="000F7924">
        <w:t>species may find the GM Purple Tomato more attractive</w:t>
      </w:r>
      <w:r w:rsidR="00CF1491" w:rsidRPr="000F7924">
        <w:t>, while other</w:t>
      </w:r>
      <w:r w:rsidR="00CC55F2" w:rsidRPr="000F7924">
        <w:t>s</w:t>
      </w:r>
      <w:r w:rsidR="00CF1491" w:rsidRPr="000F7924">
        <w:t xml:space="preserve"> may not, and some may not be able to distinguish a difference in colouration.</w:t>
      </w:r>
    </w:p>
    <w:p w14:paraId="77B0B01F" w14:textId="208CDE4B" w:rsidR="000F2CA8" w:rsidRPr="000F7924" w:rsidRDefault="009A70FB" w:rsidP="00953818">
      <w:pPr>
        <w:pStyle w:val="RARMPparagraph"/>
      </w:pPr>
      <w:r w:rsidRPr="000F7924">
        <w:t>Regarding exposure of desirable organisms to anthocyanins</w:t>
      </w:r>
      <w:r w:rsidR="00A63717" w:rsidRPr="000F7924">
        <w:t>, there are non-GM tomatoes with purple skin (</w:t>
      </w:r>
      <w:r w:rsidR="00875BF6" w:rsidRPr="000F7924">
        <w:t xml:space="preserve">Chapter 1 Section </w:t>
      </w:r>
      <w:r w:rsidR="00E012AE">
        <w:fldChar w:fldCharType="begin"/>
      </w:r>
      <w:r w:rsidR="00E012AE">
        <w:instrText xml:space="preserve"> REF _Ref206153486 \r \h </w:instrText>
      </w:r>
      <w:r w:rsidR="00E012AE">
        <w:fldChar w:fldCharType="separate"/>
      </w:r>
      <w:r w:rsidR="00BC38E3">
        <w:t>4.1.1.1</w:t>
      </w:r>
      <w:r w:rsidR="00E012AE">
        <w:fldChar w:fldCharType="end"/>
      </w:r>
      <w:r w:rsidR="00A63717" w:rsidRPr="000F7924">
        <w:t>)</w:t>
      </w:r>
      <w:r w:rsidR="006753CA" w:rsidRPr="000F7924">
        <w:t xml:space="preserve"> and there are </w:t>
      </w:r>
      <w:r w:rsidRPr="000F7924">
        <w:t xml:space="preserve">many </w:t>
      </w:r>
      <w:r w:rsidR="006753CA" w:rsidRPr="000F7924">
        <w:t>other anthocyanin</w:t>
      </w:r>
      <w:r w:rsidRPr="000F7924">
        <w:t>-</w:t>
      </w:r>
      <w:r w:rsidR="006753CA" w:rsidRPr="000F7924">
        <w:t xml:space="preserve">rich </w:t>
      </w:r>
      <w:r w:rsidR="009236C9" w:rsidRPr="000F7924">
        <w:t>fruits and vegetable</w:t>
      </w:r>
      <w:r w:rsidR="007D5776">
        <w:t>s</w:t>
      </w:r>
      <w:r w:rsidR="009236C9" w:rsidRPr="000F7924">
        <w:t xml:space="preserve"> (Chapter 1 Section</w:t>
      </w:r>
      <w:r w:rsidRPr="000F7924">
        <w:t xml:space="preserve"> </w:t>
      </w:r>
      <w:r w:rsidR="00E012AE">
        <w:fldChar w:fldCharType="begin"/>
      </w:r>
      <w:r w:rsidR="00E012AE">
        <w:instrText xml:space="preserve"> REF _Ref206154095 \r \h </w:instrText>
      </w:r>
      <w:r w:rsidR="00E012AE">
        <w:fldChar w:fldCharType="separate"/>
      </w:r>
      <w:r w:rsidR="00BC38E3">
        <w:t>4.4</w:t>
      </w:r>
      <w:r w:rsidR="00E012AE">
        <w:fldChar w:fldCharType="end"/>
      </w:r>
      <w:r w:rsidRPr="000F7924">
        <w:t>)</w:t>
      </w:r>
      <w:r w:rsidR="00A63717" w:rsidRPr="000F7924">
        <w:t>.</w:t>
      </w:r>
    </w:p>
    <w:p w14:paraId="0C1EA36A" w14:textId="761E3814" w:rsidR="007B1CD3" w:rsidRPr="000F7924" w:rsidRDefault="007B1CD3" w:rsidP="007B1CD3">
      <w:pPr>
        <w:pStyle w:val="Sectionheading4"/>
      </w:pPr>
      <w:r w:rsidRPr="000F7924">
        <w:lastRenderedPageBreak/>
        <w:t>Potential harm</w:t>
      </w:r>
    </w:p>
    <w:p w14:paraId="2C66A436" w14:textId="6115E84A" w:rsidR="001E4ABD" w:rsidRPr="000F7924" w:rsidRDefault="009C619F" w:rsidP="00F86E43">
      <w:pPr>
        <w:pStyle w:val="RARMPparagraph"/>
      </w:pPr>
      <w:r w:rsidRPr="000F7924">
        <w:t xml:space="preserve">If humans and other </w:t>
      </w:r>
      <w:r w:rsidR="005E72CC" w:rsidRPr="000F7924">
        <w:t xml:space="preserve">desirable </w:t>
      </w:r>
      <w:r w:rsidRPr="000F7924">
        <w:t xml:space="preserve">organisms were exposed to the GMO, the potential harms are increased toxicity or allergenicity to humans or increased toxicity to </w:t>
      </w:r>
      <w:r w:rsidR="007E27EB" w:rsidRPr="000F7924">
        <w:t xml:space="preserve">other </w:t>
      </w:r>
      <w:r w:rsidRPr="000F7924">
        <w:t>desirable organisms.</w:t>
      </w:r>
      <w:r w:rsidR="00F86E43" w:rsidRPr="000F7924">
        <w:t xml:space="preserve"> Allergic reactions are an adverse effect resulting from sensitisation to a chemical, followed by an allergic response upon subsequent exposure </w:t>
      </w:r>
      <w:r w:rsidR="002D51C8" w:rsidRPr="000F7924">
        <w:fldChar w:fldCharType="begin"/>
      </w:r>
      <w:r w:rsidR="002D51C8" w:rsidRPr="000F7924">
        <w:instrText xml:space="preserve"> ADDIN EN.CITE &lt;EndNote&gt;&lt;Cite&gt;&lt;Author&gt;Klaassen&lt;/Author&gt;&lt;Year&gt;2010&lt;/Year&gt;&lt;RecNum&gt;183&lt;/RecNum&gt;&lt;DisplayText&gt;(Klaassen and Watkins, 2010)&lt;/DisplayText&gt;&lt;record&gt;&lt;rec-number&gt;183&lt;/rec-number&gt;&lt;foreign-keys&gt;&lt;key app="EN" db-id="wz9x5s2ahfd99oe05ddpfs5zp2rwvtfs9xr9" timestamp="1754608456"&gt;183&lt;/key&gt;&lt;/foreign-keys&gt;&lt;ref-type name="Edited Book"&gt;28&lt;/ref-type&gt;&lt;contributors&gt;&lt;authors&gt;&lt;author&gt;Klaassen, Curtis D.&lt;/author&gt;&lt;author&gt;Watkins, John B.&lt;/author&gt;&lt;/authors&gt;&lt;/contributors&gt;&lt;titles&gt;&lt;title&gt;Casarett &amp;amp; Doull&amp;apos;s Essentials of Toxicology&lt;/title&gt;&lt;/titles&gt;&lt;edition&gt;2nd&lt;/edition&gt;&lt;reprint-edition&gt;On Request (5/11/2015)&lt;/reprint-edition&gt;&lt;keywords&gt;&lt;keyword&gt;of&lt;/keyword&gt;&lt;keyword&gt;toxicology&lt;/keyword&gt;&lt;/keywords&gt;&lt;dates&gt;&lt;year&gt;2010&lt;/year&gt;&lt;pub-dates&gt;&lt;date&gt;2010&lt;/date&gt;&lt;/pub-dates&gt;&lt;/dates&gt;&lt;pub-location&gt;New York, USA&lt;/pub-location&gt;&lt;publisher&gt;McGraw-Hill&lt;/publisher&gt;&lt;isbn&gt;9780071622400&lt;/isbn&gt;&lt;label&gt;18996&lt;/label&gt;&lt;urls&gt;&lt;/urls&gt;&lt;/record&gt;&lt;/Cite&gt;&lt;/EndNote&gt;</w:instrText>
      </w:r>
      <w:r w:rsidR="002D51C8" w:rsidRPr="000F7924">
        <w:fldChar w:fldCharType="separate"/>
      </w:r>
      <w:r w:rsidR="002D51C8" w:rsidRPr="000F7924">
        <w:rPr>
          <w:noProof/>
        </w:rPr>
        <w:t>(</w:t>
      </w:r>
      <w:hyperlink w:anchor="_ENREF_69" w:tooltip="Klaassen, 2010 #183" w:history="1">
        <w:r w:rsidR="00E5312E" w:rsidRPr="000F7924">
          <w:rPr>
            <w:noProof/>
          </w:rPr>
          <w:t>Klaassen and Watkins, 2010</w:t>
        </w:r>
      </w:hyperlink>
      <w:r w:rsidR="002D51C8" w:rsidRPr="000F7924">
        <w:rPr>
          <w:noProof/>
        </w:rPr>
        <w:t>)</w:t>
      </w:r>
      <w:r w:rsidR="002D51C8" w:rsidRPr="000F7924">
        <w:fldChar w:fldCharType="end"/>
      </w:r>
      <w:r w:rsidR="00F86E43" w:rsidRPr="000F7924">
        <w:t xml:space="preserve">. Allergenicity is the potential for a </w:t>
      </w:r>
      <w:r w:rsidR="00B37188" w:rsidRPr="000F7924">
        <w:t>substance</w:t>
      </w:r>
      <w:r w:rsidR="00F86E43" w:rsidRPr="000F7924">
        <w:t xml:space="preserve"> to be recognised by a person’s body as a foreign and to elicit a (disproportionate) immunological reaction. </w:t>
      </w:r>
      <w:r w:rsidR="001E4ABD" w:rsidRPr="000F7924">
        <w:t xml:space="preserve">Toxicity is an adverse effect of exposure to a substance </w:t>
      </w:r>
      <w:r w:rsidR="002D51C8" w:rsidRPr="000F7924">
        <w:fldChar w:fldCharType="begin"/>
      </w:r>
      <w:r w:rsidR="002D51C8" w:rsidRPr="000F7924">
        <w:instrText xml:space="preserve"> ADDIN EN.CITE &lt;EndNote&gt;&lt;Cite&gt;&lt;Author&gt;Klaassen&lt;/Author&gt;&lt;Year&gt;2010&lt;/Year&gt;&lt;RecNum&gt;183&lt;/RecNum&gt;&lt;DisplayText&gt;(Klaassen and Watkins, 2010)&lt;/DisplayText&gt;&lt;record&gt;&lt;rec-number&gt;183&lt;/rec-number&gt;&lt;foreign-keys&gt;&lt;key app="EN" db-id="wz9x5s2ahfd99oe05ddpfs5zp2rwvtfs9xr9" timestamp="1754608456"&gt;183&lt;/key&gt;&lt;/foreign-keys&gt;&lt;ref-type name="Edited Book"&gt;28&lt;/ref-type&gt;&lt;contributors&gt;&lt;authors&gt;&lt;author&gt;Klaassen, Curtis D.&lt;/author&gt;&lt;author&gt;Watkins, John B.&lt;/author&gt;&lt;/authors&gt;&lt;/contributors&gt;&lt;titles&gt;&lt;title&gt;Casarett &amp;amp; Doull&amp;apos;s Essentials of Toxicology&lt;/title&gt;&lt;/titles&gt;&lt;edition&gt;2nd&lt;/edition&gt;&lt;reprint-edition&gt;On Request (5/11/2015)&lt;/reprint-edition&gt;&lt;keywords&gt;&lt;keyword&gt;of&lt;/keyword&gt;&lt;keyword&gt;toxicology&lt;/keyword&gt;&lt;/keywords&gt;&lt;dates&gt;&lt;year&gt;2010&lt;/year&gt;&lt;pub-dates&gt;&lt;date&gt;2010&lt;/date&gt;&lt;/pub-dates&gt;&lt;/dates&gt;&lt;pub-location&gt;New York, USA&lt;/pub-location&gt;&lt;publisher&gt;McGraw-Hill&lt;/publisher&gt;&lt;isbn&gt;9780071622400&lt;/isbn&gt;&lt;label&gt;18996&lt;/label&gt;&lt;urls&gt;&lt;/urls&gt;&lt;/record&gt;&lt;/Cite&gt;&lt;/EndNote&gt;</w:instrText>
      </w:r>
      <w:r w:rsidR="002D51C8" w:rsidRPr="000F7924">
        <w:fldChar w:fldCharType="separate"/>
      </w:r>
      <w:r w:rsidR="002D51C8" w:rsidRPr="000F7924">
        <w:rPr>
          <w:noProof/>
        </w:rPr>
        <w:t>(</w:t>
      </w:r>
      <w:hyperlink w:anchor="_ENREF_69" w:tooltip="Klaassen, 2010 #183" w:history="1">
        <w:r w:rsidR="00E5312E" w:rsidRPr="000F7924">
          <w:rPr>
            <w:noProof/>
          </w:rPr>
          <w:t>Klaassen and Watkins, 2010</w:t>
        </w:r>
      </w:hyperlink>
      <w:r w:rsidR="002D51C8" w:rsidRPr="000F7924">
        <w:rPr>
          <w:noProof/>
        </w:rPr>
        <w:t>)</w:t>
      </w:r>
      <w:r w:rsidR="002D51C8" w:rsidRPr="000F7924">
        <w:fldChar w:fldCharType="end"/>
      </w:r>
      <w:r w:rsidR="001E4ABD" w:rsidRPr="000F7924">
        <w:t>. The effect of a toxic agent depends on the dose, duration of exposure and exposure route, e.g. inhalation, ingestion or via the skin. Responses may be either immediate or delayed.</w:t>
      </w:r>
    </w:p>
    <w:p w14:paraId="199FE147" w14:textId="03489118" w:rsidR="004F411F" w:rsidRPr="000F7924" w:rsidRDefault="004F411F" w:rsidP="0045788D">
      <w:pPr>
        <w:pStyle w:val="RARMPparagraph"/>
      </w:pPr>
      <w:r w:rsidRPr="000F7924">
        <w:t xml:space="preserve">The expression of </w:t>
      </w:r>
      <w:r w:rsidRPr="000F7924">
        <w:rPr>
          <w:i/>
          <w:iCs/>
        </w:rPr>
        <w:t>Rosea1</w:t>
      </w:r>
      <w:r w:rsidRPr="000F7924">
        <w:t xml:space="preserve"> and </w:t>
      </w:r>
      <w:r w:rsidRPr="000F7924">
        <w:rPr>
          <w:i/>
          <w:iCs/>
        </w:rPr>
        <w:t>Delila</w:t>
      </w:r>
      <w:r w:rsidRPr="000F7924">
        <w:t xml:space="preserve"> is under the control of the fruit ripening specific E8 tomato promoter</w:t>
      </w:r>
      <w:r w:rsidR="001018CC" w:rsidRPr="000F7924">
        <w:t xml:space="preserve"> (Chapter 1, Section </w:t>
      </w:r>
      <w:r w:rsidR="00E012AE">
        <w:fldChar w:fldCharType="begin"/>
      </w:r>
      <w:r w:rsidR="00E012AE">
        <w:instrText xml:space="preserve"> REF _Ref206153707 \r \h </w:instrText>
      </w:r>
      <w:r w:rsidR="00E012AE">
        <w:fldChar w:fldCharType="separate"/>
      </w:r>
      <w:r w:rsidR="00BC38E3">
        <w:t>4.1.3</w:t>
      </w:r>
      <w:r w:rsidR="00E012AE">
        <w:fldChar w:fldCharType="end"/>
      </w:r>
      <w:r w:rsidR="001018CC" w:rsidRPr="000F7924">
        <w:t>)</w:t>
      </w:r>
      <w:r w:rsidRPr="000F7924">
        <w:t xml:space="preserve">. This means that expression of these transcription factors, and increase in anthocyanins, is limited to the ripening fruit and not throughout the </w:t>
      </w:r>
      <w:r w:rsidR="00DA3AC6" w:rsidRPr="000F7924">
        <w:t>GM Purple T</w:t>
      </w:r>
      <w:r w:rsidRPr="000F7924">
        <w:t>omato plant. Exposure of organisms to the non-fruit parts of the GM Purple Tomato plant, including pollen, green tissues and roots, is expected to be equivalent to exposure to a non-GM tomato. Therefore</w:t>
      </w:r>
      <w:r w:rsidR="00051119" w:rsidRPr="000F7924">
        <w:t>,</w:t>
      </w:r>
      <w:r w:rsidRPr="000F7924">
        <w:t xml:space="preserve"> this section will focus on potential harms from </w:t>
      </w:r>
      <w:r w:rsidR="0004269A" w:rsidRPr="000F7924">
        <w:t>expression of</w:t>
      </w:r>
      <w:r w:rsidRPr="000F7924">
        <w:t xml:space="preserve"> </w:t>
      </w:r>
      <w:r w:rsidR="0004269A" w:rsidRPr="00952888">
        <w:rPr>
          <w:i/>
          <w:iCs/>
        </w:rPr>
        <w:t>Delila</w:t>
      </w:r>
      <w:r w:rsidR="0004269A" w:rsidRPr="000F7924">
        <w:t xml:space="preserve"> and </w:t>
      </w:r>
      <w:r w:rsidR="0004269A" w:rsidRPr="00952888">
        <w:rPr>
          <w:i/>
          <w:iCs/>
        </w:rPr>
        <w:t>Rosea1</w:t>
      </w:r>
      <w:r w:rsidR="0004269A" w:rsidRPr="000F7924">
        <w:t xml:space="preserve"> </w:t>
      </w:r>
      <w:r w:rsidR="002A6CBA" w:rsidRPr="000F7924">
        <w:t xml:space="preserve">only </w:t>
      </w:r>
      <w:r w:rsidR="0004269A" w:rsidRPr="000F7924">
        <w:t xml:space="preserve">in </w:t>
      </w:r>
      <w:r w:rsidRPr="000F7924">
        <w:t>the GM Purple Tomato fruit.</w:t>
      </w:r>
      <w:r w:rsidR="0004269A" w:rsidRPr="000F7924">
        <w:t xml:space="preserve"> The expression of </w:t>
      </w:r>
      <w:r w:rsidR="0004269A" w:rsidRPr="000F7924">
        <w:rPr>
          <w:i/>
          <w:iCs/>
        </w:rPr>
        <w:t>nptII</w:t>
      </w:r>
      <w:r w:rsidR="0004269A" w:rsidRPr="000F7924">
        <w:t xml:space="preserve"> is under the control of a constitutive promoter, so is expected to be expressed throughout the plant.</w:t>
      </w:r>
    </w:p>
    <w:p w14:paraId="0D8930B7" w14:textId="2F2F7D48" w:rsidR="00683810" w:rsidRPr="000F7924" w:rsidRDefault="00683810" w:rsidP="0045788D">
      <w:pPr>
        <w:pStyle w:val="RARMPparagraph"/>
      </w:pPr>
      <w:r w:rsidRPr="000F7924">
        <w:t>As discuss</w:t>
      </w:r>
      <w:r w:rsidR="004F411F" w:rsidRPr="000F7924">
        <w:t>ed</w:t>
      </w:r>
      <w:r w:rsidRPr="000F7924">
        <w:t xml:space="preserve"> in </w:t>
      </w:r>
      <w:r w:rsidR="00D42F9D" w:rsidRPr="000F7924">
        <w:t xml:space="preserve">Chapter 1, Section </w:t>
      </w:r>
      <w:r w:rsidR="00E012AE">
        <w:fldChar w:fldCharType="begin"/>
      </w:r>
      <w:r w:rsidR="00E012AE">
        <w:instrText xml:space="preserve"> REF _Ref206154150 \r \h </w:instrText>
      </w:r>
      <w:r w:rsidR="00E012AE">
        <w:fldChar w:fldCharType="separate"/>
      </w:r>
      <w:r w:rsidR="00BC38E3">
        <w:t>6.2</w:t>
      </w:r>
      <w:r w:rsidR="00E012AE">
        <w:fldChar w:fldCharType="end"/>
      </w:r>
      <w:r w:rsidR="00D42F9D" w:rsidRPr="000F7924">
        <w:t>, the GM Purple Tomato has been commercially released</w:t>
      </w:r>
      <w:r w:rsidR="0076191E" w:rsidRPr="000F7924">
        <w:t xml:space="preserve"> in the United States</w:t>
      </w:r>
      <w:r w:rsidR="00931CF2" w:rsidRPr="000F7924">
        <w:t xml:space="preserve"> since 2024</w:t>
      </w:r>
      <w:r w:rsidR="0076191E" w:rsidRPr="000F7924">
        <w:t>, both as fruit sold in grocery stores and seeds sold to home gardeners</w:t>
      </w:r>
      <w:r w:rsidR="00931CF2" w:rsidRPr="000F7924">
        <w:t>, with no adverse effects reported from this release.</w:t>
      </w:r>
    </w:p>
    <w:p w14:paraId="7968F1B1" w14:textId="3E24E6DC" w:rsidR="00A320CC" w:rsidRPr="000F7924" w:rsidRDefault="00A320CC" w:rsidP="00A320CC">
      <w:pPr>
        <w:rPr>
          <w:u w:val="single"/>
        </w:rPr>
      </w:pPr>
      <w:r w:rsidRPr="000F7924">
        <w:rPr>
          <w:u w:val="single"/>
        </w:rPr>
        <w:t>Food safety assessment by FSANZ</w:t>
      </w:r>
    </w:p>
    <w:p w14:paraId="5DC6D1A9" w14:textId="532135B2" w:rsidR="000520E8" w:rsidRPr="000F7924" w:rsidRDefault="000520E8" w:rsidP="00085608">
      <w:pPr>
        <w:pStyle w:val="RARMPparagraph"/>
      </w:pPr>
      <w:r w:rsidRPr="000F7924">
        <w:t xml:space="preserve">FSANZ </w:t>
      </w:r>
      <w:r w:rsidR="00BA1075">
        <w:t>has assessed</w:t>
      </w:r>
      <w:r w:rsidRPr="000F7924">
        <w:t xml:space="preserve"> the safety of the GM Purple Tomato and its products as food for human consumption under application </w:t>
      </w:r>
      <w:hyperlink r:id="rId76" w:history="1">
        <w:r w:rsidRPr="000F7924">
          <w:rPr>
            <w:rStyle w:val="Hyperlink"/>
            <w:color w:val="auto"/>
          </w:rPr>
          <w:t>A1333</w:t>
        </w:r>
      </w:hyperlink>
      <w:r w:rsidRPr="000F7924">
        <w:t>. As part of the assessment, FSANZ examin</w:t>
      </w:r>
      <w:r w:rsidR="00BA1075">
        <w:t>ed</w:t>
      </w:r>
      <w:r w:rsidRPr="000F7924">
        <w:t xml:space="preserve"> the following:</w:t>
      </w:r>
    </w:p>
    <w:p w14:paraId="0F0DD697" w14:textId="77777777" w:rsidR="000520E8" w:rsidRPr="000F7924" w:rsidRDefault="000520E8">
      <w:pPr>
        <w:pStyle w:val="ListParagraph"/>
        <w:numPr>
          <w:ilvl w:val="0"/>
          <w:numId w:val="35"/>
        </w:numPr>
      </w:pPr>
      <w:r w:rsidRPr="000F7924">
        <w:t>molecular characteristics of the GMO</w:t>
      </w:r>
    </w:p>
    <w:p w14:paraId="315258AE" w14:textId="567C4FF0" w:rsidR="000520E8" w:rsidRPr="000F7924" w:rsidRDefault="000520E8">
      <w:pPr>
        <w:pStyle w:val="ListParagraph"/>
        <w:numPr>
          <w:ilvl w:val="0"/>
          <w:numId w:val="35"/>
        </w:numPr>
      </w:pPr>
      <w:r w:rsidRPr="000F7924">
        <w:t>nutritional composition of the GM Purple Tomato fruit,</w:t>
      </w:r>
      <w:r w:rsidR="00686AB1" w:rsidRPr="000F7924">
        <w:t xml:space="preserve"> including protein and fat, ash and minerals, carbohydrates and fibre, vitamins and carotenoids, and glycoalkaloids (</w:t>
      </w:r>
      <w:r w:rsidR="00686AB1" w:rsidRPr="000F7924">
        <w:rPr>
          <w:rFonts w:cs="Calibri"/>
        </w:rPr>
        <w:t>α</w:t>
      </w:r>
      <w:r w:rsidR="00686AB1" w:rsidRPr="000F7924">
        <w:t>-tomatine)</w:t>
      </w:r>
    </w:p>
    <w:p w14:paraId="1FDE99F0" w14:textId="5C4D2C20" w:rsidR="000520E8" w:rsidRPr="000F7924" w:rsidRDefault="000520E8">
      <w:pPr>
        <w:pStyle w:val="ListParagraph"/>
        <w:numPr>
          <w:ilvl w:val="0"/>
          <w:numId w:val="35"/>
        </w:numPr>
      </w:pPr>
      <w:r w:rsidRPr="000F7924">
        <w:t>scientific evidence on the safety of Rosea 1, Delia, NPTII, anthocyanins, and chlorogenic acid for human consumption.</w:t>
      </w:r>
    </w:p>
    <w:p w14:paraId="7C902FE1" w14:textId="29419817" w:rsidR="000520E8" w:rsidRPr="000F7924" w:rsidRDefault="000520E8" w:rsidP="00085608">
      <w:pPr>
        <w:pStyle w:val="RARMPparagraph"/>
      </w:pPr>
      <w:r w:rsidRPr="000F7924">
        <w:t xml:space="preserve">As these aspects are the regulatory responsibility of FSANZ, they will not be considered </w:t>
      </w:r>
      <w:r w:rsidR="004619CF" w:rsidRPr="000F7924">
        <w:t>in detail in</w:t>
      </w:r>
      <w:r w:rsidRPr="000F7924">
        <w:t xml:space="preserve"> this RARMP as relates to human consumption of the GM Purple Tomato fruit.</w:t>
      </w:r>
      <w:r w:rsidR="004619CF" w:rsidRPr="000F7924">
        <w:t xml:space="preserve"> </w:t>
      </w:r>
      <w:r w:rsidR="00CC4437" w:rsidRPr="000F7924">
        <w:t xml:space="preserve">FSANZ’s </w:t>
      </w:r>
      <w:r w:rsidR="00441DAC">
        <w:t>approval</w:t>
      </w:r>
      <w:r w:rsidR="00441DAC" w:rsidRPr="000F7924">
        <w:t xml:space="preserve"> </w:t>
      </w:r>
      <w:r w:rsidR="00CC4437" w:rsidRPr="000F7924">
        <w:t>version of the A133</w:t>
      </w:r>
      <w:r w:rsidR="006F0EC2" w:rsidRPr="000F7924">
        <w:t>3</w:t>
      </w:r>
      <w:r w:rsidR="00CC4437" w:rsidRPr="000F7924">
        <w:t xml:space="preserve"> assessment notes that n</w:t>
      </w:r>
      <w:r w:rsidR="004619CF" w:rsidRPr="000F7924">
        <w:t xml:space="preserve">o public health and safety concerns were identified in the assessment </w:t>
      </w:r>
      <w:r w:rsidR="00CC4437" w:rsidRPr="000F7924">
        <w:t>of the GM Purple</w:t>
      </w:r>
      <w:r w:rsidR="004006CE" w:rsidRPr="000F7924">
        <w:t xml:space="preserve"> Tomato as food</w:t>
      </w:r>
      <w:r w:rsidR="004619CF" w:rsidRPr="000F7924">
        <w:t xml:space="preserve">. Based on the data provided in the application and other available information, </w:t>
      </w:r>
      <w:r w:rsidR="00900D55" w:rsidRPr="000F7924">
        <w:t xml:space="preserve">FSANZ have stated that </w:t>
      </w:r>
      <w:r w:rsidR="004619CF" w:rsidRPr="000F7924">
        <w:t xml:space="preserve">food derived from </w:t>
      </w:r>
      <w:r w:rsidR="00900D55" w:rsidRPr="000F7924">
        <w:t>GM Purple Tomato</w:t>
      </w:r>
      <w:r w:rsidR="004619CF" w:rsidRPr="000F7924">
        <w:t xml:space="preserve"> </w:t>
      </w:r>
      <w:r w:rsidR="00A334AA">
        <w:t>varieties</w:t>
      </w:r>
      <w:r w:rsidR="004619CF" w:rsidRPr="000F7924">
        <w:t xml:space="preserve"> is as safe for human consumption as food derived from conventional non-GM tomato varieties</w:t>
      </w:r>
      <w:r w:rsidR="00900D55" w:rsidRPr="000F7924">
        <w:t>.</w:t>
      </w:r>
    </w:p>
    <w:p w14:paraId="58B45E1D" w14:textId="29508315" w:rsidR="00686AB1" w:rsidRPr="000F7924" w:rsidRDefault="008A05D0" w:rsidP="00085608">
      <w:pPr>
        <w:pStyle w:val="RARMPparagraph"/>
      </w:pPr>
      <w:r w:rsidRPr="000F7924">
        <w:t>In coming to this conclusion FSANZ noted that:</w:t>
      </w:r>
    </w:p>
    <w:p w14:paraId="0253AA6E" w14:textId="403612B8" w:rsidR="008A05D0" w:rsidRPr="000F7924" w:rsidRDefault="005912D1">
      <w:pPr>
        <w:pStyle w:val="ListParagraph"/>
        <w:numPr>
          <w:ilvl w:val="0"/>
          <w:numId w:val="37"/>
        </w:numPr>
      </w:pPr>
      <w:r w:rsidRPr="000F7924">
        <w:t>t</w:t>
      </w:r>
      <w:r w:rsidR="006039A0" w:rsidRPr="000F7924">
        <w:t>he Ros</w:t>
      </w:r>
      <w:r w:rsidR="00CC5B4D" w:rsidRPr="000F7924">
        <w:t>ea</w:t>
      </w:r>
      <w:r w:rsidR="006039A0" w:rsidRPr="000F7924">
        <w:t>1 and Del</w:t>
      </w:r>
      <w:r w:rsidR="00CC5B4D" w:rsidRPr="000F7924">
        <w:t>ila</w:t>
      </w:r>
      <w:r w:rsidR="006039A0" w:rsidRPr="000F7924">
        <w:t xml:space="preserve"> proteins are un</w:t>
      </w:r>
      <w:r w:rsidR="0072728B" w:rsidRPr="000F7924">
        <w:t>likely to be toxic or allergenic to humans as:</w:t>
      </w:r>
    </w:p>
    <w:p w14:paraId="76BF0261" w14:textId="70D4E6CE" w:rsidR="0072728B" w:rsidRPr="000F7924" w:rsidRDefault="00093C5A">
      <w:pPr>
        <w:pStyle w:val="ListParagraph"/>
        <w:numPr>
          <w:ilvl w:val="1"/>
          <w:numId w:val="37"/>
        </w:numPr>
      </w:pPr>
      <w:r w:rsidRPr="00952888">
        <w:rPr>
          <w:i/>
          <w:iCs/>
        </w:rPr>
        <w:t>Ros</w:t>
      </w:r>
      <w:r w:rsidR="00CC5B4D" w:rsidRPr="00952888">
        <w:rPr>
          <w:i/>
          <w:iCs/>
        </w:rPr>
        <w:t>ea</w:t>
      </w:r>
      <w:r w:rsidRPr="00952888">
        <w:rPr>
          <w:i/>
          <w:iCs/>
        </w:rPr>
        <w:t>1</w:t>
      </w:r>
      <w:r w:rsidRPr="000F7924">
        <w:t xml:space="preserve"> and </w:t>
      </w:r>
      <w:r w:rsidRPr="00952888">
        <w:rPr>
          <w:i/>
          <w:iCs/>
        </w:rPr>
        <w:t>Del</w:t>
      </w:r>
      <w:r w:rsidR="008877BE" w:rsidRPr="00952888">
        <w:rPr>
          <w:i/>
          <w:iCs/>
        </w:rPr>
        <w:t>ila</w:t>
      </w:r>
      <w:r w:rsidRPr="000F7924">
        <w:t xml:space="preserve"> are derived from edible snapdragon flowers</w:t>
      </w:r>
      <w:r w:rsidR="006174BA">
        <w:t>,</w:t>
      </w:r>
      <w:r w:rsidRPr="000F7924">
        <w:t xml:space="preserve"> and </w:t>
      </w:r>
      <w:r w:rsidR="00A376E4">
        <w:t xml:space="preserve">their encoded proteins </w:t>
      </w:r>
      <w:r w:rsidRPr="000F7924">
        <w:t>are homologous to p</w:t>
      </w:r>
      <w:r w:rsidR="00C115FC" w:rsidRPr="000F7924">
        <w:t>roteins found in other plants, including commonly consumed foods</w:t>
      </w:r>
    </w:p>
    <w:p w14:paraId="4DFC49E4" w14:textId="22A6A710" w:rsidR="00C115FC" w:rsidRPr="000F7924" w:rsidRDefault="00A75A44">
      <w:pPr>
        <w:pStyle w:val="ListParagraph"/>
        <w:numPr>
          <w:ilvl w:val="1"/>
          <w:numId w:val="37"/>
        </w:numPr>
      </w:pPr>
      <w:r w:rsidRPr="000F7924">
        <w:t>b</w:t>
      </w:r>
      <w:r w:rsidR="00C115FC" w:rsidRPr="000F7924">
        <w:t>ioinformatic analysis showed that neither Ros</w:t>
      </w:r>
      <w:r w:rsidR="008877BE" w:rsidRPr="000F7924">
        <w:t>ea</w:t>
      </w:r>
      <w:r w:rsidR="00C115FC" w:rsidRPr="000F7924">
        <w:t>1 or Del</w:t>
      </w:r>
      <w:r w:rsidR="008877BE" w:rsidRPr="000F7924">
        <w:t>ila</w:t>
      </w:r>
      <w:r w:rsidR="00C115FC" w:rsidRPr="000F7924">
        <w:t xml:space="preserve"> </w:t>
      </w:r>
      <w:r w:rsidR="00D2004F" w:rsidRPr="000F7924">
        <w:t>has any amino acid similarity with known allergens or toxins of relevance to humans</w:t>
      </w:r>
    </w:p>
    <w:p w14:paraId="22DBD9A8" w14:textId="144F01F1" w:rsidR="00A75A44" w:rsidRPr="000F7924" w:rsidRDefault="00A75A44">
      <w:pPr>
        <w:pStyle w:val="ListParagraph"/>
        <w:numPr>
          <w:ilvl w:val="1"/>
          <w:numId w:val="37"/>
        </w:numPr>
      </w:pPr>
      <w:r w:rsidRPr="000F7924">
        <w:t>both the Ros</w:t>
      </w:r>
      <w:r w:rsidR="008877BE" w:rsidRPr="000F7924">
        <w:t>ea</w:t>
      </w:r>
      <w:r w:rsidRPr="000F7924">
        <w:t>1 and Del</w:t>
      </w:r>
      <w:r w:rsidR="008877BE" w:rsidRPr="000F7924">
        <w:t>ila</w:t>
      </w:r>
      <w:r w:rsidRPr="000F7924">
        <w:t xml:space="preserve"> proteins are susceptible to digestion by pepsin and would be thoroughly degraded following ingestion</w:t>
      </w:r>
      <w:r w:rsidR="00F85B99" w:rsidRPr="000F7924">
        <w:t>.</w:t>
      </w:r>
    </w:p>
    <w:p w14:paraId="6E450532" w14:textId="77777777" w:rsidR="004A0FD7" w:rsidRPr="000F7924" w:rsidRDefault="004A0FD7">
      <w:pPr>
        <w:pStyle w:val="ListParagraph"/>
        <w:numPr>
          <w:ilvl w:val="0"/>
          <w:numId w:val="37"/>
        </w:numPr>
      </w:pPr>
      <w:r w:rsidRPr="000F7924">
        <w:t>an extensive database demonstrating the safety of NPTII exists. Updated bioinformatic analyses provided for this application confirmed that the expressed protein is unlikely to be toxic or allergenic to humans</w:t>
      </w:r>
    </w:p>
    <w:p w14:paraId="7FAF8412" w14:textId="6679EB4E" w:rsidR="0072728B" w:rsidRPr="000F7924" w:rsidRDefault="00AC68D0">
      <w:pPr>
        <w:pStyle w:val="ListParagraph"/>
        <w:numPr>
          <w:ilvl w:val="0"/>
          <w:numId w:val="37"/>
        </w:numPr>
      </w:pPr>
      <w:r w:rsidRPr="000F7924">
        <w:t>regarding compositional analysis, there are no biologically meaningful differences in the levels of key constituents in fruit from the GM Purple Tomato compared to non-GM tomato varieties available on the market</w:t>
      </w:r>
    </w:p>
    <w:p w14:paraId="0B6DB1BB" w14:textId="5FF95273" w:rsidR="005315D3" w:rsidRPr="000F7924" w:rsidRDefault="004A0FD7">
      <w:pPr>
        <w:pStyle w:val="ListParagraph"/>
        <w:numPr>
          <w:ilvl w:val="0"/>
          <w:numId w:val="37"/>
        </w:numPr>
      </w:pPr>
      <w:r w:rsidRPr="000F7924">
        <w:lastRenderedPageBreak/>
        <w:t xml:space="preserve">regarding nutritional impact, </w:t>
      </w:r>
      <w:r w:rsidR="002A0D14" w:rsidRPr="000F7924">
        <w:t>anthocyanins and associated metabolites are increased</w:t>
      </w:r>
      <w:r w:rsidR="000026E6" w:rsidRPr="000F7924">
        <w:t xml:space="preserve"> in the GM Purple Tomato fruit</w:t>
      </w:r>
      <w:r w:rsidR="002A0D14" w:rsidRPr="000F7924">
        <w:t xml:space="preserve"> but </w:t>
      </w:r>
      <w:r w:rsidR="004927B5" w:rsidRPr="000F7924">
        <w:t xml:space="preserve">within the natural rage of </w:t>
      </w:r>
      <w:r w:rsidR="00F92453" w:rsidRPr="000F7924">
        <w:t>variation for anthocyanins in commonly consumed foods</w:t>
      </w:r>
      <w:r w:rsidRPr="000F7924">
        <w:t>.</w:t>
      </w:r>
    </w:p>
    <w:p w14:paraId="3B45255C" w14:textId="7D4E2939" w:rsidR="002308F8" w:rsidRDefault="00AA4819" w:rsidP="002308F8">
      <w:pPr>
        <w:pStyle w:val="RARMPparagraph"/>
      </w:pPr>
      <w:r w:rsidRPr="000F7924">
        <w:t>These conclusions align with the information present</w:t>
      </w:r>
      <w:r w:rsidR="00E012AE">
        <w:t>ed</w:t>
      </w:r>
      <w:r w:rsidRPr="000F7924">
        <w:t xml:space="preserve"> in Chapter 1</w:t>
      </w:r>
      <w:r w:rsidR="005912D1" w:rsidRPr="000F7924">
        <w:t xml:space="preserve">, </w:t>
      </w:r>
      <w:r w:rsidR="009379C9">
        <w:fldChar w:fldCharType="begin"/>
      </w:r>
      <w:r w:rsidR="009379C9">
        <w:instrText xml:space="preserve"> REF _Ref206154197 \r \h </w:instrText>
      </w:r>
      <w:r w:rsidR="009379C9">
        <w:fldChar w:fldCharType="separate"/>
      </w:r>
      <w:r w:rsidR="00BC38E3">
        <w:t>Section 4</w:t>
      </w:r>
      <w:r w:rsidR="009379C9">
        <w:fldChar w:fldCharType="end"/>
      </w:r>
      <w:r w:rsidRPr="000F7924">
        <w:t xml:space="preserve"> of this RARMP.</w:t>
      </w:r>
    </w:p>
    <w:p w14:paraId="44624B6E" w14:textId="0D77C33E" w:rsidR="00BA1075" w:rsidRPr="000F7924" w:rsidRDefault="00C3531B" w:rsidP="002308F8">
      <w:pPr>
        <w:pStyle w:val="RARMPparagraph"/>
      </w:pPr>
      <w:r>
        <w:t>In October 2025, FSANZ approved this GM Purple Tomato for sale as a food in Australia and New Zealand. The GM tomatoes and any derived food products are subject to mandatory GM labelling</w:t>
      </w:r>
      <w:r w:rsidR="00BA1075">
        <w:t xml:space="preserve">. </w:t>
      </w:r>
      <w:r w:rsidR="00BA1075" w:rsidRPr="000F7924">
        <w:t xml:space="preserve">More information is available on the </w:t>
      </w:r>
      <w:hyperlink r:id="rId77" w:history="1">
        <w:r w:rsidR="00BA1075" w:rsidRPr="000F7924">
          <w:rPr>
            <w:rStyle w:val="Hyperlink"/>
            <w:color w:val="auto"/>
          </w:rPr>
          <w:t>FSANZ website</w:t>
        </w:r>
      </w:hyperlink>
      <w:r w:rsidR="00BA1075" w:rsidRPr="000F7924">
        <w:t>.</w:t>
      </w:r>
    </w:p>
    <w:p w14:paraId="73B67F6C" w14:textId="5DA245A4" w:rsidR="002308F8" w:rsidRPr="000F7924" w:rsidRDefault="00CC6229" w:rsidP="002308F8">
      <w:pPr>
        <w:rPr>
          <w:u w:val="single"/>
        </w:rPr>
      </w:pPr>
      <w:r w:rsidRPr="000F7924">
        <w:rPr>
          <w:u w:val="single"/>
        </w:rPr>
        <w:t xml:space="preserve">Potential </w:t>
      </w:r>
      <w:r w:rsidR="00305717" w:rsidRPr="000F7924">
        <w:rPr>
          <w:u w:val="single"/>
        </w:rPr>
        <w:t>for increased toxicity</w:t>
      </w:r>
      <w:r w:rsidRPr="000F7924">
        <w:rPr>
          <w:u w:val="single"/>
        </w:rPr>
        <w:t xml:space="preserve"> from e</w:t>
      </w:r>
      <w:r w:rsidR="002308F8" w:rsidRPr="000F7924">
        <w:rPr>
          <w:u w:val="single"/>
        </w:rPr>
        <w:t xml:space="preserve">xposure of </w:t>
      </w:r>
      <w:r w:rsidR="00026B91" w:rsidRPr="000F7924">
        <w:rPr>
          <w:u w:val="single"/>
        </w:rPr>
        <w:t xml:space="preserve">other desirable </w:t>
      </w:r>
      <w:r w:rsidR="00BA2DDF" w:rsidRPr="000F7924">
        <w:rPr>
          <w:u w:val="single"/>
        </w:rPr>
        <w:t>organisms</w:t>
      </w:r>
      <w:r w:rsidR="00026B91" w:rsidRPr="000F7924">
        <w:rPr>
          <w:u w:val="single"/>
        </w:rPr>
        <w:t xml:space="preserve"> </w:t>
      </w:r>
      <w:r w:rsidRPr="000F7924">
        <w:rPr>
          <w:u w:val="single"/>
        </w:rPr>
        <w:t>to the GM fruit</w:t>
      </w:r>
    </w:p>
    <w:p w14:paraId="611FCCF2" w14:textId="5016AB5E" w:rsidR="009D7B90" w:rsidRPr="000F7924" w:rsidRDefault="009D7B90" w:rsidP="005B6C7B">
      <w:pPr>
        <w:pStyle w:val="RARMPparagraph"/>
      </w:pPr>
      <w:r w:rsidRPr="000F7924">
        <w:t>The Delila and Rosea1 proteins are not expected to be toxic to desirable organisms for the same reasons they are not expected to be toxic to humans.</w:t>
      </w:r>
    </w:p>
    <w:p w14:paraId="3215BE67" w14:textId="6B2A8585" w:rsidR="00092927" w:rsidRPr="000F7924" w:rsidRDefault="002C54D2" w:rsidP="005B6C7B">
      <w:pPr>
        <w:pStyle w:val="RARMPparagraph"/>
      </w:pPr>
      <w:r w:rsidRPr="000F7924">
        <w:t xml:space="preserve">Anthocyanins are </w:t>
      </w:r>
      <w:r w:rsidR="005B6C7B" w:rsidRPr="000F7924">
        <w:t xml:space="preserve">found </w:t>
      </w:r>
      <w:r w:rsidRPr="000F7924">
        <w:t xml:space="preserve">in a </w:t>
      </w:r>
      <w:r w:rsidR="005B6C7B" w:rsidRPr="000F7924">
        <w:t xml:space="preserve">wide </w:t>
      </w:r>
      <w:r w:rsidRPr="000F7924">
        <w:t xml:space="preserve">variety of vegetative tissues, fruits, and flowers. </w:t>
      </w:r>
      <w:r w:rsidR="005B6C7B" w:rsidRPr="000F7924">
        <w:t xml:space="preserve">The anthocyanin content of the GM Purple Tomato fruit is within the range of commonly grown and consumed foods (Chapter 1 Section </w:t>
      </w:r>
      <w:r w:rsidR="009379C9">
        <w:fldChar w:fldCharType="begin"/>
      </w:r>
      <w:r w:rsidR="009379C9">
        <w:instrText xml:space="preserve"> REF _Ref206154247 \r \h </w:instrText>
      </w:r>
      <w:r w:rsidR="009379C9">
        <w:fldChar w:fldCharType="separate"/>
      </w:r>
      <w:r w:rsidR="00BC38E3">
        <w:t>4.4</w:t>
      </w:r>
      <w:r w:rsidR="009379C9">
        <w:fldChar w:fldCharType="end"/>
      </w:r>
      <w:r w:rsidR="005B6C7B" w:rsidRPr="000F7924">
        <w:t>)</w:t>
      </w:r>
      <w:r w:rsidR="00BD57D3" w:rsidRPr="000F7924">
        <w:t>.</w:t>
      </w:r>
      <w:r w:rsidR="005241D2" w:rsidRPr="000F7924">
        <w:t xml:space="preserve"> T</w:t>
      </w:r>
      <w:r w:rsidR="00BD57D3" w:rsidRPr="000F7924">
        <w:t xml:space="preserve">here are </w:t>
      </w:r>
      <w:r w:rsidR="005241D2" w:rsidRPr="000F7924">
        <w:t xml:space="preserve">also </w:t>
      </w:r>
      <w:r w:rsidR="00BD57D3" w:rsidRPr="000F7924">
        <w:t xml:space="preserve">non-GM tomatoes with purple skin </w:t>
      </w:r>
      <w:r w:rsidR="005241D2" w:rsidRPr="000F7924">
        <w:t xml:space="preserve">from increased anthocyanins </w:t>
      </w:r>
      <w:r w:rsidR="00BD57D3" w:rsidRPr="000F7924">
        <w:t xml:space="preserve">(Chapter 1 Section </w:t>
      </w:r>
      <w:r w:rsidR="009379C9">
        <w:fldChar w:fldCharType="begin"/>
      </w:r>
      <w:r w:rsidR="009379C9">
        <w:instrText xml:space="preserve"> REF _Ref206153486 \r \h </w:instrText>
      </w:r>
      <w:r w:rsidR="009379C9">
        <w:fldChar w:fldCharType="separate"/>
      </w:r>
      <w:r w:rsidR="00BC38E3">
        <w:t>4.1.1.1</w:t>
      </w:r>
      <w:r w:rsidR="009379C9">
        <w:fldChar w:fldCharType="end"/>
      </w:r>
      <w:r w:rsidR="00BD57D3" w:rsidRPr="000F7924">
        <w:t>)</w:t>
      </w:r>
      <w:r w:rsidR="005B6C7B" w:rsidRPr="000F7924">
        <w:t>. Therefore, it is expected that desirable organisms would already be exposed to anthocyanins from other sources in the environment and exposure to the increased anthocyanins in the GM Purple Tomato fruit is not expected to lead to harm.</w:t>
      </w:r>
    </w:p>
    <w:p w14:paraId="37FA2ECA" w14:textId="18EB31F0" w:rsidR="00BA2DDF" w:rsidRPr="000F7924" w:rsidRDefault="00907ABD" w:rsidP="00320546">
      <w:pPr>
        <w:pStyle w:val="RARMPparagraph"/>
      </w:pPr>
      <w:r w:rsidRPr="000F7924">
        <w:t xml:space="preserve">As discussed in </w:t>
      </w:r>
      <w:r w:rsidR="00BA2DDF" w:rsidRPr="000F7924">
        <w:t xml:space="preserve">Chapter 1 Section </w:t>
      </w:r>
      <w:r w:rsidR="009379C9">
        <w:fldChar w:fldCharType="begin"/>
      </w:r>
      <w:r w:rsidR="009379C9">
        <w:instrText xml:space="preserve"> REF _Ref206154285 \r \h </w:instrText>
      </w:r>
      <w:r w:rsidR="009379C9">
        <w:fldChar w:fldCharType="separate"/>
      </w:r>
      <w:r w:rsidR="00BC38E3">
        <w:t>4.5.6</w:t>
      </w:r>
      <w:r w:rsidR="009379C9">
        <w:fldChar w:fldCharType="end"/>
      </w:r>
      <w:r w:rsidR="00BA2DDF" w:rsidRPr="000F7924">
        <w:t xml:space="preserve">, GM Purple Tomatoes in the MoneyMaker background had more than double the levels of </w:t>
      </w:r>
      <w:r w:rsidR="00BA2DDF" w:rsidRPr="000F7924">
        <w:rPr>
          <w:rFonts w:cs="Calibri"/>
        </w:rPr>
        <w:t>α</w:t>
      </w:r>
      <w:r w:rsidR="00BA2DDF" w:rsidRPr="000F7924">
        <w:t xml:space="preserve">-tomatine compared to the control. However, these levels were well within the typical reported range for other tomato varieties </w:t>
      </w:r>
      <w:r w:rsidR="00E04824">
        <w:t xml:space="preserve">and </w:t>
      </w:r>
      <w:r w:rsidR="00BA2DDF" w:rsidRPr="000F7924">
        <w:t>so are no</w:t>
      </w:r>
      <w:r w:rsidR="00320546" w:rsidRPr="000F7924">
        <w:t>t</w:t>
      </w:r>
      <w:r w:rsidR="00BA2DDF" w:rsidRPr="000F7924">
        <w:t xml:space="preserve"> expected to </w:t>
      </w:r>
      <w:r w:rsidR="00320546" w:rsidRPr="000F7924">
        <w:t xml:space="preserve">pose </w:t>
      </w:r>
      <w:r w:rsidR="00BA2DDF" w:rsidRPr="000F7924">
        <w:t xml:space="preserve">an increased toxicity risk to desirable organisms compared to non-GM tomatoes. As </w:t>
      </w:r>
      <w:r w:rsidR="00BA2DDF" w:rsidRPr="000F7924">
        <w:rPr>
          <w:i/>
          <w:iCs/>
        </w:rPr>
        <w:t>Delila</w:t>
      </w:r>
      <w:r w:rsidR="00BA2DDF" w:rsidRPr="000F7924">
        <w:t xml:space="preserve"> and </w:t>
      </w:r>
      <w:r w:rsidR="00BA2DDF" w:rsidRPr="000F7924">
        <w:rPr>
          <w:i/>
          <w:iCs/>
        </w:rPr>
        <w:t>Rosea1</w:t>
      </w:r>
      <w:r w:rsidR="00BA2DDF" w:rsidRPr="000F7924">
        <w:t xml:space="preserve"> are under the control of a fruit specific promoter, it is not expected that </w:t>
      </w:r>
      <w:r w:rsidR="00BA2DDF" w:rsidRPr="000F7924">
        <w:rPr>
          <w:rFonts w:cs="Calibri"/>
        </w:rPr>
        <w:t>α</w:t>
      </w:r>
      <w:r w:rsidR="00BA2DDF" w:rsidRPr="000F7924">
        <w:t>-tomatine levels would be significantly altered in the vegetative tissue of the GM Purple Tomato</w:t>
      </w:r>
      <w:r w:rsidR="00E04824">
        <w:t>. Therefore, exposure to the vegetative tissue is</w:t>
      </w:r>
      <w:r w:rsidR="00E04824" w:rsidRPr="000F7924">
        <w:t xml:space="preserve"> not expected to pose an increased toxicity risk to desirable organisms</w:t>
      </w:r>
      <w:r w:rsidR="00E04824">
        <w:t>,</w:t>
      </w:r>
      <w:r w:rsidR="00E04824" w:rsidRPr="000F7924">
        <w:t xml:space="preserve"> </w:t>
      </w:r>
      <w:r w:rsidR="00320546" w:rsidRPr="000F7924">
        <w:t>including for ground- or soil-dwelling organisms that would feed on decaying plant tissues.</w:t>
      </w:r>
    </w:p>
    <w:p w14:paraId="2182C171" w14:textId="009E901A" w:rsidR="002A6CBA" w:rsidRPr="000F7924" w:rsidRDefault="00305717" w:rsidP="00061AB7">
      <w:pPr>
        <w:pStyle w:val="RARMPparagraph"/>
      </w:pPr>
      <w:r w:rsidRPr="000F7924">
        <w:t xml:space="preserve">There is no evidence that the </w:t>
      </w:r>
      <w:r w:rsidRPr="000F7924">
        <w:rPr>
          <w:i/>
          <w:iCs/>
        </w:rPr>
        <w:t>nptII</w:t>
      </w:r>
      <w:r w:rsidRPr="000F7924">
        <w:t xml:space="preserve"> gene or the </w:t>
      </w:r>
      <w:r w:rsidR="00E04824">
        <w:t xml:space="preserve">encoded </w:t>
      </w:r>
      <w:r w:rsidRPr="000F7924">
        <w:t>protein is toxic (</w:t>
      </w:r>
      <w:hyperlink r:id="rId78" w:history="1">
        <w:r w:rsidRPr="000F7924">
          <w:rPr>
            <w:rStyle w:val="Hyperlink"/>
            <w:color w:val="auto"/>
          </w:rPr>
          <w:t>OGTR Risk Assessment document</w:t>
        </w:r>
      </w:hyperlink>
      <w:r w:rsidRPr="000F7924">
        <w:t xml:space="preserve"> and references therein). GM foods containing the </w:t>
      </w:r>
      <w:r w:rsidRPr="000F7924">
        <w:rPr>
          <w:i/>
          <w:iCs/>
        </w:rPr>
        <w:t>nptII</w:t>
      </w:r>
      <w:r w:rsidRPr="000F7924">
        <w:t xml:space="preserve"> gene have been assessed and approved for sale in Australia (</w:t>
      </w:r>
      <w:hyperlink r:id="rId79" w:history="1">
        <w:r w:rsidRPr="000F7924">
          <w:rPr>
            <w:rStyle w:val="Hyperlink"/>
            <w:color w:val="auto"/>
          </w:rPr>
          <w:t>FSANZ website</w:t>
        </w:r>
      </w:hyperlink>
      <w:r w:rsidRPr="000F7924">
        <w:t>, accessed 30 June 2025). Therefore, it is expected that desirable organisms would already be exposed to NPTII from other sources in the environment and exposure to the NPTII protein in the GM Purple Tomato fruit is not expected to lead increased toxicity.</w:t>
      </w:r>
    </w:p>
    <w:p w14:paraId="29A55543" w14:textId="581377F5" w:rsidR="00092927" w:rsidRPr="000F7924" w:rsidRDefault="00CC6229" w:rsidP="002308F8">
      <w:pPr>
        <w:rPr>
          <w:u w:val="single"/>
        </w:rPr>
      </w:pPr>
      <w:r w:rsidRPr="000F7924">
        <w:rPr>
          <w:u w:val="single"/>
        </w:rPr>
        <w:t>Potential harms from exposure</w:t>
      </w:r>
      <w:r w:rsidR="00092927" w:rsidRPr="000F7924">
        <w:rPr>
          <w:u w:val="single"/>
        </w:rPr>
        <w:t xml:space="preserve"> to defensins</w:t>
      </w:r>
      <w:r w:rsidRPr="000F7924">
        <w:rPr>
          <w:u w:val="single"/>
        </w:rPr>
        <w:t xml:space="preserve"> in the GM fruit</w:t>
      </w:r>
    </w:p>
    <w:p w14:paraId="6F42B1EA" w14:textId="607A46BA" w:rsidR="00CB35EF" w:rsidRPr="000F7924" w:rsidRDefault="000520E8" w:rsidP="00085608">
      <w:pPr>
        <w:pStyle w:val="RARMPparagraph"/>
      </w:pPr>
      <w:r w:rsidRPr="000F7924">
        <w:t xml:space="preserve">Gene expression analysis of the GM Purple Tomato fruit has shown an almost 300-fold increase in expression of a tomato defensin gene </w:t>
      </w:r>
      <w:r w:rsidR="0055226F" w:rsidRPr="000F7924">
        <w:rPr>
          <w:i/>
          <w:iCs/>
        </w:rPr>
        <w:t>tgas118</w:t>
      </w:r>
      <w:r w:rsidR="0055226F" w:rsidRPr="000F7924">
        <w:t xml:space="preserve"> </w:t>
      </w:r>
      <w:r w:rsidRPr="000F7924">
        <w:t>compared to the non-GM control</w:t>
      </w:r>
      <w:r w:rsidR="00B5047F" w:rsidRPr="000F7924">
        <w:t xml:space="preserve"> (</w:t>
      </w:r>
      <w:r w:rsidR="00A06717" w:rsidRPr="000F7924">
        <w:t xml:space="preserve">Chapter 1 </w:t>
      </w:r>
      <w:r w:rsidR="00B5047F" w:rsidRPr="000F7924">
        <w:t xml:space="preserve">Section </w:t>
      </w:r>
      <w:r w:rsidR="009379C9">
        <w:fldChar w:fldCharType="begin"/>
      </w:r>
      <w:r w:rsidR="009379C9">
        <w:instrText xml:space="preserve"> REF _Ref206153382 \r \h </w:instrText>
      </w:r>
      <w:r w:rsidR="009379C9">
        <w:fldChar w:fldCharType="separate"/>
      </w:r>
      <w:r w:rsidR="00BC38E3">
        <w:t>4.5.4</w:t>
      </w:r>
      <w:r w:rsidR="009379C9">
        <w:fldChar w:fldCharType="end"/>
      </w:r>
      <w:r w:rsidR="00D75F26" w:rsidRPr="000F7924">
        <w:t xml:space="preserve">). The applicant has not quantified the amount of defensins in the GM Purple Tomato fruit, but given the increase in gene expression it </w:t>
      </w:r>
      <w:r w:rsidR="0055226F" w:rsidRPr="000F7924">
        <w:t>is</w:t>
      </w:r>
      <w:r w:rsidR="00D75F26" w:rsidRPr="000F7924">
        <w:t xml:space="preserve"> expected </w:t>
      </w:r>
      <w:r w:rsidR="0055226F" w:rsidRPr="000F7924">
        <w:t>that levels of TGAS118 would be</w:t>
      </w:r>
      <w:r w:rsidR="00D75F26" w:rsidRPr="000F7924">
        <w:t xml:space="preserve"> increased compared to levels in the non-GM control.</w:t>
      </w:r>
    </w:p>
    <w:p w14:paraId="18CF884C" w14:textId="77777777" w:rsidR="00AB4CF6" w:rsidRPr="000F7924" w:rsidRDefault="00631FF9" w:rsidP="00085608">
      <w:pPr>
        <w:pStyle w:val="RARMPparagraph"/>
      </w:pPr>
      <w:r w:rsidRPr="000F7924">
        <w:t>Plant defensins are peptides that are part of the innate immune system of plants</w:t>
      </w:r>
      <w:r w:rsidR="004B3234" w:rsidRPr="000F7924">
        <w:t>, targeting mostly fungi</w:t>
      </w:r>
      <w:r w:rsidRPr="000F7924">
        <w:t>.</w:t>
      </w:r>
    </w:p>
    <w:p w14:paraId="11FE86D0" w14:textId="4714D5E6" w:rsidR="00A6484B" w:rsidRPr="000F7924" w:rsidRDefault="00A6484B" w:rsidP="00085608">
      <w:pPr>
        <w:pStyle w:val="RARMPparagraph"/>
      </w:pPr>
      <w:r w:rsidRPr="000F7924">
        <w:rPr>
          <w:i/>
          <w:iCs/>
        </w:rPr>
        <w:t>Tga</w:t>
      </w:r>
      <w:r w:rsidR="00D45773" w:rsidRPr="000F7924">
        <w:rPr>
          <w:i/>
          <w:iCs/>
        </w:rPr>
        <w:t>118</w:t>
      </w:r>
      <w:r w:rsidR="00D45773" w:rsidRPr="000F7924">
        <w:t xml:space="preserve"> is an endogenous tomato gene that is normally </w:t>
      </w:r>
      <w:r w:rsidR="00F83384" w:rsidRPr="000F7924">
        <w:t xml:space="preserve">expressed </w:t>
      </w:r>
      <w:r w:rsidR="00DD7126" w:rsidRPr="000F7924">
        <w:t>in the root</w:t>
      </w:r>
      <w:r w:rsidR="00F83384" w:rsidRPr="000F7924">
        <w:t>s</w:t>
      </w:r>
      <w:r w:rsidR="00DD7126" w:rsidRPr="000F7924">
        <w:t>, stem</w:t>
      </w:r>
      <w:r w:rsidR="00F83384" w:rsidRPr="000F7924">
        <w:t>s</w:t>
      </w:r>
      <w:r w:rsidR="00DD7126" w:rsidRPr="000F7924">
        <w:t>, lea</w:t>
      </w:r>
      <w:r w:rsidR="00F83384" w:rsidRPr="000F7924">
        <w:t>ves</w:t>
      </w:r>
      <w:r w:rsidR="00DD7126" w:rsidRPr="000F7924">
        <w:t>, flower</w:t>
      </w:r>
      <w:r w:rsidR="00F83384" w:rsidRPr="000F7924">
        <w:t>ers</w:t>
      </w:r>
      <w:r w:rsidR="00DD7126" w:rsidRPr="000F7924">
        <w:t xml:space="preserve"> and mature fruit of healthy tomato plants, predominately </w:t>
      </w:r>
      <w:r w:rsidR="0051290D" w:rsidRPr="000F7924">
        <w:t xml:space="preserve">either </w:t>
      </w:r>
      <w:r w:rsidR="00DD7126" w:rsidRPr="000F7924">
        <w:t>in the stem and mature fruit</w:t>
      </w:r>
      <w:r w:rsidR="00DD7BA2" w:rsidRPr="000F7924">
        <w:t>,</w:t>
      </w:r>
      <w:r w:rsidR="00F83384" w:rsidRPr="000F7924">
        <w:t xml:space="preserve"> or </w:t>
      </w:r>
      <w:r w:rsidR="00DD7BA2" w:rsidRPr="000F7924">
        <w:t xml:space="preserve">in </w:t>
      </w:r>
      <w:r w:rsidR="00F83384" w:rsidRPr="000F7924">
        <w:t>the flowers, depending on the study</w:t>
      </w:r>
      <w:r w:rsidR="00DD7126" w:rsidRPr="000F7924">
        <w:t xml:space="preserve"> </w:t>
      </w:r>
      <w:r w:rsidR="002D64D2" w:rsidRPr="000F7924">
        <w:t xml:space="preserve">(Chapter 1 Section </w:t>
      </w:r>
      <w:r w:rsidR="009379C9">
        <w:fldChar w:fldCharType="begin"/>
      </w:r>
      <w:r w:rsidR="009379C9">
        <w:instrText xml:space="preserve"> REF _Ref206153805 \r \h </w:instrText>
      </w:r>
      <w:r w:rsidR="009379C9">
        <w:fldChar w:fldCharType="separate"/>
      </w:r>
      <w:r w:rsidR="00BC38E3">
        <w:t>4.5.5</w:t>
      </w:r>
      <w:r w:rsidR="009379C9">
        <w:fldChar w:fldCharType="end"/>
      </w:r>
      <w:r w:rsidR="002D64D2" w:rsidRPr="000F7924">
        <w:t>)</w:t>
      </w:r>
      <w:r w:rsidR="00DD7BA2" w:rsidRPr="000F7924">
        <w:t>.</w:t>
      </w:r>
    </w:p>
    <w:p w14:paraId="1AD3CB03" w14:textId="17421DF4" w:rsidR="00113D33" w:rsidRPr="000F7924" w:rsidRDefault="00113D33" w:rsidP="00085608">
      <w:pPr>
        <w:pStyle w:val="RARMPparagraph"/>
      </w:pPr>
      <w:r w:rsidRPr="000F7924">
        <w:t xml:space="preserve">It is noted that </w:t>
      </w:r>
      <w:r w:rsidR="006C61A1" w:rsidRPr="000F7924">
        <w:t xml:space="preserve">extracts of the GM Purple Tomato fruit did </w:t>
      </w:r>
      <w:r w:rsidR="008B79A5" w:rsidRPr="000F7924">
        <w:t xml:space="preserve">not have activity again </w:t>
      </w:r>
      <w:r w:rsidR="008B79A5" w:rsidRPr="000F7924">
        <w:rPr>
          <w:i/>
          <w:iCs/>
        </w:rPr>
        <w:t>B. cinerea</w:t>
      </w:r>
      <w:r w:rsidR="00475B1B" w:rsidRPr="000F7924">
        <w:t xml:space="preserve"> </w:t>
      </w:r>
      <w:r w:rsidR="00EC2009" w:rsidRPr="000F7924">
        <w:fldChar w:fldCharType="begin">
          <w:fldData xml:space="preserve">PEVuZE5vdGU+PENpdGU+PEF1dGhvcj5aaGFuZzwvQXV0aG9yPjxZZWFyPjIwMTM8L1llYXI+PFJl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</w:fldData>
        </w:fldChar>
      </w:r>
      <w:r w:rsidR="00EC2009" w:rsidRPr="000F7924">
        <w:instrText xml:space="preserve"> ADDIN EN.CITE </w:instrText>
      </w:r>
      <w:r w:rsidR="00EC2009" w:rsidRPr="000F7924">
        <w:fldChar w:fldCharType="begin">
          <w:fldData xml:space="preserve">PEVuZE5vdGU+PENpdGU+PEF1dGhvcj5aaGFuZzwvQXV0aG9yPjxZZWFyPjIwMTM8L1llYXI+PFJl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178" w:tooltip="Zhang, 2013 #134" w:history="1">
        <w:r w:rsidR="00E5312E" w:rsidRPr="000F7924">
          <w:rPr>
            <w:noProof/>
          </w:rPr>
          <w:t>Zhang et al., 2013</w:t>
        </w:r>
      </w:hyperlink>
      <w:r w:rsidR="00EC2009" w:rsidRPr="000F7924">
        <w:rPr>
          <w:noProof/>
        </w:rPr>
        <w:t>)</w:t>
      </w:r>
      <w:r w:rsidR="00EC2009" w:rsidRPr="000F7924">
        <w:fldChar w:fldCharType="end"/>
      </w:r>
      <w:r w:rsidR="008B79A5" w:rsidRPr="000F7924">
        <w:t xml:space="preserve">, which may indicate that although there is a strong upregulation of the </w:t>
      </w:r>
      <w:r w:rsidR="008B79A5" w:rsidRPr="000F7924">
        <w:rPr>
          <w:i/>
          <w:iCs/>
        </w:rPr>
        <w:t>tgas118</w:t>
      </w:r>
      <w:r w:rsidR="008B79A5" w:rsidRPr="000F7924">
        <w:t xml:space="preserve"> gene, the levels of TGAS118 in the GM Purple Tomato are not sufficient </w:t>
      </w:r>
      <w:r w:rsidR="00475B1B" w:rsidRPr="000F7924">
        <w:t xml:space="preserve">to have anti-fungal activity. </w:t>
      </w:r>
      <w:r w:rsidR="00DC5BF2" w:rsidRPr="000F7924">
        <w:t>Although it is unknown whether</w:t>
      </w:r>
      <w:r w:rsidR="00BB7D26" w:rsidRPr="000F7924">
        <w:t xml:space="preserve"> TGAS118 has activity against </w:t>
      </w:r>
      <w:r w:rsidR="00BB7D26" w:rsidRPr="000F7924">
        <w:rPr>
          <w:i/>
          <w:iCs/>
        </w:rPr>
        <w:t>B. cinerea</w:t>
      </w:r>
      <w:r w:rsidR="00BB7D26" w:rsidRPr="000F7924">
        <w:t>, it is noted that</w:t>
      </w:r>
      <w:r w:rsidR="005209DC" w:rsidRPr="000F7924">
        <w:t xml:space="preserve"> the</w:t>
      </w:r>
      <w:r w:rsidR="00BB7D26" w:rsidRPr="000F7924">
        <w:t xml:space="preserve"> closely related tomato defensin </w:t>
      </w:r>
      <w:r w:rsidR="008529A8" w:rsidRPr="000F7924">
        <w:t>DEF2</w:t>
      </w:r>
      <w:r w:rsidR="00316FA8" w:rsidRPr="000F7924">
        <w:t xml:space="preserve"> has been shown to have activity against that particular fungus </w:t>
      </w:r>
      <w:r w:rsidR="00EC2009" w:rsidRPr="000F7924">
        <w:fldChar w:fldCharType="begin"/>
      </w:r>
      <w:r w:rsidR="00EC2009" w:rsidRPr="000F7924">
        <w:instrText xml:space="preserve"> ADDIN EN.CITE &lt;EndNote&gt;&lt;Cite&gt;&lt;Author&gt;Stotz&lt;/Author&gt;&lt;Year&gt;2009&lt;/Year&gt;&lt;RecNum&gt;186&lt;/RecNum&gt;&lt;DisplayText&gt;(Stotz et al., 2009a)&lt;/DisplayText&gt;&lt;record&gt;&lt;rec-number&gt;186&lt;/rec-number&gt;&lt;foreign-keys&gt;&lt;key app="EN" db-id="wz9x5s2ahfd99oe05ddpfs5zp2rwvtfs9xr9" timestamp="1754633496"&gt;186&lt;/key&gt;&lt;/foreign-keys&gt;&lt;ref-type name="Journal Article"&gt;17&lt;/ref-type&gt;&lt;contributors&gt;&lt;authors&gt;&lt;author&gt;Stotz, H. U.&lt;/author&gt;&lt;author&gt;Spence, B.&lt;/author&gt;&lt;author&gt;Wang, Y.&lt;/author&gt;&lt;/authors&gt;&lt;/contributors&gt;&lt;auth-address&gt;Horticulture Department, Oregon State University, Corvallis, OR 97331, USA.&lt;/auth-address&gt;&lt;titles&gt;&lt;title&gt;A defensin from tomato with dual function in defense and development&lt;/title&gt;&lt;secondary-title&gt;Plant Mol Biol&lt;/secondary-title&gt;&lt;/titles&gt;&lt;periodical&gt;&lt;full-title&gt;Plant Mol Biol&lt;/full-title&gt;&lt;/periodical&gt;&lt;pages&gt;131-43&lt;/pages&gt;&lt;volume&gt;71&lt;/volume&gt;&lt;number&gt;1-2&lt;/number&gt;&lt;edition&gt;20090616&lt;/edition&gt;&lt;keywords&gt;&lt;keyword&gt;Botrytis/pathogenicity&lt;/keyword&gt;&lt;keyword&gt;Defensins/*genetics/metabolism&lt;/keyword&gt;&lt;keyword&gt;Flowers/growth &amp;amp; development/*physiology&lt;/keyword&gt;&lt;keyword&gt;Gene Expression Regulation, Plant&lt;/keyword&gt;&lt;keyword&gt;Solanum lycopersicum/genetics/growth &amp;amp; development/*physiology&lt;/keyword&gt;&lt;keyword&gt;Plant Diseases/microbiology&lt;/keyword&gt;&lt;keyword&gt;Plant Proteins/*genetics/metabolism&lt;/keyword&gt;&lt;keyword&gt;Pollen/genetics/physiology&lt;/keyword&gt;&lt;keyword&gt;RNA, Messenger/genetics&lt;/keyword&gt;&lt;keyword&gt;Seeds/genetics/physiology&lt;/keyword&gt;&lt;/keywords&gt;&lt;dates&gt;&lt;year&gt;2009&lt;/year&gt;&lt;pub-dates&gt;&lt;date&gt;Sep&lt;/date&gt;&lt;/pub-dates&gt;&lt;/dates&gt;&lt;isbn&gt;1573-5028 (Electronic)&amp;#xD;0167-4412 (Linking)&lt;/isbn&gt;&lt;accession-num&gt;19533379&lt;/accession-num&gt;&lt;urls&gt;&lt;related-urls&gt;&lt;url&gt;https://www.ncbi.nlm.nih.gov/pubmed/19533379&lt;/url&gt;&lt;/related-urls&gt;&lt;/urls&gt;&lt;electronic-resource-num&gt;10.1007/s11103-009-9512-z&lt;/electronic-resource-num&gt;&lt;remote-database-name&gt;Medline&lt;/remote-database-name&gt;&lt;remote-database-provider&gt;NLM&lt;/remote-database-provider&gt;&lt;/record&gt;&lt;/Cite&gt;&lt;/EndNote&gt;</w:instrText>
      </w:r>
      <w:r w:rsidR="00EC2009" w:rsidRPr="000F7924">
        <w:fldChar w:fldCharType="separate"/>
      </w:r>
      <w:r w:rsidR="00EC2009" w:rsidRPr="000F7924">
        <w:rPr>
          <w:noProof/>
        </w:rPr>
        <w:t>(</w:t>
      </w:r>
      <w:hyperlink w:anchor="_ENREF_143" w:tooltip="Stotz, 2009 #186" w:history="1">
        <w:r w:rsidR="00E5312E" w:rsidRPr="000F7924">
          <w:rPr>
            <w:noProof/>
          </w:rPr>
          <w:t>Stotz et al., 2009a</w:t>
        </w:r>
      </w:hyperlink>
      <w:r w:rsidR="00EC2009" w:rsidRPr="000F7924">
        <w:rPr>
          <w:noProof/>
        </w:rPr>
        <w:t>)</w:t>
      </w:r>
      <w:r w:rsidR="00EC2009" w:rsidRPr="000F7924">
        <w:fldChar w:fldCharType="end"/>
      </w:r>
      <w:r w:rsidR="008B79A5" w:rsidRPr="000F7924">
        <w:t>.</w:t>
      </w:r>
    </w:p>
    <w:p w14:paraId="3ECEAB8E" w14:textId="0AC4934F" w:rsidR="000978F3" w:rsidRPr="000F7924" w:rsidRDefault="001B2694" w:rsidP="00085608">
      <w:pPr>
        <w:pStyle w:val="RARMPparagraph"/>
      </w:pPr>
      <w:r w:rsidRPr="000F7924">
        <w:t xml:space="preserve">As discussed in Chapter 1 Section </w:t>
      </w:r>
      <w:r w:rsidR="009379C9">
        <w:fldChar w:fldCharType="begin"/>
      </w:r>
      <w:r w:rsidR="009379C9">
        <w:instrText xml:space="preserve"> REF _Ref206153805 \r \h </w:instrText>
      </w:r>
      <w:r w:rsidR="009379C9">
        <w:fldChar w:fldCharType="separate"/>
      </w:r>
      <w:r w:rsidR="00BC38E3">
        <w:t>4.5.5</w:t>
      </w:r>
      <w:r w:rsidR="009379C9">
        <w:fldChar w:fldCharType="end"/>
      </w:r>
      <w:r w:rsidRPr="000F7924">
        <w:t>, some defensins have been reported as allergenic</w:t>
      </w:r>
      <w:r w:rsidR="00F42BB4" w:rsidRPr="000F7924">
        <w:t>. However, TGAS118 is not a known tomato allergen (for known tomato allergens, see Chapter 1 Section</w:t>
      </w:r>
      <w:r w:rsidR="009379C9">
        <w:t> </w:t>
      </w:r>
      <w:r w:rsidR="009379C9">
        <w:fldChar w:fldCharType="begin"/>
      </w:r>
      <w:r w:rsidR="009379C9">
        <w:instrText xml:space="preserve"> REF _Ref206154371 \r \h </w:instrText>
      </w:r>
      <w:r w:rsidR="009379C9">
        <w:fldChar w:fldCharType="separate"/>
      </w:r>
      <w:r w:rsidR="00BC38E3">
        <w:t>3.4.2</w:t>
      </w:r>
      <w:r w:rsidR="009379C9">
        <w:fldChar w:fldCharType="end"/>
      </w:r>
      <w:r w:rsidR="00F42BB4" w:rsidRPr="000F7924">
        <w:t>).</w:t>
      </w:r>
      <w:r w:rsidRPr="000F7924">
        <w:t xml:space="preserve"> </w:t>
      </w:r>
      <w:r w:rsidR="00F42BB4" w:rsidRPr="000F7924">
        <w:t>S</w:t>
      </w:r>
      <w:r w:rsidRPr="000F7924">
        <w:t>ome</w:t>
      </w:r>
      <w:r w:rsidR="00F42BB4" w:rsidRPr="000F7924">
        <w:t xml:space="preserve"> defensins</w:t>
      </w:r>
      <w:r w:rsidRPr="000F7924">
        <w:t xml:space="preserve"> </w:t>
      </w:r>
      <w:r w:rsidR="00F42BB4" w:rsidRPr="000F7924">
        <w:t xml:space="preserve">cause </w:t>
      </w:r>
      <w:r w:rsidRPr="000F7924">
        <w:t xml:space="preserve">toxicity </w:t>
      </w:r>
      <w:r w:rsidR="00C051A5" w:rsidRPr="000F7924">
        <w:t>when applied to</w:t>
      </w:r>
      <w:r w:rsidRPr="000F7924">
        <w:t xml:space="preserve"> mammalian cells </w:t>
      </w:r>
      <w:r w:rsidRPr="000F7924">
        <w:rPr>
          <w:i/>
          <w:iCs/>
        </w:rPr>
        <w:t>in vitro</w:t>
      </w:r>
      <w:r w:rsidRPr="000F7924">
        <w:t xml:space="preserve">. </w:t>
      </w:r>
      <w:r w:rsidR="00C051A5" w:rsidRPr="000F7924">
        <w:t>However,</w:t>
      </w:r>
      <w:r w:rsidR="00F42BB4" w:rsidRPr="000F7924">
        <w:t xml:space="preserve"> this exposure pathway differs </w:t>
      </w:r>
      <w:r w:rsidR="00F42BB4" w:rsidRPr="000F7924">
        <w:lastRenderedPageBreak/>
        <w:t>from ingestion where proteins are denatured and digested. Also,</w:t>
      </w:r>
      <w:r w:rsidR="00C051A5" w:rsidRPr="000F7924">
        <w:t xml:space="preserve"> d</w:t>
      </w:r>
      <w:r w:rsidR="00504E41" w:rsidRPr="000F7924">
        <w:t xml:space="preserve">efensins are expressed in a wide range of plants, including in parts of plants that </w:t>
      </w:r>
      <w:r w:rsidRPr="000F7924">
        <w:t xml:space="preserve">people consume e.g. wheat seeds. </w:t>
      </w:r>
      <w:r w:rsidR="00C051A5" w:rsidRPr="000F7924">
        <w:t>They are also being investigated for clinical anti-fungal applications</w:t>
      </w:r>
      <w:r w:rsidR="00FF4C09" w:rsidRPr="000F7924">
        <w:t>.</w:t>
      </w:r>
    </w:p>
    <w:p w14:paraId="5EAAA74E" w14:textId="542334DF" w:rsidR="00025420" w:rsidRPr="000F7924" w:rsidRDefault="00D37C15" w:rsidP="00FF4C09">
      <w:pPr>
        <w:pStyle w:val="RARMPparagraph"/>
      </w:pPr>
      <w:r w:rsidRPr="000F7924">
        <w:t>Therefore, given that TGAS118 is an endogenous tomato defensin that is already expressed to some degree in tomato fruit and</w:t>
      </w:r>
      <w:r w:rsidR="00070B4A" w:rsidRPr="000F7924">
        <w:t xml:space="preserve"> that plant defensins are expressed in many other plant species, it is not expected that the increased expression of the </w:t>
      </w:r>
      <w:r w:rsidR="00070B4A" w:rsidRPr="000F7924">
        <w:rPr>
          <w:i/>
          <w:iCs/>
        </w:rPr>
        <w:t>tgas</w:t>
      </w:r>
      <w:r w:rsidR="00632D76" w:rsidRPr="000F7924">
        <w:rPr>
          <w:i/>
          <w:iCs/>
        </w:rPr>
        <w:t>118</w:t>
      </w:r>
      <w:r w:rsidR="00632D76" w:rsidRPr="000F7924">
        <w:t xml:space="preserve"> defensin in the GM Purple Tomato will lead to increased toxicity</w:t>
      </w:r>
      <w:r w:rsidR="00F42BB4" w:rsidRPr="000F7924">
        <w:t xml:space="preserve"> or allergenicity</w:t>
      </w:r>
      <w:r w:rsidR="00632D76" w:rsidRPr="000F7924">
        <w:t xml:space="preserve"> in people or other desirable organisms</w:t>
      </w:r>
      <w:r w:rsidR="000071F2">
        <w:t>, however this is an area of some uncertainty</w:t>
      </w:r>
      <w:r w:rsidR="00632D76" w:rsidRPr="000F7924">
        <w:t>.</w:t>
      </w:r>
      <w:r w:rsidR="00F42BB4" w:rsidRPr="000F7924">
        <w:t xml:space="preserve"> This expectation </w:t>
      </w:r>
      <w:r w:rsidR="000071F2">
        <w:t xml:space="preserve">that upregulation of </w:t>
      </w:r>
      <w:r w:rsidR="000071F2" w:rsidRPr="00952888">
        <w:rPr>
          <w:i/>
          <w:iCs/>
        </w:rPr>
        <w:t>tgas118</w:t>
      </w:r>
      <w:r w:rsidR="000071F2">
        <w:t xml:space="preserve"> does not pose a harm </w:t>
      </w:r>
      <w:r w:rsidR="00F42BB4" w:rsidRPr="000F7924">
        <w:t xml:space="preserve">has been confirmed by people in the US </w:t>
      </w:r>
      <w:r w:rsidR="006B7997">
        <w:t xml:space="preserve">handling GM plant material and </w:t>
      </w:r>
      <w:r w:rsidR="00F42BB4" w:rsidRPr="000F7924">
        <w:t xml:space="preserve">consuming GM Purple Tomato fruit without </w:t>
      </w:r>
      <w:r w:rsidR="005209DC" w:rsidRPr="000F7924">
        <w:t>any reported</w:t>
      </w:r>
      <w:r w:rsidR="00F42BB4" w:rsidRPr="000F7924">
        <w:t xml:space="preserve"> ill effects (see Chapter 1 </w:t>
      </w:r>
      <w:r w:rsidR="00135022">
        <w:t>S</w:t>
      </w:r>
      <w:r w:rsidR="00F42BB4" w:rsidRPr="000F7924">
        <w:t xml:space="preserve">ection </w:t>
      </w:r>
      <w:r w:rsidR="009379C9">
        <w:fldChar w:fldCharType="begin"/>
      </w:r>
      <w:r w:rsidR="009379C9">
        <w:instrText xml:space="preserve"> REF _Ref206154150 \r \h </w:instrText>
      </w:r>
      <w:r w:rsidR="009379C9">
        <w:fldChar w:fldCharType="separate"/>
      </w:r>
      <w:r w:rsidR="00BC38E3">
        <w:t>6.2</w:t>
      </w:r>
      <w:r w:rsidR="009379C9">
        <w:fldChar w:fldCharType="end"/>
      </w:r>
      <w:r w:rsidR="00F42BB4" w:rsidRPr="000F7924">
        <w:t>).</w:t>
      </w:r>
    </w:p>
    <w:p w14:paraId="12EF13B7" w14:textId="2143D6C5" w:rsidR="007B1CD3" w:rsidRPr="000F7924" w:rsidRDefault="007B1CD3" w:rsidP="007B1CD3">
      <w:pPr>
        <w:pStyle w:val="Sectionheading4"/>
      </w:pPr>
      <w:r w:rsidRPr="000F7924">
        <w:t>Conclusion</w:t>
      </w:r>
    </w:p>
    <w:p w14:paraId="27A12A9D" w14:textId="043373F3" w:rsidR="000674C9" w:rsidRPr="000F7924" w:rsidRDefault="00374B07" w:rsidP="0032784C">
      <w:pPr>
        <w:pStyle w:val="RARMPparagraph"/>
      </w:pPr>
      <w:r w:rsidRPr="000F7924">
        <w:t xml:space="preserve">Risk Scenario 1 is not identified as a substantive risk </w:t>
      </w:r>
      <w:r w:rsidR="00020608" w:rsidRPr="000F7924">
        <w:t>for an increase in toxicity or allergenicity in people, or in toxicity in other desirable organisms because</w:t>
      </w:r>
      <w:r w:rsidR="00F872DB" w:rsidRPr="000F7924">
        <w:t xml:space="preserve"> </w:t>
      </w:r>
      <w:r w:rsidR="00DF3BCA">
        <w:t>t</w:t>
      </w:r>
      <w:r w:rsidR="00F872DB" w:rsidRPr="000F7924">
        <w:t xml:space="preserve">he introduced </w:t>
      </w:r>
      <w:r w:rsidR="00F872DB" w:rsidRPr="00723BD3">
        <w:rPr>
          <w:i/>
          <w:iCs/>
        </w:rPr>
        <w:t>Ros</w:t>
      </w:r>
      <w:r w:rsidR="00723BD3" w:rsidRPr="00723BD3">
        <w:rPr>
          <w:i/>
          <w:iCs/>
        </w:rPr>
        <w:t>ea</w:t>
      </w:r>
      <w:r w:rsidR="00F872DB" w:rsidRPr="00723BD3">
        <w:rPr>
          <w:i/>
          <w:iCs/>
        </w:rPr>
        <w:t>1</w:t>
      </w:r>
      <w:r w:rsidR="00F872DB" w:rsidRPr="000F7924">
        <w:t xml:space="preserve"> and </w:t>
      </w:r>
      <w:r w:rsidR="00F872DB" w:rsidRPr="00723BD3">
        <w:rPr>
          <w:i/>
          <w:iCs/>
        </w:rPr>
        <w:t>Del</w:t>
      </w:r>
      <w:r w:rsidR="00723BD3" w:rsidRPr="00723BD3">
        <w:rPr>
          <w:i/>
          <w:iCs/>
        </w:rPr>
        <w:t>ila</w:t>
      </w:r>
      <w:r w:rsidR="00F872DB" w:rsidRPr="000F7924">
        <w:t xml:space="preserve"> genes are from the edible snapdragon, the introduced proteins and their pigment products are not expected to be toxic or allergenic, the </w:t>
      </w:r>
      <w:r w:rsidR="00F872DB" w:rsidRPr="000F7924">
        <w:rPr>
          <w:i/>
          <w:iCs/>
        </w:rPr>
        <w:t xml:space="preserve">nptII </w:t>
      </w:r>
      <w:r w:rsidR="00F872DB" w:rsidRPr="000F7924">
        <w:t xml:space="preserve">gene and its product are present in other GM food and feed plants without causing adverse effects in people and other organisms, </w:t>
      </w:r>
      <w:r w:rsidR="0032784C" w:rsidRPr="000F7924">
        <w:t xml:space="preserve">a </w:t>
      </w:r>
      <w:r w:rsidR="00F872DB" w:rsidRPr="000F7924">
        <w:t xml:space="preserve">food safety assessment </w:t>
      </w:r>
      <w:r w:rsidR="00441DAC">
        <w:t>has been</w:t>
      </w:r>
      <w:r w:rsidR="0032784C" w:rsidRPr="000F7924">
        <w:t xml:space="preserve"> </w:t>
      </w:r>
      <w:r w:rsidR="00F872DB" w:rsidRPr="000F7924">
        <w:t>conducted by FSANZ</w:t>
      </w:r>
      <w:r w:rsidR="0032784C" w:rsidRPr="000F7924">
        <w:t xml:space="preserve">, </w:t>
      </w:r>
      <w:r w:rsidR="004566AD" w:rsidRPr="000F7924">
        <w:t>t</w:t>
      </w:r>
      <w:r w:rsidR="0032784C" w:rsidRPr="000F7924">
        <w:t xml:space="preserve">omato pollen is not wind borne, and expression of </w:t>
      </w:r>
      <w:r w:rsidR="0032784C" w:rsidRPr="00952888">
        <w:rPr>
          <w:i/>
          <w:iCs/>
        </w:rPr>
        <w:t>Ros</w:t>
      </w:r>
      <w:r w:rsidR="003B096E" w:rsidRPr="00952888">
        <w:rPr>
          <w:i/>
          <w:iCs/>
        </w:rPr>
        <w:t>ea1</w:t>
      </w:r>
      <w:r w:rsidR="003B096E" w:rsidRPr="000F7924">
        <w:t xml:space="preserve"> and </w:t>
      </w:r>
      <w:r w:rsidR="0032784C" w:rsidRPr="00952888">
        <w:rPr>
          <w:i/>
          <w:iCs/>
        </w:rPr>
        <w:t>Del</w:t>
      </w:r>
      <w:r w:rsidR="003B096E" w:rsidRPr="00952888">
        <w:rPr>
          <w:i/>
          <w:iCs/>
        </w:rPr>
        <w:t>ila</w:t>
      </w:r>
      <w:r w:rsidR="0032784C" w:rsidRPr="000F7924">
        <w:t xml:space="preserve"> is limited to the ripening fruit. Therefore, this risk could not be greater than negligible and does not warrant further detailed assessment.</w:t>
      </w:r>
    </w:p>
    <w:p w14:paraId="6BDF3A33" w14:textId="3B10F264" w:rsidR="001F7D29" w:rsidRPr="000F7924" w:rsidRDefault="001F7D29" w:rsidP="001F7D29">
      <w:pPr>
        <w:pStyle w:val="Sectionheading3"/>
      </w:pPr>
      <w:r w:rsidRPr="000F7924">
        <w:t>Risk Scenario 2</w:t>
      </w:r>
    </w:p>
    <w:tbl>
      <w:tblPr>
        <w:tblStyle w:val="TableGrid"/>
        <w:tblW w:w="0" w:type="auto"/>
        <w:tblLook w:val="04A0" w:firstRow="1" w:lastRow="0" w:firstColumn="1" w:lastColumn="0" w:noHBand="0" w:noVBand="1"/>
      </w:tblPr>
      <w:tblGrid>
        <w:gridCol w:w="1838"/>
        <w:gridCol w:w="3895"/>
        <w:gridCol w:w="3895"/>
      </w:tblGrid>
      <w:tr w:rsidR="0006654D" w:rsidRPr="000F7924" w14:paraId="75AC124B" w14:textId="77777777" w:rsidTr="0032510B">
        <w:tc>
          <w:tcPr>
            <w:tcW w:w="1838" w:type="dxa"/>
            <w:shd w:val="clear" w:color="auto" w:fill="BFBFBF" w:themeFill="background1" w:themeFillShade="BF"/>
          </w:tcPr>
          <w:p w14:paraId="6DC895FC" w14:textId="77777777" w:rsidR="0006654D" w:rsidRPr="000F7924" w:rsidRDefault="0006654D" w:rsidP="0006654D">
            <w:pPr>
              <w:keepNext/>
              <w:rPr>
                <w:i/>
                <w:iCs/>
                <w:sz w:val="20"/>
                <w:szCs w:val="20"/>
              </w:rPr>
            </w:pPr>
            <w:r w:rsidRPr="000F7924">
              <w:rPr>
                <w:i/>
                <w:iCs/>
                <w:sz w:val="20"/>
                <w:szCs w:val="20"/>
              </w:rPr>
              <w:t>Risk source</w:t>
            </w:r>
          </w:p>
        </w:tc>
        <w:tc>
          <w:tcPr>
            <w:tcW w:w="7790" w:type="dxa"/>
            <w:gridSpan w:val="2"/>
            <w:tcBorders>
              <w:bottom w:val="single" w:sz="4" w:space="0" w:color="auto"/>
            </w:tcBorders>
          </w:tcPr>
          <w:p w14:paraId="432ECE45" w14:textId="392F7616" w:rsidR="0006654D" w:rsidRPr="000F7924" w:rsidRDefault="00913620" w:rsidP="0006654D">
            <w:pPr>
              <w:keepNext/>
              <w:jc w:val="center"/>
            </w:pPr>
            <w:r w:rsidRPr="000F7924">
              <w:rPr>
                <w:i/>
                <w:iCs/>
                <w:sz w:val="20"/>
                <w:szCs w:val="20"/>
              </w:rPr>
              <w:t xml:space="preserve">nptII </w:t>
            </w:r>
            <w:r w:rsidRPr="000F7924">
              <w:rPr>
                <w:sz w:val="20"/>
                <w:szCs w:val="20"/>
              </w:rPr>
              <w:t>gene</w:t>
            </w:r>
          </w:p>
        </w:tc>
      </w:tr>
      <w:tr w:rsidR="0032510B" w:rsidRPr="000F7924" w14:paraId="4599FDF9" w14:textId="77777777" w:rsidTr="0032510B">
        <w:trPr>
          <w:trHeight w:val="990"/>
        </w:trPr>
        <w:tc>
          <w:tcPr>
            <w:tcW w:w="1838" w:type="dxa"/>
            <w:vMerge w:val="restart"/>
            <w:tcBorders>
              <w:right w:val="single" w:sz="4" w:space="0" w:color="auto"/>
            </w:tcBorders>
            <w:shd w:val="clear" w:color="auto" w:fill="BFBFBF" w:themeFill="background1" w:themeFillShade="BF"/>
          </w:tcPr>
          <w:p w14:paraId="6546B04B" w14:textId="77777777" w:rsidR="0032510B" w:rsidRPr="000F7924" w:rsidRDefault="0032510B" w:rsidP="0032510B">
            <w:pPr>
              <w:keepNext/>
              <w:rPr>
                <w:i/>
                <w:iCs/>
                <w:sz w:val="20"/>
                <w:szCs w:val="20"/>
              </w:rPr>
            </w:pPr>
            <w:r w:rsidRPr="000F7924">
              <w:rPr>
                <w:i/>
                <w:iCs/>
                <w:sz w:val="20"/>
                <w:szCs w:val="20"/>
              </w:rPr>
              <w:t>Causal pathway</w:t>
            </w:r>
          </w:p>
        </w:tc>
        <w:tc>
          <w:tcPr>
            <w:tcW w:w="7790" w:type="dxa"/>
            <w:gridSpan w:val="2"/>
            <w:tcBorders>
              <w:top w:val="single" w:sz="4" w:space="0" w:color="auto"/>
              <w:left w:val="single" w:sz="4" w:space="0" w:color="auto"/>
              <w:bottom w:val="nil"/>
              <w:right w:val="single" w:sz="4" w:space="0" w:color="auto"/>
            </w:tcBorders>
          </w:tcPr>
          <w:p w14:paraId="1CE01EA4" w14:textId="478B400B" w:rsidR="0032510B" w:rsidRPr="000F7924" w:rsidRDefault="0032510B" w:rsidP="0032510B">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0E7BFCB2" w14:textId="468CA699" w:rsidR="0032510B" w:rsidRPr="000F7924" w:rsidRDefault="0032510B" w:rsidP="0032510B">
            <w:pPr>
              <w:keepNext/>
              <w:ind w:left="-41"/>
              <w:contextualSpacing/>
              <w:jc w:val="center"/>
              <w:rPr>
                <w:rFonts w:asciiTheme="minorHAnsi" w:hAnsiTheme="minorHAnsi"/>
                <w:sz w:val="20"/>
                <w:szCs w:val="20"/>
                <w:lang w:eastAsia="en-AU"/>
              </w:rPr>
            </w:pPr>
            <w:r w:rsidRPr="000F7924">
              <w:rPr>
                <w:rFonts w:asciiTheme="minorHAnsi" w:hAnsiTheme="minorHAnsi"/>
                <w:noProof/>
                <w:sz w:val="20"/>
                <w:szCs w:val="20"/>
                <w:lang w:eastAsia="en-AU"/>
              </w:rPr>
              <mc:AlternateContent>
                <mc:Choice Requires="wps">
                  <w:drawing>
                    <wp:anchor distT="0" distB="0" distL="114300" distR="114300" simplePos="0" relativeHeight="251671552" behindDoc="0" locked="0" layoutInCell="1" allowOverlap="1" wp14:anchorId="6620579E" wp14:editId="113CB7E8">
                      <wp:simplePos x="0" y="0"/>
                      <wp:positionH relativeFrom="column">
                        <wp:posOffset>1558042</wp:posOffset>
                      </wp:positionH>
                      <wp:positionV relativeFrom="paragraph">
                        <wp:posOffset>166729</wp:posOffset>
                      </wp:positionV>
                      <wp:extent cx="445135" cy="262255"/>
                      <wp:effectExtent l="38100" t="0" r="31115" b="61595"/>
                      <wp:wrapNone/>
                      <wp:docPr id="1223843861" name="Straight Arrow Connector 1" descr="Pointer arrow"/>
                      <wp:cNvGraphicFramePr/>
                      <a:graphic xmlns:a="http://schemas.openxmlformats.org/drawingml/2006/main">
                        <a:graphicData uri="http://schemas.microsoft.com/office/word/2010/wordprocessingShape">
                          <wps:wsp>
                            <wps:cNvCnPr/>
                            <wps:spPr>
                              <a:xfrm flipH="1">
                                <a:off x="0" y="0"/>
                                <a:ext cx="445135" cy="26225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2E13C7" id="Straight Arrow Connector 1" o:spid="_x0000_s1026" type="#_x0000_t32" alt="Pointer arrow" style="position:absolute;margin-left:122.7pt;margin-top:13.15pt;width:35.05pt;height:20.65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" strokecolor="black [3213]" strokeweight="1.75pt">
                      <v:stroke endarrow="block" joinstyle="miter"/>
                    </v:shape>
                  </w:pict>
                </mc:Fallback>
              </mc:AlternateContent>
            </w:r>
            <w:r w:rsidRPr="000F7924">
              <w:rPr>
                <w:rFonts w:asciiTheme="minorHAnsi" w:hAnsiTheme="minorHAnsi"/>
                <w:noProof/>
                <w:sz w:val="20"/>
                <w:szCs w:val="20"/>
                <w:lang w:eastAsia="en-AU"/>
              </w:rPr>
              <mc:AlternateContent>
                <mc:Choice Requires="wps">
                  <w:drawing>
                    <wp:anchor distT="0" distB="0" distL="114300" distR="114300" simplePos="0" relativeHeight="251672576" behindDoc="0" locked="0" layoutInCell="1" allowOverlap="1" wp14:anchorId="735BEE2E" wp14:editId="6E3472FD">
                      <wp:simplePos x="0" y="0"/>
                      <wp:positionH relativeFrom="column">
                        <wp:posOffset>2974036</wp:posOffset>
                      </wp:positionH>
                      <wp:positionV relativeFrom="paragraph">
                        <wp:posOffset>152097</wp:posOffset>
                      </wp:positionV>
                      <wp:extent cx="431165" cy="270345"/>
                      <wp:effectExtent l="0" t="0" r="83185" b="53975"/>
                      <wp:wrapNone/>
                      <wp:docPr id="564936821" name="Straight Arrow Connector 1" descr="Pointer arrow"/>
                      <wp:cNvGraphicFramePr/>
                      <a:graphic xmlns:a="http://schemas.openxmlformats.org/drawingml/2006/main">
                        <a:graphicData uri="http://schemas.microsoft.com/office/word/2010/wordprocessingShape">
                          <wps:wsp>
                            <wps:cNvCnPr/>
                            <wps:spPr>
                              <a:xfrm>
                                <a:off x="0" y="0"/>
                                <a:ext cx="431165" cy="270345"/>
                              </a:xfrm>
                              <a:prstGeom prst="straightConnector1">
                                <a:avLst/>
                              </a:prstGeom>
                              <a:noFill/>
                              <a:ln w="2222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70A2640" id="Straight Arrow Connector 1" o:spid="_x0000_s1026" type="#_x0000_t32" alt="Pointer arrow" style="position:absolute;margin-left:234.2pt;margin-top:12pt;width:33.95pt;height:21.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" strokecolor="windowText" strokeweight="1.75pt">
                      <v:stroke endarrow="block" joinstyle="miter"/>
                    </v:shape>
                  </w:pict>
                </mc:Fallback>
              </mc:AlternateContent>
            </w:r>
            <w:r w:rsidRPr="000F7924">
              <w:rPr>
                <w:rFonts w:asciiTheme="minorHAnsi" w:hAnsiTheme="minorHAnsi"/>
                <w:sz w:val="20"/>
                <w:szCs w:val="20"/>
              </w:rPr>
              <w:t>Cultivation of the GM Purple Tomato</w:t>
            </w:r>
          </w:p>
        </w:tc>
      </w:tr>
      <w:tr w:rsidR="0032510B" w:rsidRPr="000F7924" w14:paraId="5DE7B4AB" w14:textId="77777777" w:rsidTr="0032510B">
        <w:trPr>
          <w:trHeight w:val="200"/>
        </w:trPr>
        <w:tc>
          <w:tcPr>
            <w:tcW w:w="1838" w:type="dxa"/>
            <w:vMerge/>
            <w:tcBorders>
              <w:right w:val="single" w:sz="4" w:space="0" w:color="auto"/>
            </w:tcBorders>
            <w:shd w:val="clear" w:color="auto" w:fill="BFBFBF" w:themeFill="background1" w:themeFillShade="BF"/>
          </w:tcPr>
          <w:p w14:paraId="3CDFF8C2" w14:textId="77777777" w:rsidR="0032510B" w:rsidRPr="000F7924" w:rsidRDefault="0032510B" w:rsidP="0032510B">
            <w:pPr>
              <w:keepNext/>
              <w:rPr>
                <w:i/>
                <w:iCs/>
                <w:sz w:val="20"/>
                <w:szCs w:val="20"/>
              </w:rPr>
            </w:pPr>
          </w:p>
        </w:tc>
        <w:tc>
          <w:tcPr>
            <w:tcW w:w="3895" w:type="dxa"/>
            <w:tcBorders>
              <w:top w:val="nil"/>
              <w:left w:val="single" w:sz="4" w:space="0" w:color="auto"/>
              <w:bottom w:val="single" w:sz="4" w:space="0" w:color="auto"/>
              <w:right w:val="nil"/>
            </w:tcBorders>
          </w:tcPr>
          <w:p w14:paraId="5D715F68" w14:textId="77777777" w:rsidR="0032510B" w:rsidRPr="000F7924" w:rsidRDefault="0032510B" w:rsidP="0032510B">
            <w:pPr>
              <w:contextualSpacing/>
              <w:jc w:val="center"/>
              <w:rPr>
                <w:rFonts w:asciiTheme="minorHAnsi" w:hAnsiTheme="minorHAnsi"/>
                <w:sz w:val="20"/>
                <w:szCs w:val="20"/>
              </w:rPr>
            </w:pPr>
            <w:r w:rsidRPr="000F7924">
              <w:rPr>
                <w:rFonts w:asciiTheme="minorHAnsi" w:hAnsiTheme="minorHAnsi"/>
                <w:sz w:val="20"/>
                <w:szCs w:val="20"/>
              </w:rPr>
              <w:t>Consumption of GM Purple Tomato by humans or other desirable organisms</w:t>
            </w:r>
          </w:p>
          <w:p w14:paraId="6EB926BF" w14:textId="77777777" w:rsidR="00160109" w:rsidRPr="000F7924" w:rsidRDefault="00160109" w:rsidP="00160109">
            <w:pPr>
              <w:contextualSpacing/>
              <w:jc w:val="center"/>
              <w:rPr>
                <w:rFonts w:asciiTheme="minorHAnsi" w:hAnsiTheme="minorHAnsi"/>
                <w:sz w:val="20"/>
                <w:szCs w:val="20"/>
              </w:rPr>
            </w:pPr>
            <w:r w:rsidRPr="000F7924">
              <w:rPr>
                <w:rFonts w:asciiTheme="minorHAnsi" w:hAnsiTheme="minorHAnsi"/>
                <w:sz w:val="20"/>
                <w:szCs w:val="20"/>
              </w:rPr>
              <w:t>AND</w:t>
            </w:r>
          </w:p>
          <w:p w14:paraId="669EA1FC" w14:textId="44449BBF" w:rsidR="00160109" w:rsidRPr="000F7924" w:rsidRDefault="00160109" w:rsidP="00160109">
            <w:pPr>
              <w:contextualSpacing/>
              <w:jc w:val="center"/>
              <w:rPr>
                <w:rFonts w:asciiTheme="minorHAnsi" w:hAnsiTheme="minorHAnsi"/>
                <w:sz w:val="20"/>
                <w:szCs w:val="20"/>
              </w:rPr>
            </w:pPr>
            <w:r w:rsidRPr="000F7924">
              <w:rPr>
                <w:rFonts w:asciiTheme="minorHAnsi" w:hAnsiTheme="minorHAnsi"/>
                <w:sz w:val="20"/>
                <w:szCs w:val="20"/>
              </w:rPr>
              <w:t>Oral treatment with relevant antibiotics</w:t>
            </w:r>
          </w:p>
          <w:p w14:paraId="6165FFE2" w14:textId="77777777" w:rsidR="0032510B" w:rsidRPr="000F7924" w:rsidRDefault="0032510B" w:rsidP="0032510B">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21166F8C" w14:textId="77777777" w:rsidR="0032510B" w:rsidRPr="000F7924" w:rsidRDefault="0032510B" w:rsidP="0032510B">
            <w:pPr>
              <w:contextualSpacing/>
              <w:jc w:val="center"/>
              <w:rPr>
                <w:rFonts w:asciiTheme="minorHAnsi" w:hAnsiTheme="minorHAnsi"/>
                <w:sz w:val="20"/>
                <w:szCs w:val="20"/>
              </w:rPr>
            </w:pPr>
            <w:r w:rsidRPr="000F7924">
              <w:rPr>
                <w:rFonts w:asciiTheme="minorHAnsi" w:hAnsiTheme="minorHAnsi"/>
                <w:sz w:val="20"/>
                <w:szCs w:val="20"/>
              </w:rPr>
              <w:t>NPTII protein impacts effectiveness of antibiotic therapy</w:t>
            </w:r>
          </w:p>
          <w:p w14:paraId="74C21DA8" w14:textId="77777777" w:rsidR="0032510B" w:rsidRPr="000F7924" w:rsidRDefault="0032510B" w:rsidP="0032510B">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561071A4" w14:textId="77777777" w:rsidR="0032510B" w:rsidRPr="000F7924" w:rsidRDefault="0032510B" w:rsidP="0032510B">
            <w:pPr>
              <w:keepNext/>
              <w:ind w:left="-41"/>
              <w:contextualSpacing/>
              <w:jc w:val="center"/>
              <w:rPr>
                <w:rFonts w:asciiTheme="minorHAnsi" w:hAnsiTheme="minorHAnsi"/>
                <w:sz w:val="20"/>
                <w:szCs w:val="20"/>
              </w:rPr>
            </w:pPr>
            <w:r w:rsidRPr="000F7924">
              <w:rPr>
                <w:rFonts w:asciiTheme="minorHAnsi" w:hAnsiTheme="minorHAnsi"/>
                <w:sz w:val="20"/>
                <w:szCs w:val="20"/>
              </w:rPr>
              <w:t>Selection for antibiotic resistant bacteria in digestive tract</w:t>
            </w:r>
          </w:p>
          <w:p w14:paraId="1D7626A9" w14:textId="18448F4F" w:rsidR="00613C2D" w:rsidRPr="000F7924" w:rsidRDefault="00613C2D" w:rsidP="00613C2D">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tc>
        <w:tc>
          <w:tcPr>
            <w:tcW w:w="3895" w:type="dxa"/>
            <w:tcBorders>
              <w:top w:val="nil"/>
              <w:left w:val="nil"/>
              <w:bottom w:val="single" w:sz="4" w:space="0" w:color="auto"/>
              <w:right w:val="single" w:sz="4" w:space="0" w:color="auto"/>
            </w:tcBorders>
          </w:tcPr>
          <w:p w14:paraId="22DC0A68" w14:textId="77777777" w:rsidR="000071F2" w:rsidRPr="000F7924" w:rsidRDefault="000071F2" w:rsidP="000071F2">
            <w:pPr>
              <w:contextualSpacing/>
              <w:jc w:val="center"/>
              <w:rPr>
                <w:rFonts w:asciiTheme="minorHAnsi" w:hAnsiTheme="minorHAnsi"/>
                <w:sz w:val="20"/>
                <w:szCs w:val="20"/>
              </w:rPr>
            </w:pPr>
            <w:r>
              <w:rPr>
                <w:rFonts w:asciiTheme="minorHAnsi" w:hAnsiTheme="minorHAnsi"/>
                <w:sz w:val="20"/>
                <w:szCs w:val="20"/>
              </w:rPr>
              <w:t>Exposure of bacteria</w:t>
            </w:r>
            <w:r w:rsidRPr="000F7924">
              <w:rPr>
                <w:rFonts w:asciiTheme="minorHAnsi" w:hAnsiTheme="minorHAnsi"/>
                <w:sz w:val="20"/>
                <w:szCs w:val="20"/>
              </w:rPr>
              <w:t xml:space="preserve"> </w:t>
            </w:r>
            <w:r>
              <w:rPr>
                <w:rFonts w:asciiTheme="minorHAnsi" w:hAnsiTheme="minorHAnsi"/>
                <w:sz w:val="20"/>
                <w:szCs w:val="20"/>
              </w:rPr>
              <w:t>to</w:t>
            </w:r>
            <w:r w:rsidRPr="000F7924">
              <w:rPr>
                <w:rFonts w:asciiTheme="minorHAnsi" w:hAnsiTheme="minorHAnsi"/>
                <w:sz w:val="20"/>
                <w:szCs w:val="20"/>
              </w:rPr>
              <w:t xml:space="preserve"> the </w:t>
            </w:r>
            <w:r w:rsidRPr="000F7924">
              <w:rPr>
                <w:rFonts w:asciiTheme="minorHAnsi" w:hAnsiTheme="minorHAnsi"/>
                <w:i/>
                <w:iCs/>
                <w:sz w:val="20"/>
                <w:szCs w:val="20"/>
              </w:rPr>
              <w:t xml:space="preserve">nptII </w:t>
            </w:r>
            <w:r w:rsidRPr="000F7924">
              <w:rPr>
                <w:rFonts w:asciiTheme="minorHAnsi" w:hAnsiTheme="minorHAnsi"/>
                <w:sz w:val="20"/>
                <w:szCs w:val="20"/>
              </w:rPr>
              <w:t xml:space="preserve">gene in </w:t>
            </w:r>
            <w:r>
              <w:rPr>
                <w:rFonts w:asciiTheme="minorHAnsi" w:hAnsiTheme="minorHAnsi"/>
                <w:sz w:val="20"/>
                <w:szCs w:val="20"/>
              </w:rPr>
              <w:t xml:space="preserve">the </w:t>
            </w:r>
            <w:r w:rsidRPr="000F7924">
              <w:rPr>
                <w:rFonts w:asciiTheme="minorHAnsi" w:hAnsiTheme="minorHAnsi"/>
                <w:sz w:val="20"/>
                <w:szCs w:val="20"/>
              </w:rPr>
              <w:t>gut</w:t>
            </w:r>
            <w:r>
              <w:rPr>
                <w:rFonts w:asciiTheme="minorHAnsi" w:hAnsiTheme="minorHAnsi"/>
                <w:sz w:val="20"/>
                <w:szCs w:val="20"/>
              </w:rPr>
              <w:t xml:space="preserve"> when GM fruit is consumed by people or animals OR in the soil or aquatic environments when </w:t>
            </w:r>
            <w:r w:rsidRPr="000F7924">
              <w:rPr>
                <w:rFonts w:asciiTheme="minorHAnsi" w:hAnsiTheme="minorHAnsi"/>
                <w:sz w:val="20"/>
                <w:szCs w:val="20"/>
              </w:rPr>
              <w:t>plant or fruit material decomposes</w:t>
            </w:r>
          </w:p>
          <w:p w14:paraId="6E880E8C" w14:textId="77777777" w:rsidR="000071F2" w:rsidRPr="000F7924" w:rsidRDefault="000071F2" w:rsidP="000071F2">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2F63BA67" w14:textId="06391E13" w:rsidR="0032510B" w:rsidRPr="000F7924" w:rsidRDefault="000071F2" w:rsidP="00613C2D">
            <w:pPr>
              <w:keepNext/>
              <w:ind w:left="-41"/>
              <w:contextualSpacing/>
              <w:jc w:val="center"/>
              <w:rPr>
                <w:rFonts w:asciiTheme="minorHAnsi" w:hAnsiTheme="minorHAnsi"/>
                <w:sz w:val="20"/>
                <w:szCs w:val="20"/>
              </w:rPr>
            </w:pPr>
            <w:r w:rsidRPr="000F7924">
              <w:rPr>
                <w:rFonts w:asciiTheme="minorHAnsi" w:hAnsiTheme="minorHAnsi"/>
                <w:sz w:val="20"/>
                <w:szCs w:val="20"/>
              </w:rPr>
              <w:t xml:space="preserve">HGT of the </w:t>
            </w:r>
            <w:r w:rsidRPr="000F7924">
              <w:rPr>
                <w:rFonts w:asciiTheme="minorHAnsi" w:hAnsiTheme="minorHAnsi"/>
                <w:i/>
                <w:iCs/>
                <w:sz w:val="20"/>
                <w:szCs w:val="20"/>
              </w:rPr>
              <w:t xml:space="preserve">nptII </w:t>
            </w:r>
            <w:r w:rsidRPr="000F7924">
              <w:rPr>
                <w:rFonts w:asciiTheme="minorHAnsi" w:hAnsiTheme="minorHAnsi"/>
                <w:sz w:val="20"/>
                <w:szCs w:val="20"/>
              </w:rPr>
              <w:t xml:space="preserve">gene to </w:t>
            </w:r>
            <w:r>
              <w:rPr>
                <w:rFonts w:asciiTheme="minorHAnsi" w:hAnsiTheme="minorHAnsi"/>
                <w:sz w:val="20"/>
                <w:szCs w:val="20"/>
              </w:rPr>
              <w:t xml:space="preserve">gut, </w:t>
            </w:r>
            <w:r w:rsidRPr="000F7924">
              <w:rPr>
                <w:rFonts w:asciiTheme="minorHAnsi" w:hAnsiTheme="minorHAnsi"/>
                <w:sz w:val="20"/>
                <w:szCs w:val="20"/>
              </w:rPr>
              <w:t xml:space="preserve">soil or aquatic </w:t>
            </w:r>
            <w:r>
              <w:rPr>
                <w:rFonts w:asciiTheme="minorHAnsi" w:hAnsiTheme="minorHAnsi"/>
                <w:sz w:val="20"/>
                <w:szCs w:val="20"/>
              </w:rPr>
              <w:t>bacteria</w:t>
            </w:r>
          </w:p>
          <w:p w14:paraId="7756F451" w14:textId="17FFEEDF" w:rsidR="00613C2D" w:rsidRPr="000F7924" w:rsidRDefault="00613C2D" w:rsidP="00613C2D">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tc>
      </w:tr>
      <w:tr w:rsidR="0006654D" w:rsidRPr="000F7924" w14:paraId="55498890" w14:textId="77777777" w:rsidTr="0032510B">
        <w:tc>
          <w:tcPr>
            <w:tcW w:w="1838" w:type="dxa"/>
            <w:shd w:val="clear" w:color="auto" w:fill="BFBFBF" w:themeFill="background1" w:themeFillShade="BF"/>
          </w:tcPr>
          <w:p w14:paraId="3FB113F9" w14:textId="77777777" w:rsidR="0006654D" w:rsidRPr="000F7924" w:rsidRDefault="0006654D" w:rsidP="0006654D">
            <w:pPr>
              <w:keepNext/>
              <w:rPr>
                <w:i/>
                <w:iCs/>
                <w:sz w:val="20"/>
                <w:szCs w:val="20"/>
              </w:rPr>
            </w:pPr>
            <w:r w:rsidRPr="000F7924">
              <w:rPr>
                <w:i/>
                <w:iCs/>
                <w:sz w:val="20"/>
                <w:szCs w:val="20"/>
              </w:rPr>
              <w:t>Potential harm</w:t>
            </w:r>
          </w:p>
        </w:tc>
        <w:tc>
          <w:tcPr>
            <w:tcW w:w="7790" w:type="dxa"/>
            <w:gridSpan w:val="2"/>
            <w:tcBorders>
              <w:top w:val="single" w:sz="4" w:space="0" w:color="auto"/>
            </w:tcBorders>
          </w:tcPr>
          <w:p w14:paraId="0757FB1F" w14:textId="738B71A9" w:rsidR="0006654D" w:rsidRPr="000F7924" w:rsidRDefault="00613C2D" w:rsidP="0006654D">
            <w:pPr>
              <w:keepNext/>
              <w:jc w:val="center"/>
            </w:pPr>
            <w:r w:rsidRPr="000F7924">
              <w:rPr>
                <w:sz w:val="20"/>
                <w:szCs w:val="20"/>
              </w:rPr>
              <w:t>Increased antimicrobial resistance</w:t>
            </w:r>
          </w:p>
        </w:tc>
      </w:tr>
    </w:tbl>
    <w:p w14:paraId="1EEA480E" w14:textId="77777777" w:rsidR="00D859B7" w:rsidRPr="000F7924" w:rsidRDefault="00D859B7" w:rsidP="00D859B7">
      <w:pPr>
        <w:pStyle w:val="Sectionheading4"/>
      </w:pPr>
      <w:r w:rsidRPr="000F7924">
        <w:t>Risk source</w:t>
      </w:r>
    </w:p>
    <w:p w14:paraId="1CDAF9A9" w14:textId="2FB63CEE" w:rsidR="00D859B7" w:rsidRPr="000F7924" w:rsidRDefault="00913620" w:rsidP="00D859B7">
      <w:pPr>
        <w:pStyle w:val="RARMPparagraph"/>
      </w:pPr>
      <w:r w:rsidRPr="000F7924">
        <w:t xml:space="preserve">The source of potential harm for this postulated risk scenario is the </w:t>
      </w:r>
      <w:r w:rsidRPr="000F7924">
        <w:rPr>
          <w:i/>
          <w:iCs/>
        </w:rPr>
        <w:t xml:space="preserve">nptII </w:t>
      </w:r>
      <w:r w:rsidRPr="000F7924">
        <w:t>gene in the GM Purple Tomato.</w:t>
      </w:r>
    </w:p>
    <w:p w14:paraId="53B6FC86" w14:textId="77777777" w:rsidR="001F7D29" w:rsidRPr="000F7924" w:rsidRDefault="001F7D29" w:rsidP="001F7D29">
      <w:pPr>
        <w:pStyle w:val="Sectionheading4"/>
      </w:pPr>
      <w:bookmarkStart w:id="165" w:name="_Ref206154494"/>
      <w:r w:rsidRPr="000F7924">
        <w:t>Causal pathway</w:t>
      </w:r>
      <w:bookmarkEnd w:id="165"/>
    </w:p>
    <w:p w14:paraId="21FC6B34" w14:textId="67AFA05B" w:rsidR="00613C2D" w:rsidRPr="000F7924" w:rsidRDefault="00613C2D" w:rsidP="00613C2D">
      <w:pPr>
        <w:rPr>
          <w:i/>
          <w:iCs/>
          <w:u w:val="single"/>
        </w:rPr>
      </w:pPr>
      <w:r w:rsidRPr="000F7924">
        <w:rPr>
          <w:i/>
          <w:iCs/>
          <w:u w:val="single"/>
        </w:rPr>
        <w:t>Activity of NPTII in mammalian gut on relevant antibiotics</w:t>
      </w:r>
    </w:p>
    <w:p w14:paraId="687DA544" w14:textId="323ABA03" w:rsidR="00913620" w:rsidRPr="000F7924" w:rsidRDefault="00913620" w:rsidP="001F7D29">
      <w:pPr>
        <w:pStyle w:val="RARMPparagraph"/>
      </w:pPr>
      <w:r w:rsidRPr="000F7924">
        <w:t xml:space="preserve">As discussed in Risk Scenario 1, people may consume the GM Purple Tomato fruit and other desirable organisms may consume the GM Purple Tomato fruit or vegetative tissues. This </w:t>
      </w:r>
      <w:r w:rsidR="00613C2D" w:rsidRPr="000F7924">
        <w:t xml:space="preserve">part of the </w:t>
      </w:r>
      <w:r w:rsidRPr="000F7924">
        <w:t>scenario focusses on humans and other mammals</w:t>
      </w:r>
      <w:r w:rsidR="00613C2D" w:rsidRPr="000F7924">
        <w:t xml:space="preserve"> as these are the species that would receive the relevant antibiotics</w:t>
      </w:r>
      <w:r w:rsidRPr="000F7924">
        <w:t xml:space="preserve">. As the expression of </w:t>
      </w:r>
      <w:r w:rsidRPr="000F7924">
        <w:rPr>
          <w:i/>
          <w:iCs/>
        </w:rPr>
        <w:t>nptII</w:t>
      </w:r>
      <w:r w:rsidRPr="000F7924">
        <w:t xml:space="preserve"> is under the control of a constitutive promoter, it is expected that the NPTII protein would be produced throughout the plant.</w:t>
      </w:r>
    </w:p>
    <w:p w14:paraId="697B3C2D" w14:textId="79543E83" w:rsidR="00475C61" w:rsidRPr="000F7924" w:rsidRDefault="00EB5410" w:rsidP="001F7D29">
      <w:pPr>
        <w:pStyle w:val="RARMPparagraph"/>
      </w:pPr>
      <w:r w:rsidRPr="000F7924">
        <w:t>If the NPTII protein resists digestion and has activity in the digestive tract, it may reduce the effectiveness of any oral antibiotics consumed by the person or animals.</w:t>
      </w:r>
      <w:r w:rsidR="00475C61" w:rsidRPr="000F7924">
        <w:t xml:space="preserve"> If the antibiotic is rendered </w:t>
      </w:r>
      <w:r w:rsidR="00913620" w:rsidRPr="000F7924">
        <w:t xml:space="preserve">less </w:t>
      </w:r>
      <w:r w:rsidR="00913620" w:rsidRPr="000F7924">
        <w:lastRenderedPageBreak/>
        <w:t>effective</w:t>
      </w:r>
      <w:r w:rsidR="00475C61" w:rsidRPr="000F7924">
        <w:t xml:space="preserve"> by NPTII this could increase selective pressure</w:t>
      </w:r>
      <w:r w:rsidR="00913620" w:rsidRPr="000F7924">
        <w:t xml:space="preserve"> for the development of antibiotic resistance in the </w:t>
      </w:r>
      <w:r w:rsidR="00613C2D" w:rsidRPr="000F7924">
        <w:t xml:space="preserve">gut </w:t>
      </w:r>
      <w:r w:rsidR="00913620" w:rsidRPr="000F7924">
        <w:t>bacteria.</w:t>
      </w:r>
    </w:p>
    <w:p w14:paraId="4B422F73" w14:textId="40D62B01" w:rsidR="00F2147F" w:rsidRPr="000F7924" w:rsidRDefault="00D859B7" w:rsidP="001F7D29">
      <w:pPr>
        <w:pStyle w:val="RARMPparagraph"/>
      </w:pPr>
      <w:r w:rsidRPr="000F7924">
        <w:t xml:space="preserve">As discussed in Chapter 1 Section </w:t>
      </w:r>
      <w:r w:rsidR="009379C9">
        <w:fldChar w:fldCharType="begin"/>
      </w:r>
      <w:r w:rsidR="009379C9">
        <w:instrText xml:space="preserve"> REF _Ref206154447 \r \h </w:instrText>
      </w:r>
      <w:r w:rsidR="009379C9">
        <w:fldChar w:fldCharType="separate"/>
      </w:r>
      <w:r w:rsidR="00BC38E3">
        <w:t>5.6</w:t>
      </w:r>
      <w:r w:rsidR="009379C9">
        <w:fldChar w:fldCharType="end"/>
      </w:r>
      <w:r w:rsidRPr="000F7924">
        <w:t xml:space="preserve">, of the antibiotics that NPTII confers resistance to, only neomycin and gentamicin are approved for use in veterinary and human medicine in Australia. </w:t>
      </w:r>
      <w:r w:rsidR="002D51C8" w:rsidRPr="000F7924">
        <w:t xml:space="preserve">For the NPTII protein in the gut to come into contact with the antibiotics it would need to be orally administered. Aminoglycoside </w:t>
      </w:r>
      <w:r w:rsidR="0073440F" w:rsidRPr="000F7924">
        <w:t>antibiotics</w:t>
      </w:r>
      <w:r w:rsidR="002D51C8" w:rsidRPr="000F7924">
        <w:t xml:space="preserve"> have </w:t>
      </w:r>
      <w:r w:rsidR="0073440F" w:rsidRPr="000F7924">
        <w:t>poor</w:t>
      </w:r>
      <w:r w:rsidR="002D51C8" w:rsidRPr="000F7924">
        <w:t xml:space="preserve"> absorption in the GI tract</w:t>
      </w:r>
      <w:r w:rsidR="0073440F" w:rsidRPr="000F7924">
        <w:t xml:space="preserve"> and are usually injected or administered topically. </w:t>
      </w:r>
      <w:r w:rsidRPr="000F7924">
        <w:t xml:space="preserve">Several products containing neomycin are approved for oral administration to animals in Australia, including feed additive powders and oral suspensions </w:t>
      </w:r>
      <w:r w:rsidR="003815EA" w:rsidRPr="000F7924">
        <w:fldChar w:fldCharType="begin"/>
      </w:r>
      <w:r w:rsidR="003815EA" w:rsidRPr="000F7924">
        <w:instrText xml:space="preserve"> ADDIN EN.CITE &lt;EndNote&gt;&lt;Cite&gt;&lt;Author&gt;APVMA&lt;/Author&gt;&lt;Year&gt;2024&lt;/Year&gt;&lt;RecNum&gt;182&lt;/RecNum&gt;&lt;DisplayText&gt;(APVMA, 2024)&lt;/DisplayText&gt;&lt;record&gt;&lt;rec-number&gt;182&lt;/rec-number&gt;&lt;foreign-keys&gt;&lt;key app="EN" db-id="wz9x5s2ahfd99oe05ddpfs5zp2rwvtfs9xr9" timestamp="1754577567"&gt;182&lt;/key&gt;&lt;/foreign-keys&gt;&lt;ref-type name="Report"&gt;27&lt;/ref-type&gt;&lt;contributors&gt;&lt;authors&gt;&lt;author&gt;APVMA,&lt;/author&gt;&lt;/authors&gt;&lt;tertiary-authors&gt;&lt;author&gt;Australian Pesticides and Veterinary Medicines Authority&lt;/author&gt;&lt;/tertiary-authors&gt;&lt;/contributors&gt;&lt;titles&gt;&lt;title&gt;Neomycin - Review Technical Report&lt;/title&gt;&lt;/titles&gt;&lt;dates&gt;&lt;year&gt;2024&lt;/year&gt;&lt;pub-dates&gt;&lt;date&gt;February 2024&lt;/date&gt;&lt;/pub-dates&gt;&lt;/dates&gt;&lt;publisher&gt;Australian Pesticides and Veterinary Medicines Authority&lt;/publisher&gt;&lt;urls&gt;&lt;related-urls&gt;&lt;url&gt;https://www.apvma.gov.au/sites/default/files/2024-02/Neomycin%20-%20Review%20Technical%20Report%20-%202024.pdf&lt;/url&gt;&lt;/related-urls&gt;&lt;/urls&gt;&lt;/record&gt;&lt;/Cite&gt;&lt;/EndNote&gt;</w:instrText>
      </w:r>
      <w:r w:rsidR="003815EA" w:rsidRPr="000F7924">
        <w:fldChar w:fldCharType="separate"/>
      </w:r>
      <w:r w:rsidR="003815EA" w:rsidRPr="000F7924">
        <w:rPr>
          <w:noProof/>
        </w:rPr>
        <w:t>(</w:t>
      </w:r>
      <w:hyperlink w:anchor="_ENREF_6" w:tooltip="APVMA, 2024 #182" w:history="1">
        <w:r w:rsidR="00E5312E" w:rsidRPr="000F7924">
          <w:rPr>
            <w:noProof/>
          </w:rPr>
          <w:t>APVMA, 2024</w:t>
        </w:r>
      </w:hyperlink>
      <w:r w:rsidR="003815EA" w:rsidRPr="000F7924">
        <w:rPr>
          <w:noProof/>
        </w:rPr>
        <w:t>)</w:t>
      </w:r>
      <w:r w:rsidR="003815EA" w:rsidRPr="000F7924">
        <w:fldChar w:fldCharType="end"/>
      </w:r>
      <w:r w:rsidRPr="000F7924">
        <w:t xml:space="preserve">. </w:t>
      </w:r>
      <w:r w:rsidR="003F1D2D" w:rsidRPr="000F7924">
        <w:t>Gentamicin products approved for veterinary use in Australia are predominately injected or used topically (</w:t>
      </w:r>
      <w:hyperlink r:id="rId80" w:history="1">
        <w:r w:rsidR="003F1D2D" w:rsidRPr="000F7924">
          <w:rPr>
            <w:rStyle w:val="Hyperlink"/>
            <w:color w:val="auto"/>
          </w:rPr>
          <w:t>APVMA PubCRIS database</w:t>
        </w:r>
      </w:hyperlink>
      <w:r w:rsidR="003F1D2D" w:rsidRPr="000F7924">
        <w:t xml:space="preserve">, accessed 7 August 2025). </w:t>
      </w:r>
      <w:r w:rsidR="005720A2" w:rsidRPr="000F7924">
        <w:t>All neomycin products approved for human use in Australia are either for topical or ophthalmic use, not taken orally</w:t>
      </w:r>
      <w:r w:rsidR="003F1D2D" w:rsidRPr="000F7924">
        <w:t xml:space="preserve">, and the gentamicin products </w:t>
      </w:r>
      <w:r w:rsidR="005720A2" w:rsidRPr="000F7924">
        <w:t>are either used a part of orthopaedic cement or given as an intramuscular or intravenous injection</w:t>
      </w:r>
      <w:r w:rsidRPr="000F7924">
        <w:t xml:space="preserve"> (</w:t>
      </w:r>
      <w:hyperlink r:id="rId81" w:history="1">
        <w:r w:rsidRPr="000F7924">
          <w:rPr>
            <w:rStyle w:val="Hyperlink"/>
            <w:color w:val="auto"/>
          </w:rPr>
          <w:t>ARTG</w:t>
        </w:r>
      </w:hyperlink>
      <w:r w:rsidRPr="000F7924">
        <w:t>, accessed 7 August 2025)</w:t>
      </w:r>
      <w:r w:rsidR="005720A2" w:rsidRPr="000F7924">
        <w:t>.</w:t>
      </w:r>
    </w:p>
    <w:p w14:paraId="42748A73" w14:textId="75307C87" w:rsidR="00475C61" w:rsidRPr="000F7924" w:rsidRDefault="00475C61" w:rsidP="001F7D29">
      <w:pPr>
        <w:pStyle w:val="RARMPparagraph"/>
      </w:pPr>
      <w:r w:rsidRPr="000F7924">
        <w:t xml:space="preserve">NPTII is rapidly inactivated in simulated mammalian gastric juice </w:t>
      </w:r>
      <w:r w:rsidR="002D51C8" w:rsidRPr="000F7924">
        <w:fldChar w:fldCharType="begin"/>
      </w:r>
      <w:r w:rsidR="002D51C8" w:rsidRPr="000F7924">
        <w:instrText xml:space="preserve"> ADDIN EN.CITE &lt;EndNote&gt;&lt;Cite&gt;&lt;Author&gt;Fuchs&lt;/Author&gt;&lt;Year&gt;1993&lt;/Year&gt;&lt;RecNum&gt;184&lt;/RecNum&gt;&lt;DisplayText&gt;(Fuchs et al., 1993)&lt;/DisplayText&gt;&lt;record&gt;&lt;rec-number&gt;184&lt;/rec-number&gt;&lt;foreign-keys&gt;&lt;key app="EN" db-id="wz9x5s2ahfd99oe05ddpfs5zp2rwvtfs9xr9" timestamp="1754608632"&gt;184&lt;/key&gt;&lt;/foreign-keys&gt;&lt;ref-type name="Journal Article"&gt;17&lt;/ref-type&gt;&lt;contributors&gt;&lt;authors&gt;&lt;author&gt;Fuchs, R.L.&lt;/author&gt;&lt;author&gt;Ream, J.E.&lt;/author&gt;&lt;author&gt;Hammond, B.G.&lt;/author&gt;&lt;author&gt;Naylor, M.W.&lt;/author&gt;&lt;author&gt;Leimgruber, R.M.&lt;/author&gt;&lt;author&gt;Berberich, S.A.&lt;/author&gt;&lt;/authors&gt;&lt;/contributors&gt;&lt;auth-address&gt;Fuchs,R.L.: Agricultural Group, Monsanto Company, 700 Chesterfield Village Parkway, Chesterfield, MO 63198, USA.&lt;/auth-address&gt;&lt;titles&gt;&lt;title&gt;Safety assessment of the neomycin phosphotransferase II (NPTII) protein&lt;/title&gt;&lt;secondary-title&gt;Bio/technology&lt;/secondary-title&gt;&lt;/titles&gt;&lt;periodical&gt;&lt;full-title&gt;Bio/technology&lt;/full-title&gt;&lt;/periodical&gt;&lt;pages&gt;1543-1547&lt;/pages&gt;&lt;volume&gt;11&lt;/volume&gt;&lt;number&gt;13&lt;/number&gt;&lt;reprint-edition&gt;In File&lt;/reprint-edition&gt;&lt;keywords&gt;&lt;keyword&gt;administration &amp;amp; dosage&lt;/keyword&gt;&lt;keyword&gt;Animal&lt;/keyword&gt;&lt;keyword&gt;Body Fluids&lt;/keyword&gt;&lt;keyword&gt;Comparative Study&lt;/keyword&gt;&lt;keyword&gt;Cotton&lt;/keyword&gt;&lt;keyword&gt;Digestion&lt;/keyword&gt;&lt;keyword&gt;Escherichia coli&lt;/keyword&gt;&lt;keyword&gt;Female&lt;/keyword&gt;&lt;keyword&gt;Genetic Engineering&lt;/keyword&gt;&lt;keyword&gt;genetics&lt;/keyword&gt;&lt;keyword&gt;Human&lt;/keyword&gt;&lt;keyword&gt;Intestines&lt;/keyword&gt;&lt;keyword&gt;Male&lt;/keyword&gt;&lt;keyword&gt;metabolism&lt;/keyword&gt;&lt;keyword&gt;Mice&lt;/keyword&gt;&lt;keyword&gt;Neomycin&lt;/keyword&gt;&lt;keyword&gt;Phosphotransferases (Alcohol Group Acceptor)&lt;/keyword&gt;&lt;keyword&gt;plant&lt;/keyword&gt;&lt;keyword&gt;PLANTS&lt;/keyword&gt;&lt;keyword&gt;Potatoes&lt;/keyword&gt;&lt;keyword&gt;Safety&lt;/keyword&gt;&lt;keyword&gt;safety assessment&lt;/keyword&gt;&lt;keyword&gt;Stomach&lt;/keyword&gt;&lt;keyword&gt;Vegetables&lt;/keyword&gt;&lt;keyword&gt;cottondb&lt;/keyword&gt;&lt;keyword&gt;Monsanto&lt;/keyword&gt;&lt;/keywords&gt;&lt;dates&gt;&lt;year&gt;1993&lt;/year&gt;&lt;pub-dates&gt;&lt;date&gt;12/1993&lt;/date&gt;&lt;/pub-dates&gt;&lt;/dates&gt;&lt;isbn&gt;0733-222X&lt;/isbn&gt;&lt;label&gt;431&lt;/label&gt;&lt;urls&gt;&lt;/urls&gt;&lt;remote-database-provider&gt;ARMG Alt. Strat.&lt;/remote-database-provider&gt;&lt;/record&gt;&lt;/Cite&gt;&lt;/EndNote&gt;</w:instrText>
      </w:r>
      <w:r w:rsidR="002D51C8" w:rsidRPr="000F7924">
        <w:fldChar w:fldCharType="separate"/>
      </w:r>
      <w:r w:rsidR="002D51C8" w:rsidRPr="000F7924">
        <w:rPr>
          <w:noProof/>
        </w:rPr>
        <w:t>(</w:t>
      </w:r>
      <w:hyperlink w:anchor="_ENREF_41" w:tooltip="Fuchs, 1993 #184" w:history="1">
        <w:r w:rsidR="00E5312E" w:rsidRPr="000F7924">
          <w:rPr>
            <w:noProof/>
          </w:rPr>
          <w:t>Fuchs et al., 1993</w:t>
        </w:r>
      </w:hyperlink>
      <w:r w:rsidR="002D51C8" w:rsidRPr="000F7924">
        <w:rPr>
          <w:noProof/>
        </w:rPr>
        <w:t>)</w:t>
      </w:r>
      <w:r w:rsidR="002D51C8" w:rsidRPr="000F7924">
        <w:fldChar w:fldCharType="end"/>
      </w:r>
      <w:r w:rsidRPr="000F7924">
        <w:t>. Therefore, under normal digestion, it would be expected that the NPTII protein would be degraded before it could inactivate the corresponding antibiotic, negating any possible interference with oral administration of the antibiotic</w:t>
      </w:r>
      <w:r w:rsidR="003F1D2D" w:rsidRPr="000F7924">
        <w:t>.</w:t>
      </w:r>
    </w:p>
    <w:p w14:paraId="16BD76B3" w14:textId="5D6E4680" w:rsidR="003F1D2D" w:rsidRPr="000F7924" w:rsidRDefault="003F1D2D" w:rsidP="003F1D2D">
      <w:pPr>
        <w:rPr>
          <w:i/>
          <w:iCs/>
          <w:u w:val="single"/>
        </w:rPr>
      </w:pPr>
      <w:r w:rsidRPr="000F7924">
        <w:rPr>
          <w:i/>
          <w:iCs/>
          <w:u w:val="single"/>
        </w:rPr>
        <w:t>Horizontal gene transfer of the nptII gene to microorganisms</w:t>
      </w:r>
    </w:p>
    <w:p w14:paraId="2CA87FB0" w14:textId="37D88A03" w:rsidR="00EE57A5" w:rsidRPr="000F7924" w:rsidRDefault="006F25F5" w:rsidP="0028256F">
      <w:pPr>
        <w:pStyle w:val="RARMPparagraph"/>
      </w:pPr>
      <w:r w:rsidRPr="000F7924">
        <w:t xml:space="preserve">Horizontal gene transfer </w:t>
      </w:r>
      <w:r w:rsidR="00233AAF" w:rsidRPr="000F7924">
        <w:t xml:space="preserve">(HGT) </w:t>
      </w:r>
      <w:r w:rsidRPr="000F7924">
        <w:t>is the stable acquisition and heritability of genetic material that was not inherited from a parent organism.</w:t>
      </w:r>
      <w:r w:rsidR="00073856" w:rsidRPr="000F7924">
        <w:t xml:space="preserve"> </w:t>
      </w:r>
      <w:r w:rsidR="007D7D65" w:rsidRPr="000F7924">
        <w:t xml:space="preserve">It should be noted that HGT per se is not considered an adverse outcome, but may be a link in a chain of events that may lead to an adverse outcome. </w:t>
      </w:r>
      <w:r w:rsidR="008B522E" w:rsidRPr="000F7924">
        <w:t xml:space="preserve">A recent paper from </w:t>
      </w:r>
      <w:r w:rsidR="005934EE" w:rsidRPr="000F7924">
        <w:t>staff at the OGTR outlines</w:t>
      </w:r>
      <w:r w:rsidR="008E6620" w:rsidRPr="000F7924">
        <w:t xml:space="preserve"> regulatory consideration</w:t>
      </w:r>
      <w:r w:rsidR="00481A77" w:rsidRPr="000F7924">
        <w:t>s</w:t>
      </w:r>
      <w:r w:rsidR="008E6620" w:rsidRPr="000F7924">
        <w:t xml:space="preserve"> </w:t>
      </w:r>
      <w:r w:rsidR="00481A77" w:rsidRPr="000F7924">
        <w:t xml:space="preserve">for </w:t>
      </w:r>
      <w:r w:rsidR="008E6620" w:rsidRPr="000F7924">
        <w:t xml:space="preserve">horizontal gene transfer from genetically modified plants </w:t>
      </w:r>
      <w:r w:rsidR="00EC2009" w:rsidRPr="000F7924">
        <w:fldChar w:fldCharType="begin"/>
      </w:r>
      <w:r w:rsidR="00EC2009" w:rsidRPr="000F7924">
        <w:instrText xml:space="preserve"> ADDIN EN.CITE &lt;EndNote&gt;&lt;Cite&gt;&lt;Author&gt;Philips&lt;/Author&gt;&lt;Year&gt;2022&lt;/Year&gt;&lt;RecNum&gt;7&lt;/RecNum&gt;&lt;DisplayText&gt;(Philips et al., 2022)&lt;/DisplayText&gt;&lt;record&gt;&lt;rec-number&gt;7&lt;/rec-number&gt;&lt;foreign-keys&gt;&lt;key app="EN" db-id="wz9x5s2ahfd99oe05ddpfs5zp2rwvtfs9xr9" timestamp="1750408198"&gt;7&lt;/key&gt;&lt;/foreign-keys&gt;&lt;ref-type name="Journal Article"&gt;17&lt;/ref-type&gt;&lt;contributors&gt;&lt;authors&gt;&lt;author&gt;Philips, Joshua G.&lt;/author&gt;&lt;author&gt;Martin-Avila, Elena&lt;/author&gt;&lt;author&gt;Robold, Andrea V.&lt;/author&gt;&lt;/authors&gt;&lt;/contributors&gt;&lt;titles&gt;&lt;title&gt;Horizontal gene transfer from genetically modified plants - Regulatory considerations&lt;/title&gt;&lt;secondary-title&gt;Frontiers in Bioengineering and Biotechnology&lt;/secondary-title&gt;&lt;/titles&gt;&lt;periodical&gt;&lt;full-title&gt;Frontiers in Bioengineering and Biotechnology&lt;/full-title&gt;&lt;/periodical&gt;&lt;volume&gt;10&lt;/volume&gt;&lt;dates&gt;&lt;year&gt;2022&lt;/year&gt;&lt;/dates&gt;&lt;isbn&gt;2296-4185&lt;/isbn&gt;&lt;urls&gt;&lt;/urls&gt;&lt;electronic-resource-num&gt;10.3389/fbioe.2022.971402&lt;/electronic-resource-num&gt;&lt;/record&gt;&lt;/Cite&gt;&lt;/EndNote&gt;</w:instrText>
      </w:r>
      <w:r w:rsidR="00EC2009" w:rsidRPr="000F7924">
        <w:fldChar w:fldCharType="separate"/>
      </w:r>
      <w:r w:rsidR="00EC2009" w:rsidRPr="000F7924">
        <w:rPr>
          <w:noProof/>
        </w:rPr>
        <w:t>(</w:t>
      </w:r>
      <w:hyperlink w:anchor="_ENREF_115" w:tooltip="Philips, 2022 #7" w:history="1">
        <w:r w:rsidR="00E5312E" w:rsidRPr="000F7924">
          <w:rPr>
            <w:noProof/>
          </w:rPr>
          <w:t>Philips et al., 2022</w:t>
        </w:r>
      </w:hyperlink>
      <w:r w:rsidR="00EC2009" w:rsidRPr="000F7924">
        <w:rPr>
          <w:noProof/>
        </w:rPr>
        <w:t>)</w:t>
      </w:r>
      <w:r w:rsidR="00EC2009" w:rsidRPr="000F7924">
        <w:fldChar w:fldCharType="end"/>
      </w:r>
      <w:r w:rsidR="008E6620" w:rsidRPr="000F7924">
        <w:t xml:space="preserve">. Key considerations from the paper </w:t>
      </w:r>
      <w:r w:rsidR="005934EE" w:rsidRPr="000F7924">
        <w:t xml:space="preserve">and any </w:t>
      </w:r>
      <w:r w:rsidR="009C2304" w:rsidRPr="000F7924">
        <w:t xml:space="preserve">newer publications </w:t>
      </w:r>
      <w:r w:rsidR="008E6620" w:rsidRPr="000F7924">
        <w:t xml:space="preserve">will be discussed here. </w:t>
      </w:r>
    </w:p>
    <w:p w14:paraId="1E9A1023" w14:textId="1FE4EEC3" w:rsidR="006F25F5" w:rsidRPr="000F7924" w:rsidRDefault="006F25F5" w:rsidP="00073856">
      <w:pPr>
        <w:pStyle w:val="RARMPparagraph"/>
      </w:pPr>
      <w:r w:rsidRPr="000F7924">
        <w:t>For HGT to occur from a GM plant to a microorganism</w:t>
      </w:r>
      <w:r w:rsidR="0099444A" w:rsidRPr="000F7924">
        <w:t xml:space="preserve"> in the environment</w:t>
      </w:r>
      <w:r w:rsidRPr="000F7924">
        <w:t>, the following factors need to be considered:</w:t>
      </w:r>
    </w:p>
    <w:p w14:paraId="7006349C" w14:textId="2F3E8139" w:rsidR="006F25F5" w:rsidRPr="000F7924" w:rsidRDefault="00460BD3">
      <w:pPr>
        <w:pStyle w:val="ListParagraph"/>
        <w:numPr>
          <w:ilvl w:val="0"/>
          <w:numId w:val="36"/>
        </w:numPr>
      </w:pPr>
      <w:r w:rsidRPr="000F7924">
        <w:t>A</w:t>
      </w:r>
      <w:r w:rsidR="006F25F5" w:rsidRPr="000F7924">
        <w:t xml:space="preserve">re </w:t>
      </w:r>
      <w:r w:rsidR="00CB47F3">
        <w:t>naturally</w:t>
      </w:r>
      <w:r w:rsidR="005F4FAF">
        <w:t xml:space="preserve"> </w:t>
      </w:r>
      <w:r w:rsidR="00CB47F3">
        <w:t>occurring bacteria</w:t>
      </w:r>
      <w:r w:rsidR="006F25F5" w:rsidRPr="000F7924">
        <w:t xml:space="preserve"> likely to come into contact with the genetic material from the GMO?</w:t>
      </w:r>
    </w:p>
    <w:p w14:paraId="5A56E3BC" w14:textId="52D0C7C4" w:rsidR="006F25F5" w:rsidRPr="000F7924" w:rsidRDefault="00460BD3">
      <w:pPr>
        <w:pStyle w:val="ListParagraph"/>
        <w:numPr>
          <w:ilvl w:val="0"/>
          <w:numId w:val="36"/>
        </w:numPr>
      </w:pPr>
      <w:r w:rsidRPr="000F7924">
        <w:t>Can</w:t>
      </w:r>
      <w:r w:rsidR="006F25F5" w:rsidRPr="000F7924">
        <w:t xml:space="preserve"> the genetic material be transferred to </w:t>
      </w:r>
      <w:r w:rsidR="00CB47F3">
        <w:t>naturally</w:t>
      </w:r>
      <w:r w:rsidR="005F4FAF">
        <w:t xml:space="preserve"> </w:t>
      </w:r>
      <w:r w:rsidR="00CB47F3">
        <w:t>occurring</w:t>
      </w:r>
      <w:r w:rsidR="00CB47F3" w:rsidRPr="000F7924">
        <w:t xml:space="preserve"> </w:t>
      </w:r>
      <w:r w:rsidR="006F25F5" w:rsidRPr="000F7924">
        <w:t>bacteria?</w:t>
      </w:r>
    </w:p>
    <w:p w14:paraId="481B112C" w14:textId="351DCD2F" w:rsidR="006F25F5" w:rsidRPr="000F7924" w:rsidRDefault="00460BD3">
      <w:pPr>
        <w:pStyle w:val="ListParagraph"/>
        <w:numPr>
          <w:ilvl w:val="0"/>
          <w:numId w:val="36"/>
        </w:numPr>
      </w:pPr>
      <w:r w:rsidRPr="000F7924">
        <w:t>I</w:t>
      </w:r>
      <w:r w:rsidR="006F25F5" w:rsidRPr="000F7924">
        <w:t>s the genetic material already present in the environment?</w:t>
      </w:r>
    </w:p>
    <w:p w14:paraId="5E083017" w14:textId="7F212B74" w:rsidR="000F2C1E" w:rsidRPr="000F7924" w:rsidRDefault="000F2C1E">
      <w:pPr>
        <w:pStyle w:val="ListParagraph"/>
        <w:numPr>
          <w:ilvl w:val="0"/>
          <w:numId w:val="36"/>
        </w:numPr>
      </w:pPr>
      <w:r w:rsidRPr="000F7924">
        <w:t xml:space="preserve">Is there </w:t>
      </w:r>
      <w:r w:rsidR="00904CAF" w:rsidRPr="000F7924">
        <w:t xml:space="preserve">a selective advantage for microorganisms to contain the </w:t>
      </w:r>
      <w:r w:rsidR="00904CAF" w:rsidRPr="000F7924">
        <w:rPr>
          <w:i/>
          <w:iCs/>
        </w:rPr>
        <w:t>nptII</w:t>
      </w:r>
      <w:r w:rsidR="00904CAF" w:rsidRPr="000F7924">
        <w:t xml:space="preserve"> gene?</w:t>
      </w:r>
    </w:p>
    <w:p w14:paraId="445C6750" w14:textId="7FC04A6C" w:rsidR="00460BD3" w:rsidRPr="000F7924" w:rsidRDefault="00447D38" w:rsidP="00460BD3">
      <w:pPr>
        <w:pStyle w:val="RARMPparagraph"/>
      </w:pPr>
      <w:r w:rsidRPr="000F7924">
        <w:t xml:space="preserve">As the GM Purple Tomato is proposed for commercial release it is expected that </w:t>
      </w:r>
      <w:r w:rsidR="00CB47F3">
        <w:t>naturally</w:t>
      </w:r>
      <w:r w:rsidR="005F4FAF">
        <w:t xml:space="preserve"> </w:t>
      </w:r>
      <w:r w:rsidR="00CB47F3">
        <w:t>occurring</w:t>
      </w:r>
      <w:r w:rsidR="00CB47F3" w:rsidRPr="000F7924">
        <w:t xml:space="preserve"> </w:t>
      </w:r>
      <w:r w:rsidRPr="000F7924">
        <w:t>bacteria could come into contact with the genetic material from the GMO</w:t>
      </w:r>
      <w:r w:rsidR="00C31FBB" w:rsidRPr="000F7924">
        <w:t xml:space="preserve">, whether </w:t>
      </w:r>
      <w:r w:rsidR="007D3F37" w:rsidRPr="000F7924">
        <w:t>in the digestive system after consumption of GM Purple Tomato fruit o</w:t>
      </w:r>
      <w:r w:rsidR="00554BF4" w:rsidRPr="000F7924">
        <w:t xml:space="preserve">r exposure of soil </w:t>
      </w:r>
      <w:r w:rsidR="002822D2">
        <w:t xml:space="preserve">or aquatic </w:t>
      </w:r>
      <w:r w:rsidR="00554BF4" w:rsidRPr="000F7924">
        <w:t>microorganisms to decaying GM Purple Tomato plant material</w:t>
      </w:r>
      <w:r w:rsidRPr="000F7924">
        <w:t>.</w:t>
      </w:r>
    </w:p>
    <w:p w14:paraId="0BF19ED8" w14:textId="5AC05714" w:rsidR="00765AE1" w:rsidRPr="000F7924" w:rsidRDefault="00AF7854" w:rsidP="00460BD3">
      <w:pPr>
        <w:pStyle w:val="RARMPparagraph"/>
      </w:pPr>
      <w:r w:rsidRPr="000F7924">
        <w:t xml:space="preserve">When considering the exposure of microorganisms to </w:t>
      </w:r>
      <w:r w:rsidR="009070CD" w:rsidRPr="000F7924">
        <w:t xml:space="preserve">the </w:t>
      </w:r>
      <w:r w:rsidR="009070CD" w:rsidRPr="000F7924">
        <w:rPr>
          <w:i/>
          <w:iCs/>
        </w:rPr>
        <w:t xml:space="preserve">nptII </w:t>
      </w:r>
      <w:r w:rsidR="009070CD" w:rsidRPr="000F7924">
        <w:t xml:space="preserve">gene, it is important to consider the </w:t>
      </w:r>
      <w:r w:rsidR="002E30DB" w:rsidRPr="000F7924">
        <w:t>proportion</w:t>
      </w:r>
      <w:r w:rsidR="0007779F" w:rsidRPr="000F7924">
        <w:t xml:space="preserve"> of the introduced DNA in comparison to the total tomato genome</w:t>
      </w:r>
      <w:r w:rsidR="00210BBD" w:rsidRPr="000F7924">
        <w:t xml:space="preserve"> a</w:t>
      </w:r>
      <w:r w:rsidR="00A15288" w:rsidRPr="000F7924">
        <w:t>s</w:t>
      </w:r>
      <w:r w:rsidR="00210BBD" w:rsidRPr="000F7924">
        <w:t xml:space="preserve"> this influences the likelihood of the gene being transfer to a microorganism</w:t>
      </w:r>
      <w:r w:rsidR="00DB0CF3" w:rsidRPr="000F7924">
        <w:t xml:space="preserve">. The tomato genome is approximately 800 </w:t>
      </w:r>
      <w:r w:rsidR="000F0F19" w:rsidRPr="000F7924">
        <w:t>Mb</w:t>
      </w:r>
      <w:r w:rsidR="00C1594B" w:rsidRPr="000F7924">
        <w:t>p</w:t>
      </w:r>
      <w:r w:rsidR="000F0F19" w:rsidRPr="000F7924">
        <w:t xml:space="preserve"> </w:t>
      </w:r>
      <w:r w:rsidR="00EC2009" w:rsidRPr="000F7924">
        <w:fldChar w:fldCharType="begin">
          <w:fldData xml:space="preserve">PEVuZE5vdGU+PENpdGU+PEF1dGhvcj5TdTwvQXV0aG9yPjxZZWFyPjIwMjE8L1llYXI+PFJlY051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</w:fldData>
        </w:fldChar>
      </w:r>
      <w:r w:rsidR="00EC2009" w:rsidRPr="000F7924">
        <w:instrText xml:space="preserve"> ADDIN EN.CITE </w:instrText>
      </w:r>
      <w:r w:rsidR="00EC2009" w:rsidRPr="000F7924">
        <w:fldChar w:fldCharType="begin">
          <w:fldData xml:space="preserve">PEVuZE5vdGU+PENpdGU+PEF1dGhvcj5TdTwvQXV0aG9yPjxZZWFyPjIwMjE8L1llYXI+PFJlY051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145" w:tooltip="Su, 2021 #204" w:history="1">
        <w:r w:rsidR="00E5312E" w:rsidRPr="000F7924">
          <w:rPr>
            <w:noProof/>
          </w:rPr>
          <w:t>Su et al., 2021</w:t>
        </w:r>
      </w:hyperlink>
      <w:r w:rsidR="00EC2009" w:rsidRPr="000F7924">
        <w:rPr>
          <w:noProof/>
        </w:rPr>
        <w:t>)</w:t>
      </w:r>
      <w:r w:rsidR="00EC2009" w:rsidRPr="000F7924">
        <w:fldChar w:fldCharType="end"/>
      </w:r>
      <w:r w:rsidR="00DD02B7" w:rsidRPr="000F7924">
        <w:t xml:space="preserve"> while </w:t>
      </w:r>
      <w:r w:rsidR="00DD02B7" w:rsidRPr="000F7924">
        <w:rPr>
          <w:i/>
          <w:iCs/>
        </w:rPr>
        <w:t xml:space="preserve">nptII </w:t>
      </w:r>
      <w:r w:rsidR="00DD02B7" w:rsidRPr="000F7924">
        <w:t xml:space="preserve">is approximately </w:t>
      </w:r>
      <w:r w:rsidR="00DC3A34" w:rsidRPr="000F7924">
        <w:t>800 bp</w:t>
      </w:r>
      <w:r w:rsidR="00C71AE4" w:rsidRPr="000F7924">
        <w:t xml:space="preserve"> </w:t>
      </w:r>
      <w:r w:rsidR="00EC2009" w:rsidRPr="000F7924">
        <w:fldChar w:fldCharType="begin"/>
      </w:r>
      <w:r w:rsidR="00EC2009" w:rsidRPr="000F7924">
        <w:instrText xml:space="preserve"> ADDIN EN.CITE &lt;EndNote&gt;&lt;Cite&gt;&lt;Author&gt;Ghanem&lt;/Author&gt;&lt;Year&gt;2011&lt;/Year&gt;&lt;RecNum&gt;205&lt;/RecNum&gt;&lt;DisplayText&gt;(Ghanem, 2011)&lt;/DisplayText&gt;&lt;record&gt;&lt;rec-number&gt;205&lt;/rec-number&gt;&lt;foreign-keys&gt;&lt;key app="EN" db-id="wz9x5s2ahfd99oe05ddpfs5zp2rwvtfs9xr9" timestamp="1754837658"&gt;205&lt;/key&gt;&lt;/foreign-keys&gt;&lt;ref-type name="Journal Article"&gt;17&lt;/ref-type&gt;&lt;contributors&gt;&lt;authors&gt;&lt;author&gt;Ghanem, S.&lt;/author&gt;&lt;/authors&gt;&lt;/contributors&gt;&lt;auth-address&gt;Botany and Microbiology Department, Faculty of Science, Helwan University, Ain Helwan, Cairo, Egypt. samah.ghanem@laposte.net&lt;/auth-address&gt;&lt;titles&gt;&lt;title&gt;Cloning of the nptII gene of Escherichia coli and construction of a recombinant strain harboring functional recA and nptII antibiotic resistance&lt;/title&gt;&lt;secondary-title&gt;Genet Mol Res&lt;/secondary-title&gt;&lt;/titles&gt;&lt;periodical&gt;&lt;full-title&gt;Genet Mol Res&lt;/full-title&gt;&lt;/periodical&gt;&lt;pages&gt;1445-54&lt;/pages&gt;&lt;volume&gt;10&lt;/volume&gt;&lt;number&gt;3&lt;/number&gt;&lt;keywords&gt;&lt;keyword&gt;Aminoglycosides/pharmacology&lt;/keyword&gt;&lt;keyword&gt;Drug Resistance, Microbial/genetics/*physiology&lt;/keyword&gt;&lt;keyword&gt;Escherichia coli/drug effects/*genetics&lt;/keyword&gt;&lt;keyword&gt;Escherichia coli Proteins/genetics&lt;/keyword&gt;&lt;keyword&gt;Kanamycin Kinase/*genetics&lt;/keyword&gt;&lt;keyword&gt;Plasmids&lt;/keyword&gt;&lt;keyword&gt;Polymerase Chain Reaction&lt;/keyword&gt;&lt;keyword&gt;Rec A Recombinases/genetics&lt;/keyword&gt;&lt;/keywords&gt;&lt;dates&gt;&lt;year&gt;2011&lt;/year&gt;&lt;/dates&gt;&lt;isbn&gt;1676-5680 (Electronic)&amp;#xD;1676-5680 (Linking)&lt;/isbn&gt;&lt;accession-num&gt;21823094&lt;/accession-num&gt;&lt;urls&gt;&lt;related-urls&gt;&lt;url&gt;https://www.ncbi.nlm.nih.gov/pubmed/21823094&lt;/url&gt;&lt;/related-urls&gt;&lt;/urls&gt;&lt;electronic-resource-num&gt;10.4238/vol10-3gmr1334&lt;/electronic-resource-num&gt;&lt;remote-database-name&gt;Medline&lt;/remote-database-name&gt;&lt;remote-database-provider&gt;NLM&lt;/remote-database-provider&gt;&lt;/record&gt;&lt;/Cite&gt;&lt;/EndNote&gt;</w:instrText>
      </w:r>
      <w:r w:rsidR="00EC2009" w:rsidRPr="000F7924">
        <w:fldChar w:fldCharType="separate"/>
      </w:r>
      <w:r w:rsidR="00EC2009" w:rsidRPr="000F7924">
        <w:rPr>
          <w:noProof/>
        </w:rPr>
        <w:t>(</w:t>
      </w:r>
      <w:hyperlink w:anchor="_ENREF_45" w:tooltip="Ghanem, 2011 #205" w:history="1">
        <w:r w:rsidR="00E5312E" w:rsidRPr="000F7924">
          <w:rPr>
            <w:noProof/>
          </w:rPr>
          <w:t>Ghanem, 2011</w:t>
        </w:r>
      </w:hyperlink>
      <w:r w:rsidR="00EC2009" w:rsidRPr="000F7924">
        <w:rPr>
          <w:noProof/>
        </w:rPr>
        <w:t>)</w:t>
      </w:r>
      <w:r w:rsidR="00EC2009" w:rsidRPr="000F7924">
        <w:fldChar w:fldCharType="end"/>
      </w:r>
      <w:r w:rsidR="00C71AE4" w:rsidRPr="000F7924">
        <w:t>. Therefore</w:t>
      </w:r>
      <w:r w:rsidR="00340C04" w:rsidRPr="000F7924">
        <w:t>,</w:t>
      </w:r>
      <w:r w:rsidR="00C71AE4" w:rsidRPr="000F7924">
        <w:t xml:space="preserve"> </w:t>
      </w:r>
      <w:r w:rsidR="008D0689" w:rsidRPr="000F7924">
        <w:t>as tomato is a diploid</w:t>
      </w:r>
      <w:r w:rsidR="007F6A5C" w:rsidRPr="000F7924">
        <w:t xml:space="preserve"> organism (i.e. that has two copies of </w:t>
      </w:r>
      <w:r w:rsidR="007F6A5C" w:rsidRPr="000F7924">
        <w:rPr>
          <w:i/>
          <w:iCs/>
        </w:rPr>
        <w:t>nptII</w:t>
      </w:r>
      <w:r w:rsidR="007F6A5C" w:rsidRPr="000F7924">
        <w:t>)</w:t>
      </w:r>
      <w:r w:rsidR="00902123" w:rsidRPr="000F7924">
        <w:t>,</w:t>
      </w:r>
      <w:r w:rsidR="007F6A5C" w:rsidRPr="000F7924">
        <w:t xml:space="preserve"> </w:t>
      </w:r>
      <w:r w:rsidR="00C71AE4" w:rsidRPr="000F7924">
        <w:t xml:space="preserve">the </w:t>
      </w:r>
      <w:r w:rsidR="00C71AE4" w:rsidRPr="000F7924">
        <w:rPr>
          <w:i/>
          <w:iCs/>
        </w:rPr>
        <w:t xml:space="preserve">nptII </w:t>
      </w:r>
      <w:r w:rsidR="00C71AE4" w:rsidRPr="000F7924">
        <w:t>gene is approximately 0.000</w:t>
      </w:r>
      <w:r w:rsidR="00984406" w:rsidRPr="000F7924">
        <w:t>2</w:t>
      </w:r>
      <w:r w:rsidR="00C71AE4" w:rsidRPr="000F7924">
        <w:t>% of the GM Purple Tomato genome</w:t>
      </w:r>
      <w:r w:rsidR="0007779F" w:rsidRPr="000F7924">
        <w:t>.</w:t>
      </w:r>
    </w:p>
    <w:p w14:paraId="3271A4E8" w14:textId="745C2093" w:rsidR="00430ACC" w:rsidRPr="000F7924" w:rsidRDefault="00430ACC" w:rsidP="00460BD3">
      <w:pPr>
        <w:pStyle w:val="RARMPparagraph"/>
      </w:pPr>
      <w:r w:rsidRPr="000F7924">
        <w:t xml:space="preserve">The main methods of HGT to microorganisms are conjugation (direct transfer of DNA between microorganisms), transfer via a phage, and update of naked DNA from the environment </w:t>
      </w:r>
      <w:r w:rsidR="00EC2009" w:rsidRPr="000F7924">
        <w:fldChar w:fldCharType="begin">
          <w:fldData xml:space="preserve">PEVuZE5vdGU+PENpdGU+PEF1dGhvcj5Hb29kPC9BdXRob3I+PFllYXI+MjAyNTwvWWVhcj48UmVj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</w:fldData>
        </w:fldChar>
      </w:r>
      <w:r w:rsidR="00EA53FC" w:rsidRPr="000F7924">
        <w:instrText xml:space="preserve"> ADDIN EN.CITE </w:instrText>
      </w:r>
      <w:r w:rsidR="00EA53FC" w:rsidRPr="000F7924">
        <w:fldChar w:fldCharType="begin">
          <w:fldData xml:space="preserve">PEVuZE5vdGU+PENpdGU+PEF1dGhvcj5Hb29kPC9BdXRob3I+PFllYXI+MjAyNTwvWWVhcj48UmVj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</w:fldData>
        </w:fldChar>
      </w:r>
      <w:r w:rsidR="00EA53FC" w:rsidRPr="000F7924">
        <w:instrText xml:space="preserve"> ADDIN EN.CITE.DATA </w:instrText>
      </w:r>
      <w:r w:rsidR="00EA53FC" w:rsidRPr="000F7924">
        <w:fldChar w:fldCharType="end"/>
      </w:r>
      <w:r w:rsidR="00EC2009" w:rsidRPr="000F7924">
        <w:fldChar w:fldCharType="separate"/>
      </w:r>
      <w:r w:rsidR="00EA53FC" w:rsidRPr="000F7924">
        <w:rPr>
          <w:noProof/>
        </w:rPr>
        <w:t>(</w:t>
      </w:r>
      <w:hyperlink w:anchor="_ENREF_49" w:tooltip="Good, 2025 #196" w:history="1">
        <w:r w:rsidR="00E5312E" w:rsidRPr="000F7924">
          <w:rPr>
            <w:noProof/>
          </w:rPr>
          <w:t>reviewed in Good et al., 2025</w:t>
        </w:r>
      </w:hyperlink>
      <w:r w:rsidR="00EA53FC" w:rsidRPr="000F7924">
        <w:rPr>
          <w:noProof/>
        </w:rPr>
        <w:t>)</w:t>
      </w:r>
      <w:r w:rsidR="00EC2009" w:rsidRPr="000F7924">
        <w:fldChar w:fldCharType="end"/>
      </w:r>
      <w:r w:rsidRPr="000F7924">
        <w:t>.</w:t>
      </w:r>
      <w:r w:rsidR="00057D45" w:rsidRPr="000F7924">
        <w:t xml:space="preserve"> </w:t>
      </w:r>
      <w:r w:rsidR="00207D05" w:rsidRPr="000F7924">
        <w:t xml:space="preserve">Of the possible microorganisms for HGT to occur to from GM plants, bacteria are considered the most likely recipients because they possess several mechanisms facilitating DNA uptake and </w:t>
      </w:r>
      <w:r w:rsidR="001741FE" w:rsidRPr="000F7924">
        <w:t xml:space="preserve">there are multiple ways that they can have </w:t>
      </w:r>
      <w:r w:rsidR="00207D05" w:rsidRPr="000F7924">
        <w:t>physical proximity with plants and/or their DNA</w:t>
      </w:r>
      <w:r w:rsidR="001741FE" w:rsidRPr="000F7924">
        <w:t xml:space="preserve">. </w:t>
      </w:r>
      <w:r w:rsidR="00C62139" w:rsidRPr="000F7924">
        <w:t xml:space="preserve">Scenarios in which bacteria may come into contact with DNA from the GM Purple Tomato include </w:t>
      </w:r>
      <w:r w:rsidR="00127087" w:rsidRPr="000F7924">
        <w:t>in the gastrointestinal tract of humans and animals, in the soil and in an aquatic environment.</w:t>
      </w:r>
    </w:p>
    <w:p w14:paraId="62D2E4C4" w14:textId="6578C98B" w:rsidR="00127087" w:rsidRPr="000F7924" w:rsidRDefault="00E5312E" w:rsidP="00460BD3">
      <w:pPr>
        <w:pStyle w:val="RARMPparagraph"/>
      </w:pPr>
      <w:hyperlink w:anchor="_ENREF_115" w:tooltip="Philips, 2022 #7" w:history="1">
        <w:r w:rsidRPr="000F7924">
          <w:fldChar w:fldCharType="begin"/>
        </w:r>
        <w:r w:rsidRPr="000F7924">
          <w:instrText xml:space="preserve"> ADDIN EN.CITE &lt;EndNote&gt;&lt;Cite AuthorYear="1"&gt;&lt;Author&gt;Philips&lt;/Author&gt;&lt;Year&gt;2022&lt;/Year&gt;&lt;RecNum&gt;7&lt;/RecNum&gt;&lt;DisplayText&gt;Philips et al. (2022)&lt;/DisplayText&gt;&lt;record&gt;&lt;rec-number&gt;7&lt;/rec-number&gt;&lt;foreign-keys&gt;&lt;key app="EN" db-id="wz9x5s2ahfd99oe05ddpfs5zp2rwvtfs9xr9" timestamp="1750408198"&gt;7&lt;/key&gt;&lt;/foreign-keys&gt;&lt;ref-type name="Journal Article"&gt;17&lt;/ref-type&gt;&lt;contributors&gt;&lt;authors&gt;&lt;author&gt;Philips, Joshua G.&lt;/author&gt;&lt;author&gt;Martin-Avila, Elena&lt;/author&gt;&lt;author&gt;Robold, Andrea V.&lt;/author&gt;&lt;/authors&gt;&lt;/contributors&gt;&lt;titles&gt;&lt;title&gt;Horizontal gene transfer from genetically modified plants - Regulatory considerations&lt;/title&gt;&lt;secondary-title&gt;Frontiers in Bioengineering and Biotechnology&lt;/secondary-title&gt;&lt;/titles&gt;&lt;periodical&gt;&lt;full-title&gt;Frontiers in Bioengineering and Biotechnology&lt;/full-title&gt;&lt;/periodical&gt;&lt;volume&gt;10&lt;/volume&gt;&lt;dates&gt;&lt;year&gt;2022&lt;/year&gt;&lt;/dates&gt;&lt;isbn&gt;2296-4185&lt;/isbn&gt;&lt;urls&gt;&lt;/urls&gt;&lt;electronic-resource-num&gt;10.3389/fbioe.2022.971402&lt;/electronic-resource-num&gt;&lt;/record&gt;&lt;/Cite&gt;&lt;/EndNote&gt;</w:instrText>
        </w:r>
        <w:r w:rsidRPr="000F7924">
          <w:fldChar w:fldCharType="separate"/>
        </w:r>
        <w:r w:rsidRPr="000F7924">
          <w:rPr>
            <w:noProof/>
          </w:rPr>
          <w:t>Philips et al. (2022)</w:t>
        </w:r>
        <w:r w:rsidRPr="000F7924">
          <w:fldChar w:fldCharType="end"/>
        </w:r>
      </w:hyperlink>
      <w:r w:rsidR="00896D6D" w:rsidRPr="000F7924">
        <w:t xml:space="preserve"> includes an extensive review of the potential for </w:t>
      </w:r>
      <w:r w:rsidR="009674F9" w:rsidRPr="000F7924">
        <w:t>DNA from a GM plant to undergo HGT to bacteria and the findings can be summarised as:</w:t>
      </w:r>
    </w:p>
    <w:p w14:paraId="7EA0218B" w14:textId="61D65976" w:rsidR="009674F9" w:rsidRPr="000F7924" w:rsidRDefault="00EA74C4">
      <w:pPr>
        <w:pStyle w:val="ListParagraph"/>
        <w:numPr>
          <w:ilvl w:val="0"/>
          <w:numId w:val="38"/>
        </w:numPr>
      </w:pPr>
      <w:r w:rsidRPr="000F7924">
        <w:lastRenderedPageBreak/>
        <w:t>HGT from GM plants to bacteria has been rarely reported</w:t>
      </w:r>
      <w:r w:rsidR="004B780A" w:rsidRPr="000F7924">
        <w:t xml:space="preserve">, likely due to </w:t>
      </w:r>
      <w:r w:rsidR="00EE25E6" w:rsidRPr="000F7924">
        <w:t xml:space="preserve">the low proportion of introduced DNA in </w:t>
      </w:r>
      <w:r w:rsidR="00054A95" w:rsidRPr="000F7924">
        <w:t xml:space="preserve">GM plants, </w:t>
      </w:r>
      <w:r w:rsidR="004B780A" w:rsidRPr="000F7924">
        <w:t xml:space="preserve">the </w:t>
      </w:r>
      <w:r w:rsidR="00EE25E6" w:rsidRPr="000F7924">
        <w:t xml:space="preserve">requirement for naked DNA to remain intact long enough for </w:t>
      </w:r>
      <w:r w:rsidR="006B7997">
        <w:t>H</w:t>
      </w:r>
      <w:r w:rsidR="00EE25E6" w:rsidRPr="000F7924">
        <w:t>GT to occur,</w:t>
      </w:r>
      <w:r w:rsidR="00054A95" w:rsidRPr="000F7924">
        <w:t xml:space="preserve"> and the low frequency of HGT from plants to microorganisms</w:t>
      </w:r>
      <w:r w:rsidR="00A75BD3" w:rsidRPr="000F7924">
        <w:t>.</w:t>
      </w:r>
    </w:p>
    <w:p w14:paraId="47A4961C" w14:textId="02F75D30" w:rsidR="004D4094" w:rsidRPr="000F7924" w:rsidRDefault="00127E25">
      <w:pPr>
        <w:pStyle w:val="ListParagraph"/>
        <w:numPr>
          <w:ilvl w:val="0"/>
          <w:numId w:val="38"/>
        </w:numPr>
      </w:pPr>
      <w:r w:rsidRPr="000F7924">
        <w:t xml:space="preserve">Food preparation, cooking and digestion affect the integrity of DNA, so it is unlikely that an intact gene </w:t>
      </w:r>
      <w:r w:rsidR="006174BA">
        <w:t>could</w:t>
      </w:r>
      <w:r w:rsidRPr="000F7924">
        <w:t xml:space="preserve"> participate in HGT in the digestive tract.</w:t>
      </w:r>
    </w:p>
    <w:p w14:paraId="7315C087" w14:textId="13014FEE" w:rsidR="00162963" w:rsidRPr="000F7924" w:rsidRDefault="00162963">
      <w:pPr>
        <w:pStyle w:val="ListParagraph"/>
        <w:numPr>
          <w:ilvl w:val="0"/>
          <w:numId w:val="38"/>
        </w:numPr>
      </w:pPr>
      <w:r w:rsidRPr="000F7924">
        <w:t xml:space="preserve">DNA from GM plants </w:t>
      </w:r>
      <w:r w:rsidR="007663E9" w:rsidRPr="000F7924">
        <w:t xml:space="preserve">could make its way to the aquatic environment and become available for HGT should </w:t>
      </w:r>
      <w:r w:rsidR="00676070">
        <w:t>the</w:t>
      </w:r>
      <w:r w:rsidR="007663E9" w:rsidRPr="000F7924">
        <w:t xml:space="preserve"> DNA maintain integrity</w:t>
      </w:r>
      <w:r w:rsidR="003B096E" w:rsidRPr="000F7924">
        <w:t>.</w:t>
      </w:r>
    </w:p>
    <w:p w14:paraId="0ABFE929" w14:textId="07755938" w:rsidR="00237392" w:rsidRPr="000F7924" w:rsidRDefault="00237392">
      <w:pPr>
        <w:pStyle w:val="ListParagraph"/>
        <w:numPr>
          <w:ilvl w:val="0"/>
          <w:numId w:val="38"/>
        </w:numPr>
      </w:pPr>
      <w:r w:rsidRPr="000F7924">
        <w:t>There is no evidence in the published literature of HGT from a GM plant to soil bacteria under field conditions</w:t>
      </w:r>
      <w:r w:rsidR="003B096E" w:rsidRPr="000F7924">
        <w:t>.</w:t>
      </w:r>
    </w:p>
    <w:p w14:paraId="3F4B349D" w14:textId="0E1AABC7" w:rsidR="009D7751" w:rsidRPr="000F7924" w:rsidRDefault="009D7751" w:rsidP="00656637">
      <w:pPr>
        <w:pStyle w:val="RARMPparagraph"/>
      </w:pPr>
      <w:r w:rsidRPr="000F7924">
        <w:t xml:space="preserve">Since the </w:t>
      </w:r>
      <w:r w:rsidR="009024B6" w:rsidRPr="000F7924">
        <w:t>literature review for</w:t>
      </w:r>
      <w:r w:rsidRPr="000F7924">
        <w:t xml:space="preserve"> that paper, there have been several </w:t>
      </w:r>
      <w:r w:rsidR="00163A08" w:rsidRPr="000F7924">
        <w:t xml:space="preserve">relevant studies published that discuss HGT to microorganisms. </w:t>
      </w:r>
      <w:r w:rsidR="005E4028" w:rsidRPr="000F7924">
        <w:t xml:space="preserve">Three studies assessed soil bacteria around GM crops, specifically </w:t>
      </w:r>
      <w:r w:rsidR="00CB271A" w:rsidRPr="000F7924">
        <w:t xml:space="preserve">GM soybean </w:t>
      </w:r>
      <w:r w:rsidR="00EC2009" w:rsidRPr="000F7924">
        <w:fldChar w:fldCharType="begin"/>
      </w:r>
      <w:r w:rsidR="00EC2009" w:rsidRPr="000F7924">
        <w:instrText xml:space="preserve"> ADDIN EN.CITE &lt;EndNote&gt;&lt;Cite&gt;&lt;Author&gt;Oh&lt;/Author&gt;&lt;Year&gt;2021&lt;/Year&gt;&lt;RecNum&gt;198&lt;/RecNum&gt;&lt;DisplayText&gt;(Oh et al., 2021)&lt;/DisplayText&gt;&lt;record&gt;&lt;rec-number&gt;198&lt;/rec-number&gt;&lt;foreign-keys&gt;&lt;key app="EN" db-id="wz9x5s2ahfd99oe05ddpfs5zp2rwvtfs9xr9" timestamp="1754836720"&gt;198&lt;/key&gt;&lt;/foreign-keys&gt;&lt;ref-type name="Journal Article"&gt;17&lt;/ref-type&gt;&lt;contributors&gt;&lt;authors&gt;&lt;author&gt;Oh, Sung-Dug&lt;/author&gt;&lt;author&gt;Jang, Ye-Jin&lt;/author&gt;&lt;author&gt;Park, Soo-Yun&lt;/author&gt;&lt;author&gt;Lee, Kijong&lt;/author&gt;&lt;author&gt;Lee, Seong-Kon&lt;/author&gt;&lt;author&gt;Yun, Doh-Won&lt;/author&gt;&lt;author&gt;Suh, Sang&lt;/author&gt;&lt;author&gt;Chae, Jong-Chan&lt;/author&gt;&lt;/authors&gt;&lt;/contributors&gt;&lt;titles&gt;&lt;title&gt;Assessment of the effect on soil microbial communities of genetically modified soybean and a hybrid from crossing with wild soybean&lt;/title&gt;&lt;secondary-title&gt;Plant Biotechnology Reports&lt;/secondary-title&gt;&lt;/titles&gt;&lt;periodical&gt;&lt;full-title&gt;Plant Biotechnology Reports&lt;/full-title&gt;&lt;/periodical&gt;&lt;volume&gt;15&lt;/volume&gt;&lt;dates&gt;&lt;year&gt;2021&lt;/year&gt;&lt;pub-dates&gt;&lt;date&gt;09/17&lt;/date&gt;&lt;/pub-dates&gt;&lt;/dates&gt;&lt;urls&gt;&lt;/urls&gt;&lt;electronic-resource-num&gt;10.1007/s11816-021-00710-4&lt;/electronic-resource-num&gt;&lt;/record&gt;&lt;/Cite&gt;&lt;/EndNote&gt;</w:instrText>
      </w:r>
      <w:r w:rsidR="00EC2009" w:rsidRPr="000F7924">
        <w:fldChar w:fldCharType="separate"/>
      </w:r>
      <w:r w:rsidR="00EC2009" w:rsidRPr="000F7924">
        <w:rPr>
          <w:noProof/>
        </w:rPr>
        <w:t>(</w:t>
      </w:r>
      <w:hyperlink w:anchor="_ENREF_108" w:tooltip="Oh, 2021 #198" w:history="1">
        <w:r w:rsidR="00E5312E" w:rsidRPr="000F7924">
          <w:rPr>
            <w:noProof/>
          </w:rPr>
          <w:t>Oh et al., 2021</w:t>
        </w:r>
      </w:hyperlink>
      <w:r w:rsidR="00EC2009" w:rsidRPr="000F7924">
        <w:rPr>
          <w:noProof/>
        </w:rPr>
        <w:t>)</w:t>
      </w:r>
      <w:r w:rsidR="00EC2009" w:rsidRPr="000F7924">
        <w:fldChar w:fldCharType="end"/>
      </w:r>
      <w:r w:rsidR="00CB271A" w:rsidRPr="000F7924">
        <w:t>, GM papaya</w:t>
      </w:r>
      <w:r w:rsidR="0048405E" w:rsidRPr="000F7924">
        <w:t xml:space="preserve"> </w:t>
      </w:r>
      <w:r w:rsidR="00EC2009" w:rsidRPr="000F7924">
        <w:fldChar w:fldCharType="begin"/>
      </w:r>
      <w:r w:rsidR="00EC2009" w:rsidRPr="000F7924">
        <w:instrText xml:space="preserve"> ADDIN EN.CITE &lt;EndNote&gt;&lt;Cite&gt;&lt;Author&gt;Thongrak&lt;/Author&gt;&lt;Year&gt;2025&lt;/Year&gt;&lt;RecNum&gt;199&lt;/RecNum&gt;&lt;DisplayText&gt;(Thongrak et al., 2025)&lt;/DisplayText&gt;&lt;record&gt;&lt;rec-number&gt;199&lt;/rec-number&gt;&lt;foreign-keys&gt;&lt;key app="EN" db-id="wz9x5s2ahfd99oe05ddpfs5zp2rwvtfs9xr9" timestamp="1754836822"&gt;199&lt;/key&gt;&lt;/foreign-keys&gt;&lt;ref-type name="Journal Article"&gt;17&lt;/ref-type&gt;&lt;contributors&gt;&lt;authors&gt;&lt;author&gt;Thongrak, Kunnika&lt;/author&gt;&lt;author&gt;Wonnapinij, Passorn&lt;/author&gt;&lt;author&gt;Swatdipong, Akarapong&lt;/author&gt;&lt;author&gt;Vuttipongchaikij, Supachai&lt;/author&gt;&lt;author&gt;Suttangkakul, Anongpat&lt;/author&gt;&lt;/authors&gt;&lt;/contributors&gt;&lt;titles&gt;&lt;title&gt;Assessment of soil bacterial diversity in long-term cultivation of virus-resistant GM papaya&lt;/title&gt;&lt;secondary-title&gt;Plant and Soil&lt;/secondary-title&gt;&lt;/titles&gt;&lt;periodical&gt;&lt;full-title&gt;Plant and Soil&lt;/full-title&gt;&lt;/periodical&gt;&lt;pages&gt;499-513&lt;/pages&gt;&lt;volume&gt;508&lt;/volume&gt;&lt;number&gt;1&lt;/number&gt;&lt;dates&gt;&lt;year&gt;2025&lt;/year&gt;&lt;pub-dates&gt;&lt;date&gt;2025/03/01&lt;/date&gt;&lt;/pub-dates&gt;&lt;/dates&gt;&lt;isbn&gt;1573-5036&lt;/isbn&gt;&lt;urls&gt;&lt;related-urls&gt;&lt;url&gt;https://doi.org/10.1007/s11104-024-06813-5&lt;/url&gt;&lt;/related-urls&gt;&lt;/urls&gt;&lt;electronic-resource-num&gt;10.1007/s11104-024-06813-5&lt;/electronic-resource-num&gt;&lt;/record&gt;&lt;/Cite&gt;&lt;/EndNote&gt;</w:instrText>
      </w:r>
      <w:r w:rsidR="00EC2009" w:rsidRPr="000F7924">
        <w:fldChar w:fldCharType="separate"/>
      </w:r>
      <w:r w:rsidR="00EC2009" w:rsidRPr="000F7924">
        <w:rPr>
          <w:noProof/>
        </w:rPr>
        <w:t>(</w:t>
      </w:r>
      <w:hyperlink w:anchor="_ENREF_153" w:tooltip="Thongrak, 2025 #199" w:history="1">
        <w:r w:rsidR="00E5312E" w:rsidRPr="000F7924">
          <w:rPr>
            <w:noProof/>
          </w:rPr>
          <w:t>Thongrak et al., 2025</w:t>
        </w:r>
      </w:hyperlink>
      <w:r w:rsidR="00EC2009" w:rsidRPr="000F7924">
        <w:rPr>
          <w:noProof/>
        </w:rPr>
        <w:t>)</w:t>
      </w:r>
      <w:r w:rsidR="00EC2009" w:rsidRPr="000F7924">
        <w:fldChar w:fldCharType="end"/>
      </w:r>
      <w:r w:rsidR="00CB271A" w:rsidRPr="000F7924">
        <w:t>, and GM maize</w:t>
      </w:r>
      <w:r w:rsidR="00072D67" w:rsidRPr="000F7924">
        <w:t xml:space="preserve"> </w:t>
      </w:r>
      <w:r w:rsidR="00EC2009" w:rsidRPr="000F7924">
        <w:fldChar w:fldCharType="begin"/>
      </w:r>
      <w:r w:rsidR="00EC2009" w:rsidRPr="000F7924">
        <w:instrText xml:space="preserve"> ADDIN EN.CITE &lt;EndNote&gt;&lt;Cite&gt;&lt;Author&gt;Jang&lt;/Author&gt;&lt;Year&gt;2025&lt;/Year&gt;&lt;RecNum&gt;200&lt;/RecNum&gt;&lt;DisplayText&gt;(Jang et al., 2025)&lt;/DisplayText&gt;&lt;record&gt;&lt;rec-number&gt;200&lt;/rec-number&gt;&lt;foreign-keys&gt;&lt;key app="EN" db-id="wz9x5s2ahfd99oe05ddpfs5zp2rwvtfs9xr9" timestamp="1754836919"&gt;200&lt;/key&gt;&lt;/foreign-keys&gt;&lt;ref-type name="Journal Article"&gt;17&lt;/ref-type&gt;&lt;contributors&gt;&lt;authors&gt;&lt;author&gt;Jang, Y. J.&lt;/author&gt;&lt;author&gt;Oh, S. D.&lt;/author&gt;&lt;author&gt;Hong, J. K.&lt;/author&gt;&lt;author&gt;Park, J. C.&lt;/author&gt;&lt;author&gt;Lee, S. K.&lt;/author&gt;&lt;author&gt;Chang, A.&lt;/author&gt;&lt;author&gt;Yun, D. W.&lt;/author&gt;&lt;author&gt;Lee, B.&lt;/author&gt;&lt;/authors&gt;&lt;/contributors&gt;&lt;auth-address&gt;Department of Agricultural Biotechnology, National Institute of Agricultural Sciences, Rural Development Administration, Jeonju, Korea.&amp;#xD;Department of Environment Science &amp;amp; Biotechnology, Jeonju University, Jeonju, Korea.&lt;/auth-address&gt;&lt;titles&gt;&lt;title&gt;Impact of genetically modified herbicide-resistant maize on rhizosphere bacterial communities&lt;/title&gt;&lt;secondary-title&gt;GM Crops Food&lt;/secondary-title&gt;&lt;/titles&gt;&lt;periodical&gt;&lt;full-title&gt;GM Crops Food&lt;/full-title&gt;&lt;/periodical&gt;&lt;pages&gt;186-198&lt;/pages&gt;&lt;volume&gt;16&lt;/volume&gt;&lt;number&gt;1&lt;/number&gt;&lt;edition&gt;2025/02/14&lt;/edition&gt;&lt;keywords&gt;&lt;keyword&gt;Zea mays/genetics/microbiology/drug effects/growth &amp;amp; development&lt;/keyword&gt;&lt;keyword&gt;Rhizosphere&lt;/keyword&gt;&lt;keyword&gt;Plants, Genetically Modified/genetics/microbiology&lt;/keyword&gt;&lt;keyword&gt;Soil Microbiology&lt;/keyword&gt;&lt;keyword&gt;Bacteria/genetics/classification/drug effects&lt;/keyword&gt;&lt;keyword&gt;Herbicides/pharmacology&lt;/keyword&gt;&lt;keyword&gt;Herbicide Resistance/genetics&lt;/keyword&gt;&lt;keyword&gt;RNA, Ribosomal, 16S/genetics&lt;/keyword&gt;&lt;keyword&gt;Acetyltransferases&lt;/keyword&gt;&lt;/keywords&gt;&lt;dates&gt;&lt;year&gt;2025&lt;/year&gt;&lt;pub-dates&gt;&lt;date&gt;Dec&lt;/date&gt;&lt;/pub-dates&gt;&lt;/dates&gt;&lt;isbn&gt;2164-5701 (Electronic)&amp;#xD;2164-5698 (Print)&amp;#xD;2164-5698 (Linking)&lt;/isbn&gt;&lt;accession-num&gt;39950610&lt;/accession-num&gt;&lt;urls&gt;&lt;/urls&gt;&lt;electronic-resource-num&gt;10.1080/21645698.2025.2466915&lt;/electronic-resource-num&gt;&lt;remote-database-provider&gt;NLM&lt;/remote-database-provider&gt;&lt;language&gt;eng&lt;/language&gt;&lt;/record&gt;&lt;/Cite&gt;&lt;/EndNote&gt;</w:instrText>
      </w:r>
      <w:r w:rsidR="00EC2009" w:rsidRPr="000F7924">
        <w:fldChar w:fldCharType="separate"/>
      </w:r>
      <w:r w:rsidR="00EC2009" w:rsidRPr="000F7924">
        <w:rPr>
          <w:noProof/>
        </w:rPr>
        <w:t>(</w:t>
      </w:r>
      <w:hyperlink w:anchor="_ENREF_63" w:tooltip="Jang, 2025 #200" w:history="1">
        <w:r w:rsidR="00E5312E" w:rsidRPr="000F7924">
          <w:rPr>
            <w:noProof/>
          </w:rPr>
          <w:t>Jang et al., 2025</w:t>
        </w:r>
      </w:hyperlink>
      <w:r w:rsidR="00EC2009" w:rsidRPr="000F7924">
        <w:rPr>
          <w:noProof/>
        </w:rPr>
        <w:t>)</w:t>
      </w:r>
      <w:r w:rsidR="00EC2009" w:rsidRPr="000F7924">
        <w:fldChar w:fldCharType="end"/>
      </w:r>
      <w:r w:rsidR="00CB271A" w:rsidRPr="000F7924">
        <w:t>. None of these studies found evidence of HGT</w:t>
      </w:r>
      <w:r w:rsidR="00312964" w:rsidRPr="000F7924">
        <w:t xml:space="preserve"> of the introduced genes in the GMOs into soil bacteria</w:t>
      </w:r>
      <w:r w:rsidR="00225C27" w:rsidRPr="000F7924">
        <w:t>. Regarding the potential for HGT from GM plant material to bacteria in the digestive tract</w:t>
      </w:r>
      <w:r w:rsidR="001A46FA" w:rsidRPr="000F7924">
        <w:t xml:space="preserve">, one new study reported </w:t>
      </w:r>
      <w:r w:rsidR="008E02ED" w:rsidRPr="000F7924">
        <w:t xml:space="preserve">HGT of 2 transgenic antibiotic resistance genes </w:t>
      </w:r>
      <w:r w:rsidR="0023359F" w:rsidRPr="000F7924">
        <w:t xml:space="preserve">(including </w:t>
      </w:r>
      <w:r w:rsidR="0023359F" w:rsidRPr="000F7924">
        <w:rPr>
          <w:i/>
          <w:iCs/>
        </w:rPr>
        <w:t>nptII</w:t>
      </w:r>
      <w:r w:rsidR="0023359F" w:rsidRPr="000F7924">
        <w:t xml:space="preserve">) </w:t>
      </w:r>
      <w:r w:rsidR="008E02ED" w:rsidRPr="000F7924">
        <w:t xml:space="preserve">from a GM plant diet to gut bacteria in rats </w:t>
      </w:r>
      <w:r w:rsidR="00EC2009" w:rsidRPr="000F7924">
        <w:fldChar w:fldCharType="begin"/>
      </w:r>
      <w:r w:rsidR="00EC2009" w:rsidRPr="000F7924">
        <w:instrText xml:space="preserve"> ADDIN EN.CITE &lt;EndNote&gt;&lt;Cite&gt;&lt;Author&gt;Oraby&lt;/Author&gt;&lt;Year&gt;2022&lt;/Year&gt;&lt;RecNum&gt;202&lt;/RecNum&gt;&lt;DisplayText&gt;(Oraby et al., 2022)&lt;/DisplayText&gt;&lt;record&gt;&lt;rec-number&gt;202&lt;/rec-number&gt;&lt;foreign-keys&gt;&lt;key app="EN" db-id="wz9x5s2ahfd99oe05ddpfs5zp2rwvtfs9xr9" timestamp="1754837056"&gt;202&lt;/key&gt;&lt;/foreign-keys&gt;&lt;ref-type name="Journal Article"&gt;17&lt;/ref-type&gt;&lt;contributors&gt;&lt;authors&gt;&lt;author&gt;Oraby, Hanaa Abdel-Sadek&lt;/author&gt;&lt;author&gt;Aboul-Maaty, Nadia Aboul-Ftooh&lt;/author&gt;&lt;author&gt;Al-Sharawi, Hayam Ahmad&lt;/author&gt;&lt;author&gt;Osman, Noha Mohamed&lt;/author&gt;&lt;/authors&gt;&lt;/contributors&gt;&lt;titles&gt;&lt;title&gt;Horizontal transfer of antibiotic resistance genes into microflora and blood cells in rats fed on GM-diet&lt;/title&gt;&lt;secondary-title&gt;Bulletin of the National Research Centre&lt;/secondary-title&gt;&lt;/titles&gt;&lt;periodical&gt;&lt;full-title&gt;Bulletin of the National Research Centre&lt;/full-title&gt;&lt;/periodical&gt;&lt;pages&gt;268&lt;/pages&gt;&lt;volume&gt;46&lt;/volume&gt;&lt;number&gt;1&lt;/number&gt;&lt;dates&gt;&lt;year&gt;2022&lt;/year&gt;&lt;pub-dates&gt;&lt;date&gt;2022/11/18&lt;/date&gt;&lt;/pub-dates&gt;&lt;/dates&gt;&lt;isbn&gt;2522-8307&lt;/isbn&gt;&lt;urls&gt;&lt;related-urls&gt;&lt;url&gt;https://doi.org/10.1186/s42269-022-00956-0&lt;/url&gt;&lt;/related-urls&gt;&lt;/urls&gt;&lt;electronic-resource-num&gt;10.1186/s42269-022-00956-0&lt;/electronic-resource-num&gt;&lt;/record&gt;&lt;/Cite&gt;&lt;/EndNote&gt;</w:instrText>
      </w:r>
      <w:r w:rsidR="00EC2009" w:rsidRPr="000F7924">
        <w:fldChar w:fldCharType="separate"/>
      </w:r>
      <w:r w:rsidR="00EC2009" w:rsidRPr="000F7924">
        <w:rPr>
          <w:noProof/>
        </w:rPr>
        <w:t>(</w:t>
      </w:r>
      <w:hyperlink w:anchor="_ENREF_110" w:tooltip="Oraby, 2022 #202" w:history="1">
        <w:r w:rsidR="00E5312E" w:rsidRPr="000F7924">
          <w:rPr>
            <w:noProof/>
          </w:rPr>
          <w:t>Oraby et al., 2022</w:t>
        </w:r>
      </w:hyperlink>
      <w:r w:rsidR="00EC2009" w:rsidRPr="000F7924">
        <w:rPr>
          <w:noProof/>
        </w:rPr>
        <w:t>)</w:t>
      </w:r>
      <w:r w:rsidR="00EC2009" w:rsidRPr="000F7924">
        <w:fldChar w:fldCharType="end"/>
      </w:r>
      <w:r w:rsidR="008E02ED" w:rsidRPr="000F7924">
        <w:t xml:space="preserve">. </w:t>
      </w:r>
      <w:r w:rsidR="00A80269" w:rsidRPr="000F7924">
        <w:t xml:space="preserve">There are </w:t>
      </w:r>
      <w:r w:rsidR="00E005F3" w:rsidRPr="000F7924">
        <w:t>several</w:t>
      </w:r>
      <w:r w:rsidR="008E02ED" w:rsidRPr="000F7924">
        <w:t xml:space="preserve"> </w:t>
      </w:r>
      <w:r w:rsidR="00592D4D" w:rsidRPr="000F7924">
        <w:t>limitation</w:t>
      </w:r>
      <w:r w:rsidR="00A80269" w:rsidRPr="000F7924">
        <w:t>s</w:t>
      </w:r>
      <w:r w:rsidR="00592D4D" w:rsidRPr="000F7924">
        <w:t xml:space="preserve"> in this study regarding int</w:t>
      </w:r>
      <w:r w:rsidR="00A26D89" w:rsidRPr="000F7924">
        <w:t>erpreting the potential for HGT to bacteria</w:t>
      </w:r>
      <w:r w:rsidR="003B5F2F" w:rsidRPr="000F7924">
        <w:t xml:space="preserve">, including not testing for the </w:t>
      </w:r>
      <w:r w:rsidR="009B729D" w:rsidRPr="000F7924">
        <w:t>full-length</w:t>
      </w:r>
      <w:r w:rsidR="003B5F2F" w:rsidRPr="000F7924">
        <w:t xml:space="preserve"> </w:t>
      </w:r>
      <w:r w:rsidR="00EE7D6B" w:rsidRPr="000F7924">
        <w:t>antibiotic resistance genes or confirming if antibiotic resistance genes were integrated into bacterial genomes or plasmids.</w:t>
      </w:r>
      <w:r w:rsidR="00CB1EFB" w:rsidRPr="000F7924">
        <w:t xml:space="preserve"> In a rebuttal submission to Mexico regarding their measures for GM corn, the US</w:t>
      </w:r>
      <w:r w:rsidR="004369DD" w:rsidRPr="000F7924">
        <w:t xml:space="preserve"> included an analysis of the </w:t>
      </w:r>
      <w:hyperlink w:anchor="_ENREF_110" w:tooltip="Oraby, 2022 #202" w:history="1">
        <w:r w:rsidR="00E5312E" w:rsidRPr="000F7924">
          <w:fldChar w:fldCharType="begin"/>
        </w:r>
        <w:r w:rsidR="00E5312E" w:rsidRPr="000F7924">
          <w:instrText xml:space="preserve"> ADDIN EN.CITE &lt;EndNote&gt;&lt;Cite AuthorYear="1"&gt;&lt;Author&gt;Oraby&lt;/Author&gt;&lt;Year&gt;2022&lt;/Year&gt;&lt;RecNum&gt;202&lt;/RecNum&gt;&lt;DisplayText&gt;Oraby et al. (2022)&lt;/DisplayText&gt;&lt;record&gt;&lt;rec-number&gt;202&lt;/rec-number&gt;&lt;foreign-keys&gt;&lt;key app="EN" db-id="wz9x5s2ahfd99oe05ddpfs5zp2rwvtfs9xr9" timestamp="1754837056"&gt;202&lt;/key&gt;&lt;/foreign-keys&gt;&lt;ref-type name="Journal Article"&gt;17&lt;/ref-type&gt;&lt;contributors&gt;&lt;authors&gt;&lt;author&gt;Oraby, Hanaa Abdel-Sadek&lt;/author&gt;&lt;author&gt;Aboul-Maaty, Nadia Aboul-Ftooh&lt;/author&gt;&lt;author&gt;Al-Sharawi, Hayam Ahmad&lt;/author&gt;&lt;author&gt;Osman, Noha Mohamed&lt;/author&gt;&lt;/authors&gt;&lt;/contributors&gt;&lt;titles&gt;&lt;title&gt;Horizontal transfer of antibiotic resistance genes into microflora and blood cells in rats fed on GM-diet&lt;/title&gt;&lt;secondary-title&gt;Bulletin of the National Research Centre&lt;/secondary-title&gt;&lt;/titles&gt;&lt;periodical&gt;&lt;full-title&gt;Bulletin of the National Research Centre&lt;/full-title&gt;&lt;/periodical&gt;&lt;pages&gt;268&lt;/pages&gt;&lt;volume&gt;46&lt;/volume&gt;&lt;number&gt;1&lt;/number&gt;&lt;dates&gt;&lt;year&gt;2022&lt;/year&gt;&lt;pub-dates&gt;&lt;date&gt;2022/11/18&lt;/date&gt;&lt;/pub-dates&gt;&lt;/dates&gt;&lt;isbn&gt;2522-8307&lt;/isbn&gt;&lt;urls&gt;&lt;related-urls&gt;&lt;url&gt;https://doi.org/10.1186/s42269-022-00956-0&lt;/url&gt;&lt;/related-urls&gt;&lt;/urls&gt;&lt;electronic-resource-num&gt;10.1186/s42269-022-00956-0&lt;/electronic-resource-num&gt;&lt;/record&gt;&lt;/Cite&gt;&lt;/EndNote&gt;</w:instrText>
        </w:r>
        <w:r w:rsidR="00E5312E" w:rsidRPr="000F7924">
          <w:fldChar w:fldCharType="separate"/>
        </w:r>
        <w:r w:rsidR="00E5312E" w:rsidRPr="000F7924">
          <w:rPr>
            <w:noProof/>
          </w:rPr>
          <w:t>Oraby et al. (2022)</w:t>
        </w:r>
        <w:r w:rsidR="00E5312E" w:rsidRPr="000F7924">
          <w:fldChar w:fldCharType="end"/>
        </w:r>
      </w:hyperlink>
      <w:r w:rsidR="004369DD" w:rsidRPr="000F7924">
        <w:t xml:space="preserve"> paper</w:t>
      </w:r>
      <w:r w:rsidR="00502E3A" w:rsidRPr="000F7924">
        <w:t>, noting</w:t>
      </w:r>
      <w:r w:rsidR="004369DD" w:rsidRPr="000F7924">
        <w:t xml:space="preserve"> multiple experimental design issues that made conclusions difficult to interpret, including </w:t>
      </w:r>
      <w:r w:rsidR="00EC6004" w:rsidRPr="000F7924">
        <w:t>whether the bacteria in the rats digestive system naturally contained the antibiotic resistance genes</w:t>
      </w:r>
      <w:r w:rsidR="006506D8" w:rsidRPr="000F7924">
        <w:t xml:space="preserve"> </w:t>
      </w:r>
      <w:r w:rsidR="00EC2009" w:rsidRPr="000F7924">
        <w:fldChar w:fldCharType="begin"/>
      </w:r>
      <w:r w:rsidR="00EC2009" w:rsidRPr="000F7924">
        <w:instrText xml:space="preserve"> ADDIN EN.CITE &lt;EndNote&gt;&lt;Cite&gt;&lt;Author&gt;United States of America&lt;/Author&gt;&lt;Year&gt;2024&lt;/Year&gt;&lt;RecNum&gt;203&lt;/RecNum&gt;&lt;DisplayText&gt;(United States of America, 2024)&lt;/DisplayText&gt;&lt;record&gt;&lt;rec-number&gt;203&lt;/rec-number&gt;&lt;foreign-keys&gt;&lt;key app="EN" db-id="wz9x5s2ahfd99oe05ddpfs5zp2rwvtfs9xr9" timestamp="1754837184"&gt;203&lt;/key&gt;&lt;/foreign-keys&gt;&lt;ref-type name="Report"&gt;27&lt;/ref-type&gt;&lt;contributors&gt;&lt;authors&gt;&lt;author&gt;United States of America, &lt;/author&gt;&lt;/authors&gt;&lt;/contributors&gt;&lt;titles&gt;&lt;title&gt;Mexico - Measures Concerning Genetically Engineered Corn (MX-USA-2023-31-01) - Rebuttal Submission of the United States of America&lt;/title&gt;&lt;/titles&gt;&lt;dates&gt;&lt;year&gt;2024&lt;/year&gt;&lt;/dates&gt;&lt;urls&gt;&lt;related-urls&gt;&lt;url&gt;https://ustr.gov/sites/default/files/4_U.S.%20Rebuttal%20Submission%20w%20Annexes%20(fin)%20%5BPUBLIC%5D.pdf&lt;/url&gt;&lt;/related-urls&gt;&lt;/urls&gt;&lt;/record&gt;&lt;/Cite&gt;&lt;/EndNote&gt;</w:instrText>
      </w:r>
      <w:r w:rsidR="00EC2009" w:rsidRPr="000F7924">
        <w:fldChar w:fldCharType="separate"/>
      </w:r>
      <w:r w:rsidR="00EC2009" w:rsidRPr="000F7924">
        <w:rPr>
          <w:noProof/>
        </w:rPr>
        <w:t>(</w:t>
      </w:r>
      <w:hyperlink w:anchor="_ENREF_156" w:tooltip="United States of America, 2024 #203" w:history="1">
        <w:r w:rsidR="00E5312E" w:rsidRPr="000F7924">
          <w:rPr>
            <w:noProof/>
          </w:rPr>
          <w:t>United States of America, 2024</w:t>
        </w:r>
      </w:hyperlink>
      <w:r w:rsidR="00EC2009" w:rsidRPr="000F7924">
        <w:rPr>
          <w:noProof/>
        </w:rPr>
        <w:t>)</w:t>
      </w:r>
      <w:r w:rsidR="00EC2009" w:rsidRPr="000F7924">
        <w:fldChar w:fldCharType="end"/>
      </w:r>
      <w:r w:rsidR="00EC6004" w:rsidRPr="000F7924">
        <w:t>.</w:t>
      </w:r>
      <w:r w:rsidR="001350C0" w:rsidRPr="000F7924">
        <w:t xml:space="preserve"> </w:t>
      </w:r>
      <w:r w:rsidR="00F346C4" w:rsidRPr="000F7924">
        <w:t xml:space="preserve">Another study of HGT conducted </w:t>
      </w:r>
      <w:r w:rsidR="001350C0" w:rsidRPr="000F7924">
        <w:t>a phylogenetic analysis of 1163 genomes from bacteria, 147 genomes from vascular plants and 456 genomes from other organisms was used to identify 16 genes that were likely transferred from plants to bacteria.</w:t>
      </w:r>
      <w:r w:rsidR="00F346C4" w:rsidRPr="000F7924">
        <w:t xml:space="preserve"> This indicates that</w:t>
      </w:r>
      <w:r w:rsidR="006B7997">
        <w:t>,</w:t>
      </w:r>
      <w:r w:rsidR="00F346C4" w:rsidRPr="000F7924">
        <w:t xml:space="preserve"> while HGT from plants to bacteria </w:t>
      </w:r>
      <w:r w:rsidR="0052638C" w:rsidRPr="000F7924">
        <w:t>is a very rare event</w:t>
      </w:r>
      <w:r w:rsidR="006B7997">
        <w:t>,</w:t>
      </w:r>
      <w:r w:rsidR="0052638C" w:rsidRPr="000F7924">
        <w:t xml:space="preserve"> it is possible </w:t>
      </w:r>
      <w:r w:rsidR="00C1594B" w:rsidRPr="000F7924">
        <w:t>o</w:t>
      </w:r>
      <w:r w:rsidR="00F346C4" w:rsidRPr="000F7924">
        <w:t>n a broader evolutionary scale</w:t>
      </w:r>
      <w:r w:rsidR="0052638C" w:rsidRPr="000F7924">
        <w:t>.</w:t>
      </w:r>
    </w:p>
    <w:p w14:paraId="29DB714D" w14:textId="07D8A21E" w:rsidR="00ED4DA1" w:rsidRDefault="00ED4DA1" w:rsidP="00656637">
      <w:pPr>
        <w:pStyle w:val="RARMPparagraph"/>
      </w:pPr>
      <w:r w:rsidRPr="000F7924">
        <w:t>Given this information</w:t>
      </w:r>
      <w:r w:rsidR="006B7997">
        <w:t>, it</w:t>
      </w:r>
      <w:r w:rsidRPr="000F7924">
        <w:t xml:space="preserve"> is considered that HGT of introduced genes from GM plants to bacteria </w:t>
      </w:r>
      <w:r w:rsidR="003A4168" w:rsidRPr="000F7924">
        <w:t xml:space="preserve">is theoretically possible but is </w:t>
      </w:r>
      <w:r w:rsidR="00C1594B" w:rsidRPr="000F7924">
        <w:t>highly un</w:t>
      </w:r>
      <w:r w:rsidR="003A4168" w:rsidRPr="000F7924">
        <w:t xml:space="preserve">likely to </w:t>
      </w:r>
      <w:r w:rsidR="00C1594B" w:rsidRPr="000F7924">
        <w:t>occur</w:t>
      </w:r>
      <w:r w:rsidR="003A4168" w:rsidRPr="000F7924">
        <w:t>.</w:t>
      </w:r>
    </w:p>
    <w:p w14:paraId="762977DF" w14:textId="6BD0E26F" w:rsidR="00FD5091" w:rsidRPr="000F7924" w:rsidRDefault="00FD5091" w:rsidP="00656637">
      <w:pPr>
        <w:pStyle w:val="RARMPparagraph"/>
      </w:pPr>
      <w:r>
        <w:t xml:space="preserve">As discussed in Chapter 1 Section 4.1.3, expression of the </w:t>
      </w:r>
      <w:r w:rsidRPr="005D7710">
        <w:rPr>
          <w:i/>
          <w:iCs/>
        </w:rPr>
        <w:t>nptII</w:t>
      </w:r>
      <w:r>
        <w:t xml:space="preserve"> gene is controlled by the NOS promoter. If the </w:t>
      </w:r>
      <w:r w:rsidRPr="005D7710">
        <w:rPr>
          <w:i/>
          <w:iCs/>
        </w:rPr>
        <w:t xml:space="preserve">nptII </w:t>
      </w:r>
      <w:r>
        <w:t>gene w</w:t>
      </w:r>
      <w:r w:rsidR="00E005F3">
        <w:t>as</w:t>
      </w:r>
      <w:r>
        <w:t xml:space="preserve"> to be transferred to a bacterium along with the associated NOS promoter, this eukaryotic promoter would not function in the bacteria and </w:t>
      </w:r>
      <w:r w:rsidR="001E2A4D">
        <w:t xml:space="preserve">the </w:t>
      </w:r>
      <w:r w:rsidR="001E2A4D" w:rsidRPr="005D7710">
        <w:rPr>
          <w:i/>
          <w:iCs/>
        </w:rPr>
        <w:t>nptII</w:t>
      </w:r>
      <w:r w:rsidR="001E2A4D">
        <w:t xml:space="preserve"> gene would not be expressed</w:t>
      </w:r>
      <w:r>
        <w:t>.</w:t>
      </w:r>
    </w:p>
    <w:p w14:paraId="702663FE" w14:textId="0FE297AF" w:rsidR="00447495" w:rsidRPr="000F7924" w:rsidRDefault="00447495" w:rsidP="00656637">
      <w:pPr>
        <w:pStyle w:val="RARMPparagraph"/>
      </w:pPr>
      <w:r w:rsidRPr="000F7924">
        <w:t xml:space="preserve">If there is </w:t>
      </w:r>
      <w:r w:rsidR="00EA553C" w:rsidRPr="000F7924">
        <w:t>an</w:t>
      </w:r>
      <w:r w:rsidRPr="000F7924">
        <w:t xml:space="preserve"> advantage for microorganisms to</w:t>
      </w:r>
      <w:r w:rsidR="00F850FA" w:rsidRPr="000F7924">
        <w:t xml:space="preserve"> contain the </w:t>
      </w:r>
      <w:r w:rsidR="00F850FA" w:rsidRPr="000F7924">
        <w:rPr>
          <w:i/>
          <w:iCs/>
        </w:rPr>
        <w:t>nptII</w:t>
      </w:r>
      <w:r w:rsidR="00F850FA" w:rsidRPr="000F7924">
        <w:t xml:space="preserve"> gene</w:t>
      </w:r>
      <w:r w:rsidR="00EA553C" w:rsidRPr="000F7924">
        <w:t>, then this may exert selective pressu</w:t>
      </w:r>
      <w:r w:rsidR="0007341F" w:rsidRPr="000F7924">
        <w:t>re</w:t>
      </w:r>
      <w:r w:rsidR="00656637" w:rsidRPr="000F7924">
        <w:t xml:space="preserve"> in favour of</w:t>
      </w:r>
      <w:r w:rsidR="002C12A3" w:rsidRPr="000F7924">
        <w:t xml:space="preserve"> containing the </w:t>
      </w:r>
      <w:r w:rsidR="002C12A3" w:rsidRPr="000F7924">
        <w:rPr>
          <w:i/>
          <w:iCs/>
        </w:rPr>
        <w:t>nptII</w:t>
      </w:r>
      <w:r w:rsidR="002C12A3" w:rsidRPr="000F7924">
        <w:t xml:space="preserve"> gene</w:t>
      </w:r>
      <w:r w:rsidR="00E83B59" w:rsidRPr="000F7924">
        <w:t xml:space="preserve">. Aminoglycoside antibiotics were originally isolated from </w:t>
      </w:r>
      <w:r w:rsidR="00381A6E">
        <w:t>microorganisms</w:t>
      </w:r>
      <w:r w:rsidR="00381A6E" w:rsidRPr="000F7924">
        <w:t xml:space="preserve"> </w:t>
      </w:r>
      <w:r w:rsidR="002D1CAE" w:rsidRPr="000F7924">
        <w:t xml:space="preserve">of either the </w:t>
      </w:r>
      <w:r w:rsidR="002D1CAE" w:rsidRPr="000F7924">
        <w:rPr>
          <w:i/>
          <w:iCs/>
        </w:rPr>
        <w:t>Streptomyces</w:t>
      </w:r>
      <w:r w:rsidR="002D1CAE" w:rsidRPr="000F7924">
        <w:t xml:space="preserve"> genus (e.g. neomycin) or the </w:t>
      </w:r>
      <w:r w:rsidR="000B4D0E" w:rsidRPr="000F7924">
        <w:rPr>
          <w:i/>
          <w:iCs/>
        </w:rPr>
        <w:t>Micromonospora</w:t>
      </w:r>
      <w:r w:rsidR="000B4D0E" w:rsidRPr="000F7924">
        <w:t xml:space="preserve"> genus (e.g. gentamicin)</w:t>
      </w:r>
      <w:r w:rsidR="0007341F" w:rsidRPr="000F7924">
        <w:t xml:space="preserve"> </w:t>
      </w:r>
      <w:r w:rsidR="00EC2009" w:rsidRPr="000F7924">
        <w:fldChar w:fldCharType="begin"/>
      </w:r>
      <w:r w:rsidR="00EA53FC" w:rsidRPr="000F7924">
        <w:instrText xml:space="preserve"> ADDIN EN.CITE &lt;EndNote&gt;&lt;Cite&gt;&lt;Author&gt;Serio&lt;/Author&gt;&lt;Year&gt;2018&lt;/Year&gt;&lt;RecNum&gt;197&lt;/RecNum&gt;&lt;Prefix&gt;reviewed in &lt;/Prefix&gt;&lt;DisplayText&gt;(reviewed in Serio et al., 2018)&lt;/DisplayText&gt;&lt;record&gt;&lt;rec-number&gt;197&lt;/rec-number&gt;&lt;foreign-keys&gt;&lt;key app="EN" db-id="wz9x5s2ahfd99oe05ddpfs5zp2rwvtfs9xr9" timestamp="1754835042"&gt;197&lt;/key&gt;&lt;/foreign-keys&gt;&lt;ref-type name="Journal Article"&gt;17&lt;/ref-type&gt;&lt;contributors&gt;&lt;authors&gt;&lt;author&gt;Serio, A. W.&lt;/author&gt;&lt;author&gt;Keepers, T.&lt;/author&gt;&lt;author&gt;Andrews, L.&lt;/author&gt;&lt;author&gt;Krause, K. M.&lt;/author&gt;&lt;/authors&gt;&lt;/contributors&gt;&lt;auth-address&gt;Achaogen Inc., South San Francisco, CA 94080.&lt;/auth-address&gt;&lt;titles&gt;&lt;title&gt;Aminoglycoside Revival: Review of a Historically Important Class of Antimicrobials Undergoing Rejuvenation&lt;/title&gt;&lt;secondary-title&gt;EcoSal Plus&lt;/secondary-title&gt;&lt;/titles&gt;&lt;periodical&gt;&lt;full-title&gt;EcoSal Plus&lt;/full-title&gt;&lt;/periodical&gt;&lt;volume&gt;8&lt;/volume&gt;&lt;number&gt;1&lt;/number&gt;&lt;keywords&gt;&lt;keyword&gt;Aminoglycosides/*pharmacology&lt;/keyword&gt;&lt;keyword&gt;Anti-Bacterial Agents/*pharmacology&lt;/keyword&gt;&lt;keyword&gt;Bacterial Infections/*drug therapy&lt;/keyword&gt;&lt;keyword&gt;Drug Therapy, Combination&lt;/keyword&gt;&lt;keyword&gt;Humans&lt;/keyword&gt;&lt;keyword&gt;Microbial Sensitivity Tests&lt;/keyword&gt;&lt;keyword&gt;Protein Synthesis Inhibitors/pharmacology&lt;/keyword&gt;&lt;keyword&gt;Sisomicin/*analogs &amp;amp; derivatives/pharmacology/therapeutic use&lt;/keyword&gt;&lt;/keywords&gt;&lt;dates&gt;&lt;year&gt;2018&lt;/year&gt;&lt;pub-dates&gt;&lt;date&gt;Nov&lt;/date&gt;&lt;/pub-dates&gt;&lt;/dates&gt;&lt;isbn&gt;2324-6200 (Electronic)&amp;#xD;2324-6200 (Linking)&lt;/isbn&gt;&lt;accession-num&gt;30447062&lt;/accession-num&gt;&lt;urls&gt;&lt;related-urls&gt;&lt;url&gt;https://www.ncbi.nlm.nih.gov/pubmed/30447062&lt;/url&gt;&lt;/related-urls&gt;&lt;/urls&gt;&lt;custom2&gt;PMC11575671&lt;/custom2&gt;&lt;electronic-resource-num&gt;10.1128/ecosalplus.ESP-0002-2018&lt;/electronic-resource-num&gt;&lt;remote-database-name&gt;Medline&lt;/remote-database-name&gt;&lt;remote-database-provider&gt;NLM&lt;/remote-database-provider&gt;&lt;/record&gt;&lt;/Cite&gt;&lt;/EndNote&gt;</w:instrText>
      </w:r>
      <w:r w:rsidR="00EC2009" w:rsidRPr="000F7924">
        <w:fldChar w:fldCharType="separate"/>
      </w:r>
      <w:r w:rsidR="00EA53FC" w:rsidRPr="000F7924">
        <w:rPr>
          <w:noProof/>
        </w:rPr>
        <w:t>(</w:t>
      </w:r>
      <w:hyperlink w:anchor="_ENREF_134" w:tooltip="Serio, 2018 #197" w:history="1">
        <w:r w:rsidR="00E5312E" w:rsidRPr="000F7924">
          <w:rPr>
            <w:noProof/>
          </w:rPr>
          <w:t>reviewed in Serio et al., 2018</w:t>
        </w:r>
      </w:hyperlink>
      <w:r w:rsidR="00EA53FC" w:rsidRPr="000F7924">
        <w:rPr>
          <w:noProof/>
        </w:rPr>
        <w:t>)</w:t>
      </w:r>
      <w:r w:rsidR="00EC2009" w:rsidRPr="000F7924">
        <w:fldChar w:fldCharType="end"/>
      </w:r>
      <w:r w:rsidR="00DB3248" w:rsidRPr="000F7924">
        <w:t xml:space="preserve">. Therefore, it is expected that bacteria would come into contact with these </w:t>
      </w:r>
      <w:r w:rsidR="00381A6E">
        <w:t>microorganisms</w:t>
      </w:r>
      <w:r w:rsidR="00381A6E" w:rsidRPr="000F7924">
        <w:t xml:space="preserve"> </w:t>
      </w:r>
      <w:r w:rsidR="00DB3248" w:rsidRPr="000F7924">
        <w:t>in the environment</w:t>
      </w:r>
      <w:r w:rsidR="00A976B4" w:rsidRPr="000F7924">
        <w:t>, but the selective pressure is not expected to be high based on random</w:t>
      </w:r>
      <w:r w:rsidR="00BB3DC0" w:rsidRPr="000F7924">
        <w:t xml:space="preserve">, localised interactions. </w:t>
      </w:r>
      <w:r w:rsidR="00DB3248" w:rsidRPr="000F7924">
        <w:t>Use of aminoglycoside antibiotics in humans and animals is discussed in the next section.</w:t>
      </w:r>
    </w:p>
    <w:p w14:paraId="3A128BDC" w14:textId="713366DD" w:rsidR="00162AC5" w:rsidRPr="000F7924" w:rsidRDefault="00162AC5" w:rsidP="00656637">
      <w:pPr>
        <w:pStyle w:val="RARMPparagraph"/>
      </w:pPr>
      <w:r w:rsidRPr="000F7924">
        <w:t>While not as prevalent in the environment as some other antibiotic resistance genes</w:t>
      </w:r>
      <w:r w:rsidR="002415B2" w:rsidRPr="000F7924">
        <w:t xml:space="preserve"> including </w:t>
      </w:r>
      <w:r w:rsidR="002415B2" w:rsidRPr="000F7924">
        <w:rPr>
          <w:i/>
          <w:iCs/>
        </w:rPr>
        <w:t>nptIII</w:t>
      </w:r>
      <w:r w:rsidRPr="000F7924">
        <w:t xml:space="preserve">, the </w:t>
      </w:r>
      <w:r w:rsidRPr="000F7924">
        <w:rPr>
          <w:i/>
          <w:iCs/>
        </w:rPr>
        <w:t xml:space="preserve">nptII </w:t>
      </w:r>
      <w:r w:rsidRPr="000F7924">
        <w:t xml:space="preserve">gene is found in </w:t>
      </w:r>
      <w:r w:rsidR="001A40A2" w:rsidRPr="000F7924">
        <w:t>bacteria</w:t>
      </w:r>
      <w:r w:rsidR="00526142" w:rsidRPr="000F7924">
        <w:t xml:space="preserve"> around the world</w:t>
      </w:r>
      <w:r w:rsidR="001A40A2" w:rsidRPr="000F7924">
        <w:t xml:space="preserve">. </w:t>
      </w:r>
      <w:r w:rsidR="00983A55" w:rsidRPr="000F7924">
        <w:t xml:space="preserve">In </w:t>
      </w:r>
      <w:r w:rsidR="00064F36" w:rsidRPr="000F7924">
        <w:t>Australia</w:t>
      </w:r>
      <w:r w:rsidR="00983A55" w:rsidRPr="000F7924">
        <w:t xml:space="preserve">, </w:t>
      </w:r>
      <w:r w:rsidR="004600FC" w:rsidRPr="000F7924">
        <w:t xml:space="preserve">among 45 </w:t>
      </w:r>
      <w:r w:rsidR="004600FC" w:rsidRPr="000F7924">
        <w:rPr>
          <w:i/>
          <w:iCs/>
        </w:rPr>
        <w:t>E.coli</w:t>
      </w:r>
      <w:r w:rsidR="004600FC" w:rsidRPr="000F7924">
        <w:t xml:space="preserve"> genomes </w:t>
      </w:r>
      <w:r w:rsidR="009F561B" w:rsidRPr="000F7924">
        <w:t xml:space="preserve">sampled from pig faeces, </w:t>
      </w:r>
      <w:r w:rsidR="00064F36" w:rsidRPr="000F7924">
        <w:t xml:space="preserve">1 was positive for </w:t>
      </w:r>
      <w:r w:rsidR="00064F36" w:rsidRPr="000F7924">
        <w:rPr>
          <w:i/>
          <w:iCs/>
        </w:rPr>
        <w:t xml:space="preserve">nptII </w:t>
      </w:r>
      <w:r w:rsidR="00C80F67" w:rsidRPr="000F7924">
        <w:fldChar w:fldCharType="begin">
          <w:fldData xml:space="preserve">PEVuZE5vdGU+PENpdGU+PEF1dGhvcj5NZXNzZWxlPC9BdXRob3I+PFllYXI+MjAyMzwvWWVhcj48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</w:fldData>
        </w:fldChar>
      </w:r>
      <w:r w:rsidR="00C80F67" w:rsidRPr="000F7924">
        <w:instrText xml:space="preserve"> ADDIN EN.CITE </w:instrText>
      </w:r>
      <w:r w:rsidR="00C80F67" w:rsidRPr="000F7924">
        <w:fldChar w:fldCharType="begin">
          <w:fldData xml:space="preserve">PEVuZE5vdGU+PENpdGU+PEF1dGhvcj5NZXNzZWxlPC9BdXRob3I+PFllYXI+MjAyMzwvWWVhcj48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</w:fldData>
        </w:fldChar>
      </w:r>
      <w:r w:rsidR="00C80F67" w:rsidRPr="000F7924">
        <w:instrText xml:space="preserve"> ADDIN EN.CITE.DATA </w:instrText>
      </w:r>
      <w:r w:rsidR="00C80F67" w:rsidRPr="000F7924">
        <w:fldChar w:fldCharType="end"/>
      </w:r>
      <w:r w:rsidR="00C80F67" w:rsidRPr="000F7924">
        <w:fldChar w:fldCharType="separate"/>
      </w:r>
      <w:r w:rsidR="00C80F67" w:rsidRPr="000F7924">
        <w:rPr>
          <w:noProof/>
        </w:rPr>
        <w:t>(</w:t>
      </w:r>
      <w:hyperlink w:anchor="_ENREF_98" w:tooltip="Messele, 2023 #214" w:history="1">
        <w:r w:rsidR="00E5312E" w:rsidRPr="000F7924">
          <w:rPr>
            <w:noProof/>
          </w:rPr>
          <w:t>Messele et al., 2023</w:t>
        </w:r>
      </w:hyperlink>
      <w:r w:rsidR="00C80F67" w:rsidRPr="000F7924">
        <w:rPr>
          <w:noProof/>
        </w:rPr>
        <w:t>)</w:t>
      </w:r>
      <w:r w:rsidR="00C80F67" w:rsidRPr="000F7924">
        <w:fldChar w:fldCharType="end"/>
      </w:r>
      <w:r w:rsidR="00064F36" w:rsidRPr="000F7924">
        <w:t xml:space="preserve">. </w:t>
      </w:r>
      <w:r w:rsidR="001A40A2" w:rsidRPr="000F7924">
        <w:t xml:space="preserve">A study of soils in </w:t>
      </w:r>
      <w:r w:rsidR="00B0690A" w:rsidRPr="000F7924">
        <w:t xml:space="preserve">100 fields in </w:t>
      </w:r>
      <w:r w:rsidR="001A40A2" w:rsidRPr="000F7924">
        <w:t>Austria where GMOs had never been grown showed</w:t>
      </w:r>
      <w:r w:rsidR="00B0690A" w:rsidRPr="000F7924">
        <w:t xml:space="preserve"> 6% of the fields </w:t>
      </w:r>
      <w:r w:rsidR="00EC552D" w:rsidRPr="000F7924">
        <w:t xml:space="preserve">were positive for </w:t>
      </w:r>
      <w:r w:rsidR="00EC552D" w:rsidRPr="000F7924">
        <w:rPr>
          <w:i/>
          <w:iCs/>
        </w:rPr>
        <w:t>nptII</w:t>
      </w:r>
      <w:r w:rsidR="00EC552D" w:rsidRPr="000F7924">
        <w:t xml:space="preserve"> DNA</w:t>
      </w:r>
      <w:r w:rsidR="0056348A" w:rsidRPr="000F7924">
        <w:t xml:space="preserve"> </w:t>
      </w:r>
      <w:r w:rsidR="00EC2009" w:rsidRPr="000F7924">
        <w:fldChar w:fldCharType="begin"/>
      </w:r>
      <w:r w:rsidR="00EC2009" w:rsidRPr="000F7924">
        <w:instrText xml:space="preserve"> ADDIN EN.CITE &lt;EndNote&gt;&lt;Cite&gt;&lt;Author&gt;Woegerbauer&lt;/Author&gt;&lt;Year&gt;2015&lt;/Year&gt;&lt;RecNum&gt;210&lt;/RecNum&gt;&lt;DisplayText&gt;(Woegerbauer et al., 2015)&lt;/DisplayText&gt;&lt;record&gt;&lt;rec-number&gt;210&lt;/rec-number&gt;&lt;foreign-keys&gt;&lt;key app="EN" db-id="wz9x5s2ahfd99oe05ddpfs5zp2rwvtfs9xr9" timestamp="1754838748"&gt;210&lt;/key&gt;&lt;/foreign-keys&gt;&lt;ref-type name="Journal Article"&gt;17&lt;/ref-type&gt;&lt;contributors&gt;&lt;authors&gt;&lt;author&gt;Woegerbauer, Markus&lt;/author&gt;&lt;author&gt;Zeinzinger, Josef&lt;/author&gt;&lt;author&gt;Gottsberger, Richard Alexander&lt;/author&gt;&lt;author&gt;Pascher, Kathrin&lt;/author&gt;&lt;author&gt;Hufnagl, Peter&lt;/author&gt;&lt;author&gt;Indra, Alexander&lt;/author&gt;&lt;author&gt;Fuchs, Reinhard&lt;/author&gt;&lt;author&gt;Hofrichter, Johannes&lt;/author&gt;&lt;author&gt;Kopacka, Ian&lt;/author&gt;&lt;author&gt;Korschineck, Irina&lt;/author&gt;&lt;author&gt;Schleicher, Corina&lt;/author&gt;&lt;author&gt;Schwarz, Michael&lt;/author&gt;&lt;author&gt;Steinwider, Johann&lt;/author&gt;&lt;author&gt;Springer, Burkhard&lt;/author&gt;&lt;author&gt;Allerberger, Franz&lt;/author&gt;&lt;author&gt;Nielsen, Kaare M.&lt;/author&gt;&lt;author&gt;Fuchs, Klemens&lt;/author&gt;&lt;/authors&gt;&lt;/contributors&gt;&lt;titles&gt;&lt;title&gt;Antibiotic resistance marker genes as environmental pollutants in GMO-pristine agricultural soils in Austria&lt;/title&gt;&lt;secondary-title&gt;Environmental Pollution&lt;/secondary-title&gt;&lt;/titles&gt;&lt;periodical&gt;&lt;full-title&gt;Environmental Pollution&lt;/full-title&gt;&lt;/periodical&gt;&lt;pages&gt;342-351&lt;/pages&gt;&lt;volume&gt;206&lt;/volume&gt;&lt;keywords&gt;&lt;keyword&gt;Resistance&lt;/keyword&gt;&lt;keyword&gt;Aminoglycosides&lt;/keyword&gt;&lt;keyword&gt;Antibiotics&lt;/keyword&gt;&lt;keyword&gt;Soil contamination&lt;/keyword&gt;&lt;keyword&gt;Real time PCR&lt;/keyword&gt;&lt;/keywords&gt;&lt;dates&gt;&lt;year&gt;2015&lt;/year&gt;&lt;pub-dates&gt;&lt;date&gt;2015/11/01/&lt;/date&gt;&lt;/pub-dates&gt;&lt;/dates&gt;&lt;isbn&gt;0269-7491&lt;/isbn&gt;&lt;urls&gt;&lt;related-urls&gt;&lt;url&gt;http://www.sciencedirect.com/science/article/pii/S0269749115003619&lt;/url&gt;&lt;url&gt;https://doi.org/10.1016/j.envpol.2015.07.028&lt;/url&gt;&lt;/related-urls&gt;&lt;/urls&gt;&lt;electronic-resource-num&gt;10.1016/j.envpol.2015.07.028&lt;/electronic-resource-num&gt;&lt;/record&gt;&lt;/Cite&gt;&lt;/EndNote&gt;</w:instrText>
      </w:r>
      <w:r w:rsidR="00EC2009" w:rsidRPr="000F7924">
        <w:fldChar w:fldCharType="separate"/>
      </w:r>
      <w:r w:rsidR="00EC2009" w:rsidRPr="000F7924">
        <w:rPr>
          <w:noProof/>
        </w:rPr>
        <w:t>(</w:t>
      </w:r>
      <w:hyperlink w:anchor="_ENREF_171" w:tooltip="Woegerbauer, 2015 #210" w:history="1">
        <w:r w:rsidR="00E5312E" w:rsidRPr="000F7924">
          <w:rPr>
            <w:noProof/>
          </w:rPr>
          <w:t>Woegerbauer et al., 2015</w:t>
        </w:r>
      </w:hyperlink>
      <w:r w:rsidR="00EC2009" w:rsidRPr="000F7924">
        <w:rPr>
          <w:noProof/>
        </w:rPr>
        <w:t>)</w:t>
      </w:r>
      <w:r w:rsidR="00EC2009" w:rsidRPr="000F7924">
        <w:fldChar w:fldCharType="end"/>
      </w:r>
      <w:r w:rsidR="00EC552D" w:rsidRPr="000F7924">
        <w:t>.</w:t>
      </w:r>
      <w:r w:rsidR="00526142" w:rsidRPr="000F7924">
        <w:t xml:space="preserve"> </w:t>
      </w:r>
      <w:r w:rsidR="00146CCF" w:rsidRPr="000F7924">
        <w:t xml:space="preserve">Among paediatric and general hospitals in Iran, 14.4% </w:t>
      </w:r>
      <w:r w:rsidR="001A6E69" w:rsidRPr="000F7924">
        <w:t xml:space="preserve">of gram negative bacteria isolates contained the </w:t>
      </w:r>
      <w:r w:rsidR="001A6E69" w:rsidRPr="000F7924">
        <w:rPr>
          <w:i/>
          <w:iCs/>
        </w:rPr>
        <w:t>nptII</w:t>
      </w:r>
      <w:r w:rsidR="001A6E69" w:rsidRPr="000F7924">
        <w:t xml:space="preserve"> gene</w:t>
      </w:r>
      <w:r w:rsidR="00112E08" w:rsidRPr="000F7924">
        <w:t>, most</w:t>
      </w:r>
      <w:r w:rsidR="00311514" w:rsidRPr="000F7924">
        <w:t xml:space="preserve"> of these being</w:t>
      </w:r>
      <w:r w:rsidR="00112E08" w:rsidRPr="000F7924">
        <w:t xml:space="preserve"> </w:t>
      </w:r>
      <w:r w:rsidR="00112E08" w:rsidRPr="000F7924">
        <w:rPr>
          <w:i/>
          <w:iCs/>
        </w:rPr>
        <w:t>P</w:t>
      </w:r>
      <w:r w:rsidR="00311514" w:rsidRPr="000F7924">
        <w:rPr>
          <w:i/>
          <w:iCs/>
        </w:rPr>
        <w:t>seudomonas</w:t>
      </w:r>
      <w:r w:rsidR="00112E08" w:rsidRPr="000F7924">
        <w:rPr>
          <w:i/>
          <w:iCs/>
        </w:rPr>
        <w:t xml:space="preserve"> aeruginosa</w:t>
      </w:r>
      <w:r w:rsidR="00C463F5" w:rsidRPr="000F7924">
        <w:rPr>
          <w:i/>
          <w:iCs/>
        </w:rPr>
        <w:t xml:space="preserve"> </w:t>
      </w:r>
      <w:r w:rsidR="00EC2009" w:rsidRPr="000F7924">
        <w:fldChar w:fldCharType="begin">
          <w:fldData xml:space="preserve">PEVuZE5vdGU+PENpdGU+PEF1dGhvcj5BemltaTwvQXV0aG9yPjxZZWFyPjIwMjI8L1llYXI+PFJl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</w:fldData>
        </w:fldChar>
      </w:r>
      <w:r w:rsidR="00EC2009" w:rsidRPr="000F7924">
        <w:instrText xml:space="preserve"> ADDIN EN.CITE </w:instrText>
      </w:r>
      <w:r w:rsidR="00EC2009" w:rsidRPr="000F7924">
        <w:fldChar w:fldCharType="begin">
          <w:fldData xml:space="preserve">PEVuZE5vdGU+PENpdGU+PEF1dGhvcj5BemltaTwvQXV0aG9yPjxZZWFyPjIwMjI8L1llYXI+PFJl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11" w:tooltip="Azimi, 2022 #211" w:history="1">
        <w:r w:rsidR="00E5312E" w:rsidRPr="000F7924">
          <w:rPr>
            <w:noProof/>
          </w:rPr>
          <w:t>Azimi et al., 2022</w:t>
        </w:r>
      </w:hyperlink>
      <w:r w:rsidR="00EC2009" w:rsidRPr="000F7924">
        <w:rPr>
          <w:noProof/>
        </w:rPr>
        <w:t>)</w:t>
      </w:r>
      <w:r w:rsidR="00EC2009" w:rsidRPr="000F7924">
        <w:fldChar w:fldCharType="end"/>
      </w:r>
      <w:r w:rsidR="001A6E69" w:rsidRPr="000F7924">
        <w:t>.</w:t>
      </w:r>
      <w:r w:rsidR="00FF1DE2" w:rsidRPr="000F7924">
        <w:t xml:space="preserve"> </w:t>
      </w:r>
      <w:r w:rsidR="00936D01" w:rsidRPr="000F7924">
        <w:t xml:space="preserve">In another study in Iranian hospitals, </w:t>
      </w:r>
      <w:r w:rsidR="00936D01" w:rsidRPr="000F7924">
        <w:rPr>
          <w:i/>
          <w:iCs/>
        </w:rPr>
        <w:t>nptII</w:t>
      </w:r>
      <w:r w:rsidR="00936D01" w:rsidRPr="000F7924">
        <w:t xml:space="preserve"> was found in </w:t>
      </w:r>
      <w:r w:rsidR="00B271A3" w:rsidRPr="000F7924">
        <w:t xml:space="preserve">61.8% of </w:t>
      </w:r>
      <w:r w:rsidR="00B271A3" w:rsidRPr="000F7924">
        <w:rPr>
          <w:i/>
          <w:iCs/>
        </w:rPr>
        <w:t>P. aeruginosa</w:t>
      </w:r>
      <w:r w:rsidR="00B271A3" w:rsidRPr="000F7924">
        <w:t xml:space="preserve"> isolates</w:t>
      </w:r>
      <w:r w:rsidR="00406DF6" w:rsidRPr="000F7924">
        <w:t xml:space="preserve"> </w:t>
      </w:r>
      <w:r w:rsidR="00EC2009" w:rsidRPr="000F7924">
        <w:fldChar w:fldCharType="begin">
          <w:fldData xml:space="preserve">PEVuZE5vdGU+PENpdGU+PEF1dGhvcj5BZ2hhemFkZWg8L0F1dGhvcj48WWVhcj4yMDEzPC9ZZWFy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</w:fldData>
        </w:fldChar>
      </w:r>
      <w:r w:rsidR="00EC2009" w:rsidRPr="000F7924">
        <w:instrText xml:space="preserve"> ADDIN EN.CITE </w:instrText>
      </w:r>
      <w:r w:rsidR="00EC2009" w:rsidRPr="000F7924">
        <w:fldChar w:fldCharType="begin">
          <w:fldData xml:space="preserve">PEVuZE5vdGU+PENpdGU+PEF1dGhvcj5BZ2hhemFkZWg8L0F1dGhvcj48WWVhcj4yMDEzPC9ZZWFy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</w:fldData>
        </w:fldChar>
      </w:r>
      <w:r w:rsidR="00EC2009" w:rsidRPr="000F7924">
        <w:instrText xml:space="preserve"> ADDIN EN.CITE.DATA </w:instrText>
      </w:r>
      <w:r w:rsidR="00EC2009" w:rsidRPr="000F7924">
        <w:fldChar w:fldCharType="end"/>
      </w:r>
      <w:r w:rsidR="00EC2009" w:rsidRPr="000F7924">
        <w:fldChar w:fldCharType="separate"/>
      </w:r>
      <w:r w:rsidR="00EC2009" w:rsidRPr="000F7924">
        <w:rPr>
          <w:noProof/>
        </w:rPr>
        <w:t>(</w:t>
      </w:r>
      <w:hyperlink w:anchor="_ENREF_2" w:tooltip="Aghazadeh, 2013 #212" w:history="1">
        <w:r w:rsidR="00E5312E" w:rsidRPr="000F7924">
          <w:rPr>
            <w:noProof/>
          </w:rPr>
          <w:t>Aghazadeh et al., 2013</w:t>
        </w:r>
      </w:hyperlink>
      <w:r w:rsidR="00EC2009" w:rsidRPr="000F7924">
        <w:rPr>
          <w:noProof/>
        </w:rPr>
        <w:t>)</w:t>
      </w:r>
      <w:r w:rsidR="00EC2009" w:rsidRPr="000F7924">
        <w:fldChar w:fldCharType="end"/>
      </w:r>
      <w:r w:rsidR="00B271A3" w:rsidRPr="000F7924">
        <w:t xml:space="preserve">. </w:t>
      </w:r>
      <w:r w:rsidR="007A230E" w:rsidRPr="000F7924">
        <w:t xml:space="preserve">In China, of 205 </w:t>
      </w:r>
      <w:r w:rsidR="007A230E" w:rsidRPr="000F7924">
        <w:rPr>
          <w:i/>
          <w:iCs/>
        </w:rPr>
        <w:t xml:space="preserve">E. coli </w:t>
      </w:r>
      <w:r w:rsidR="007A230E" w:rsidRPr="000F7924">
        <w:t>strain</w:t>
      </w:r>
      <w:r w:rsidR="000E149E" w:rsidRPr="000F7924">
        <w:t xml:space="preserve">s collected from 9 different hospitals, 20 strains were positive for </w:t>
      </w:r>
      <w:r w:rsidR="000E149E" w:rsidRPr="000F7924">
        <w:rPr>
          <w:i/>
          <w:iCs/>
        </w:rPr>
        <w:t>nptII</w:t>
      </w:r>
      <w:r w:rsidR="000E149E" w:rsidRPr="000F7924">
        <w:t xml:space="preserve"> </w:t>
      </w:r>
      <w:r w:rsidR="00EC2009" w:rsidRPr="000F7924">
        <w:fldChar w:fldCharType="begin"/>
      </w:r>
      <w:r w:rsidR="00EC2009" w:rsidRPr="000F7924">
        <w:instrText xml:space="preserve"> ADDIN EN.CITE &lt;EndNote&gt;&lt;Cite&gt;&lt;Author&gt;Xiao&lt;/Author&gt;&lt;Year&gt;2012&lt;/Year&gt;&lt;RecNum&gt;213&lt;/RecNum&gt;&lt;DisplayText&gt;(Xiao and Hu, 2012)&lt;/DisplayText&gt;&lt;record&gt;&lt;rec-number&gt;213&lt;/rec-number&gt;&lt;foreign-keys&gt;&lt;key app="EN" db-id="wz9x5s2ahfd99oe05ddpfs5zp2rwvtfs9xr9" timestamp="1754840072"&gt;213&lt;/key&gt;&lt;/foreign-keys&gt;&lt;ref-type name="Journal Article"&gt;17&lt;/ref-type&gt;&lt;contributors&gt;&lt;authors&gt;&lt;author&gt;Xiao, Yonghong&lt;/author&gt;&lt;author&gt;Hu, Yunjian&lt;/author&gt;&lt;/authors&gt;&lt;/contributors&gt;&lt;titles&gt;&lt;title&gt;The Major Aminoglycoside-Modifying Enzyme AAC(3)-II Found in Escherichia coli Determines a Significant Disparity in Its Resistance to Gentamicin and Amikacin in China&lt;/title&gt;&lt;secondary-title&gt;Microbial Drug Resistance&lt;/secondary-title&gt;&lt;/titles&gt;&lt;periodical&gt;&lt;full-title&gt;Microbial Drug Resistance&lt;/full-title&gt;&lt;/periodical&gt;&lt;pages&gt;42-46&lt;/pages&gt;&lt;volume&gt;18&lt;/volume&gt;&lt;number&gt;1&lt;/number&gt;&lt;dates&gt;&lt;year&gt;2012&lt;/year&gt;&lt;/dates&gt;&lt;accession-num&gt;22066787&lt;/accession-num&gt;&lt;urls&gt;&lt;related-urls&gt;&lt;url&gt;https://www.liebertpub.com/doi/abs/10.1089/mdr.2010.0190&lt;/url&gt;&lt;/related-urls&gt;&lt;/urls&gt;&lt;electronic-resource-num&gt;10.1089/mdr.2010.0190&lt;/electronic-resource-num&gt;&lt;/record&gt;&lt;/Cite&gt;&lt;/EndNote&gt;</w:instrText>
      </w:r>
      <w:r w:rsidR="00EC2009" w:rsidRPr="000F7924">
        <w:fldChar w:fldCharType="separate"/>
      </w:r>
      <w:r w:rsidR="00EC2009" w:rsidRPr="000F7924">
        <w:rPr>
          <w:noProof/>
        </w:rPr>
        <w:t>(</w:t>
      </w:r>
      <w:hyperlink w:anchor="_ENREF_173" w:tooltip="Xiao, 2012 #213" w:history="1">
        <w:r w:rsidR="00E5312E" w:rsidRPr="000F7924">
          <w:rPr>
            <w:noProof/>
          </w:rPr>
          <w:t>Xiao and Hu, 2012</w:t>
        </w:r>
      </w:hyperlink>
      <w:r w:rsidR="00EC2009" w:rsidRPr="000F7924">
        <w:rPr>
          <w:noProof/>
        </w:rPr>
        <w:t>)</w:t>
      </w:r>
      <w:r w:rsidR="00EC2009" w:rsidRPr="000F7924">
        <w:fldChar w:fldCharType="end"/>
      </w:r>
      <w:r w:rsidR="000E149E" w:rsidRPr="000F7924">
        <w:t xml:space="preserve">. </w:t>
      </w:r>
      <w:r w:rsidR="00FF1DE2" w:rsidRPr="000F7924">
        <w:t>Therefore</w:t>
      </w:r>
      <w:r w:rsidR="00B271A3" w:rsidRPr="000F7924">
        <w:t>,</w:t>
      </w:r>
      <w:r w:rsidR="00FF1DE2" w:rsidRPr="000F7924">
        <w:t xml:space="preserve"> the </w:t>
      </w:r>
      <w:r w:rsidR="00FF1DE2" w:rsidRPr="000F7924">
        <w:rPr>
          <w:i/>
          <w:iCs/>
        </w:rPr>
        <w:t>nptII</w:t>
      </w:r>
      <w:r w:rsidR="00FF1DE2" w:rsidRPr="000F7924">
        <w:t xml:space="preserve"> gene is already present</w:t>
      </w:r>
      <w:r w:rsidR="008D721F">
        <w:t xml:space="preserve"> in </w:t>
      </w:r>
      <w:r w:rsidR="001260DA">
        <w:t>naturally</w:t>
      </w:r>
      <w:r w:rsidR="005F4FAF">
        <w:t xml:space="preserve"> </w:t>
      </w:r>
      <w:r w:rsidR="001260DA">
        <w:t xml:space="preserve">occurring </w:t>
      </w:r>
      <w:r w:rsidR="008D721F">
        <w:t>bacteria</w:t>
      </w:r>
      <w:r w:rsidR="00FF1DE2" w:rsidRPr="000F7924">
        <w:t xml:space="preserve"> in the environment</w:t>
      </w:r>
      <w:r w:rsidR="001260DA">
        <w:t xml:space="preserve"> </w:t>
      </w:r>
      <w:r w:rsidR="008D721F">
        <w:t xml:space="preserve">and </w:t>
      </w:r>
      <w:r w:rsidR="001260DA">
        <w:t>available for HGT to occur.</w:t>
      </w:r>
    </w:p>
    <w:p w14:paraId="2FB0172A" w14:textId="77777777" w:rsidR="001F7D29" w:rsidRPr="000F7924" w:rsidRDefault="001F7D29" w:rsidP="001F7D29">
      <w:pPr>
        <w:pStyle w:val="Sectionheading4"/>
      </w:pPr>
      <w:r w:rsidRPr="000F7924">
        <w:t>Potential harm</w:t>
      </w:r>
    </w:p>
    <w:p w14:paraId="24EC46CC" w14:textId="65B0B62D" w:rsidR="003F1457" w:rsidRPr="000F7924" w:rsidRDefault="003A0C90" w:rsidP="003F1457">
      <w:pPr>
        <w:pStyle w:val="RARMPparagraph"/>
      </w:pPr>
      <w:r w:rsidRPr="000F7924">
        <w:t xml:space="preserve">The </w:t>
      </w:r>
      <w:r w:rsidRPr="000F7924">
        <w:rPr>
          <w:i/>
          <w:iCs/>
        </w:rPr>
        <w:t>nptII</w:t>
      </w:r>
      <w:r w:rsidRPr="000F7924">
        <w:t xml:space="preserve"> gene is a frequently used selectable marker in </w:t>
      </w:r>
      <w:r w:rsidR="001260DA">
        <w:t>GM</w:t>
      </w:r>
      <w:r w:rsidR="00EB5410" w:rsidRPr="000F7924">
        <w:t xml:space="preserve"> plant</w:t>
      </w:r>
      <w:r w:rsidR="001260DA">
        <w:t>s</w:t>
      </w:r>
      <w:r w:rsidRPr="000F7924">
        <w:t xml:space="preserve">, with </w:t>
      </w:r>
      <w:r w:rsidR="00FC745F" w:rsidRPr="000F7924">
        <w:t xml:space="preserve">150 commercial GM </w:t>
      </w:r>
      <w:r w:rsidR="00EB5410" w:rsidRPr="000F7924">
        <w:t xml:space="preserve">plant </w:t>
      </w:r>
      <w:r w:rsidR="00FC745F" w:rsidRPr="000F7924">
        <w:t>events approved in at least o</w:t>
      </w:r>
      <w:r w:rsidR="00FE7BF4" w:rsidRPr="000F7924">
        <w:t>ne</w:t>
      </w:r>
      <w:r w:rsidR="00FC745F" w:rsidRPr="000F7924">
        <w:t xml:space="preserve"> country worldwide (</w:t>
      </w:r>
      <w:hyperlink r:id="rId82" w:history="1">
        <w:r w:rsidR="00FC745F" w:rsidRPr="000F7924">
          <w:rPr>
            <w:rStyle w:val="Hyperlink"/>
            <w:color w:val="auto"/>
          </w:rPr>
          <w:t>ISAAA GM Approval database</w:t>
        </w:r>
      </w:hyperlink>
      <w:r w:rsidR="00FC745F" w:rsidRPr="000F7924">
        <w:t xml:space="preserve">, accessed 7 August </w:t>
      </w:r>
      <w:r w:rsidR="00FC745F" w:rsidRPr="000F7924">
        <w:lastRenderedPageBreak/>
        <w:t xml:space="preserve">2025). In Australia, approvals for the commercial release of GMOs containing </w:t>
      </w:r>
      <w:r w:rsidR="00FC745F" w:rsidRPr="000F7924">
        <w:rPr>
          <w:i/>
          <w:iCs/>
        </w:rPr>
        <w:t>nptII</w:t>
      </w:r>
      <w:r w:rsidR="00FC745F" w:rsidRPr="000F7924">
        <w:t xml:space="preserve"> include GM banana (DIR 199), GM chrysanthemum (DIR 190), and GM cotton (DIR 124).</w:t>
      </w:r>
      <w:r w:rsidR="00FB2FF7" w:rsidRPr="000F7924">
        <w:t xml:space="preserve"> There have been no adverse effects reported from these releases.</w:t>
      </w:r>
    </w:p>
    <w:p w14:paraId="5DF126CE" w14:textId="768A8F59" w:rsidR="00A029E6" w:rsidRPr="000F7924" w:rsidRDefault="005E4B6C" w:rsidP="003F1457">
      <w:pPr>
        <w:pStyle w:val="RARMPparagraph"/>
      </w:pPr>
      <w:r w:rsidRPr="000F7924">
        <w:t>Antimicrobial resistance is being monitored in Australia, with antibiotic resistance being of particular concern for human and animal health, potentially leading to longer hospital stays</w:t>
      </w:r>
      <w:r w:rsidR="00EB5410" w:rsidRPr="000F7924">
        <w:t xml:space="preserve"> for people</w:t>
      </w:r>
      <w:r w:rsidRPr="000F7924">
        <w:t xml:space="preserve">, higher medical </w:t>
      </w:r>
      <w:r w:rsidR="00EB5410" w:rsidRPr="000F7924">
        <w:t xml:space="preserve">and veterinary </w:t>
      </w:r>
      <w:r w:rsidRPr="000F7924">
        <w:t>costs</w:t>
      </w:r>
      <w:r w:rsidR="00EB5410" w:rsidRPr="000F7924">
        <w:t>,</w:t>
      </w:r>
      <w:r w:rsidRPr="000F7924">
        <w:t xml:space="preserve"> and possibly death (</w:t>
      </w:r>
      <w:hyperlink r:id="rId83" w:history="1">
        <w:r w:rsidRPr="000F7924">
          <w:rPr>
            <w:rStyle w:val="Hyperlink"/>
            <w:color w:val="auto"/>
          </w:rPr>
          <w:t>Australian Government Antimicrobial Resistance website</w:t>
        </w:r>
      </w:hyperlink>
      <w:r w:rsidRPr="000F7924">
        <w:t xml:space="preserve">, accessed 7 August 2025). The </w:t>
      </w:r>
      <w:r w:rsidRPr="000F7924">
        <w:rPr>
          <w:i/>
          <w:iCs/>
        </w:rPr>
        <w:t xml:space="preserve">nptII </w:t>
      </w:r>
      <w:r w:rsidRPr="000F7924">
        <w:t xml:space="preserve">gene confers resistance to </w:t>
      </w:r>
      <w:r w:rsidR="00E005F3" w:rsidRPr="000F7924">
        <w:t>several</w:t>
      </w:r>
      <w:r w:rsidRPr="000F7924">
        <w:t xml:space="preserve"> aminoglycoside antibiotics, including neomycin and gentamicin. </w:t>
      </w:r>
      <w:r w:rsidR="00A029E6" w:rsidRPr="000F7924">
        <w:t xml:space="preserve">As discussed in Chapter 1 Section </w:t>
      </w:r>
      <w:r w:rsidR="009379C9">
        <w:fldChar w:fldCharType="begin"/>
      </w:r>
      <w:r w:rsidR="009379C9">
        <w:instrText xml:space="preserve"> REF _Ref206154461 \r \h </w:instrText>
      </w:r>
      <w:r w:rsidR="009379C9">
        <w:fldChar w:fldCharType="separate"/>
      </w:r>
      <w:r w:rsidR="00BC38E3">
        <w:t>5.6</w:t>
      </w:r>
      <w:r w:rsidR="009379C9">
        <w:fldChar w:fldCharType="end"/>
      </w:r>
      <w:r w:rsidR="00A029E6" w:rsidRPr="000F7924">
        <w:t xml:space="preserve">, </w:t>
      </w:r>
      <w:r w:rsidRPr="000F7924">
        <w:t xml:space="preserve">aminoglycoside antibiotics are globally recognised as a critically important class of antibiotics. Of the antibiotics that </w:t>
      </w:r>
      <w:r w:rsidRPr="000F7924">
        <w:rPr>
          <w:i/>
          <w:iCs/>
        </w:rPr>
        <w:t>nptII</w:t>
      </w:r>
      <w:r w:rsidRPr="000F7924">
        <w:t xml:space="preserve"> confers resistance to, only neomycin and gentamicin are approved for both human and veterinary use in Australia while the others are approved for neither. In Australia, the Australian Strategic and Technical Advisory Group on Antimicrobial Resistance (ASTAG) has listed neomycin individually as Low Importance in Australia and gentamicin as Medium Importance.</w:t>
      </w:r>
      <w:r w:rsidR="00845823" w:rsidRPr="000F7924">
        <w:t xml:space="preserve"> Therefore, an increase in antibacterial resistance to neomycin or gentamicin is considered to be a potential harm.</w:t>
      </w:r>
    </w:p>
    <w:p w14:paraId="3F02D164" w14:textId="6E03031C" w:rsidR="00845823" w:rsidRPr="000F7924" w:rsidRDefault="00845823" w:rsidP="003F1457">
      <w:pPr>
        <w:pStyle w:val="RARMPparagraph"/>
      </w:pPr>
      <w:r w:rsidRPr="000F7924">
        <w:t xml:space="preserve">As discussed in </w:t>
      </w:r>
      <w:r w:rsidR="009379C9">
        <w:t xml:space="preserve">Section </w:t>
      </w:r>
      <w:r w:rsidR="009379C9">
        <w:fldChar w:fldCharType="begin"/>
      </w:r>
      <w:r w:rsidR="009379C9">
        <w:instrText xml:space="preserve"> REF _Ref206154494 \r \h </w:instrText>
      </w:r>
      <w:r w:rsidR="009379C9">
        <w:fldChar w:fldCharType="separate"/>
      </w:r>
      <w:r w:rsidR="00BC38E3">
        <w:t>2.4.2.2</w:t>
      </w:r>
      <w:r w:rsidR="009379C9">
        <w:fldChar w:fldCharType="end"/>
      </w:r>
      <w:r w:rsidRPr="000F7924">
        <w:t xml:space="preserve">, the causal pathways which may lead to increased antibacterial resistance are highly unlikely to occur. Therefore, the presence of the </w:t>
      </w:r>
      <w:r w:rsidRPr="000F7924">
        <w:rPr>
          <w:i/>
          <w:iCs/>
        </w:rPr>
        <w:t>nptII</w:t>
      </w:r>
      <w:r w:rsidRPr="000F7924">
        <w:t xml:space="preserve"> gene in GM Purple Tomato plants is highly unlikely to lead to any of the potential harms listed above.</w:t>
      </w:r>
    </w:p>
    <w:p w14:paraId="5FA40016" w14:textId="77777777" w:rsidR="001F7D29" w:rsidRPr="000F7924" w:rsidRDefault="001F7D29" w:rsidP="001F7D29">
      <w:pPr>
        <w:pStyle w:val="Sectionheading4"/>
      </w:pPr>
      <w:r w:rsidRPr="000F7924">
        <w:t>Conclusion</w:t>
      </w:r>
    </w:p>
    <w:p w14:paraId="31A43185" w14:textId="37D93CCC" w:rsidR="001F7D29" w:rsidRPr="000F7924" w:rsidRDefault="009C60DB" w:rsidP="001F7D29">
      <w:pPr>
        <w:pStyle w:val="RARMPparagraph"/>
      </w:pPr>
      <w:r w:rsidRPr="000F7924">
        <w:t xml:space="preserve">Risk Scenario 2 is not identified as a substantive risk because </w:t>
      </w:r>
      <w:r w:rsidR="007E1013" w:rsidRPr="000F7924">
        <w:t xml:space="preserve">the NPTII protein is rapidly degraded in the digestive system and HGT of the </w:t>
      </w:r>
      <w:r w:rsidR="007E1013" w:rsidRPr="000F7924">
        <w:rPr>
          <w:i/>
          <w:iCs/>
        </w:rPr>
        <w:t>nptII</w:t>
      </w:r>
      <w:r w:rsidR="007E1013" w:rsidRPr="000F7924">
        <w:t xml:space="preserve"> gene from a GM plant to bacteria is considered to be</w:t>
      </w:r>
      <w:r w:rsidR="00C36F0E" w:rsidRPr="000F7924">
        <w:t xml:space="preserve"> highly unlikely</w:t>
      </w:r>
      <w:r w:rsidR="000071F2">
        <w:t xml:space="preserve"> and the gene is already readily available in </w:t>
      </w:r>
      <w:r w:rsidR="00CB47F3">
        <w:t>naturally</w:t>
      </w:r>
      <w:r w:rsidR="005F4FAF">
        <w:t xml:space="preserve"> </w:t>
      </w:r>
      <w:r w:rsidR="00CB47F3">
        <w:t>occurring</w:t>
      </w:r>
      <w:r w:rsidR="00723BD3">
        <w:t xml:space="preserve"> bacteria </w:t>
      </w:r>
      <w:r w:rsidR="00545BB7">
        <w:t>for HGT to occur</w:t>
      </w:r>
      <w:r w:rsidR="00C36F0E" w:rsidRPr="000F7924">
        <w:t>. Therefore, this risk could not be greater than negligible and does not warrant further detailed assessment.</w:t>
      </w:r>
    </w:p>
    <w:p w14:paraId="3606E3E6" w14:textId="06DDA3F2" w:rsidR="001F7D29" w:rsidRPr="000F7924" w:rsidRDefault="001F7D29" w:rsidP="001F7D29">
      <w:pPr>
        <w:pStyle w:val="Sectionheading3"/>
      </w:pPr>
      <w:r w:rsidRPr="000F7924">
        <w:t>Risk Scenario 3</w:t>
      </w:r>
    </w:p>
    <w:tbl>
      <w:tblPr>
        <w:tblStyle w:val="TableGrid"/>
        <w:tblW w:w="0" w:type="auto"/>
        <w:tblLook w:val="04A0" w:firstRow="1" w:lastRow="0" w:firstColumn="1" w:lastColumn="0" w:noHBand="0" w:noVBand="1"/>
      </w:tblPr>
      <w:tblGrid>
        <w:gridCol w:w="1838"/>
        <w:gridCol w:w="7790"/>
      </w:tblGrid>
      <w:tr w:rsidR="0006654D" w:rsidRPr="000F7924" w14:paraId="66D44327" w14:textId="77777777" w:rsidTr="00DE7534">
        <w:tc>
          <w:tcPr>
            <w:tcW w:w="1838" w:type="dxa"/>
            <w:shd w:val="clear" w:color="auto" w:fill="BFBFBF" w:themeFill="background1" w:themeFillShade="BF"/>
          </w:tcPr>
          <w:p w14:paraId="4161C2ED" w14:textId="77777777" w:rsidR="0006654D" w:rsidRPr="000F7924" w:rsidRDefault="0006654D" w:rsidP="0006654D">
            <w:pPr>
              <w:keepNext/>
              <w:rPr>
                <w:i/>
                <w:iCs/>
                <w:sz w:val="20"/>
                <w:szCs w:val="20"/>
              </w:rPr>
            </w:pPr>
            <w:r w:rsidRPr="000F7924">
              <w:rPr>
                <w:i/>
                <w:iCs/>
                <w:sz w:val="20"/>
                <w:szCs w:val="20"/>
              </w:rPr>
              <w:t>Risk source</w:t>
            </w:r>
          </w:p>
        </w:tc>
        <w:tc>
          <w:tcPr>
            <w:tcW w:w="7790" w:type="dxa"/>
          </w:tcPr>
          <w:p w14:paraId="5E7FC5CD" w14:textId="6B85FEB8" w:rsidR="0006654D" w:rsidRPr="000F7924" w:rsidRDefault="00260B02" w:rsidP="0006654D">
            <w:pPr>
              <w:keepNext/>
              <w:jc w:val="center"/>
            </w:pPr>
            <w:r w:rsidRPr="000F7924">
              <w:rPr>
                <w:sz w:val="20"/>
                <w:szCs w:val="20"/>
              </w:rPr>
              <w:t>The GM Purple Tomato</w:t>
            </w:r>
          </w:p>
        </w:tc>
      </w:tr>
      <w:tr w:rsidR="0006654D" w:rsidRPr="000F7924" w14:paraId="00C59E94" w14:textId="77777777" w:rsidTr="00DE7534">
        <w:tc>
          <w:tcPr>
            <w:tcW w:w="1838" w:type="dxa"/>
            <w:shd w:val="clear" w:color="auto" w:fill="BFBFBF" w:themeFill="background1" w:themeFillShade="BF"/>
          </w:tcPr>
          <w:p w14:paraId="78212EC5" w14:textId="77777777" w:rsidR="0006654D" w:rsidRPr="000F7924" w:rsidRDefault="0006654D" w:rsidP="0006654D">
            <w:pPr>
              <w:keepNext/>
              <w:rPr>
                <w:i/>
                <w:iCs/>
                <w:sz w:val="20"/>
                <w:szCs w:val="20"/>
              </w:rPr>
            </w:pPr>
            <w:r w:rsidRPr="000F7924">
              <w:rPr>
                <w:i/>
                <w:iCs/>
                <w:sz w:val="20"/>
                <w:szCs w:val="20"/>
              </w:rPr>
              <w:t>Causal pathway</w:t>
            </w:r>
          </w:p>
        </w:tc>
        <w:tc>
          <w:tcPr>
            <w:tcW w:w="7790" w:type="dxa"/>
          </w:tcPr>
          <w:p w14:paraId="22DF0890" w14:textId="50788009" w:rsidR="00260B02" w:rsidRPr="000F7924" w:rsidRDefault="00260B02" w:rsidP="00260B02">
            <w:pPr>
              <w:keepNext/>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400F59E8" w14:textId="6AB7A919" w:rsidR="004B6759" w:rsidRPr="000F7924" w:rsidRDefault="004B6759" w:rsidP="004B6759">
            <w:pPr>
              <w:contextualSpacing/>
              <w:jc w:val="center"/>
              <w:rPr>
                <w:rFonts w:asciiTheme="minorHAnsi" w:hAnsiTheme="minorHAnsi"/>
                <w:sz w:val="20"/>
                <w:szCs w:val="20"/>
              </w:rPr>
            </w:pPr>
            <w:r w:rsidRPr="000F7924">
              <w:rPr>
                <w:rFonts w:asciiTheme="minorHAnsi" w:hAnsiTheme="minorHAnsi"/>
                <w:sz w:val="20"/>
                <w:szCs w:val="20"/>
              </w:rPr>
              <w:t>Cultivation of the GM Purple Tomato</w:t>
            </w:r>
          </w:p>
          <w:p w14:paraId="27F8E87B" w14:textId="77777777" w:rsidR="004B6759" w:rsidRPr="000F7924" w:rsidRDefault="004B6759" w:rsidP="004B6759">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12FB904D" w14:textId="2C6364A1" w:rsidR="004B6759" w:rsidRPr="000F7924" w:rsidRDefault="004B6759" w:rsidP="004B6759">
            <w:pPr>
              <w:spacing w:before="0" w:after="0"/>
              <w:jc w:val="center"/>
              <w:rPr>
                <w:sz w:val="20"/>
                <w:szCs w:val="20"/>
              </w:rPr>
            </w:pPr>
            <w:r w:rsidRPr="000F7924">
              <w:rPr>
                <w:sz w:val="20"/>
                <w:szCs w:val="20"/>
              </w:rPr>
              <w:t>Persistence of the GM seeds in cultivated areas or dispersal of the GM Purple Tomato to nature reserves or intensive use areas</w:t>
            </w:r>
          </w:p>
          <w:p w14:paraId="57DB96BD" w14:textId="77777777" w:rsidR="004B6759" w:rsidRPr="000F7924" w:rsidRDefault="004B6759" w:rsidP="004B6759">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43D69B48" w14:textId="77777777" w:rsidR="0006654D" w:rsidRDefault="004B6759" w:rsidP="004B6759">
            <w:pPr>
              <w:keepNext/>
              <w:ind w:left="-41"/>
              <w:contextualSpacing/>
              <w:jc w:val="center"/>
              <w:rPr>
                <w:sz w:val="20"/>
                <w:szCs w:val="20"/>
              </w:rPr>
            </w:pPr>
            <w:r w:rsidRPr="000F7924">
              <w:rPr>
                <w:sz w:val="20"/>
                <w:szCs w:val="20"/>
              </w:rPr>
              <w:t>Establishment of population of volunteer GM Purple Tomato in cultivated areas, nature reserves or intensive use areas</w:t>
            </w:r>
          </w:p>
          <w:p w14:paraId="6889927C" w14:textId="500659FF" w:rsidR="00285D2A" w:rsidRPr="000F7924" w:rsidRDefault="00285D2A" w:rsidP="00285D2A">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tc>
      </w:tr>
      <w:tr w:rsidR="004B6759" w:rsidRPr="000F7924" w14:paraId="6284917D" w14:textId="77777777" w:rsidTr="00DE7534">
        <w:tc>
          <w:tcPr>
            <w:tcW w:w="1838" w:type="dxa"/>
            <w:shd w:val="clear" w:color="auto" w:fill="BFBFBF" w:themeFill="background1" w:themeFillShade="BF"/>
          </w:tcPr>
          <w:p w14:paraId="38614D16" w14:textId="77777777" w:rsidR="004B6759" w:rsidRPr="000F7924" w:rsidRDefault="004B6759" w:rsidP="004B6759">
            <w:pPr>
              <w:keepNext/>
              <w:rPr>
                <w:i/>
                <w:iCs/>
                <w:sz w:val="20"/>
                <w:szCs w:val="20"/>
              </w:rPr>
            </w:pPr>
            <w:r w:rsidRPr="000F7924">
              <w:rPr>
                <w:i/>
                <w:iCs/>
                <w:sz w:val="20"/>
                <w:szCs w:val="20"/>
              </w:rPr>
              <w:t>Potential harm</w:t>
            </w:r>
          </w:p>
        </w:tc>
        <w:tc>
          <w:tcPr>
            <w:tcW w:w="7790" w:type="dxa"/>
          </w:tcPr>
          <w:p w14:paraId="4BFCAB94" w14:textId="12BB3EDA" w:rsidR="004B6759" w:rsidRPr="000F7924" w:rsidRDefault="004B6759" w:rsidP="006773DF">
            <w:pPr>
              <w:spacing w:before="0" w:after="60"/>
              <w:jc w:val="center"/>
              <w:rPr>
                <w:sz w:val="20"/>
                <w:szCs w:val="20"/>
              </w:rPr>
            </w:pPr>
            <w:r w:rsidRPr="000F7924">
              <w:rPr>
                <w:sz w:val="20"/>
                <w:szCs w:val="20"/>
              </w:rPr>
              <w:t>Increased allergenicity or toxicity in people</w:t>
            </w:r>
            <w:r w:rsidR="006773DF" w:rsidRPr="000F7924">
              <w:rPr>
                <w:sz w:val="20"/>
                <w:szCs w:val="20"/>
              </w:rPr>
              <w:t xml:space="preserve"> or </w:t>
            </w:r>
            <w:r w:rsidRPr="000F7924">
              <w:rPr>
                <w:sz w:val="20"/>
                <w:szCs w:val="20"/>
              </w:rPr>
              <w:t>increased toxicity to other desirable organisms</w:t>
            </w:r>
          </w:p>
          <w:p w14:paraId="374F29C1" w14:textId="77777777" w:rsidR="004B6759" w:rsidRPr="000F7924" w:rsidRDefault="004B6759" w:rsidP="004B6759">
            <w:pPr>
              <w:spacing w:before="0" w:after="60"/>
              <w:jc w:val="center"/>
              <w:rPr>
                <w:sz w:val="20"/>
                <w:szCs w:val="20"/>
              </w:rPr>
            </w:pPr>
            <w:r w:rsidRPr="000F7924">
              <w:rPr>
                <w:sz w:val="20"/>
                <w:szCs w:val="20"/>
              </w:rPr>
              <w:t>OR</w:t>
            </w:r>
          </w:p>
          <w:p w14:paraId="7301948C" w14:textId="77777777" w:rsidR="004B6759" w:rsidRPr="000F7924" w:rsidRDefault="004B6759" w:rsidP="004B6759">
            <w:pPr>
              <w:spacing w:before="0" w:after="60"/>
              <w:jc w:val="center"/>
              <w:rPr>
                <w:sz w:val="20"/>
                <w:szCs w:val="20"/>
              </w:rPr>
            </w:pPr>
            <w:r w:rsidRPr="000F7924">
              <w:rPr>
                <w:sz w:val="20"/>
                <w:szCs w:val="20"/>
              </w:rPr>
              <w:t>Reduced establishment or yield of desirable agricultural crops</w:t>
            </w:r>
          </w:p>
          <w:p w14:paraId="1EACAAFC" w14:textId="77777777" w:rsidR="004B6759" w:rsidRPr="000F7924" w:rsidRDefault="004B6759" w:rsidP="004B6759">
            <w:pPr>
              <w:spacing w:before="0" w:after="60"/>
              <w:jc w:val="center"/>
              <w:rPr>
                <w:sz w:val="20"/>
                <w:szCs w:val="20"/>
              </w:rPr>
            </w:pPr>
            <w:r w:rsidRPr="000F7924">
              <w:rPr>
                <w:sz w:val="20"/>
                <w:szCs w:val="20"/>
              </w:rPr>
              <w:t>OR</w:t>
            </w:r>
          </w:p>
          <w:p w14:paraId="61283D38" w14:textId="77777777" w:rsidR="004B6759" w:rsidRPr="000F7924" w:rsidRDefault="004B6759" w:rsidP="004B6759">
            <w:pPr>
              <w:spacing w:before="0" w:after="60"/>
              <w:jc w:val="center"/>
              <w:rPr>
                <w:sz w:val="20"/>
                <w:szCs w:val="20"/>
              </w:rPr>
            </w:pPr>
            <w:r w:rsidRPr="000F7924">
              <w:rPr>
                <w:sz w:val="20"/>
                <w:szCs w:val="20"/>
              </w:rPr>
              <w:t>Reduced establishment or yield of desirable plants in the environment</w:t>
            </w:r>
          </w:p>
          <w:p w14:paraId="5FC1659C" w14:textId="77777777" w:rsidR="004B6759" w:rsidRPr="000F7924" w:rsidRDefault="004B6759" w:rsidP="004B6759">
            <w:pPr>
              <w:spacing w:before="0" w:after="60"/>
              <w:jc w:val="center"/>
              <w:rPr>
                <w:sz w:val="20"/>
                <w:szCs w:val="20"/>
              </w:rPr>
            </w:pPr>
            <w:r w:rsidRPr="000F7924">
              <w:rPr>
                <w:sz w:val="20"/>
                <w:szCs w:val="20"/>
              </w:rPr>
              <w:t>OR</w:t>
            </w:r>
          </w:p>
          <w:p w14:paraId="1963EA77" w14:textId="77777777" w:rsidR="004B6759" w:rsidRPr="000F7924" w:rsidRDefault="004B6759" w:rsidP="004B6759">
            <w:pPr>
              <w:spacing w:before="0" w:after="60"/>
              <w:jc w:val="center"/>
              <w:rPr>
                <w:sz w:val="20"/>
                <w:szCs w:val="20"/>
              </w:rPr>
            </w:pPr>
            <w:r w:rsidRPr="000F7924">
              <w:rPr>
                <w:sz w:val="20"/>
                <w:szCs w:val="20"/>
              </w:rPr>
              <w:t>Reduced utility or quality of the environment</w:t>
            </w:r>
          </w:p>
          <w:p w14:paraId="29269413" w14:textId="77777777" w:rsidR="004B6759" w:rsidRPr="000F7924" w:rsidRDefault="004B6759" w:rsidP="004B6759">
            <w:pPr>
              <w:spacing w:before="0" w:after="60"/>
              <w:jc w:val="center"/>
              <w:rPr>
                <w:sz w:val="20"/>
                <w:szCs w:val="20"/>
              </w:rPr>
            </w:pPr>
            <w:r w:rsidRPr="000F7924">
              <w:rPr>
                <w:sz w:val="20"/>
                <w:szCs w:val="20"/>
              </w:rPr>
              <w:t>OR</w:t>
            </w:r>
          </w:p>
          <w:p w14:paraId="07D71D1D" w14:textId="480B6343" w:rsidR="004B6759" w:rsidRPr="000F7924" w:rsidRDefault="004B6759" w:rsidP="004B6759">
            <w:pPr>
              <w:keepNext/>
              <w:jc w:val="center"/>
            </w:pPr>
            <w:r w:rsidRPr="000F7924">
              <w:rPr>
                <w:sz w:val="20"/>
                <w:szCs w:val="20"/>
              </w:rPr>
              <w:t>Increased reservoir for pests or pathogens</w:t>
            </w:r>
          </w:p>
        </w:tc>
      </w:tr>
    </w:tbl>
    <w:p w14:paraId="12CE4BD8" w14:textId="77777777" w:rsidR="001F7D29" w:rsidRPr="000F7924" w:rsidRDefault="001F7D29" w:rsidP="001F7D29">
      <w:pPr>
        <w:pStyle w:val="Sectionheading4"/>
      </w:pPr>
      <w:r w:rsidRPr="000F7924">
        <w:t>Risk source</w:t>
      </w:r>
    </w:p>
    <w:p w14:paraId="0F40525F" w14:textId="2575127D" w:rsidR="001F7D29" w:rsidRPr="000F7924" w:rsidRDefault="004B6759" w:rsidP="001F7D29">
      <w:pPr>
        <w:pStyle w:val="RARMPparagraph"/>
      </w:pPr>
      <w:r w:rsidRPr="000F7924">
        <w:t>The source of potential harm for this postulated risk scenario is the GM Purple Tomato.</w:t>
      </w:r>
    </w:p>
    <w:p w14:paraId="31A4C321" w14:textId="77777777" w:rsidR="001F7D29" w:rsidRPr="000F7924" w:rsidRDefault="001F7D29" w:rsidP="001F7D29">
      <w:pPr>
        <w:pStyle w:val="Sectionheading4"/>
      </w:pPr>
      <w:bookmarkStart w:id="166" w:name="_Ref206154796"/>
      <w:r w:rsidRPr="000F7924">
        <w:t>Causal pathway</w:t>
      </w:r>
      <w:bookmarkEnd w:id="166"/>
    </w:p>
    <w:p w14:paraId="777912B2" w14:textId="133E9CA9" w:rsidR="009376E4" w:rsidRPr="000F7924" w:rsidRDefault="009376E4" w:rsidP="00B86208">
      <w:pPr>
        <w:pStyle w:val="RARMPparagraph"/>
      </w:pPr>
      <w:r w:rsidRPr="000F7924">
        <w:t xml:space="preserve">As per Risk Scenario 1, the GM Purple Tomato may be </w:t>
      </w:r>
      <w:r w:rsidR="00AE2AF0" w:rsidRPr="000F7924">
        <w:t>g</w:t>
      </w:r>
      <w:r w:rsidRPr="000F7924">
        <w:t>rown intentionally for commercial production or in the home garden.</w:t>
      </w:r>
    </w:p>
    <w:p w14:paraId="366E3A2B" w14:textId="2458D6C3" w:rsidR="00203BD6" w:rsidRPr="000F7924" w:rsidRDefault="00B86208" w:rsidP="00FD7FD5">
      <w:pPr>
        <w:pStyle w:val="RARMPparagraph"/>
      </w:pPr>
      <w:r w:rsidRPr="000F7924">
        <w:lastRenderedPageBreak/>
        <w:t>If presence of the introduced genetic changes was to provide the GM Purple Tomato plants with a significant selective advantage over non-GM tomatoes, this may lead to persistence of the GM Purple Tomatoes in areas where they are cultivated (whether commercially or in the home garden). It is noted that persistence of healthy tomato plants may a desirable outcome from tomato cultivation and persistence during tomato cultivation is not considered an adverse effect. However, if the GM Purple Tomato plants were dispersed outside the area they are cultivated in, and were able to establish and persist in environments, such as conservation and natural environments or intensive use areas, this may give rise to adverse outcomes. This assessment assumes that GM Purple Tomato plants have the potential to be present in all current and potential tomato growing areas in Australia and home gardens due to deliberate planting.</w:t>
      </w:r>
    </w:p>
    <w:p w14:paraId="1D7115A8" w14:textId="696B40BC" w:rsidR="002258BD" w:rsidRPr="000F7924" w:rsidRDefault="00B86208" w:rsidP="00B86208">
      <w:pPr>
        <w:pStyle w:val="RARMPparagraph"/>
      </w:pPr>
      <w:r w:rsidRPr="000F7924">
        <w:t xml:space="preserve">If GM tomato seed persisted in agricultural areas or the home garden after harvest and volunteer GM tomato plants emerged, it is not expected that expression of the introduced </w:t>
      </w:r>
      <w:r w:rsidRPr="000F7924">
        <w:rPr>
          <w:i/>
          <w:iCs/>
        </w:rPr>
        <w:t>Delila</w:t>
      </w:r>
      <w:r w:rsidRPr="000F7924">
        <w:t xml:space="preserve"> and </w:t>
      </w:r>
      <w:r w:rsidRPr="000F7924">
        <w:rPr>
          <w:i/>
          <w:iCs/>
        </w:rPr>
        <w:t>Rosea1</w:t>
      </w:r>
      <w:r w:rsidRPr="000F7924">
        <w:t xml:space="preserve"> genes would result in increased persistence of GM volunteers or reduced ability to control volunteer tomato plants. As discussed in Chapter 1 Sections </w:t>
      </w:r>
      <w:r w:rsidR="009379C9">
        <w:fldChar w:fldCharType="begin"/>
      </w:r>
      <w:r w:rsidR="009379C9">
        <w:instrText xml:space="preserve"> REF _Ref206154545 \r \h </w:instrText>
      </w:r>
      <w:r w:rsidR="009379C9">
        <w:fldChar w:fldCharType="separate"/>
      </w:r>
      <w:r w:rsidR="00BC38E3">
        <w:t>3.5</w:t>
      </w:r>
      <w:r w:rsidR="009379C9">
        <w:fldChar w:fldCharType="end"/>
      </w:r>
      <w:r w:rsidRPr="000F7924">
        <w:t xml:space="preserve">, </w:t>
      </w:r>
      <w:r w:rsidR="009379C9">
        <w:fldChar w:fldCharType="begin"/>
      </w:r>
      <w:r w:rsidR="009379C9">
        <w:instrText xml:space="preserve"> REF _Ref206154582 \r \h </w:instrText>
      </w:r>
      <w:r w:rsidR="009379C9">
        <w:fldChar w:fldCharType="separate"/>
      </w:r>
      <w:r w:rsidR="00BC38E3">
        <w:t>5.1</w:t>
      </w:r>
      <w:r w:rsidR="009379C9">
        <w:fldChar w:fldCharType="end"/>
      </w:r>
      <w:r w:rsidRPr="000F7924">
        <w:t xml:space="preserve"> and </w:t>
      </w:r>
      <w:r w:rsidR="009379C9">
        <w:fldChar w:fldCharType="begin"/>
      </w:r>
      <w:r w:rsidR="009379C9">
        <w:instrText xml:space="preserve"> REF _Ref169696270 \r \h </w:instrText>
      </w:r>
      <w:r w:rsidR="009379C9">
        <w:fldChar w:fldCharType="separate"/>
      </w:r>
      <w:r w:rsidR="00BC38E3">
        <w:t>5.2</w:t>
      </w:r>
      <w:r w:rsidR="009379C9">
        <w:fldChar w:fldCharType="end"/>
      </w:r>
      <w:r w:rsidRPr="000F7924">
        <w:t>, tomatoes are sensitive to extremes in abiotic conditions, including temperature and moisture</w:t>
      </w:r>
      <w:r w:rsidR="00725416" w:rsidRPr="000F7924">
        <w:t>,</w:t>
      </w:r>
      <w:r w:rsidRPr="000F7924">
        <w:t xml:space="preserve"> a</w:t>
      </w:r>
      <w:r w:rsidR="00725416" w:rsidRPr="000F7924">
        <w:t>re</w:t>
      </w:r>
      <w:r w:rsidRPr="000F7924">
        <w:t xml:space="preserve"> susceptible to a variety of fungal, viral and bacterial diseases, </w:t>
      </w:r>
      <w:r w:rsidR="001260DA">
        <w:t xml:space="preserve">are </w:t>
      </w:r>
      <w:r w:rsidRPr="000F7924">
        <w:t xml:space="preserve">poor competitors with agricultural weeds, and </w:t>
      </w:r>
      <w:r w:rsidR="001260DA">
        <w:t xml:space="preserve">are </w:t>
      </w:r>
      <w:r w:rsidRPr="000F7924">
        <w:t xml:space="preserve">not considered to be a weed in Australia. Anthocyanins are known to play a role in plant responses to a range of environmental stresses (Chapter 1, Section </w:t>
      </w:r>
      <w:r w:rsidR="009379C9">
        <w:fldChar w:fldCharType="begin"/>
      </w:r>
      <w:r w:rsidR="009379C9">
        <w:instrText xml:space="preserve"> REF _Ref206153486 \r \h </w:instrText>
      </w:r>
      <w:r w:rsidR="009379C9">
        <w:fldChar w:fldCharType="separate"/>
      </w:r>
      <w:r w:rsidR="00BC38E3">
        <w:t>4.1.1.1</w:t>
      </w:r>
      <w:r w:rsidR="009379C9">
        <w:fldChar w:fldCharType="end"/>
      </w:r>
      <w:r w:rsidRPr="000F7924">
        <w:t xml:space="preserve">). As the </w:t>
      </w:r>
      <w:r w:rsidRPr="000F7924">
        <w:rPr>
          <w:i/>
          <w:iCs/>
        </w:rPr>
        <w:t>Delila</w:t>
      </w:r>
      <w:r w:rsidRPr="000F7924">
        <w:t xml:space="preserve"> and </w:t>
      </w:r>
      <w:r w:rsidRPr="000F7924">
        <w:rPr>
          <w:i/>
          <w:iCs/>
        </w:rPr>
        <w:t>Rosea1</w:t>
      </w:r>
      <w:r w:rsidRPr="000F7924">
        <w:t xml:space="preserve"> genes are under the control of a fruit ripening specific promoter and increasing anthocyanin in the fruit only, it is not expected that the GM Purple Tomato plant</w:t>
      </w:r>
      <w:r w:rsidR="00B83EA9" w:rsidRPr="000F7924">
        <w:t>s</w:t>
      </w:r>
      <w:r w:rsidRPr="000F7924">
        <w:t xml:space="preserve"> would have improved stress tolerance and ability to persist in the environment compared to non-GM tomatoes. Increased anthocyanin content is thought to contribute to the decreased susceptibility of the GM fruit to </w:t>
      </w:r>
      <w:r w:rsidRPr="000F7924">
        <w:rPr>
          <w:i/>
          <w:iCs/>
        </w:rPr>
        <w:t>Botrytis</w:t>
      </w:r>
      <w:r w:rsidRPr="000F7924">
        <w:t xml:space="preserve"> infection. Again, as the increase</w:t>
      </w:r>
      <w:r w:rsidR="008B0C8C" w:rsidRPr="000F7924">
        <w:t>d</w:t>
      </w:r>
      <w:r w:rsidRPr="000F7924">
        <w:t xml:space="preserve"> anthocyanin production is limited to the ripening GM fruit, it is not expected that the GM Purple tomato plants would have altered susceptibility to pests and diseases.</w:t>
      </w:r>
    </w:p>
    <w:p w14:paraId="28F37564" w14:textId="5C8787B3" w:rsidR="009D7B90" w:rsidRPr="000F7924" w:rsidRDefault="00BE44A0" w:rsidP="00B86208">
      <w:pPr>
        <w:pStyle w:val="RARMPparagraph"/>
      </w:pPr>
      <w:r w:rsidRPr="000F7924">
        <w:t xml:space="preserve">The GM Purple Tomato could be dispersed in the environment by </w:t>
      </w:r>
      <w:r w:rsidR="006174BA">
        <w:t>several</w:t>
      </w:r>
      <w:r w:rsidRPr="000F7924">
        <w:t xml:space="preserve"> mechanisms</w:t>
      </w:r>
      <w:r w:rsidR="00815870" w:rsidRPr="000F7924">
        <w:t>, including through consumption of fruit by animals</w:t>
      </w:r>
      <w:r w:rsidR="00992A32">
        <w:t>, home composting</w:t>
      </w:r>
      <w:r w:rsidR="00B02F00" w:rsidRPr="000F7924">
        <w:t xml:space="preserve"> and disposal of waste from commercial production and processing. </w:t>
      </w:r>
      <w:r w:rsidR="009F4F21" w:rsidRPr="000F7924">
        <w:t xml:space="preserve">It should be noted that as this is an application </w:t>
      </w:r>
      <w:r w:rsidR="008E1957" w:rsidRPr="000F7924">
        <w:t>for commercial release</w:t>
      </w:r>
      <w:r w:rsidR="007C7905" w:rsidRPr="000F7924">
        <w:t>,</w:t>
      </w:r>
      <w:r w:rsidR="008E1957" w:rsidRPr="000F7924">
        <w:t xml:space="preserve"> </w:t>
      </w:r>
      <w:r w:rsidR="00386AC4" w:rsidRPr="000F7924">
        <w:t xml:space="preserve">if approved, dealings with the GM Purple Tomato could occur across Australia and </w:t>
      </w:r>
      <w:r w:rsidR="0098235F" w:rsidRPr="000F7924">
        <w:t xml:space="preserve">dispersal of the GM Purple Tomato into the environment is not considered an adverse outcome, but may be a </w:t>
      </w:r>
      <w:r w:rsidR="00992A32">
        <w:t>step</w:t>
      </w:r>
      <w:r w:rsidR="00992A32" w:rsidRPr="000F7924">
        <w:t xml:space="preserve"> </w:t>
      </w:r>
      <w:r w:rsidR="0098235F" w:rsidRPr="000F7924">
        <w:t>in a chain of events tha</w:t>
      </w:r>
      <w:r w:rsidR="00946CA1" w:rsidRPr="000F7924">
        <w:t>t may lead to an adverse outcome.</w:t>
      </w:r>
      <w:r w:rsidR="008E1957" w:rsidRPr="000F7924">
        <w:t xml:space="preserve"> </w:t>
      </w:r>
    </w:p>
    <w:p w14:paraId="60F31291" w14:textId="49379A7E" w:rsidR="00D7265A" w:rsidRPr="000F7924" w:rsidRDefault="00B02A61" w:rsidP="00D7265A">
      <w:pPr>
        <w:pStyle w:val="RARMPparagraph"/>
      </w:pPr>
      <w:r w:rsidRPr="000F7924">
        <w:t>Producing fruit is an important mechanism by which plants</w:t>
      </w:r>
      <w:r w:rsidR="00F829A4" w:rsidRPr="000F7924">
        <w:t xml:space="preserve"> can have their seeds dispersed by animals.</w:t>
      </w:r>
      <w:r w:rsidR="00215A53" w:rsidRPr="000F7924">
        <w:t xml:space="preserve"> While there is limited information available on the potential for animals to disperse tomato seeds</w:t>
      </w:r>
      <w:r w:rsidR="005D26B8" w:rsidRPr="000F7924">
        <w:t xml:space="preserve">, the information that is available indicates that tomato seeds can pass through the digestive system intact and viable (Chapter 1 Section </w:t>
      </w:r>
      <w:r w:rsidR="009379C9">
        <w:fldChar w:fldCharType="begin"/>
      </w:r>
      <w:r w:rsidR="009379C9">
        <w:instrText xml:space="preserve"> REF _Ref206154552 \r \h </w:instrText>
      </w:r>
      <w:r w:rsidR="009379C9">
        <w:fldChar w:fldCharType="separate"/>
      </w:r>
      <w:r w:rsidR="00BC38E3">
        <w:t>3.5</w:t>
      </w:r>
      <w:r w:rsidR="009379C9">
        <w:fldChar w:fldCharType="end"/>
      </w:r>
      <w:r w:rsidR="004A732F" w:rsidRPr="000F7924">
        <w:t>)</w:t>
      </w:r>
      <w:r w:rsidR="00B83EA9" w:rsidRPr="000F7924">
        <w:t>.</w:t>
      </w:r>
      <w:r w:rsidR="004A732F" w:rsidRPr="000F7924">
        <w:t xml:space="preserve"> As discussed in Risk Scenario 1</w:t>
      </w:r>
      <w:r w:rsidR="00141BB6" w:rsidRPr="000F7924">
        <w:t>,</w:t>
      </w:r>
      <w:r w:rsidR="004A732F" w:rsidRPr="000F7924">
        <w:t xml:space="preserve"> there is no strong evidence that the GM Purple Tomato fruit would be more attractive to fruit eating animals than non</w:t>
      </w:r>
      <w:r w:rsidR="001E4DEE" w:rsidRPr="000F7924">
        <w:t>-GM tomato fruit</w:t>
      </w:r>
      <w:r w:rsidR="00490911" w:rsidRPr="000F7924">
        <w:t>, so it is expected that GM Purple Tomato seeds would be dispersed by fruit eating animals at a similar rate as non</w:t>
      </w:r>
      <w:r w:rsidR="00B83EA9" w:rsidRPr="000F7924">
        <w:noBreakHyphen/>
      </w:r>
      <w:r w:rsidR="00490911" w:rsidRPr="000F7924">
        <w:t>GM tomatoes</w:t>
      </w:r>
      <w:r w:rsidR="005D26B8" w:rsidRPr="000F7924">
        <w:t>.</w:t>
      </w:r>
    </w:p>
    <w:p w14:paraId="0B131AEC" w14:textId="186E6CBD" w:rsidR="00291BF3" w:rsidRPr="000F7924" w:rsidRDefault="00291BF3" w:rsidP="00B86208">
      <w:pPr>
        <w:pStyle w:val="RARMPparagraph"/>
      </w:pPr>
      <w:r w:rsidRPr="000F7924">
        <w:t>Tomato pomace, a byproduct of commercial processing which is approximately 60% seed and 40% peel, may be used as a livestock feed, composted, or disposed of in landfill. The 2 main processing methods are hot break, where chopped tomatoes are heated to 90-95</w:t>
      </w:r>
      <w:r w:rsidRPr="000F7924">
        <w:rPr>
          <w:rFonts w:cs="Calibri"/>
        </w:rPr>
        <w:t>°</w:t>
      </w:r>
      <w:r w:rsidRPr="000F7924">
        <w:t>C which is used for more viscous products such as tomato paste, and cold break, where chopped tomatoes are processed at ambient temperature or up to 65</w:t>
      </w:r>
      <w:r w:rsidRPr="000F7924">
        <w:rPr>
          <w:rFonts w:cs="Calibri"/>
        </w:rPr>
        <w:t>°</w:t>
      </w:r>
      <w:r w:rsidRPr="000F7924">
        <w:t xml:space="preserve">C which is used for less viscous products such as tomato juice </w:t>
      </w:r>
      <w:r w:rsidRPr="000F7924">
        <w:fldChar w:fldCharType="begin"/>
      </w:r>
      <w:r w:rsidRPr="000F7924">
        <w:instrText xml:space="preserve"> ADDIN EN.CITE &lt;EndNote&gt;&lt;Cite&gt;&lt;Author&gt;Shao&lt;/Author&gt;&lt;Year&gt;2013&lt;/Year&gt;&lt;RecNum&gt;156&lt;/RecNum&gt;&lt;Prefix&gt;reviewed in &lt;/Prefix&gt;&lt;DisplayText&gt;(reviewed in Shao et al., 2013)&lt;/DisplayText&gt;&lt;record&gt;&lt;rec-number&gt;156&lt;/rec-number&gt;&lt;foreign-keys&gt;&lt;key app="EN" db-id="wz9x5s2ahfd99oe05ddpfs5zp2rwvtfs9xr9" timestamp="1754294648"&gt;156&lt;/key&gt;&lt;/foreign-keys&gt;&lt;ref-type name="Journal Article"&gt;17&lt;/ref-type&gt;&lt;contributors&gt;&lt;authors&gt;&lt;author&gt;Shao, Dongyan&lt;/author&gt;&lt;author&gt;Atungulu, Griffiths G.&lt;/author&gt;&lt;author&gt;Pan, Zhongli&lt;/author&gt;&lt;author&gt;Yue, Tianli&lt;/author&gt;&lt;author&gt;Zhang, Ang&lt;/author&gt;&lt;author&gt;Fan, Zhiliang&lt;/author&gt;&lt;/authors&gt;&lt;/contributors&gt;&lt;titles&gt;&lt;title&gt;Characteristics of Isolation and Functionality of Protein from Tomato Pomace Produced with Different Industrial Processing Methods&lt;/title&gt;&lt;secondary-title&gt;Food and Bioprocess Technology&lt;/secondary-title&gt;&lt;/titles&gt;&lt;periodical&gt;&lt;full-title&gt;Food and Bioprocess Technology&lt;/full-title&gt;&lt;/periodical&gt;&lt;pages&gt;532-541&lt;/pages&gt;&lt;volume&gt;7&lt;/volume&gt;&lt;number&gt;2&lt;/number&gt;&lt;section&gt;532&lt;/section&gt;&lt;dates&gt;&lt;year&gt;2013&lt;/year&gt;&lt;/dates&gt;&lt;isbn&gt;1935-5130&amp;#xD;1935-5149&lt;/isbn&gt;&lt;urls&gt;&lt;/urls&gt;&lt;electronic-resource-num&gt;10.1007/s11947-013-1057-0&lt;/electronic-resource-num&gt;&lt;/record&gt;&lt;/Cite&gt;&lt;/EndNote&gt;</w:instrText>
      </w:r>
      <w:r w:rsidRPr="000F7924">
        <w:fldChar w:fldCharType="separate"/>
      </w:r>
      <w:r w:rsidRPr="000F7924">
        <w:rPr>
          <w:noProof/>
        </w:rPr>
        <w:t>(</w:t>
      </w:r>
      <w:hyperlink w:anchor="_ENREF_136" w:tooltip="Shao, 2013 #156" w:history="1">
        <w:r w:rsidR="00E5312E" w:rsidRPr="000F7924">
          <w:rPr>
            <w:noProof/>
          </w:rPr>
          <w:t>reviewed in Shao et al., 2013</w:t>
        </w:r>
      </w:hyperlink>
      <w:r w:rsidRPr="000F7924">
        <w:rPr>
          <w:noProof/>
        </w:rPr>
        <w:t>)</w:t>
      </w:r>
      <w:r w:rsidRPr="000F7924">
        <w:fldChar w:fldCharType="end"/>
      </w:r>
      <w:r w:rsidRPr="000F7924">
        <w:t>. While it is likely that these processing methods will significantly affect the viability of the tomato seeds, it is possible that some may still be viable in the resulting pomace.</w:t>
      </w:r>
    </w:p>
    <w:p w14:paraId="08EA6CCC" w14:textId="5AD5AD28" w:rsidR="00B86208" w:rsidRPr="000F7924" w:rsidRDefault="00105C0B" w:rsidP="004A7BFD">
      <w:pPr>
        <w:pStyle w:val="RARMPparagraph"/>
      </w:pPr>
      <w:r w:rsidRPr="000F7924">
        <w:t>V</w:t>
      </w:r>
      <w:r w:rsidR="003C0CCB" w:rsidRPr="000F7924">
        <w:t>egetat</w:t>
      </w:r>
      <w:r w:rsidRPr="000F7924">
        <w:t>ive material</w:t>
      </w:r>
      <w:r w:rsidR="003C0CCB" w:rsidRPr="000F7924">
        <w:t xml:space="preserve"> from the GM Purple Tomatoes may be composted or disposed of in landfill. As discussed </w:t>
      </w:r>
      <w:r w:rsidRPr="000F7924">
        <w:t xml:space="preserve">in Chapter 1 Section </w:t>
      </w:r>
      <w:r w:rsidR="009379C9">
        <w:fldChar w:fldCharType="begin"/>
      </w:r>
      <w:r w:rsidR="009379C9">
        <w:instrText xml:space="preserve"> REF _Hlk203217918 \r \h </w:instrText>
      </w:r>
      <w:r w:rsidR="009379C9">
        <w:fldChar w:fldCharType="separate"/>
      </w:r>
      <w:r w:rsidR="00BC38E3">
        <w:t>3.2</w:t>
      </w:r>
      <w:r w:rsidR="009379C9">
        <w:fldChar w:fldCharType="end"/>
      </w:r>
      <w:r w:rsidRPr="000F7924">
        <w:t>, tomato plant</w:t>
      </w:r>
      <w:r w:rsidR="00B83EA9" w:rsidRPr="000F7924">
        <w:t>s</w:t>
      </w:r>
      <w:r w:rsidRPr="000F7924">
        <w:t xml:space="preserve"> grow readily from cuttings and have a high capacity for the formation of adventitious roots (roots that form at the base of cuttings, stems in contact with soil etc.), so it is possible that </w:t>
      </w:r>
      <w:r w:rsidR="00141BB6" w:rsidRPr="000F7924">
        <w:t>new tomato plants may grow from this waste vegetative material.</w:t>
      </w:r>
    </w:p>
    <w:p w14:paraId="5970EB66" w14:textId="2AF310E2" w:rsidR="006D3A9B" w:rsidRDefault="00B86208" w:rsidP="00B86208">
      <w:pPr>
        <w:pStyle w:val="RARMPparagraph"/>
      </w:pPr>
      <w:r w:rsidRPr="000F7924">
        <w:t xml:space="preserve">The </w:t>
      </w:r>
      <w:r w:rsidRPr="000F7924">
        <w:rPr>
          <w:i/>
          <w:iCs/>
        </w:rPr>
        <w:t>nptII</w:t>
      </w:r>
      <w:r w:rsidRPr="000F7924">
        <w:t xml:space="preserve"> antibiotic resistance gene is under the control of a constitutive promoter and is expected to be expressed throughout the GM Purple Tomato plant. The </w:t>
      </w:r>
      <w:r w:rsidRPr="000F7924">
        <w:rPr>
          <w:i/>
          <w:iCs/>
        </w:rPr>
        <w:t>nptII</w:t>
      </w:r>
      <w:r w:rsidRPr="000F7924">
        <w:t xml:space="preserve"> gene is only expected to provide a selective advantage to the GMO plant in the presence of neomycin, kanamycin and structurally related </w:t>
      </w:r>
      <w:r w:rsidRPr="000F7924">
        <w:lastRenderedPageBreak/>
        <w:t>antibiotics. These antibiotics are</w:t>
      </w:r>
      <w:r w:rsidR="00992A32">
        <w:t xml:space="preserve"> used for medical and veterinary purposes, and are</w:t>
      </w:r>
      <w:r w:rsidRPr="000F7924">
        <w:t xml:space="preserve"> not used on tomato crops</w:t>
      </w:r>
      <w:r w:rsidR="00992A32">
        <w:t xml:space="preserve"> or on other plants</w:t>
      </w:r>
      <w:r w:rsidRPr="000F7924">
        <w:t>.</w:t>
      </w:r>
    </w:p>
    <w:p w14:paraId="1937C8F4" w14:textId="6B01C482" w:rsidR="004A7BFD" w:rsidRDefault="00E32D77" w:rsidP="00B86208">
      <w:pPr>
        <w:pStyle w:val="RARMPparagraph"/>
      </w:pPr>
      <w:r w:rsidRPr="000F7924">
        <w:t xml:space="preserve">The potential increase in TGAS118 defensin protein concentration in the fruit of the GM Purple Tomato may </w:t>
      </w:r>
      <w:r w:rsidR="006D3A9B">
        <w:t>confer resistance to</w:t>
      </w:r>
      <w:r w:rsidRPr="000F7924">
        <w:t xml:space="preserve"> tomato diseases, such as specific fungal diseases. </w:t>
      </w:r>
      <w:r w:rsidR="006D3A9B">
        <w:t>If the GM Purple Tomato seeds also have increased expression of the defensin they</w:t>
      </w:r>
      <w:r w:rsidRPr="000F7924">
        <w:t xml:space="preserve"> may be able to germinate in the presence of those specific fungal tomato pathogens, </w:t>
      </w:r>
      <w:r w:rsidR="006D3A9B">
        <w:t xml:space="preserve">however </w:t>
      </w:r>
      <w:r w:rsidRPr="000F7924">
        <w:t xml:space="preserve">the expression of TGAS118 is normal in other tissues and will not provide the GM Purple Tomato plants with an advantage over non-GM tomato plants. </w:t>
      </w:r>
    </w:p>
    <w:p w14:paraId="62EB0754" w14:textId="6697AC1B" w:rsidR="00B86208" w:rsidRPr="000F7924" w:rsidRDefault="00E32D77" w:rsidP="00B86208">
      <w:pPr>
        <w:pStyle w:val="RARMPparagraph"/>
      </w:pPr>
      <w:r w:rsidRPr="000F7924">
        <w:t xml:space="preserve">Abiotic conditions, such as temperature, water availability and nutrient availability are the main limiting factors in the development of both GM and non-GM tomato plants. </w:t>
      </w:r>
      <w:r w:rsidR="004A7BFD" w:rsidRPr="000F7924">
        <w:t xml:space="preserve">If the GM Purple Tomatoes were to spread into the environment, the purple fruit phenotype is easily identifiable in mature fruiting plants. It is expected that the GM volunteers would be controlled by standard management practice for control of non-GM tomato volunteers, such as uprooting or use of herbicides (Chapter 1, Section </w:t>
      </w:r>
      <w:r w:rsidR="004A7BFD">
        <w:fldChar w:fldCharType="begin"/>
      </w:r>
      <w:r w:rsidR="004A7BFD">
        <w:instrText xml:space="preserve"> REF _Ref206154709 \r \h </w:instrText>
      </w:r>
      <w:r w:rsidR="004A7BFD">
        <w:fldChar w:fldCharType="separate"/>
      </w:r>
      <w:r w:rsidR="00BC38E3">
        <w:t>3.5</w:t>
      </w:r>
      <w:r w:rsidR="004A7BFD">
        <w:fldChar w:fldCharType="end"/>
      </w:r>
      <w:r w:rsidR="004A7BFD" w:rsidRPr="000F7924">
        <w:t>).</w:t>
      </w:r>
    </w:p>
    <w:p w14:paraId="2FCBD42E" w14:textId="77777777" w:rsidR="001F7D29" w:rsidRPr="000F7924" w:rsidRDefault="001F7D29" w:rsidP="001F7D29">
      <w:pPr>
        <w:pStyle w:val="Sectionheading4"/>
      </w:pPr>
      <w:r w:rsidRPr="000F7924">
        <w:t>Potential harm</w:t>
      </w:r>
    </w:p>
    <w:p w14:paraId="30060E0E" w14:textId="5E7F43F1" w:rsidR="002258BD" w:rsidRPr="000F7924" w:rsidRDefault="00226335" w:rsidP="002258BD">
      <w:pPr>
        <w:pStyle w:val="RARMPparagraph"/>
      </w:pPr>
      <w:r w:rsidRPr="000F7924">
        <w:t xml:space="preserve">If the GM Purple Tomato remained as a volunteer population in agricultural areas or the home garden after cultivation, or was able to spread and persist outside in the environment, the postulated harms are increased toxicity or allergenicity to people, increased toxicity to other desirable animals, </w:t>
      </w:r>
      <w:r w:rsidR="002258BD" w:rsidRPr="000F7924">
        <w:t>reduced establishment or yield of desirable agricultural crops or other desirable plants in the environment, reduced utility or quality of the environment, and an increased reservoir for pests or pathogens.</w:t>
      </w:r>
    </w:p>
    <w:p w14:paraId="17B47BA9" w14:textId="01A162B7" w:rsidR="00226335" w:rsidRPr="000F7924" w:rsidRDefault="00226335" w:rsidP="00226335">
      <w:pPr>
        <w:pStyle w:val="RARMPparagraph"/>
      </w:pPr>
      <w:r w:rsidRPr="000F7924">
        <w:t>As discussed in Risk scenario 1, no substantiative risk was identified for increased toxicity or allergenicity of the GMO for people or increased toxicity to other desirable organisms.</w:t>
      </w:r>
    </w:p>
    <w:p w14:paraId="25B0E9ED" w14:textId="7A29AD42" w:rsidR="00567AF5" w:rsidRPr="000F7924" w:rsidRDefault="002258BD" w:rsidP="002258BD">
      <w:pPr>
        <w:pStyle w:val="RARMPparagraph"/>
      </w:pPr>
      <w:r w:rsidRPr="000F7924">
        <w:t>If the GM Purple Tomato plants were to spread, establish and persist beyond growing areas, this could impact the environment, e.g. it could reduce establishment or yield of desirable agricultural crops; reduce establishment of desirable native vegetation; reduce utility of roadsides, drains, channels and other intensive use areas; or reduce the quality of the biotic environment by providing a reservoir for pathogens or pests.</w:t>
      </w:r>
    </w:p>
    <w:p w14:paraId="46C5D653" w14:textId="421B0FE6" w:rsidR="0044600A" w:rsidRPr="000F7924" w:rsidRDefault="0044600A" w:rsidP="002258BD">
      <w:pPr>
        <w:pStyle w:val="RARMPparagraph"/>
      </w:pPr>
      <w:r w:rsidRPr="000F7924">
        <w:t>If the GM Purple Tomato is more attractive to pollinators</w:t>
      </w:r>
      <w:r w:rsidR="000F7924">
        <w:t>,</w:t>
      </w:r>
      <w:r w:rsidRPr="000F7924">
        <w:t xml:space="preserve"> then they may preferentially go to the GM Purple Tomato, changing their pollination habits at the expense of other desirable plants. Bees are the primary pollinators of tomatoes and are known to show a preference for purple flowers </w:t>
      </w:r>
      <w:r w:rsidRPr="000F7924">
        <w:fldChar w:fldCharType="begin">
          <w:fldData xml:space="preserve">PEVuZE5vdGU+PENpdGU+PEF1dGhvcj5SZXZlcnRlPC9BdXRob3I+PFllYXI+MjAxNjwvWWVhcj48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</w:fldData>
        </w:fldChar>
      </w:r>
      <w:r w:rsidRPr="000F7924">
        <w:instrText xml:space="preserve"> ADDIN EN.CITE </w:instrText>
      </w:r>
      <w:r w:rsidRPr="000F7924">
        <w:fldChar w:fldCharType="begin">
          <w:fldData xml:space="preserve">PEVuZE5vdGU+PENpdGU+PEF1dGhvcj5SZXZlcnRlPC9BdXRob3I+PFllYXI+MjAxNjwvWWVhcj48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</w:fldData>
        </w:fldChar>
      </w:r>
      <w:r w:rsidRPr="000F7924">
        <w:instrText xml:space="preserve"> ADDIN EN.CITE.DATA </w:instrText>
      </w:r>
      <w:r w:rsidRPr="000F7924">
        <w:fldChar w:fldCharType="end"/>
      </w:r>
      <w:r w:rsidRPr="000F7924">
        <w:fldChar w:fldCharType="separate"/>
      </w:r>
      <w:r w:rsidRPr="000F7924">
        <w:rPr>
          <w:noProof/>
        </w:rPr>
        <w:t>(</w:t>
      </w:r>
      <w:hyperlink w:anchor="_ENREF_121" w:tooltip="Reverte, 2016 #163" w:history="1">
        <w:r w:rsidR="00E5312E" w:rsidRPr="000F7924">
          <w:rPr>
            <w:noProof/>
          </w:rPr>
          <w:t>Reverte et al., 2016</w:t>
        </w:r>
      </w:hyperlink>
      <w:r w:rsidRPr="000F7924">
        <w:rPr>
          <w:noProof/>
        </w:rPr>
        <w:t>)</w:t>
      </w:r>
      <w:r w:rsidRPr="000F7924">
        <w:fldChar w:fldCharType="end"/>
      </w:r>
      <w:r w:rsidRPr="000F7924">
        <w:t xml:space="preserve">, but it is noted that the GM Purple Tomato has the standard yellow flowers seen in </w:t>
      </w:r>
      <w:r w:rsidR="000F7924">
        <w:t xml:space="preserve">non-GM </w:t>
      </w:r>
      <w:r w:rsidRPr="000F7924">
        <w:t xml:space="preserve">tomatoes (Chapter 1 Section </w:t>
      </w:r>
      <w:r w:rsidR="009379C9">
        <w:fldChar w:fldCharType="begin"/>
      </w:r>
      <w:r w:rsidR="009379C9">
        <w:instrText xml:space="preserve"> REF _Ref206153595 \r \h </w:instrText>
      </w:r>
      <w:r w:rsidR="009379C9">
        <w:fldChar w:fldCharType="separate"/>
      </w:r>
      <w:r w:rsidR="00BC38E3">
        <w:t>4.5.7</w:t>
      </w:r>
      <w:r w:rsidR="009379C9">
        <w:fldChar w:fldCharType="end"/>
      </w:r>
      <w:r w:rsidRPr="000F7924">
        <w:t xml:space="preserve">). Therefore, the GM Purple Tomato </w:t>
      </w:r>
      <w:r w:rsidR="00905621" w:rsidRPr="000F7924">
        <w:t>flowers are</w:t>
      </w:r>
      <w:r w:rsidRPr="000F7924">
        <w:t xml:space="preserve"> not expected to change the behaviours of usual tomato pollinators.</w:t>
      </w:r>
    </w:p>
    <w:p w14:paraId="6723B5BC" w14:textId="136AAAF4" w:rsidR="002258BD" w:rsidRPr="000F7924" w:rsidRDefault="002258BD" w:rsidP="002258BD">
      <w:pPr>
        <w:pStyle w:val="RARMPparagraph"/>
      </w:pPr>
      <w:r w:rsidRPr="000F7924">
        <w:t xml:space="preserve">As discussed in Section </w:t>
      </w:r>
      <w:r w:rsidR="009379C9">
        <w:fldChar w:fldCharType="begin"/>
      </w:r>
      <w:r w:rsidR="009379C9">
        <w:instrText xml:space="preserve"> REF _Ref206154796 \r \h </w:instrText>
      </w:r>
      <w:r w:rsidR="009379C9">
        <w:fldChar w:fldCharType="separate"/>
      </w:r>
      <w:r w:rsidR="00BC38E3">
        <w:t>2.4.3.2</w:t>
      </w:r>
      <w:r w:rsidR="009379C9">
        <w:fldChar w:fldCharType="end"/>
      </w:r>
      <w:r w:rsidRPr="000F7924">
        <w:t>, the causal pathways which may lead to increased spread and persistence of the GM Purple Tomato are highly unlikely to occur. Therefore, the presence of the introduced genetic changes in GM Purple Tomato plants is highly unlikely to lead to any of the potential harms listed above.</w:t>
      </w:r>
    </w:p>
    <w:p w14:paraId="21CF84E6" w14:textId="2119B585" w:rsidR="00725416" w:rsidRPr="000F7924" w:rsidRDefault="00725416" w:rsidP="002258BD">
      <w:pPr>
        <w:pStyle w:val="RARMPparagraph"/>
      </w:pPr>
      <w:r w:rsidRPr="000F7924">
        <w:t xml:space="preserve">As discussed in Chapter 1, Section </w:t>
      </w:r>
      <w:r w:rsidR="009379C9">
        <w:fldChar w:fldCharType="begin"/>
      </w:r>
      <w:r w:rsidR="009379C9">
        <w:instrText xml:space="preserve"> REF _Ref206154150 \r \h </w:instrText>
      </w:r>
      <w:r w:rsidR="009379C9">
        <w:fldChar w:fldCharType="separate"/>
      </w:r>
      <w:r w:rsidR="00BC38E3">
        <w:t>6.2</w:t>
      </w:r>
      <w:r w:rsidR="009379C9">
        <w:fldChar w:fldCharType="end"/>
      </w:r>
      <w:r w:rsidRPr="000F7924">
        <w:t>, the GM Purple Tomato has been commercially released in the United States since 2024, both as fruit sold in grocery stores and seeds sold to home gardeners, with no adverse effects reported from this release.</w:t>
      </w:r>
    </w:p>
    <w:p w14:paraId="0D6B9445" w14:textId="77777777" w:rsidR="001F7D29" w:rsidRPr="000F7924" w:rsidRDefault="001F7D29" w:rsidP="001F7D29">
      <w:pPr>
        <w:pStyle w:val="Sectionheading4"/>
      </w:pPr>
      <w:r w:rsidRPr="000F7924">
        <w:t>Conclusion</w:t>
      </w:r>
    </w:p>
    <w:p w14:paraId="4186CFD0" w14:textId="0C52112E" w:rsidR="001F7D29" w:rsidRPr="000F7924" w:rsidRDefault="00BE2826" w:rsidP="006F0EC2">
      <w:pPr>
        <w:pStyle w:val="RARMPparagraph"/>
      </w:pPr>
      <w:r w:rsidRPr="000F7924">
        <w:t>Risk</w:t>
      </w:r>
      <w:r w:rsidR="00D204CA">
        <w:t xml:space="preserve"> S</w:t>
      </w:r>
      <w:r w:rsidRPr="000F7924">
        <w:t>cenario 3 is not identified as a substantive risk because tomatoes ha</w:t>
      </w:r>
      <w:r w:rsidR="00A3653E" w:rsidRPr="000F7924">
        <w:t>ve</w:t>
      </w:r>
      <w:r w:rsidRPr="000F7924">
        <w:t xml:space="preserve"> limited ability to establish outside cultivation</w:t>
      </w:r>
      <w:r w:rsidR="004A7BFD">
        <w:t xml:space="preserve"> due to </w:t>
      </w:r>
      <w:r w:rsidRPr="000F7924">
        <w:t xml:space="preserve">abiotic </w:t>
      </w:r>
      <w:r w:rsidR="006F0EC2" w:rsidRPr="000F7924">
        <w:t xml:space="preserve">and biotic </w:t>
      </w:r>
      <w:r w:rsidRPr="000F7924">
        <w:t>factors, the i</w:t>
      </w:r>
      <w:r w:rsidR="006F0EC2" w:rsidRPr="000F7924">
        <w:t>ntroduced genes are</w:t>
      </w:r>
      <w:r w:rsidRPr="000F7924">
        <w:t xml:space="preserve"> not</w:t>
      </w:r>
      <w:r w:rsidR="006F0EC2" w:rsidRPr="000F7924">
        <w:t xml:space="preserve"> </w:t>
      </w:r>
      <w:r w:rsidRPr="000F7924">
        <w:t>expected to affect the GMO’s ability to respond to these limiting factors</w:t>
      </w:r>
      <w:r w:rsidR="004A7BFD">
        <w:t>, and the GM tomato is not expected to be harmful</w:t>
      </w:r>
      <w:r w:rsidRPr="000F7924">
        <w:t>. Therefore, this risk could not be</w:t>
      </w:r>
      <w:r w:rsidR="006F0EC2" w:rsidRPr="000F7924">
        <w:t xml:space="preserve"> </w:t>
      </w:r>
      <w:r w:rsidRPr="000F7924">
        <w:t>greater than negligible and does not warrant further detailed assessment.</w:t>
      </w:r>
    </w:p>
    <w:p w14:paraId="54C0B219" w14:textId="42FEDC75" w:rsidR="004E4333" w:rsidRPr="000F7924" w:rsidRDefault="004E4333" w:rsidP="004E4333">
      <w:pPr>
        <w:pStyle w:val="Sectionheading3"/>
      </w:pPr>
      <w:bookmarkStart w:id="167" w:name="_Ref206153982"/>
      <w:r w:rsidRPr="000F7924">
        <w:lastRenderedPageBreak/>
        <w:t>Risk Scenario 4</w:t>
      </w:r>
      <w:bookmarkEnd w:id="167"/>
    </w:p>
    <w:tbl>
      <w:tblPr>
        <w:tblStyle w:val="TableGrid"/>
        <w:tblW w:w="0" w:type="auto"/>
        <w:tblLook w:val="04A0" w:firstRow="1" w:lastRow="0" w:firstColumn="1" w:lastColumn="0" w:noHBand="0" w:noVBand="1"/>
      </w:tblPr>
      <w:tblGrid>
        <w:gridCol w:w="1838"/>
        <w:gridCol w:w="7790"/>
      </w:tblGrid>
      <w:tr w:rsidR="004E4333" w:rsidRPr="000F7924" w14:paraId="7797397A" w14:textId="77777777" w:rsidTr="0078688D">
        <w:tc>
          <w:tcPr>
            <w:tcW w:w="1838" w:type="dxa"/>
            <w:shd w:val="clear" w:color="auto" w:fill="BFBFBF" w:themeFill="background1" w:themeFillShade="BF"/>
          </w:tcPr>
          <w:p w14:paraId="7F7D4371" w14:textId="77777777" w:rsidR="004E4333" w:rsidRPr="000F7924" w:rsidRDefault="004E4333" w:rsidP="0078688D">
            <w:pPr>
              <w:keepNext/>
              <w:rPr>
                <w:i/>
                <w:iCs/>
                <w:sz w:val="20"/>
                <w:szCs w:val="20"/>
              </w:rPr>
            </w:pPr>
            <w:r w:rsidRPr="000F7924">
              <w:rPr>
                <w:i/>
                <w:iCs/>
                <w:sz w:val="20"/>
                <w:szCs w:val="20"/>
              </w:rPr>
              <w:t>Risk source</w:t>
            </w:r>
          </w:p>
        </w:tc>
        <w:tc>
          <w:tcPr>
            <w:tcW w:w="7790" w:type="dxa"/>
          </w:tcPr>
          <w:p w14:paraId="03914881" w14:textId="66255AAE" w:rsidR="004E4333" w:rsidRPr="000F7924" w:rsidRDefault="00260B02" w:rsidP="0078688D">
            <w:pPr>
              <w:keepNext/>
              <w:jc w:val="center"/>
            </w:pPr>
            <w:r w:rsidRPr="000F7924">
              <w:rPr>
                <w:sz w:val="20"/>
                <w:szCs w:val="20"/>
              </w:rPr>
              <w:t>The GM Purple Tomato</w:t>
            </w:r>
          </w:p>
        </w:tc>
      </w:tr>
      <w:tr w:rsidR="004E4333" w:rsidRPr="000F7924" w14:paraId="47F85E1D" w14:textId="77777777" w:rsidTr="0078688D">
        <w:tc>
          <w:tcPr>
            <w:tcW w:w="1838" w:type="dxa"/>
            <w:shd w:val="clear" w:color="auto" w:fill="BFBFBF" w:themeFill="background1" w:themeFillShade="BF"/>
          </w:tcPr>
          <w:p w14:paraId="7F84FB7F" w14:textId="77777777" w:rsidR="004E4333" w:rsidRPr="000F7924" w:rsidRDefault="004E4333" w:rsidP="0078688D">
            <w:pPr>
              <w:keepNext/>
              <w:rPr>
                <w:i/>
                <w:iCs/>
                <w:sz w:val="20"/>
                <w:szCs w:val="20"/>
              </w:rPr>
            </w:pPr>
            <w:r w:rsidRPr="000F7924">
              <w:rPr>
                <w:i/>
                <w:iCs/>
                <w:sz w:val="20"/>
                <w:szCs w:val="20"/>
              </w:rPr>
              <w:t>Causal pathway</w:t>
            </w:r>
          </w:p>
        </w:tc>
        <w:tc>
          <w:tcPr>
            <w:tcW w:w="7790" w:type="dxa"/>
          </w:tcPr>
          <w:p w14:paraId="23CA9181" w14:textId="47E27942" w:rsidR="00260B02" w:rsidRPr="000F7924" w:rsidRDefault="00260B02" w:rsidP="00260B02">
            <w:pPr>
              <w:keepNext/>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2E519E53" w14:textId="530FE4D5" w:rsidR="00260B02" w:rsidRPr="000F7924" w:rsidRDefault="00260B02" w:rsidP="00260B02">
            <w:pPr>
              <w:contextualSpacing/>
              <w:jc w:val="center"/>
              <w:rPr>
                <w:rFonts w:asciiTheme="minorHAnsi" w:hAnsiTheme="minorHAnsi"/>
                <w:sz w:val="20"/>
                <w:szCs w:val="20"/>
              </w:rPr>
            </w:pPr>
            <w:r w:rsidRPr="000F7924">
              <w:rPr>
                <w:rFonts w:asciiTheme="minorHAnsi" w:hAnsiTheme="minorHAnsi"/>
                <w:sz w:val="20"/>
                <w:szCs w:val="20"/>
              </w:rPr>
              <w:t>Cultivation of the GM Purple Tomato</w:t>
            </w:r>
          </w:p>
          <w:p w14:paraId="0C3390E6" w14:textId="77777777" w:rsidR="00260B02" w:rsidRPr="000F7924" w:rsidRDefault="00260B02" w:rsidP="00260B02">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314A8A9E" w14:textId="77777777" w:rsidR="00260B02" w:rsidRPr="000F7924" w:rsidRDefault="00260B02" w:rsidP="00260B02">
            <w:pPr>
              <w:spacing w:before="0"/>
              <w:jc w:val="center"/>
              <w:rPr>
                <w:sz w:val="20"/>
                <w:szCs w:val="20"/>
              </w:rPr>
            </w:pPr>
            <w:r w:rsidRPr="000F7924">
              <w:rPr>
                <w:sz w:val="20"/>
                <w:szCs w:val="20"/>
              </w:rPr>
              <w:t>Outcrossing with sexually compatible plants</w:t>
            </w:r>
          </w:p>
          <w:p w14:paraId="13B498AE" w14:textId="77777777" w:rsidR="00260B02" w:rsidRPr="000F7924" w:rsidRDefault="00260B02" w:rsidP="00260B02">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p w14:paraId="489C7341" w14:textId="77777777" w:rsidR="004E4333" w:rsidRDefault="00260B02" w:rsidP="00260B02">
            <w:pPr>
              <w:keepNext/>
              <w:ind w:left="-41"/>
              <w:contextualSpacing/>
              <w:jc w:val="center"/>
              <w:rPr>
                <w:sz w:val="20"/>
                <w:szCs w:val="20"/>
              </w:rPr>
            </w:pPr>
            <w:r w:rsidRPr="000F7924">
              <w:rPr>
                <w:sz w:val="20"/>
                <w:szCs w:val="20"/>
              </w:rPr>
              <w:t>Establishment of populations of hybrid GM plants expressing the introduced genes in the environment</w:t>
            </w:r>
          </w:p>
          <w:p w14:paraId="2BB132D8" w14:textId="1B8BF00F" w:rsidR="00285D2A" w:rsidRPr="000F7924" w:rsidRDefault="00285D2A" w:rsidP="00285D2A">
            <w:pPr>
              <w:ind w:left="-41"/>
              <w:contextualSpacing/>
              <w:jc w:val="center"/>
              <w:rPr>
                <w:rFonts w:asciiTheme="minorHAnsi" w:hAnsiTheme="minorHAnsi"/>
                <w:sz w:val="20"/>
                <w:szCs w:val="20"/>
                <w:lang w:eastAsia="en-AU"/>
              </w:rPr>
            </w:pPr>
            <w:r w:rsidRPr="000F7924">
              <w:rPr>
                <w:rFonts w:asciiTheme="minorHAnsi" w:hAnsiTheme="minorHAnsi"/>
                <w:sz w:val="20"/>
                <w:szCs w:val="20"/>
                <w:lang w:eastAsia="en-AU"/>
              </w:rPr>
              <w:sym w:font="Wingdings 3" w:char="F0C8"/>
            </w:r>
          </w:p>
        </w:tc>
      </w:tr>
      <w:tr w:rsidR="004E4333" w:rsidRPr="000F7924" w14:paraId="4D4053CA" w14:textId="77777777" w:rsidTr="0078688D">
        <w:tc>
          <w:tcPr>
            <w:tcW w:w="1838" w:type="dxa"/>
            <w:shd w:val="clear" w:color="auto" w:fill="BFBFBF" w:themeFill="background1" w:themeFillShade="BF"/>
          </w:tcPr>
          <w:p w14:paraId="1E3F499E" w14:textId="77777777" w:rsidR="004E4333" w:rsidRPr="000F7924" w:rsidRDefault="004E4333" w:rsidP="0078688D">
            <w:pPr>
              <w:keepNext/>
              <w:rPr>
                <w:i/>
                <w:iCs/>
                <w:sz w:val="20"/>
                <w:szCs w:val="20"/>
              </w:rPr>
            </w:pPr>
            <w:r w:rsidRPr="000F7924">
              <w:rPr>
                <w:i/>
                <w:iCs/>
                <w:sz w:val="20"/>
                <w:szCs w:val="20"/>
              </w:rPr>
              <w:t>Potential harm</w:t>
            </w:r>
          </w:p>
        </w:tc>
        <w:tc>
          <w:tcPr>
            <w:tcW w:w="7790" w:type="dxa"/>
          </w:tcPr>
          <w:p w14:paraId="04851D9A" w14:textId="17552F38" w:rsidR="00260B02" w:rsidRPr="000F7924" w:rsidRDefault="00260B02" w:rsidP="006773DF">
            <w:pPr>
              <w:spacing w:before="0" w:after="60"/>
              <w:jc w:val="center"/>
              <w:rPr>
                <w:sz w:val="20"/>
                <w:szCs w:val="20"/>
              </w:rPr>
            </w:pPr>
            <w:r w:rsidRPr="000F7924">
              <w:rPr>
                <w:sz w:val="20"/>
                <w:szCs w:val="20"/>
              </w:rPr>
              <w:t>Increased allergenicity or toxicity in people</w:t>
            </w:r>
            <w:r w:rsidR="006773DF" w:rsidRPr="000F7924">
              <w:rPr>
                <w:sz w:val="20"/>
                <w:szCs w:val="20"/>
              </w:rPr>
              <w:t xml:space="preserve"> or </w:t>
            </w:r>
            <w:r w:rsidRPr="000F7924">
              <w:rPr>
                <w:sz w:val="20"/>
                <w:szCs w:val="20"/>
              </w:rPr>
              <w:t>increased toxicity to other desirable organisms</w:t>
            </w:r>
          </w:p>
          <w:p w14:paraId="01CD531F" w14:textId="77777777" w:rsidR="00260B02" w:rsidRPr="000F7924" w:rsidRDefault="00260B02" w:rsidP="00260B02">
            <w:pPr>
              <w:spacing w:before="0" w:after="60"/>
              <w:jc w:val="center"/>
              <w:rPr>
                <w:sz w:val="20"/>
                <w:szCs w:val="20"/>
              </w:rPr>
            </w:pPr>
            <w:r w:rsidRPr="000F7924">
              <w:rPr>
                <w:sz w:val="20"/>
                <w:szCs w:val="20"/>
              </w:rPr>
              <w:t>OR</w:t>
            </w:r>
          </w:p>
          <w:p w14:paraId="3CFA8C40" w14:textId="77777777" w:rsidR="00260B02" w:rsidRPr="000F7924" w:rsidRDefault="00260B02" w:rsidP="00260B02">
            <w:pPr>
              <w:spacing w:before="0" w:after="60"/>
              <w:jc w:val="center"/>
              <w:rPr>
                <w:sz w:val="20"/>
                <w:szCs w:val="20"/>
              </w:rPr>
            </w:pPr>
            <w:r w:rsidRPr="000F7924">
              <w:rPr>
                <w:sz w:val="20"/>
                <w:szCs w:val="20"/>
              </w:rPr>
              <w:t>Reduced establishment or yield of desirable agricultural crops</w:t>
            </w:r>
          </w:p>
          <w:p w14:paraId="72E351BC" w14:textId="77777777" w:rsidR="00260B02" w:rsidRPr="000F7924" w:rsidRDefault="00260B02" w:rsidP="00260B02">
            <w:pPr>
              <w:spacing w:before="0" w:after="60"/>
              <w:jc w:val="center"/>
              <w:rPr>
                <w:sz w:val="20"/>
                <w:szCs w:val="20"/>
              </w:rPr>
            </w:pPr>
            <w:r w:rsidRPr="000F7924">
              <w:rPr>
                <w:sz w:val="20"/>
                <w:szCs w:val="20"/>
              </w:rPr>
              <w:t>OR</w:t>
            </w:r>
          </w:p>
          <w:p w14:paraId="15C38C04" w14:textId="77777777" w:rsidR="00260B02" w:rsidRPr="000F7924" w:rsidRDefault="00260B02" w:rsidP="00260B02">
            <w:pPr>
              <w:spacing w:before="0" w:after="60"/>
              <w:jc w:val="center"/>
              <w:rPr>
                <w:sz w:val="20"/>
                <w:szCs w:val="20"/>
              </w:rPr>
            </w:pPr>
            <w:r w:rsidRPr="000F7924">
              <w:rPr>
                <w:sz w:val="20"/>
                <w:szCs w:val="20"/>
              </w:rPr>
              <w:t>Reduced establishment or yield of desirable plants in the environment</w:t>
            </w:r>
          </w:p>
          <w:p w14:paraId="09DF2C87" w14:textId="77777777" w:rsidR="00260B02" w:rsidRPr="000F7924" w:rsidRDefault="00260B02" w:rsidP="00260B02">
            <w:pPr>
              <w:spacing w:before="0" w:after="60"/>
              <w:jc w:val="center"/>
              <w:rPr>
                <w:sz w:val="20"/>
                <w:szCs w:val="20"/>
              </w:rPr>
            </w:pPr>
            <w:r w:rsidRPr="000F7924">
              <w:rPr>
                <w:sz w:val="20"/>
                <w:szCs w:val="20"/>
              </w:rPr>
              <w:t>OR</w:t>
            </w:r>
          </w:p>
          <w:p w14:paraId="51BBFDED" w14:textId="77777777" w:rsidR="00260B02" w:rsidRPr="000F7924" w:rsidRDefault="00260B02" w:rsidP="00260B02">
            <w:pPr>
              <w:spacing w:before="0" w:after="60"/>
              <w:jc w:val="center"/>
              <w:rPr>
                <w:sz w:val="20"/>
                <w:szCs w:val="20"/>
              </w:rPr>
            </w:pPr>
            <w:r w:rsidRPr="000F7924">
              <w:rPr>
                <w:sz w:val="20"/>
                <w:szCs w:val="20"/>
              </w:rPr>
              <w:t>Reduced utility or quality of the environment</w:t>
            </w:r>
          </w:p>
          <w:p w14:paraId="3409407E" w14:textId="77777777" w:rsidR="00260B02" w:rsidRPr="000F7924" w:rsidRDefault="00260B02" w:rsidP="00260B02">
            <w:pPr>
              <w:spacing w:before="0" w:after="60"/>
              <w:jc w:val="center"/>
              <w:rPr>
                <w:sz w:val="20"/>
                <w:szCs w:val="20"/>
              </w:rPr>
            </w:pPr>
            <w:r w:rsidRPr="000F7924">
              <w:rPr>
                <w:sz w:val="20"/>
                <w:szCs w:val="20"/>
              </w:rPr>
              <w:t>OR</w:t>
            </w:r>
          </w:p>
          <w:p w14:paraId="7CF7E605" w14:textId="61FC01FB" w:rsidR="004E4333" w:rsidRPr="000F7924" w:rsidRDefault="00260B02" w:rsidP="00260B02">
            <w:pPr>
              <w:keepNext/>
              <w:jc w:val="center"/>
            </w:pPr>
            <w:r w:rsidRPr="000F7924">
              <w:rPr>
                <w:sz w:val="20"/>
                <w:szCs w:val="20"/>
              </w:rPr>
              <w:t>Increased reservoir for pests or pathogens</w:t>
            </w:r>
          </w:p>
        </w:tc>
      </w:tr>
    </w:tbl>
    <w:p w14:paraId="37DB3D88" w14:textId="77777777" w:rsidR="004E4333" w:rsidRPr="000F7924" w:rsidRDefault="004E4333" w:rsidP="004E4333">
      <w:pPr>
        <w:pStyle w:val="Sectionheading4"/>
      </w:pPr>
      <w:r w:rsidRPr="000F7924">
        <w:t>Risk source</w:t>
      </w:r>
    </w:p>
    <w:p w14:paraId="70D45961" w14:textId="387D3E25" w:rsidR="004E4333" w:rsidRPr="000F7924" w:rsidRDefault="004B6759" w:rsidP="004E4333">
      <w:pPr>
        <w:pStyle w:val="RARMPparagraph"/>
      </w:pPr>
      <w:r w:rsidRPr="000F7924">
        <w:t>The source of potential harm for this postulated risk scenario is the GM Purple Tomato.</w:t>
      </w:r>
    </w:p>
    <w:p w14:paraId="1D75C950" w14:textId="77777777" w:rsidR="004E4333" w:rsidRPr="000F7924" w:rsidRDefault="004E4333" w:rsidP="004E4333">
      <w:pPr>
        <w:pStyle w:val="Sectionheading4"/>
      </w:pPr>
      <w:r w:rsidRPr="000F7924">
        <w:t>Causal pathway</w:t>
      </w:r>
    </w:p>
    <w:p w14:paraId="43646D25" w14:textId="1A6FFB53" w:rsidR="00AE2AF0" w:rsidRPr="000F7924" w:rsidRDefault="00AE2AF0" w:rsidP="004E4333">
      <w:pPr>
        <w:pStyle w:val="RARMPparagraph"/>
      </w:pPr>
      <w:r w:rsidRPr="000F7924">
        <w:t>As per Risk Scenario 1, the GM Purple Tomato may be grown intentionally for commercial production or in the home garden</w:t>
      </w:r>
      <w:r w:rsidR="00EB1D6A" w:rsidRPr="000F7924">
        <w:t xml:space="preserve"> and may cross with sexually compatible species</w:t>
      </w:r>
      <w:r w:rsidRPr="000F7924">
        <w:t>.</w:t>
      </w:r>
      <w:r w:rsidR="00EB1D6A" w:rsidRPr="000F7924">
        <w:t xml:space="preserve"> It should be noted that vertical gene flow per se is not considered an adverse outcome, but may be a </w:t>
      </w:r>
      <w:r w:rsidR="004A7BFD">
        <w:t>step</w:t>
      </w:r>
      <w:r w:rsidR="004A7BFD" w:rsidRPr="000F7924">
        <w:t xml:space="preserve"> </w:t>
      </w:r>
      <w:r w:rsidR="00EB1D6A" w:rsidRPr="000F7924">
        <w:t>in a chain of events that may lead to an adverse outcome.</w:t>
      </w:r>
    </w:p>
    <w:p w14:paraId="19DD2A2B" w14:textId="7D2977CC" w:rsidR="00D06051" w:rsidRPr="000F7924" w:rsidRDefault="00D06051" w:rsidP="004E4333">
      <w:pPr>
        <w:pStyle w:val="RARMPparagraph"/>
      </w:pPr>
      <w:r w:rsidRPr="000F7924">
        <w:t>The GM Purple Tomato is sexually compatible with other varieties of cultivated tomatoes. As discussed in Chapter 1</w:t>
      </w:r>
      <w:r w:rsidR="00FA02C7">
        <w:t>,</w:t>
      </w:r>
      <w:r w:rsidRPr="000F7924">
        <w:t xml:space="preserve"> Section </w:t>
      </w:r>
      <w:r w:rsidR="00296EBD">
        <w:fldChar w:fldCharType="begin"/>
      </w:r>
      <w:r w:rsidR="00296EBD">
        <w:instrText xml:space="preserve"> REF _Ref206155624 \r \h </w:instrText>
      </w:r>
      <w:r w:rsidR="00296EBD">
        <w:fldChar w:fldCharType="separate"/>
      </w:r>
      <w:r w:rsidR="00BC38E3">
        <w:t>4.5.1</w:t>
      </w:r>
      <w:r w:rsidR="00296EBD">
        <w:fldChar w:fldCharType="end"/>
      </w:r>
      <w:r w:rsidRPr="000F7924">
        <w:t xml:space="preserve">, the GMO has been bred into </w:t>
      </w:r>
      <w:r w:rsidR="006174BA">
        <w:t>several</w:t>
      </w:r>
      <w:r w:rsidRPr="000F7924">
        <w:t xml:space="preserve"> different tomato backgrounds. The applicant has indicated that while most breeding activities are expected to take place outside Australia, some may take place in Australia. Therefore, the GMO may be intentionally hybridised </w:t>
      </w:r>
      <w:r w:rsidR="00FA02C7">
        <w:t>with</w:t>
      </w:r>
      <w:r w:rsidR="00FA02C7" w:rsidRPr="000F7924">
        <w:t xml:space="preserve"> </w:t>
      </w:r>
      <w:r w:rsidR="00F422F3">
        <w:t>non-GM</w:t>
      </w:r>
      <w:r w:rsidR="00F422F3" w:rsidRPr="000F7924">
        <w:t xml:space="preserve"> </w:t>
      </w:r>
      <w:r w:rsidRPr="000F7924">
        <w:t>tomato varieties by the applicant.</w:t>
      </w:r>
    </w:p>
    <w:p w14:paraId="0AF3175D" w14:textId="4FE8B1F8" w:rsidR="008A660B" w:rsidRPr="000F7924" w:rsidRDefault="008A660B" w:rsidP="004E4333">
      <w:pPr>
        <w:pStyle w:val="RARMPparagraph"/>
      </w:pPr>
      <w:r w:rsidRPr="000F7924">
        <w:t xml:space="preserve">Home gardeners may also intentionally cross the GM Purple Tomato with other tomato varieties (e.g. </w:t>
      </w:r>
      <w:hyperlink r:id="rId84" w:history="1">
        <w:r w:rsidRPr="000F7924">
          <w:rPr>
            <w:rStyle w:val="Hyperlink"/>
            <w:color w:val="auto"/>
          </w:rPr>
          <w:t>The Seed Collection – A Home Gardener’s Guide to Breeding Your Own Tomatoes</w:t>
        </w:r>
      </w:hyperlink>
      <w:r w:rsidRPr="000F7924">
        <w:t>, accessed 4 August 2025).</w:t>
      </w:r>
    </w:p>
    <w:p w14:paraId="6EFE9D6D" w14:textId="6C6C906A" w:rsidR="00B91279" w:rsidRPr="000F7924" w:rsidRDefault="00D06051" w:rsidP="00D06051">
      <w:pPr>
        <w:pStyle w:val="RARMPparagraph"/>
      </w:pPr>
      <w:r w:rsidRPr="000F7924">
        <w:t xml:space="preserve">As discussed in Chapter 1, Section </w:t>
      </w:r>
      <w:r w:rsidR="00296EBD">
        <w:fldChar w:fldCharType="begin"/>
      </w:r>
      <w:r w:rsidR="00296EBD">
        <w:instrText xml:space="preserve"> REF _Hlk203217918 \r \h </w:instrText>
      </w:r>
      <w:r w:rsidR="00296EBD">
        <w:fldChar w:fldCharType="separate"/>
      </w:r>
      <w:r w:rsidR="00BC38E3">
        <w:t>3.2</w:t>
      </w:r>
      <w:r w:rsidR="00296EBD">
        <w:fldChar w:fldCharType="end"/>
      </w:r>
      <w:r w:rsidRPr="000F7924">
        <w:t>, tomatoes are self-compatible and primarily self-pollinating, with this pollination facilitated by physical vibrating the tomato flowers. In a natural setting there are very low levels of outcrossing. It is not expected that the introduced genes would alter the pollen dispersal characteristics of the GM Purple Tomato</w:t>
      </w:r>
      <w:r w:rsidR="001A226B" w:rsidRPr="000F7924">
        <w:t xml:space="preserve"> and no changes to flower morphology have been noted by the applicant (Chapter 1 Section </w:t>
      </w:r>
      <w:r w:rsidR="00296EBD">
        <w:fldChar w:fldCharType="begin"/>
      </w:r>
      <w:r w:rsidR="00296EBD">
        <w:instrText xml:space="preserve"> REF _Ref206153595 \r \h </w:instrText>
      </w:r>
      <w:r w:rsidR="00296EBD">
        <w:fldChar w:fldCharType="separate"/>
      </w:r>
      <w:r w:rsidR="00BC38E3">
        <w:t>4.5.7</w:t>
      </w:r>
      <w:r w:rsidR="00296EBD">
        <w:fldChar w:fldCharType="end"/>
      </w:r>
      <w:r w:rsidR="001A226B" w:rsidRPr="000F7924">
        <w:t>)</w:t>
      </w:r>
      <w:r w:rsidRPr="000F7924">
        <w:t>. Therefore, outcrossing between the GM Purple Tomato and non-GM tomato varieties would be expected to occur at similarly low levels as between non-GM tomato varieties.</w:t>
      </w:r>
    </w:p>
    <w:p w14:paraId="72D4B59F" w14:textId="6970B182" w:rsidR="006576FE" w:rsidRPr="000F7924" w:rsidRDefault="006576FE" w:rsidP="004E4333">
      <w:pPr>
        <w:pStyle w:val="RARMPparagraph"/>
      </w:pPr>
      <w:r w:rsidRPr="000F7924">
        <w:t xml:space="preserve">As discussed in Chapter 1, Section </w:t>
      </w:r>
      <w:r w:rsidR="00296EBD">
        <w:fldChar w:fldCharType="begin"/>
      </w:r>
      <w:r w:rsidR="00296EBD">
        <w:instrText xml:space="preserve"> REF _Ref169622726 \r \h </w:instrText>
      </w:r>
      <w:r w:rsidR="00296EBD">
        <w:fldChar w:fldCharType="separate"/>
      </w:r>
      <w:r w:rsidR="00BC38E3">
        <w:t>5.4</w:t>
      </w:r>
      <w:r w:rsidR="00296EBD">
        <w:fldChar w:fldCharType="end"/>
      </w:r>
      <w:r w:rsidRPr="000F7924">
        <w:t xml:space="preserve">, of the wild tomato varieties that </w:t>
      </w:r>
      <w:r w:rsidRPr="000F7924">
        <w:rPr>
          <w:i/>
          <w:iCs/>
        </w:rPr>
        <w:t>S. lycopersicum</w:t>
      </w:r>
      <w:r w:rsidRPr="000F7924">
        <w:t xml:space="preserve"> is sexually compatible with, only </w:t>
      </w:r>
      <w:r w:rsidRPr="000F7924">
        <w:rPr>
          <w:i/>
          <w:iCs/>
        </w:rPr>
        <w:t>S. pimpinellifolium</w:t>
      </w:r>
      <w:r w:rsidRPr="000F7924">
        <w:t xml:space="preserve"> </w:t>
      </w:r>
      <w:r w:rsidR="00D36A28" w:rsidRPr="000F7924">
        <w:t xml:space="preserve">(also known as the currant tomato) </w:t>
      </w:r>
      <w:r w:rsidRPr="000F7924">
        <w:t>is present in Australia.</w:t>
      </w:r>
      <w:r w:rsidR="00F53C05" w:rsidRPr="000F7924">
        <w:t xml:space="preserve"> It is not cultivated commercially but s</w:t>
      </w:r>
      <w:r w:rsidR="002A1F90" w:rsidRPr="000F7924">
        <w:t>eed packets</w:t>
      </w:r>
      <w:r w:rsidRPr="000F7924">
        <w:t xml:space="preserve"> can be </w:t>
      </w:r>
      <w:r w:rsidR="002A1F90" w:rsidRPr="000F7924">
        <w:t xml:space="preserve">purchased by </w:t>
      </w:r>
      <w:r w:rsidRPr="000F7924">
        <w:t xml:space="preserve">home gardeners. </w:t>
      </w:r>
      <w:r w:rsidR="00343CE5" w:rsidRPr="000F7924">
        <w:t xml:space="preserve">While unlikely, it is possible that the GM Purple Tomato could hybridise with </w:t>
      </w:r>
      <w:r w:rsidR="00343CE5" w:rsidRPr="000F7924">
        <w:rPr>
          <w:i/>
          <w:iCs/>
        </w:rPr>
        <w:t>S. pimpellifolium</w:t>
      </w:r>
      <w:r w:rsidR="00343CE5" w:rsidRPr="000F7924">
        <w:t xml:space="preserve"> </w:t>
      </w:r>
      <w:r w:rsidR="00D06051" w:rsidRPr="000F7924">
        <w:t xml:space="preserve">in a </w:t>
      </w:r>
      <w:r w:rsidR="004F2383" w:rsidRPr="000F7924">
        <w:t>home garden</w:t>
      </w:r>
      <w:r w:rsidR="00D06051" w:rsidRPr="000F7924">
        <w:t xml:space="preserve"> setting</w:t>
      </w:r>
      <w:r w:rsidR="004F2383" w:rsidRPr="000F7924">
        <w:t xml:space="preserve"> if they are both grown simultaneously and close together</w:t>
      </w:r>
      <w:r w:rsidR="00343CE5" w:rsidRPr="000F7924">
        <w:t xml:space="preserve">. </w:t>
      </w:r>
      <w:r w:rsidR="00D06051" w:rsidRPr="000F7924">
        <w:t xml:space="preserve">Some </w:t>
      </w:r>
      <w:r w:rsidR="00D06051" w:rsidRPr="000F7924">
        <w:rPr>
          <w:i/>
          <w:iCs/>
        </w:rPr>
        <w:t>S. pimpellifolium</w:t>
      </w:r>
      <w:r w:rsidR="00D06051" w:rsidRPr="000F7924">
        <w:t xml:space="preserve"> plants display a more exserted stigma which improves outcrossing. </w:t>
      </w:r>
      <w:r w:rsidRPr="000F7924">
        <w:t>In</w:t>
      </w:r>
      <w:r w:rsidR="00D06051" w:rsidRPr="000F7924">
        <w:t xml:space="preserve"> the laboratory</w:t>
      </w:r>
      <w:r w:rsidRPr="000F7924">
        <w:t xml:space="preserve">, </w:t>
      </w:r>
      <w:r w:rsidRPr="000F7924">
        <w:rPr>
          <w:i/>
          <w:iCs/>
        </w:rPr>
        <w:t xml:space="preserve">S. pimpinellifolium </w:t>
      </w:r>
      <w:r w:rsidRPr="000F7924">
        <w:t>has been successfully crossed bidirectionally (both as the female and male in the cross) with S</w:t>
      </w:r>
      <w:r w:rsidRPr="000F7924">
        <w:rPr>
          <w:i/>
          <w:iCs/>
        </w:rPr>
        <w:t xml:space="preserve">. lycopersicum </w:t>
      </w:r>
      <w:r w:rsidRPr="000F7924">
        <w:fldChar w:fldCharType="begin"/>
      </w:r>
      <w:r w:rsidRPr="000F7924">
        <w:instrText xml:space="preserve"> ADDIN EN.CITE &lt;EndNote&gt;&lt;Cite&gt;&lt;Author&gt;Sharma&lt;/Author&gt;&lt;Year&gt;2008&lt;/Year&gt;&lt;RecNum&gt;31&lt;/RecNum&gt;&lt;DisplayText&gt;(Sharma et al., 2008)&lt;/DisplayText&gt;&lt;record&gt;&lt;rec-number&gt;31&lt;/rec-number&gt;&lt;foreign-keys&gt;&lt;key app="EN" db-id="wz9x5s2ahfd99oe05ddpfs5zp2rwvtfs9xr9" timestamp="1752468647"&gt;31&lt;/key&gt;&lt;/foreign-keys&gt;&lt;ref-type name="Journal Article"&gt;17&lt;/ref-type&gt;&lt;contributors&gt;&lt;authors&gt;&lt;author&gt;Sharma, A.&lt;/author&gt;&lt;author&gt;Zhang, L.&lt;/author&gt;&lt;author&gt;Nino-Liu, D.&lt;/author&gt;&lt;author&gt;Ashrafi, H.&lt;/author&gt;&lt;author&gt;Foolad, M. R.&lt;/author&gt;&lt;/authors&gt;&lt;/contributors&gt;&lt;auth-address&gt;Institute for Plant Genomics and Biotechnology, Texas A&amp;amp;M University, College Station, 77843, USA.&lt;/auth-address&gt;&lt;titles&gt;&lt;title&gt;A Solanum lycopersicum x Solanum pimpinellifolium linkage map of tomato displaying genomic locations of R-genes, RGAs, and candidate resistance/defense-response ESTs&lt;/title&gt;&lt;secondary-title&gt;Int J Plant Genomics&lt;/secondary-title&gt;&lt;/titles&gt;&lt;periodical&gt;&lt;full-title&gt;Int J Plant Genomics&lt;/full-title&gt;&lt;/periodical&gt;&lt;pages&gt;926090&lt;/pages&gt;&lt;volume&gt;2008&lt;/volume&gt;&lt;edition&gt;2009/02/19&lt;/edition&gt;&lt;dates&gt;&lt;year&gt;2008&lt;/year&gt;&lt;/dates&gt;&lt;isbn&gt;1687-5370 (Print)&amp;#xD;1687-5389 (Electronic)&amp;#xD;1687-5389 (Linking)&lt;/isbn&gt;&lt;accession-num&gt;19223983&lt;/accession-num&gt;&lt;urls&gt;&lt;related-urls&gt;&lt;url&gt;https://www.ncbi.nlm.nih.gov/pubmed/19223983&lt;/url&gt;&lt;/related-urls&gt;&lt;/urls&gt;&lt;custom2&gt;PMC2639683&lt;/custom2&gt;&lt;electronic-resource-num&gt;10.1155/2008/926090&lt;/electronic-resource-num&gt;&lt;/record&gt;&lt;/Cite&gt;&lt;/EndNote&gt;</w:instrText>
      </w:r>
      <w:r w:rsidRPr="000F7924">
        <w:fldChar w:fldCharType="separate"/>
      </w:r>
      <w:r w:rsidRPr="000F7924">
        <w:rPr>
          <w:noProof/>
        </w:rPr>
        <w:t>(</w:t>
      </w:r>
      <w:hyperlink w:anchor="_ENREF_137" w:tooltip="Sharma, 2008 #31" w:history="1">
        <w:r w:rsidR="00E5312E" w:rsidRPr="000F7924">
          <w:rPr>
            <w:noProof/>
          </w:rPr>
          <w:t>Sharma et al., 2008</w:t>
        </w:r>
      </w:hyperlink>
      <w:r w:rsidRPr="000F7924">
        <w:rPr>
          <w:noProof/>
        </w:rPr>
        <w:t>)</w:t>
      </w:r>
      <w:r w:rsidRPr="000F7924">
        <w:fldChar w:fldCharType="end"/>
      </w:r>
      <w:r w:rsidRPr="000F7924">
        <w:t>.</w:t>
      </w:r>
      <w:r w:rsidR="00343CE5" w:rsidRPr="000F7924">
        <w:t xml:space="preserve"> In </w:t>
      </w:r>
      <w:r w:rsidR="00343CE5" w:rsidRPr="000F7924">
        <w:lastRenderedPageBreak/>
        <w:t xml:space="preserve">addition, the weedy </w:t>
      </w:r>
      <w:r w:rsidR="00343CE5" w:rsidRPr="000F7924">
        <w:rPr>
          <w:i/>
          <w:iCs/>
        </w:rPr>
        <w:t>S. lycopersicum</w:t>
      </w:r>
      <w:r w:rsidR="00343CE5" w:rsidRPr="000F7924">
        <w:t xml:space="preserve"> var</w:t>
      </w:r>
      <w:r w:rsidR="00DB5C8E" w:rsidRPr="000F7924">
        <w:t>.</w:t>
      </w:r>
      <w:r w:rsidR="00343CE5" w:rsidRPr="000F7924">
        <w:t xml:space="preserve"> </w:t>
      </w:r>
      <w:r w:rsidR="00343CE5" w:rsidRPr="000F7924">
        <w:rPr>
          <w:i/>
          <w:iCs/>
        </w:rPr>
        <w:t>cerasiforme</w:t>
      </w:r>
      <w:r w:rsidR="00343CE5" w:rsidRPr="000F7924">
        <w:t xml:space="preserve"> found in Peru and Ecudor may be a hybrid of</w:t>
      </w:r>
      <w:r w:rsidR="00343CE5" w:rsidRPr="000F7924">
        <w:rPr>
          <w:i/>
          <w:iCs/>
        </w:rPr>
        <w:t xml:space="preserve"> S.</w:t>
      </w:r>
      <w:r w:rsidR="005C0FBE" w:rsidRPr="000F7924">
        <w:rPr>
          <w:i/>
          <w:iCs/>
        </w:rPr>
        <w:t> </w:t>
      </w:r>
      <w:r w:rsidR="00343CE5" w:rsidRPr="000F7924">
        <w:rPr>
          <w:i/>
          <w:iCs/>
        </w:rPr>
        <w:t>lycopersicum</w:t>
      </w:r>
      <w:r w:rsidR="00343CE5" w:rsidRPr="000F7924">
        <w:t xml:space="preserve"> with </w:t>
      </w:r>
      <w:r w:rsidR="00343CE5" w:rsidRPr="000F7924">
        <w:rPr>
          <w:i/>
          <w:iCs/>
        </w:rPr>
        <w:t>S. pimpinellifolium</w:t>
      </w:r>
      <w:r w:rsidR="00C90462" w:rsidRPr="000F7924">
        <w:t xml:space="preserve"> </w:t>
      </w:r>
      <w:r w:rsidR="0057484D" w:rsidRPr="000F7924">
        <w:fldChar w:fldCharType="begin">
          <w:fldData xml:space="preserve">PEVuZE5vdGU+PENpdGU+PEF1dGhvcj5CbGFuY2E8L0F1dGhvcj48WWVhcj4yMDEyPC9ZZWFyPjxS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</w:fldData>
        </w:fldChar>
      </w:r>
      <w:r w:rsidR="0057484D" w:rsidRPr="000F7924">
        <w:instrText xml:space="preserve"> ADDIN EN.CITE </w:instrText>
      </w:r>
      <w:r w:rsidR="0057484D" w:rsidRPr="000F7924">
        <w:fldChar w:fldCharType="begin">
          <w:fldData xml:space="preserve">PEVuZE5vdGU+PENpdGU+PEF1dGhvcj5CbGFuY2E8L0F1dGhvcj48WWVhcj4yMDEyPC9ZZWFyPjxS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</w:fldData>
        </w:fldChar>
      </w:r>
      <w:r w:rsidR="0057484D" w:rsidRPr="000F7924">
        <w:instrText xml:space="preserve"> ADDIN EN.CITE.DATA </w:instrText>
      </w:r>
      <w:r w:rsidR="0057484D" w:rsidRPr="000F7924">
        <w:fldChar w:fldCharType="end"/>
      </w:r>
      <w:r w:rsidR="0057484D" w:rsidRPr="000F7924">
        <w:fldChar w:fldCharType="separate"/>
      </w:r>
      <w:r w:rsidR="0057484D" w:rsidRPr="000F7924">
        <w:rPr>
          <w:noProof/>
        </w:rPr>
        <w:t>(</w:t>
      </w:r>
      <w:hyperlink w:anchor="_ENREF_18" w:tooltip="Blanca, 2012 #168" w:history="1">
        <w:r w:rsidR="00E5312E" w:rsidRPr="000F7924">
          <w:rPr>
            <w:noProof/>
          </w:rPr>
          <w:t>Blanca et al., 2012</w:t>
        </w:r>
      </w:hyperlink>
      <w:r w:rsidR="0057484D" w:rsidRPr="000F7924">
        <w:rPr>
          <w:noProof/>
        </w:rPr>
        <w:t xml:space="preserve">; </w:t>
      </w:r>
      <w:hyperlink w:anchor="_ENREF_101" w:tooltip="Nesbitt, 2002 #171" w:history="1">
        <w:r w:rsidR="00E5312E" w:rsidRPr="000F7924">
          <w:rPr>
            <w:noProof/>
          </w:rPr>
          <w:t>Nesbitt and Tanksley, 2002</w:t>
        </w:r>
      </w:hyperlink>
      <w:r w:rsidR="0057484D" w:rsidRPr="000F7924">
        <w:rPr>
          <w:noProof/>
        </w:rPr>
        <w:t xml:space="preserve">; </w:t>
      </w:r>
      <w:hyperlink w:anchor="_ENREF_119" w:tooltip="Ranc, 2008 #169" w:history="1">
        <w:r w:rsidR="00E5312E" w:rsidRPr="000F7924">
          <w:rPr>
            <w:noProof/>
          </w:rPr>
          <w:t>Ranc et al., 2008</w:t>
        </w:r>
      </w:hyperlink>
      <w:r w:rsidR="0057484D" w:rsidRPr="000F7924">
        <w:rPr>
          <w:noProof/>
        </w:rPr>
        <w:t>)</w:t>
      </w:r>
      <w:r w:rsidR="0057484D" w:rsidRPr="000F7924">
        <w:fldChar w:fldCharType="end"/>
      </w:r>
      <w:r w:rsidR="00343CE5" w:rsidRPr="000F7924">
        <w:t>.</w:t>
      </w:r>
    </w:p>
    <w:p w14:paraId="1E11DA9C" w14:textId="5006DBA7" w:rsidR="00343CE5" w:rsidRPr="000F7924" w:rsidRDefault="008A660B" w:rsidP="008A660B">
      <w:pPr>
        <w:pStyle w:val="RARMPparagraph"/>
      </w:pPr>
      <w:r w:rsidRPr="000F7924">
        <w:t>If unintentional hybridisation was to occur, the insert containing the introduced genes i</w:t>
      </w:r>
      <w:r w:rsidR="00FA02C7">
        <w:t>s</w:t>
      </w:r>
      <w:r w:rsidRPr="000F7924">
        <w:t xml:space="preserve"> inherited in a dominant Mendelian manner (Chapter 1 Section </w:t>
      </w:r>
      <w:r w:rsidR="00296EBD">
        <w:fldChar w:fldCharType="begin"/>
      </w:r>
      <w:r w:rsidR="00296EBD">
        <w:instrText xml:space="preserve"> REF _Ref206155693 \r \h </w:instrText>
      </w:r>
      <w:r w:rsidR="00296EBD">
        <w:fldChar w:fldCharType="separate"/>
      </w:r>
      <w:r w:rsidR="00BC38E3">
        <w:t>4.5.3</w:t>
      </w:r>
      <w:r w:rsidR="00296EBD">
        <w:fldChar w:fldCharType="end"/>
      </w:r>
      <w:r w:rsidRPr="000F7924">
        <w:t>), so hybrids with purple fruit could be easily visually identified</w:t>
      </w:r>
      <w:r w:rsidR="00860000" w:rsidRPr="000F7924">
        <w:t xml:space="preserve"> when fruiting</w:t>
      </w:r>
      <w:r w:rsidRPr="000F7924">
        <w:t>.</w:t>
      </w:r>
    </w:p>
    <w:p w14:paraId="2E5ADB4D" w14:textId="77777777" w:rsidR="004E4333" w:rsidRPr="000F7924" w:rsidRDefault="004E4333" w:rsidP="004E4333">
      <w:pPr>
        <w:pStyle w:val="Sectionheading4"/>
      </w:pPr>
      <w:r w:rsidRPr="000F7924">
        <w:t>Potential harm</w:t>
      </w:r>
    </w:p>
    <w:p w14:paraId="6E9BEC84" w14:textId="110831A1" w:rsidR="004E4333" w:rsidRPr="000F7924" w:rsidRDefault="00A3653E" w:rsidP="004E4333">
      <w:pPr>
        <w:pStyle w:val="RARMPparagraph"/>
      </w:pPr>
      <w:r w:rsidRPr="000F7924">
        <w:t>If the GM Purple Tomato were to hybridise with sexually compatible species, including other tomatoes or the wild relative currant tomato, the postulated harms are increased toxicity or allergenicity to people, increased toxicity to other desirable animals, reduced establishment or yield of desirable agricultural crops or other desirable plants in the environment, reduced utility or quality of the environment, and an increased reservoir for pests or pathogens.</w:t>
      </w:r>
    </w:p>
    <w:p w14:paraId="115E8776" w14:textId="76803BC3" w:rsidR="00F21EB1" w:rsidRPr="000F7924" w:rsidRDefault="00F21EB1" w:rsidP="004E4333">
      <w:pPr>
        <w:pStyle w:val="RARMPparagraph"/>
      </w:pPr>
      <w:r w:rsidRPr="000F7924">
        <w:t>As discussed in Risk Scenario 1, no substantiative risk was identified for increased toxicity or allergenicity of the GMO for people or increased toxicity to other desirable organisms. Similarly, in hybrids between the GM plants and sexually compatible plants, the same considerations as discussed in Risk Scenario 1 would apply.</w:t>
      </w:r>
    </w:p>
    <w:p w14:paraId="718659B9" w14:textId="07092D20" w:rsidR="00F21EB1" w:rsidRPr="000F7924" w:rsidRDefault="00342F93" w:rsidP="00342F93">
      <w:pPr>
        <w:pStyle w:val="RARMPparagraph"/>
      </w:pPr>
      <w:r w:rsidRPr="000F7924">
        <w:t xml:space="preserve">As discussed in Risk </w:t>
      </w:r>
      <w:r w:rsidR="00507667" w:rsidRPr="000F7924">
        <w:t>S</w:t>
      </w:r>
      <w:r w:rsidRPr="000F7924">
        <w:t xml:space="preserve">cenario 3, the GM Purple Tomato is not expected to be more able to spread and persist in the environment than non-GM tomatoes. Similarly, in the event of hybridisation with sexually compatible plants, the introduced genetic modifications are not expected to increase the ability of </w:t>
      </w:r>
      <w:r w:rsidR="00F422F3">
        <w:t xml:space="preserve">GM </w:t>
      </w:r>
      <w:r w:rsidRPr="000F7924">
        <w:t xml:space="preserve">hybrid(s) to spread and persist, or to change their susceptibility to the abiotic and biotic factors that limit the survival of tomatoes in the environment. </w:t>
      </w:r>
      <w:r w:rsidR="00F422F3">
        <w:t>Also, s</w:t>
      </w:r>
      <w:r w:rsidRPr="000F7924">
        <w:t xml:space="preserve">tandard weed management practices for tomato volunteers in agricultural settings would control </w:t>
      </w:r>
      <w:r w:rsidR="00F422F3">
        <w:t xml:space="preserve">GM </w:t>
      </w:r>
      <w:r w:rsidRPr="000F7924">
        <w:t>hybrids.</w:t>
      </w:r>
    </w:p>
    <w:p w14:paraId="6ECD7218" w14:textId="77777777" w:rsidR="004E4333" w:rsidRPr="000F7924" w:rsidRDefault="004E4333" w:rsidP="004E4333">
      <w:pPr>
        <w:pStyle w:val="Sectionheading4"/>
      </w:pPr>
      <w:r w:rsidRPr="000F7924">
        <w:t>Conclusion</w:t>
      </w:r>
    </w:p>
    <w:p w14:paraId="54F8BB2B" w14:textId="28243907" w:rsidR="004E4333" w:rsidRPr="000F7924" w:rsidRDefault="00342F93" w:rsidP="00507667">
      <w:pPr>
        <w:pStyle w:val="RARMPparagraph"/>
      </w:pPr>
      <w:r w:rsidRPr="000F7924">
        <w:t xml:space="preserve">Risk </w:t>
      </w:r>
      <w:r w:rsidR="00507667" w:rsidRPr="000F7924">
        <w:t>S</w:t>
      </w:r>
      <w:r w:rsidRPr="000F7924">
        <w:t xml:space="preserve">cenario 4 is not identified as a substantive risk because </w:t>
      </w:r>
      <w:r w:rsidR="00507667" w:rsidRPr="000F7924">
        <w:t>tomatoes</w:t>
      </w:r>
      <w:r w:rsidRPr="000F7924">
        <w:t xml:space="preserve"> </w:t>
      </w:r>
      <w:r w:rsidR="00507667" w:rsidRPr="000F7924">
        <w:t>have</w:t>
      </w:r>
      <w:r w:rsidRPr="000F7924">
        <w:t xml:space="preserve"> limited ability to outcross</w:t>
      </w:r>
      <w:r w:rsidR="00507667" w:rsidRPr="000F7924">
        <w:t xml:space="preserve"> </w:t>
      </w:r>
      <w:r w:rsidRPr="000F7924">
        <w:t xml:space="preserve">and any hybrids between the GMO and </w:t>
      </w:r>
      <w:r w:rsidR="00507667" w:rsidRPr="000F7924">
        <w:t xml:space="preserve">sexually compatible species </w:t>
      </w:r>
      <w:r w:rsidRPr="000F7924">
        <w:t>are not expected to show increased</w:t>
      </w:r>
      <w:r w:rsidR="00507667" w:rsidRPr="000F7924">
        <w:t xml:space="preserve"> </w:t>
      </w:r>
      <w:r w:rsidRPr="000F7924">
        <w:t>levels of toxicity or allergenicity, or increased ability to spread and persist in the environment. Therefore,</w:t>
      </w:r>
      <w:r w:rsidR="00507667" w:rsidRPr="000F7924">
        <w:t xml:space="preserve"> </w:t>
      </w:r>
      <w:r w:rsidRPr="000F7924">
        <w:t>this risk could not be greater than negligible and does not warrant further detailed assessment.</w:t>
      </w:r>
    </w:p>
    <w:p w14:paraId="4071FBBB" w14:textId="58070AC2" w:rsidR="00BF6881" w:rsidRPr="000F7924" w:rsidRDefault="00BF6881" w:rsidP="003D16BF">
      <w:pPr>
        <w:pStyle w:val="Sectionheading1"/>
        <w:spacing w:before="240"/>
      </w:pPr>
      <w:bookmarkStart w:id="168" w:name="_Toc152065712"/>
      <w:bookmarkStart w:id="169" w:name="_Toc219110455"/>
      <w:r w:rsidRPr="000F7924">
        <w:t>Uncertainty</w:t>
      </w:r>
      <w:bookmarkEnd w:id="168"/>
      <w:bookmarkEnd w:id="169"/>
    </w:p>
    <w:p w14:paraId="02E37EB6" w14:textId="01E5AEF2" w:rsidR="003B0554" w:rsidRPr="000F7924" w:rsidRDefault="0019381A" w:rsidP="00952888">
      <w:pPr>
        <w:pStyle w:val="RARMPparagraph"/>
      </w:pPr>
      <w:r w:rsidRPr="000F7924">
        <w:t xml:space="preserve">Uncertainty is an intrinsic property of risk analysis and is present in all aspects of risk analysis. </w:t>
      </w:r>
      <w:r w:rsidR="00B92A23" w:rsidRPr="00B92A23">
        <w:t xml:space="preserve">This is discussed in detail in the Regulator’s </w:t>
      </w:r>
      <w:hyperlink r:id="rId85" w:history="1">
        <w:r w:rsidR="00B92A23" w:rsidRPr="00952888">
          <w:rPr>
            <w:rStyle w:val="Hyperlink"/>
            <w:color w:val="auto"/>
          </w:rPr>
          <w:t>Risk Analysis Framework</w:t>
        </w:r>
      </w:hyperlink>
      <w:r w:rsidR="00B92A23" w:rsidRPr="00B92A23">
        <w:t xml:space="preserve"> document.</w:t>
      </w:r>
    </w:p>
    <w:p w14:paraId="0E02370F" w14:textId="21FBA5B7" w:rsidR="0019381A" w:rsidRPr="000F7924" w:rsidRDefault="0019381A" w:rsidP="0019381A">
      <w:pPr>
        <w:pStyle w:val="RARMPparagraph"/>
      </w:pPr>
      <w:r w:rsidRPr="000F7924">
        <w:t xml:space="preserve">Uncertainty is addressed by approaches such as balance of evidence, conservative assumptions, and applying risk management measures that reduce the potential for risk scenarios involving uncertainty to lead to harm. If there is residual uncertainty that is important </w:t>
      </w:r>
      <w:r w:rsidR="00D74BFC">
        <w:t xml:space="preserve">for </w:t>
      </w:r>
      <w:r w:rsidR="00B16A96" w:rsidRPr="000F7924">
        <w:t>estimat</w:t>
      </w:r>
      <w:r w:rsidR="00D74BFC">
        <w:t>ing</w:t>
      </w:r>
      <w:r w:rsidRPr="000F7924">
        <w:t xml:space="preserve"> the level of risk, the Regulator will take this uncertainty into account in making decisions.</w:t>
      </w:r>
    </w:p>
    <w:p w14:paraId="418A25A6" w14:textId="53377459" w:rsidR="00B94280" w:rsidRPr="000F7924" w:rsidRDefault="00725CEC" w:rsidP="00B94280">
      <w:pPr>
        <w:pStyle w:val="RARMPparagraph"/>
      </w:pPr>
      <w:r w:rsidRPr="000F7924">
        <w:t xml:space="preserve">Uncertainty can arise from a lack of experience with the GMO. For this GMO, </w:t>
      </w:r>
      <w:r w:rsidR="00F514B8" w:rsidRPr="000F7924">
        <w:t>over 8000</w:t>
      </w:r>
      <w:r w:rsidRPr="000F7924">
        <w:t xml:space="preserve"> GM Purple Tomato plants have been grown </w:t>
      </w:r>
      <w:r w:rsidR="00F514B8" w:rsidRPr="000F7924">
        <w:t xml:space="preserve">in the US and over 29 tonnes of fruit </w:t>
      </w:r>
      <w:r w:rsidR="00F422F3" w:rsidRPr="000F7924">
        <w:t>have</w:t>
      </w:r>
      <w:r w:rsidR="00F514B8" w:rsidRPr="000F7924">
        <w:t xml:space="preserve"> been sold in US grocery stores</w:t>
      </w:r>
      <w:r w:rsidR="0004269A" w:rsidRPr="000F7924">
        <w:t xml:space="preserve"> (Chapter 1, Section </w:t>
      </w:r>
      <w:r w:rsidR="00296EBD">
        <w:fldChar w:fldCharType="begin"/>
      </w:r>
      <w:r w:rsidR="00296EBD">
        <w:instrText xml:space="preserve"> REF _Ref206154150 \r \h </w:instrText>
      </w:r>
      <w:r w:rsidR="00296EBD">
        <w:fldChar w:fldCharType="separate"/>
      </w:r>
      <w:r w:rsidR="00BC38E3">
        <w:t>6.2</w:t>
      </w:r>
      <w:r w:rsidR="00296EBD">
        <w:fldChar w:fldCharType="end"/>
      </w:r>
      <w:r w:rsidR="0004269A" w:rsidRPr="000F7924">
        <w:t>)</w:t>
      </w:r>
      <w:r w:rsidRPr="000F7924">
        <w:t xml:space="preserve">. Relevant </w:t>
      </w:r>
      <w:r w:rsidR="00334762" w:rsidRPr="000F7924">
        <w:t>information</w:t>
      </w:r>
      <w:r w:rsidRPr="000F7924">
        <w:t xml:space="preserve"> from th</w:t>
      </w:r>
      <w:r w:rsidR="00334762" w:rsidRPr="000F7924">
        <w:t>is</w:t>
      </w:r>
      <w:r w:rsidRPr="000F7924">
        <w:t xml:space="preserve"> release have been considered in relevant sections of Chapter 1 of this document and in the risk scenarios. No unintended effects or adverse events have been reported as part of those releases.</w:t>
      </w:r>
    </w:p>
    <w:p w14:paraId="46C28407" w14:textId="1843A633" w:rsidR="00B94280" w:rsidRPr="000F7924" w:rsidRDefault="00FF40ED" w:rsidP="00B94280">
      <w:pPr>
        <w:pStyle w:val="RARMPparagraph"/>
      </w:pPr>
      <w:r>
        <w:t xml:space="preserve">Although there is some uncertainty about the expression of a defensin gene (see </w:t>
      </w:r>
      <w:r w:rsidR="00545BB7">
        <w:t xml:space="preserve">Chapter 1 Section </w:t>
      </w:r>
      <w:r w:rsidR="00545BB7">
        <w:fldChar w:fldCharType="begin"/>
      </w:r>
      <w:r w:rsidR="00545BB7">
        <w:instrText xml:space="preserve"> REF _Ref206153805 \r \h </w:instrText>
      </w:r>
      <w:r w:rsidR="00545BB7">
        <w:fldChar w:fldCharType="separate"/>
      </w:r>
      <w:r w:rsidR="00545BB7">
        <w:t>4.5.5</w:t>
      </w:r>
      <w:r w:rsidR="00545BB7">
        <w:fldChar w:fldCharType="end"/>
      </w:r>
      <w:r>
        <w:t xml:space="preserve">), </w:t>
      </w:r>
      <w:r w:rsidR="00545BB7">
        <w:t xml:space="preserve">the upregulation has been assessed as posing negligible risks and, </w:t>
      </w:r>
      <w:r>
        <w:t>o</w:t>
      </w:r>
      <w:r w:rsidR="00DF4B68" w:rsidRPr="000F7924">
        <w:t>verall, the level of uncertainty in this risk assessment is considered low and does not impact on the overall estimate of risk.</w:t>
      </w:r>
    </w:p>
    <w:p w14:paraId="3A5802DE" w14:textId="28E7F90A" w:rsidR="00F77EE6" w:rsidRPr="000F7924" w:rsidRDefault="00F77EE6" w:rsidP="00B94280">
      <w:pPr>
        <w:pStyle w:val="RARMPparagraph"/>
      </w:pPr>
      <w:r w:rsidRPr="000F7924">
        <w:t xml:space="preserve">Post release review (PRR) will be also used to address uncertainty regarding future changes to knowledge about the GMO or the receiving environment (Chapter 3, </w:t>
      </w:r>
      <w:r w:rsidR="00296EBD">
        <w:fldChar w:fldCharType="begin"/>
      </w:r>
      <w:r w:rsidR="00296EBD">
        <w:instrText xml:space="preserve"> REF _Ref206155864 \r \h </w:instrText>
      </w:r>
      <w:r w:rsidR="00296EBD">
        <w:fldChar w:fldCharType="separate"/>
      </w:r>
      <w:r w:rsidR="00BC38E3">
        <w:t>Section 4</w:t>
      </w:r>
      <w:r w:rsidR="00296EBD">
        <w:fldChar w:fldCharType="end"/>
      </w:r>
      <w:r w:rsidRPr="000F7924">
        <w:t>). PRR is typically required for commercial releases of GMOs, which generally do not have limited duration.</w:t>
      </w:r>
    </w:p>
    <w:p w14:paraId="67664D93" w14:textId="1FC26C7C" w:rsidR="00BF6881" w:rsidRPr="000F7924" w:rsidRDefault="00BF6881" w:rsidP="00BF6881">
      <w:pPr>
        <w:pStyle w:val="Sectionheading1"/>
      </w:pPr>
      <w:bookmarkStart w:id="170" w:name="_Toc152065713"/>
      <w:bookmarkStart w:id="171" w:name="_Toc219110456"/>
      <w:r w:rsidRPr="000F7924">
        <w:lastRenderedPageBreak/>
        <w:t>Risk evaluation</w:t>
      </w:r>
      <w:bookmarkEnd w:id="170"/>
      <w:bookmarkEnd w:id="171"/>
    </w:p>
    <w:p w14:paraId="04394680" w14:textId="7B1F5C14" w:rsidR="008A2CAD" w:rsidRPr="000F7924" w:rsidRDefault="00B94280" w:rsidP="008A2CAD">
      <w:pPr>
        <w:pStyle w:val="RARMPparagraph"/>
      </w:pPr>
      <w:r w:rsidRPr="000F7924">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6DD79FEA" w14:textId="77777777" w:rsidR="00B94280" w:rsidRPr="000F7924" w:rsidRDefault="00B94280" w:rsidP="00B94280">
      <w:pPr>
        <w:pStyle w:val="RARMPparagraph"/>
      </w:pPr>
      <w:r w:rsidRPr="000F7924">
        <w:t>Factors used to determine which risks need treatment may include:</w:t>
      </w:r>
    </w:p>
    <w:p w14:paraId="041ECD9F" w14:textId="77777777" w:rsidR="00B94280" w:rsidRPr="000F7924" w:rsidRDefault="00B94280">
      <w:pPr>
        <w:pStyle w:val="RARMPparagraph"/>
        <w:numPr>
          <w:ilvl w:val="0"/>
          <w:numId w:val="25"/>
        </w:numPr>
      </w:pPr>
      <w:r w:rsidRPr="000F7924">
        <w:t>risk criteria</w:t>
      </w:r>
    </w:p>
    <w:p w14:paraId="2CC2F8BF" w14:textId="77777777" w:rsidR="00B94280" w:rsidRPr="000F7924" w:rsidRDefault="00B94280">
      <w:pPr>
        <w:pStyle w:val="RARMPparagraph"/>
        <w:numPr>
          <w:ilvl w:val="0"/>
          <w:numId w:val="25"/>
        </w:numPr>
      </w:pPr>
      <w:r w:rsidRPr="000F7924">
        <w:t>level of risk</w:t>
      </w:r>
    </w:p>
    <w:p w14:paraId="4ECD82C4" w14:textId="77777777" w:rsidR="00B94280" w:rsidRPr="000F7924" w:rsidRDefault="00B94280">
      <w:pPr>
        <w:pStyle w:val="RARMPparagraph"/>
        <w:numPr>
          <w:ilvl w:val="0"/>
          <w:numId w:val="25"/>
        </w:numPr>
      </w:pPr>
      <w:r w:rsidRPr="000F7924">
        <w:t>uncertainty associated with risk characterisation</w:t>
      </w:r>
    </w:p>
    <w:p w14:paraId="512E20C6" w14:textId="3D1E68B4" w:rsidR="00B94280" w:rsidRPr="000F7924" w:rsidRDefault="00B94280">
      <w:pPr>
        <w:pStyle w:val="RARMPparagraph"/>
        <w:numPr>
          <w:ilvl w:val="0"/>
          <w:numId w:val="25"/>
        </w:numPr>
      </w:pPr>
      <w:r w:rsidRPr="000F7924">
        <w:t>interactions between substantive risks.</w:t>
      </w:r>
    </w:p>
    <w:p w14:paraId="45DD2473" w14:textId="5097F2F3" w:rsidR="00B94280" w:rsidRPr="000F7924" w:rsidRDefault="00507667" w:rsidP="00435E7F">
      <w:pPr>
        <w:pStyle w:val="RARMPparagraph"/>
      </w:pPr>
      <w:r w:rsidRPr="000F7924">
        <w:t>Four</w:t>
      </w:r>
      <w:r w:rsidR="00B94280" w:rsidRPr="000F7924">
        <w:t xml:space="preserve"> risk scenarios were postulated whereby the proposed dealings might give rise to harm to people or the environment. </w:t>
      </w:r>
      <w:r w:rsidR="00AB09EA" w:rsidRPr="000F7924">
        <w:t>The level of risk for each risk scenario was considered negligible</w:t>
      </w:r>
      <w:r w:rsidR="00435E7F" w:rsidRPr="000F7924">
        <w:t>, considering both the short and long term</w:t>
      </w:r>
      <w:r w:rsidR="00AB09EA" w:rsidRPr="000F7924">
        <w:t>. The principal reasons for these conclusions are summarised in</w:t>
      </w:r>
      <w:r w:rsidR="004A449F" w:rsidRPr="000F7924">
        <w:t xml:space="preserve"> </w:t>
      </w:r>
      <w:r w:rsidR="004A449F" w:rsidRPr="000F7924">
        <w:fldChar w:fldCharType="begin"/>
      </w:r>
      <w:r w:rsidR="004A449F" w:rsidRPr="000F7924">
        <w:instrText xml:space="preserve"> REF _Ref118189852 \h </w:instrText>
      </w:r>
      <w:r w:rsidR="004A449F" w:rsidRPr="000F7924">
        <w:fldChar w:fldCharType="separate"/>
      </w:r>
      <w:r w:rsidR="00BC38E3" w:rsidRPr="000F7924">
        <w:t xml:space="preserve">Table </w:t>
      </w:r>
      <w:r w:rsidR="00BC38E3">
        <w:rPr>
          <w:noProof/>
        </w:rPr>
        <w:t>8</w:t>
      </w:r>
      <w:r w:rsidR="004A449F" w:rsidRPr="000F7924">
        <w:fldChar w:fldCharType="end"/>
      </w:r>
      <w:r w:rsidR="00AB09EA" w:rsidRPr="000F7924">
        <w:t>.</w:t>
      </w:r>
    </w:p>
    <w:p w14:paraId="26F9A579" w14:textId="5DEFA345" w:rsidR="00B94280" w:rsidRPr="000F7924" w:rsidRDefault="00B94280" w:rsidP="00B94280">
      <w:pPr>
        <w:pStyle w:val="RARMPparagraph"/>
      </w:pPr>
      <w:r w:rsidRPr="000F7924">
        <w:t xml:space="preserve">Therefore, risks to the health and safety of people, or the environment, from the proposed release of the </w:t>
      </w:r>
      <w:r w:rsidR="000C04DE" w:rsidRPr="000F7924">
        <w:t>GM Purple Tomato</w:t>
      </w:r>
      <w:r w:rsidRPr="000F7924">
        <w:t xml:space="preserve"> into the environment are considered to be </w:t>
      </w:r>
      <w:r w:rsidR="002D1BAD" w:rsidRPr="000F7924">
        <w:t xml:space="preserve">negligible. The </w:t>
      </w:r>
      <w:r w:rsidR="002D1BAD" w:rsidRPr="000F7924">
        <w:rPr>
          <w:i/>
          <w:iCs/>
        </w:rPr>
        <w:t>Risk Analysis Framework</w:t>
      </w:r>
      <w:r w:rsidR="002D1BAD" w:rsidRPr="000F7924">
        <w:t xml:space="preserve"> </w:t>
      </w:r>
      <w:r w:rsidR="00EC2009" w:rsidRPr="000F7924">
        <w:fldChar w:fldCharType="begin"/>
      </w:r>
      <w:r w:rsidR="00EC2009" w:rsidRPr="000F7924">
        <w:instrText xml:space="preserve"> ADDIN EN.CITE &lt;EndNote&gt;&lt;Cite&gt;&lt;Author&gt;OGTR&lt;/Author&gt;&lt;Year&gt;2013&lt;/Year&gt;&lt;RecNum&gt;1&lt;/RecNum&gt;&lt;DisplayText&gt;(OGTR, 2013)&lt;/DisplayText&gt;&lt;record&gt;&lt;rec-number&gt;1&lt;/rec-number&gt;&lt;foreign-keys&gt;&lt;key app="EN" db-id="wz9x5s2ahfd99oe05ddpfs5zp2rwvtfs9xr9" timestamp="1750407867"&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EC2009" w:rsidRPr="000F7924">
        <w:fldChar w:fldCharType="separate"/>
      </w:r>
      <w:r w:rsidR="00EC2009" w:rsidRPr="000F7924">
        <w:rPr>
          <w:noProof/>
        </w:rPr>
        <w:t>(</w:t>
      </w:r>
      <w:hyperlink w:anchor="_ENREF_107" w:tooltip="OGTR, 2013 #1" w:history="1">
        <w:r w:rsidR="00E5312E" w:rsidRPr="000F7924">
          <w:rPr>
            <w:noProof/>
          </w:rPr>
          <w:t>OGTR, 2013</w:t>
        </w:r>
      </w:hyperlink>
      <w:r w:rsidR="00EC2009" w:rsidRPr="000F7924">
        <w:rPr>
          <w:noProof/>
        </w:rPr>
        <w:t>)</w:t>
      </w:r>
      <w:r w:rsidR="00EC2009" w:rsidRPr="000F7924">
        <w:fldChar w:fldCharType="end"/>
      </w:r>
      <w:r w:rsidR="002D1BAD" w:rsidRPr="000F7924">
        <w:t>, which guides the risk assessment and risk management process, defines negligible risks as risks of no discernible concern with no present need to invoke actions for mitigation. Therefore, no additional controls are required to treat these negligible risks. Hence, the Regulator considers that the dealings involved in this proposed release do not pose a significant risk to either people or the environment</w:t>
      </w:r>
      <w:r w:rsidRPr="000F7924">
        <w:t>.</w:t>
      </w:r>
    </w:p>
    <w:p w14:paraId="29341EE1" w14:textId="34039D11" w:rsidR="00C60C97" w:rsidRPr="000F7924" w:rsidRDefault="00C60C97" w:rsidP="00C60C97"/>
    <w:p w14:paraId="6766AB0B" w14:textId="77777777" w:rsidR="005F35E7" w:rsidRPr="000F7924" w:rsidRDefault="005F35E7" w:rsidP="00C60C97">
      <w:pPr>
        <w:sectPr w:rsidR="005F35E7" w:rsidRPr="000F7924" w:rsidSect="00823631">
          <w:headerReference w:type="default" r:id="rId86"/>
          <w:pgSz w:w="11906" w:h="16838"/>
          <w:pgMar w:top="1134" w:right="1134" w:bottom="1134" w:left="1134" w:header="709" w:footer="709" w:gutter="0"/>
          <w:cols w:space="708"/>
          <w:docGrid w:linePitch="360"/>
        </w:sectPr>
      </w:pPr>
    </w:p>
    <w:p w14:paraId="01598BD0" w14:textId="1934DA1A" w:rsidR="00C60C97" w:rsidRPr="000F7924" w:rsidRDefault="005F35E7" w:rsidP="005F35E7">
      <w:pPr>
        <w:pStyle w:val="Chapterheading"/>
      </w:pPr>
      <w:bookmarkStart w:id="172" w:name="_Toc152065714"/>
      <w:bookmarkStart w:id="173" w:name="_Toc219110457"/>
      <w:r w:rsidRPr="000F7924">
        <w:lastRenderedPageBreak/>
        <w:t>Risk management plan</w:t>
      </w:r>
      <w:bookmarkEnd w:id="172"/>
      <w:bookmarkEnd w:id="173"/>
    </w:p>
    <w:p w14:paraId="1B9FD676" w14:textId="129A6915" w:rsidR="005F35E7" w:rsidRPr="000F7924" w:rsidRDefault="005F35E7" w:rsidP="00680D31">
      <w:pPr>
        <w:pStyle w:val="Sectionheading1"/>
        <w:numPr>
          <w:ilvl w:val="0"/>
          <w:numId w:val="7"/>
        </w:numPr>
      </w:pPr>
      <w:bookmarkStart w:id="174" w:name="_Toc152065715"/>
      <w:bookmarkStart w:id="175" w:name="_Toc219110458"/>
      <w:r w:rsidRPr="000F7924">
        <w:t>Background</w:t>
      </w:r>
      <w:bookmarkEnd w:id="174"/>
      <w:bookmarkEnd w:id="175"/>
    </w:p>
    <w:p w14:paraId="43CEF2AD" w14:textId="23575A5B" w:rsidR="002C6659" w:rsidRPr="000F7924" w:rsidRDefault="00540BDA" w:rsidP="00540BDA">
      <w:pPr>
        <w:pStyle w:val="RARMPparagraph"/>
      </w:pPr>
      <w:r w:rsidRPr="000F7924">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14:paraId="42B17C95" w14:textId="79A6EBBB" w:rsidR="00540BDA" w:rsidRPr="000F7924" w:rsidRDefault="00541924" w:rsidP="00541924">
      <w:pPr>
        <w:pStyle w:val="RARMPparagraph"/>
      </w:pPr>
      <w:r w:rsidRPr="000F7924">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4A15F15" w14:textId="32A9BDBE" w:rsidR="00541924" w:rsidRPr="000F7924" w:rsidRDefault="00BA21F9" w:rsidP="00BA21F9">
      <w:pPr>
        <w:pStyle w:val="RARMPparagraph"/>
      </w:pPr>
      <w:r w:rsidRPr="000F7924">
        <w:t xml:space="preserve">All licences are subject to </w:t>
      </w:r>
      <w:r w:rsidR="00EB6531" w:rsidRPr="000F7924">
        <w:t xml:space="preserve">3 </w:t>
      </w:r>
      <w:r w:rsidRPr="000F7924">
        <w:t>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must also be reported to the Regulator.</w:t>
      </w:r>
    </w:p>
    <w:p w14:paraId="369E736A" w14:textId="3B3DF87E" w:rsidR="00BA21F9" w:rsidRPr="000F7924" w:rsidRDefault="006921BC" w:rsidP="006921BC">
      <w:pPr>
        <w:pStyle w:val="RARMPparagraph"/>
      </w:pPr>
      <w:r w:rsidRPr="000F7924">
        <w:t>The licence is also subject to any conditions imposed by the Regulator. Examples of the matters to which conditions may relate are listed in Section 62 of the Act. Licence conditions can be imposed to limit and control the scope of the dealings and to manage risk to people or the environment. In addition, the Regulator has extensive powers to monitor compliance with licence conditions under Section 152 of the Act.</w:t>
      </w:r>
    </w:p>
    <w:p w14:paraId="67886CF7" w14:textId="0C7C332C" w:rsidR="00465380" w:rsidRPr="000F7924" w:rsidRDefault="002C6659" w:rsidP="002C6659">
      <w:pPr>
        <w:pStyle w:val="Sectionheading1"/>
      </w:pPr>
      <w:bookmarkStart w:id="176" w:name="_Toc152065716"/>
      <w:bookmarkStart w:id="177" w:name="_Toc219110459"/>
      <w:r w:rsidRPr="000F7924">
        <w:t>Risk treatment measures for substantive risks</w:t>
      </w:r>
      <w:bookmarkEnd w:id="176"/>
      <w:bookmarkEnd w:id="177"/>
    </w:p>
    <w:p w14:paraId="5C87CD07" w14:textId="2EACB5EA" w:rsidR="006973C3" w:rsidRPr="000F7924" w:rsidRDefault="00CF240A" w:rsidP="00AF5E99">
      <w:pPr>
        <w:pStyle w:val="RARMPparagraph"/>
      </w:pPr>
      <w:r w:rsidRPr="000F7924">
        <w:t xml:space="preserve">The risk assessment of risk scenarios listed in Chapter 2 concluded that there are negligible risks to people and the environment from the proposed commercial release of the GM Purple Tomato. These risk scenarios were considered in the context of the scale of the proposed release (Chapter 1, </w:t>
      </w:r>
      <w:r w:rsidR="00296EBD">
        <w:fldChar w:fldCharType="begin"/>
      </w:r>
      <w:r w:rsidR="00296EBD">
        <w:instrText xml:space="preserve"> REF _Ref206155921 \r \h </w:instrText>
      </w:r>
      <w:r w:rsidR="00296EBD">
        <w:fldChar w:fldCharType="separate"/>
      </w:r>
      <w:r w:rsidR="00BC38E3">
        <w:t>Section 2</w:t>
      </w:r>
      <w:r w:rsidR="00296EBD">
        <w:fldChar w:fldCharType="end"/>
      </w:r>
      <w:r w:rsidRPr="000F7924">
        <w:t xml:space="preserve">) and the receiving environment (Chapter 1, </w:t>
      </w:r>
      <w:r w:rsidR="00296EBD">
        <w:fldChar w:fldCharType="begin"/>
      </w:r>
      <w:r w:rsidR="00296EBD">
        <w:instrText xml:space="preserve"> REF _Ref206155961 \r \h </w:instrText>
      </w:r>
      <w:r w:rsidR="00296EBD">
        <w:fldChar w:fldCharType="separate"/>
      </w:r>
      <w:r w:rsidR="00BC38E3">
        <w:t>Section 6</w:t>
      </w:r>
      <w:r w:rsidR="00296EBD">
        <w:fldChar w:fldCharType="end"/>
      </w:r>
      <w:r w:rsidRPr="000F7924">
        <w:t>), and considering both the short and the long term. The risk evaluation concluded that no specific risk treatment measures are required to treat these negligible risks.</w:t>
      </w:r>
    </w:p>
    <w:p w14:paraId="5F12C557" w14:textId="4F3B234A" w:rsidR="002C6659" w:rsidRPr="000F7924" w:rsidRDefault="002C6659" w:rsidP="00D22414">
      <w:pPr>
        <w:pStyle w:val="Sectionheading1"/>
      </w:pPr>
      <w:bookmarkStart w:id="178" w:name="_Toc152065717"/>
      <w:bookmarkStart w:id="179" w:name="_Toc219110460"/>
      <w:r w:rsidRPr="000F7924">
        <w:t>General risk management</w:t>
      </w:r>
      <w:bookmarkEnd w:id="178"/>
      <w:bookmarkEnd w:id="179"/>
    </w:p>
    <w:p w14:paraId="7DBCFEFC" w14:textId="5C6C4BAB" w:rsidR="00D22414" w:rsidRPr="000F7924" w:rsidRDefault="00D9444D" w:rsidP="009D74F7">
      <w:pPr>
        <w:pStyle w:val="RARMPparagraph"/>
      </w:pPr>
      <w:r w:rsidRPr="000F7924">
        <w:t>All DIR licences issued by the Regulator contain conditions that relate to general risk management. These include conditions relating to:</w:t>
      </w:r>
    </w:p>
    <w:p w14:paraId="59CADA27" w14:textId="685B94B8" w:rsidR="00A06B38" w:rsidRPr="000F7924" w:rsidRDefault="00635C72">
      <w:pPr>
        <w:pStyle w:val="RARMPparagraph"/>
        <w:numPr>
          <w:ilvl w:val="0"/>
          <w:numId w:val="29"/>
        </w:numPr>
      </w:pPr>
      <w:r w:rsidRPr="000F7924">
        <w:t>a</w:t>
      </w:r>
      <w:r w:rsidR="00D9444D" w:rsidRPr="000F7924">
        <w:t>pplicant suitability</w:t>
      </w:r>
    </w:p>
    <w:p w14:paraId="7F7F49E5" w14:textId="2344604F" w:rsidR="00D9444D" w:rsidRPr="000F7924" w:rsidRDefault="00635C72">
      <w:pPr>
        <w:pStyle w:val="RARMPparagraph"/>
        <w:numPr>
          <w:ilvl w:val="0"/>
          <w:numId w:val="29"/>
        </w:numPr>
      </w:pPr>
      <w:r w:rsidRPr="000F7924">
        <w:t>t</w:t>
      </w:r>
      <w:r w:rsidR="00D9444D" w:rsidRPr="000F7924">
        <w:t>esting methodology</w:t>
      </w:r>
    </w:p>
    <w:p w14:paraId="4C26F43D" w14:textId="7170F696" w:rsidR="00D9444D" w:rsidRPr="000F7924" w:rsidRDefault="00635C72">
      <w:pPr>
        <w:pStyle w:val="RARMPparagraph"/>
        <w:numPr>
          <w:ilvl w:val="0"/>
          <w:numId w:val="29"/>
        </w:numPr>
      </w:pPr>
      <w:r w:rsidRPr="000F7924">
        <w:t>identification of the persons or classes of persons covered by the licence</w:t>
      </w:r>
    </w:p>
    <w:p w14:paraId="5B98555C" w14:textId="420EA270" w:rsidR="00635C72" w:rsidRPr="000F7924" w:rsidRDefault="00A13682">
      <w:pPr>
        <w:pStyle w:val="RARMPparagraph"/>
        <w:numPr>
          <w:ilvl w:val="0"/>
          <w:numId w:val="29"/>
        </w:numPr>
      </w:pPr>
      <w:r w:rsidRPr="000F7924">
        <w:t>reporting structures</w:t>
      </w:r>
    </w:p>
    <w:p w14:paraId="672741B8" w14:textId="5426E6DE" w:rsidR="00A13682" w:rsidRPr="000F7924" w:rsidRDefault="00CC484C">
      <w:pPr>
        <w:pStyle w:val="RARMPparagraph"/>
        <w:numPr>
          <w:ilvl w:val="0"/>
          <w:numId w:val="29"/>
        </w:numPr>
      </w:pPr>
      <w:r w:rsidRPr="000F7924">
        <w:t>access for the purpose of monitoring for compliance.</w:t>
      </w:r>
    </w:p>
    <w:p w14:paraId="6272F2AA" w14:textId="6ECA8C88" w:rsidR="002C6659" w:rsidRPr="000F7924" w:rsidRDefault="00CC484C" w:rsidP="00DB1480">
      <w:pPr>
        <w:pStyle w:val="Sectionheading2"/>
      </w:pPr>
      <w:bookmarkStart w:id="180" w:name="_Toc219110461"/>
      <w:r w:rsidRPr="000F7924">
        <w:t>Applicant suitability</w:t>
      </w:r>
      <w:bookmarkEnd w:id="180"/>
    </w:p>
    <w:p w14:paraId="2C8E411E" w14:textId="6EB4281C" w:rsidR="005C59EF" w:rsidRPr="000F7924" w:rsidRDefault="005C59EF" w:rsidP="005C59EF">
      <w:pPr>
        <w:pStyle w:val="RARMPparagraph"/>
      </w:pPr>
      <w:r w:rsidRPr="000F7924">
        <w:t>In making a decision whether or not to issue a licence, the Regulator must have regard to the suitability of the applicant to hold a licence. Under Section 58 of the Act, matters that the Regulator must take into account include:</w:t>
      </w:r>
    </w:p>
    <w:p w14:paraId="0581E6A7" w14:textId="77777777" w:rsidR="005C59EF" w:rsidRPr="000F7924" w:rsidRDefault="005C59EF">
      <w:pPr>
        <w:pStyle w:val="RARMPparagraph"/>
        <w:numPr>
          <w:ilvl w:val="0"/>
          <w:numId w:val="27"/>
        </w:numPr>
      </w:pPr>
      <w:r w:rsidRPr="000F7924">
        <w:lastRenderedPageBreak/>
        <w:t>any relevant convictions of the applicant</w:t>
      </w:r>
    </w:p>
    <w:p w14:paraId="637A46A5" w14:textId="77777777" w:rsidR="005C59EF" w:rsidRPr="000F7924" w:rsidRDefault="005C59EF">
      <w:pPr>
        <w:pStyle w:val="RARMPparagraph"/>
        <w:numPr>
          <w:ilvl w:val="0"/>
          <w:numId w:val="27"/>
        </w:numPr>
      </w:pPr>
      <w:r w:rsidRPr="000F7924">
        <w:t>any revocation or suspension of a relevant licence or permit held by the applicant under a law of the Commonwealth, a State or a foreign country and</w:t>
      </w:r>
    </w:p>
    <w:p w14:paraId="64F507B3" w14:textId="77777777" w:rsidR="005C59EF" w:rsidRPr="000F7924" w:rsidRDefault="005C59EF">
      <w:pPr>
        <w:pStyle w:val="RARMPparagraph"/>
        <w:numPr>
          <w:ilvl w:val="0"/>
          <w:numId w:val="27"/>
        </w:numPr>
      </w:pPr>
      <w:r w:rsidRPr="000F7924">
        <w:t>the capacity of the applicant to meet the conditions of the licence.</w:t>
      </w:r>
    </w:p>
    <w:p w14:paraId="42FB4409" w14:textId="2880F88F" w:rsidR="005C59EF" w:rsidRPr="000F7924" w:rsidRDefault="006174BA" w:rsidP="005C59EF">
      <w:pPr>
        <w:pStyle w:val="RARMPparagraph"/>
      </w:pPr>
      <w:r>
        <w:t>Based on</w:t>
      </w:r>
      <w:r w:rsidR="00D3513A" w:rsidRPr="00D3513A">
        <w:t xml:space="preserve"> information submitted by the applicant and records held by the OGTR, the Regulator considers </w:t>
      </w:r>
      <w:r w:rsidR="00D3513A">
        <w:t>the applicant</w:t>
      </w:r>
      <w:r w:rsidR="00D3513A" w:rsidRPr="00D3513A">
        <w:t xml:space="preserve"> suitable to hold a licence.</w:t>
      </w:r>
      <w:r w:rsidR="005C59EF" w:rsidRPr="000F7924">
        <w:t xml:space="preserve"> </w:t>
      </w:r>
      <w:r w:rsidR="00D3513A">
        <w:t>The licence</w:t>
      </w:r>
      <w:r w:rsidR="005C59EF" w:rsidRPr="000F7924">
        <w:t xml:space="preserve"> include</w:t>
      </w:r>
      <w:r w:rsidR="00D3513A">
        <w:t>s</w:t>
      </w:r>
      <w:r w:rsidR="005C59EF" w:rsidRPr="000F7924">
        <w:t xml:space="preserve"> a requirement for </w:t>
      </w:r>
      <w:r w:rsidR="00C42AAB" w:rsidRPr="000F7924">
        <w:t>the licence holder</w:t>
      </w:r>
      <w:r w:rsidR="005C59EF" w:rsidRPr="000F7924">
        <w:t xml:space="preserve"> to inform the Regulator of any information that would affect their suitability.</w:t>
      </w:r>
    </w:p>
    <w:p w14:paraId="7F69E23D" w14:textId="46C30A3A" w:rsidR="005C59EF" w:rsidRPr="000F7924" w:rsidRDefault="000572F9" w:rsidP="000572F9">
      <w:pPr>
        <w:pStyle w:val="Sectionheading2"/>
      </w:pPr>
      <w:bookmarkStart w:id="181" w:name="_Toc219110462"/>
      <w:r w:rsidRPr="000F7924">
        <w:t>Testing methodology</w:t>
      </w:r>
      <w:bookmarkEnd w:id="181"/>
    </w:p>
    <w:p w14:paraId="2D5AFEDE" w14:textId="5B918D84" w:rsidR="005C59EF" w:rsidRPr="000F7924" w:rsidRDefault="00FB1152" w:rsidP="003B5154">
      <w:pPr>
        <w:pStyle w:val="RARMPparagraph"/>
      </w:pPr>
      <w:r>
        <w:t>T</w:t>
      </w:r>
      <w:r w:rsidR="00524027" w:rsidRPr="000F7924">
        <w:t xml:space="preserve">he applicant </w:t>
      </w:r>
      <w:r>
        <w:t>is</w:t>
      </w:r>
      <w:r w:rsidR="00524027" w:rsidRPr="000F7924">
        <w:t xml:space="preserve"> required to provide a method to the Regulator for the reliable detection of the GMO. </w:t>
      </w:r>
      <w:r w:rsidR="00A1372E" w:rsidRPr="000F7924">
        <w:t>As part of the application</w:t>
      </w:r>
      <w:r w:rsidR="00FF40ED">
        <w:t>,</w:t>
      </w:r>
      <w:r w:rsidR="00A1372E" w:rsidRPr="000F7924">
        <w:t xml:space="preserve"> the applicant </w:t>
      </w:r>
      <w:r w:rsidR="00987FE1" w:rsidRPr="000F7924">
        <w:t xml:space="preserve">supplied appropriate detection methods </w:t>
      </w:r>
      <w:r w:rsidR="00A1372E" w:rsidRPr="000F7924">
        <w:t>to detect the DNA insert</w:t>
      </w:r>
      <w:r w:rsidR="00987FE1" w:rsidRPr="000F7924">
        <w:t xml:space="preserve"> in the GMO. Therefore, a requirement to provide detection methods is not included in</w:t>
      </w:r>
      <w:r w:rsidR="003B5154" w:rsidRPr="000F7924">
        <w:t xml:space="preserve"> </w:t>
      </w:r>
      <w:r w:rsidR="00987FE1" w:rsidRPr="000F7924">
        <w:t>the licence conditions.</w:t>
      </w:r>
    </w:p>
    <w:p w14:paraId="0E57EC2A" w14:textId="31A69FF4" w:rsidR="005C59EF" w:rsidRPr="000F7924" w:rsidRDefault="005C59EF" w:rsidP="00524027">
      <w:pPr>
        <w:pStyle w:val="Sectionheading2"/>
      </w:pPr>
      <w:bookmarkStart w:id="182" w:name="_Toc219110463"/>
      <w:r w:rsidRPr="000F7924">
        <w:t>Identification of the persons or classes of persons covered by the licence</w:t>
      </w:r>
      <w:bookmarkEnd w:id="182"/>
    </w:p>
    <w:p w14:paraId="7049ED45" w14:textId="4F69D78C" w:rsidR="005C59EF" w:rsidRPr="000F7924" w:rsidRDefault="009E3441" w:rsidP="005C59EF">
      <w:pPr>
        <w:pStyle w:val="RARMPparagraph"/>
      </w:pPr>
      <w:r>
        <w:t>A</w:t>
      </w:r>
      <w:r w:rsidR="00FD3504" w:rsidRPr="000F7924">
        <w:t xml:space="preserve">ny person, including the licence holder, </w:t>
      </w:r>
      <w:r w:rsidR="00B16A96" w:rsidRPr="000F7924">
        <w:t>c</w:t>
      </w:r>
      <w:r w:rsidR="00B16A96">
        <w:t>an</w:t>
      </w:r>
      <w:r w:rsidR="00B16A96" w:rsidRPr="000F7924">
        <w:t xml:space="preserve"> </w:t>
      </w:r>
      <w:r w:rsidR="00FD3504" w:rsidRPr="000F7924">
        <w:t>conduct any permitted dealing with the GMO.</w:t>
      </w:r>
    </w:p>
    <w:p w14:paraId="4FD75FE0" w14:textId="05B5809C" w:rsidR="005C59EF" w:rsidRPr="000F7924" w:rsidRDefault="005C59EF" w:rsidP="00FD3504">
      <w:pPr>
        <w:pStyle w:val="Sectionheading2"/>
      </w:pPr>
      <w:bookmarkStart w:id="183" w:name="_Toc219110464"/>
      <w:r w:rsidRPr="000F7924">
        <w:t>Reporting requirements</w:t>
      </w:r>
      <w:bookmarkEnd w:id="183"/>
    </w:p>
    <w:p w14:paraId="4BA618CE" w14:textId="38B5F22D" w:rsidR="005C59EF" w:rsidRPr="000F7924" w:rsidRDefault="009E3441" w:rsidP="005C59EF">
      <w:pPr>
        <w:pStyle w:val="RARMPparagraph"/>
      </w:pPr>
      <w:r>
        <w:t>T</w:t>
      </w:r>
      <w:r w:rsidR="005C59EF" w:rsidRPr="000F7924">
        <w:t>he licence require</w:t>
      </w:r>
      <w:r>
        <w:t>s</w:t>
      </w:r>
      <w:r w:rsidR="005C59EF" w:rsidRPr="000F7924">
        <w:t xml:space="preserve"> the licence holder to immediately report any of the following to the Regulator:</w:t>
      </w:r>
    </w:p>
    <w:p w14:paraId="6A2FF149" w14:textId="77777777" w:rsidR="005C59EF" w:rsidRPr="000F7924" w:rsidRDefault="005C59EF">
      <w:pPr>
        <w:pStyle w:val="RARMPparagraph"/>
        <w:numPr>
          <w:ilvl w:val="0"/>
          <w:numId w:val="28"/>
        </w:numPr>
      </w:pPr>
      <w:r w:rsidRPr="000F7924">
        <w:t>any additional information regarding risks to the health and safety of people or the environment associated with the dealings</w:t>
      </w:r>
    </w:p>
    <w:p w14:paraId="4C4870C2" w14:textId="77777777" w:rsidR="005C59EF" w:rsidRPr="000F7924" w:rsidRDefault="005C59EF">
      <w:pPr>
        <w:pStyle w:val="RARMPparagraph"/>
        <w:numPr>
          <w:ilvl w:val="0"/>
          <w:numId w:val="28"/>
        </w:numPr>
      </w:pPr>
      <w:r w:rsidRPr="000F7924">
        <w:t>any contraventions of the licence by persons covered by the licence and</w:t>
      </w:r>
    </w:p>
    <w:p w14:paraId="121AAA41" w14:textId="77777777" w:rsidR="005C59EF" w:rsidRPr="000F7924" w:rsidRDefault="005C59EF">
      <w:pPr>
        <w:pStyle w:val="RARMPparagraph"/>
        <w:numPr>
          <w:ilvl w:val="0"/>
          <w:numId w:val="28"/>
        </w:numPr>
      </w:pPr>
      <w:r w:rsidRPr="000F7924">
        <w:t>any unintended effects of the field trial.</w:t>
      </w:r>
    </w:p>
    <w:p w14:paraId="7FB18BA5" w14:textId="2FA8CD8F" w:rsidR="005C59EF" w:rsidRPr="000F7924" w:rsidRDefault="00892E90" w:rsidP="00892E90">
      <w:pPr>
        <w:pStyle w:val="RARMPparagraph"/>
      </w:pPr>
      <w:r w:rsidRPr="000F7924">
        <w:t xml:space="preserve">The licence holder </w:t>
      </w:r>
      <w:r w:rsidR="00B16A96">
        <w:t>is</w:t>
      </w:r>
      <w:r w:rsidR="00B16A96" w:rsidRPr="000F7924">
        <w:t xml:space="preserve"> </w:t>
      </w:r>
      <w:r w:rsidRPr="000F7924">
        <w:t>also obliged to submit an Annual Report containing any information required by the licence.</w:t>
      </w:r>
    </w:p>
    <w:p w14:paraId="1C10EB5E" w14:textId="470B9DDA" w:rsidR="00846B58" w:rsidRPr="000F7924" w:rsidRDefault="00D21658" w:rsidP="00892E90">
      <w:pPr>
        <w:pStyle w:val="RARMPparagraph"/>
      </w:pPr>
      <w:r w:rsidRPr="000F7924">
        <w:t xml:space="preserve">There are also provisions that would enable the Regulator to obtain information from the licence holder relating to the progress of the commercial release (see </w:t>
      </w:r>
      <w:r w:rsidR="00296EBD">
        <w:fldChar w:fldCharType="begin"/>
      </w:r>
      <w:r w:rsidR="00296EBD">
        <w:instrText xml:space="preserve"> REF _Ref206155989 \r \h </w:instrText>
      </w:r>
      <w:r w:rsidR="00296EBD">
        <w:fldChar w:fldCharType="separate"/>
      </w:r>
      <w:r w:rsidR="00BC38E3">
        <w:t>Section 4</w:t>
      </w:r>
      <w:r w:rsidR="00296EBD">
        <w:fldChar w:fldCharType="end"/>
      </w:r>
      <w:r w:rsidRPr="000F7924">
        <w:t>, below).</w:t>
      </w:r>
    </w:p>
    <w:p w14:paraId="3FEDD75B" w14:textId="19649AFD" w:rsidR="005C59EF" w:rsidRPr="000F7924" w:rsidRDefault="00545521" w:rsidP="00A77F64">
      <w:pPr>
        <w:pStyle w:val="Sectionheading2"/>
      </w:pPr>
      <w:bookmarkStart w:id="184" w:name="_Toc219110465"/>
      <w:r w:rsidRPr="000F7924">
        <w:t>Monitoring for compliance</w:t>
      </w:r>
      <w:bookmarkEnd w:id="184"/>
    </w:p>
    <w:p w14:paraId="25B2333E" w14:textId="317AE1CA" w:rsidR="00545521" w:rsidRPr="000F7924" w:rsidRDefault="00545521" w:rsidP="00554DF8">
      <w:pPr>
        <w:pStyle w:val="RARMPparagraph"/>
      </w:pPr>
      <w:r w:rsidRPr="000F7924">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14:paraId="1866687A" w14:textId="308347AB" w:rsidR="00545521" w:rsidRPr="000F7924" w:rsidRDefault="00545521" w:rsidP="00545521">
      <w:pPr>
        <w:pStyle w:val="RARMPparagraph"/>
      </w:pPr>
      <w:r w:rsidRPr="000F7924">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655F826" w14:textId="1F688467" w:rsidR="00DB1480" w:rsidRPr="000F7924" w:rsidRDefault="00D46774" w:rsidP="00DB1480">
      <w:pPr>
        <w:pStyle w:val="Sectionheading1"/>
      </w:pPr>
      <w:bookmarkStart w:id="185" w:name="_Ref206155864"/>
      <w:bookmarkStart w:id="186" w:name="_Ref206155989"/>
      <w:bookmarkStart w:id="187" w:name="_Toc219110466"/>
      <w:r w:rsidRPr="000F7924">
        <w:t>Post release review</w:t>
      </w:r>
      <w:bookmarkEnd w:id="185"/>
      <w:bookmarkEnd w:id="186"/>
      <w:bookmarkEnd w:id="187"/>
    </w:p>
    <w:p w14:paraId="07F36CC9" w14:textId="3753AF2C" w:rsidR="007A23FA" w:rsidRPr="000F7924" w:rsidRDefault="00BD54C3" w:rsidP="00D91381">
      <w:pPr>
        <w:pStyle w:val="RARMPparagraph"/>
      </w:pPr>
      <w:r w:rsidRPr="000F7924">
        <w:t>Paragraph 10 of the Regulations requires the Regulator to consider the short and the long term when assessing risks. The Regulator takes account of the likelihood and impact of an adverse outcome over the foreseeable future and does not disregard a risk on the basis that an adverse outcome might only occur in the longer term. However, as with any predictive process, accuracy is often greater in the shorter rather than longer term.</w:t>
      </w:r>
    </w:p>
    <w:p w14:paraId="63C95CEA" w14:textId="1F17589B" w:rsidR="00D91381" w:rsidRPr="000F7924" w:rsidRDefault="009F36FB" w:rsidP="00D91381">
      <w:pPr>
        <w:pStyle w:val="RARMPparagraph"/>
      </w:pPr>
      <w:r w:rsidRPr="000F7924">
        <w:lastRenderedPageBreak/>
        <w:t>The Regulator engages in ongoing oversight of licences to take account of future findings or changes in circumstances.</w:t>
      </w:r>
      <w:r w:rsidR="00491136">
        <w:t xml:space="preserve"> </w:t>
      </w:r>
      <w:r w:rsidR="00B22DD6">
        <w:t>T</w:t>
      </w:r>
      <w:r w:rsidRPr="000F7924">
        <w:t xml:space="preserve">his ongoing oversight </w:t>
      </w:r>
      <w:r w:rsidR="0001470F">
        <w:t>is</w:t>
      </w:r>
      <w:r w:rsidR="00491136">
        <w:t xml:space="preserve"> </w:t>
      </w:r>
      <w:r w:rsidRPr="000F7924">
        <w:t>achieved through post release review (PRR) activities. The 3 components of PRR are:</w:t>
      </w:r>
    </w:p>
    <w:p w14:paraId="4C8859C8" w14:textId="3D425F93" w:rsidR="00E72642" w:rsidRPr="000F7924" w:rsidRDefault="00E72642">
      <w:pPr>
        <w:pStyle w:val="RARMPparagraph"/>
        <w:numPr>
          <w:ilvl w:val="0"/>
          <w:numId w:val="21"/>
        </w:numPr>
      </w:pPr>
      <w:r w:rsidRPr="000F7924">
        <w:t xml:space="preserve">adverse effects reporting system (Section </w:t>
      </w:r>
      <w:r w:rsidR="00296EBD">
        <w:fldChar w:fldCharType="begin"/>
      </w:r>
      <w:r w:rsidR="00296EBD">
        <w:instrText xml:space="preserve"> REF _Ref206156006 \r \h </w:instrText>
      </w:r>
      <w:r w:rsidR="00296EBD">
        <w:fldChar w:fldCharType="separate"/>
      </w:r>
      <w:r w:rsidR="00BC38E3">
        <w:t>4.1</w:t>
      </w:r>
      <w:r w:rsidR="00296EBD">
        <w:fldChar w:fldCharType="end"/>
      </w:r>
      <w:r w:rsidRPr="000F7924">
        <w:t>)</w:t>
      </w:r>
    </w:p>
    <w:p w14:paraId="25E9216E" w14:textId="1FF9DE18" w:rsidR="00E72642" w:rsidRPr="000F7924" w:rsidRDefault="00E72642">
      <w:pPr>
        <w:pStyle w:val="RARMPparagraph"/>
        <w:numPr>
          <w:ilvl w:val="0"/>
          <w:numId w:val="21"/>
        </w:numPr>
      </w:pPr>
      <w:r w:rsidRPr="000F7924">
        <w:t xml:space="preserve">requirement to collect additional specific information (Section </w:t>
      </w:r>
      <w:r w:rsidR="00296EBD">
        <w:fldChar w:fldCharType="begin"/>
      </w:r>
      <w:r w:rsidR="00296EBD">
        <w:instrText xml:space="preserve"> REF _Ref206156014 \r \h </w:instrText>
      </w:r>
      <w:r w:rsidR="00296EBD">
        <w:fldChar w:fldCharType="separate"/>
      </w:r>
      <w:r w:rsidR="00BC38E3">
        <w:t>4.2</w:t>
      </w:r>
      <w:r w:rsidR="00296EBD">
        <w:fldChar w:fldCharType="end"/>
      </w:r>
      <w:r w:rsidRPr="000F7924">
        <w:t>)</w:t>
      </w:r>
    </w:p>
    <w:p w14:paraId="17154BC4" w14:textId="11127D34" w:rsidR="00334ACA" w:rsidRPr="000F7924" w:rsidRDefault="00E72642">
      <w:pPr>
        <w:pStyle w:val="RARMPparagraph"/>
        <w:numPr>
          <w:ilvl w:val="0"/>
          <w:numId w:val="21"/>
        </w:numPr>
      </w:pPr>
      <w:r w:rsidRPr="000F7924">
        <w:t xml:space="preserve">review of the RARMP (Section </w:t>
      </w:r>
      <w:r w:rsidR="00296EBD">
        <w:fldChar w:fldCharType="begin"/>
      </w:r>
      <w:r w:rsidR="00296EBD">
        <w:instrText xml:space="preserve"> REF _Ref206156024 \r \h </w:instrText>
      </w:r>
      <w:r w:rsidR="00296EBD">
        <w:fldChar w:fldCharType="separate"/>
      </w:r>
      <w:r w:rsidR="00BC38E3">
        <w:t>4.3</w:t>
      </w:r>
      <w:r w:rsidR="00296EBD">
        <w:fldChar w:fldCharType="end"/>
      </w:r>
      <w:r w:rsidRPr="000F7924">
        <w:t>).</w:t>
      </w:r>
    </w:p>
    <w:p w14:paraId="3797F261" w14:textId="3C543BA6" w:rsidR="00E72642" w:rsidRPr="000F7924" w:rsidRDefault="002A4F09" w:rsidP="00E72642">
      <w:pPr>
        <w:pStyle w:val="RARMPparagraph"/>
      </w:pPr>
      <w:r w:rsidRPr="000F7924">
        <w:t>The outcomes of these PRR activities may result in no change to the licence or could result in the variation, cancellation or suspension of the licence.</w:t>
      </w:r>
    </w:p>
    <w:p w14:paraId="23AFA6A4" w14:textId="6A218B16" w:rsidR="002A4F09" w:rsidRPr="000F7924" w:rsidRDefault="00B72465" w:rsidP="002A4F09">
      <w:pPr>
        <w:pStyle w:val="Sectionheading2"/>
      </w:pPr>
      <w:bookmarkStart w:id="188" w:name="_Ref206156006"/>
      <w:bookmarkStart w:id="189" w:name="_Toc219110467"/>
      <w:r w:rsidRPr="000F7924">
        <w:t>Adverse effects reporting system</w:t>
      </w:r>
      <w:bookmarkEnd w:id="188"/>
      <w:bookmarkEnd w:id="189"/>
    </w:p>
    <w:p w14:paraId="24773A4B" w14:textId="4BCBE14E" w:rsidR="00B72465" w:rsidRPr="000F7924" w:rsidRDefault="009050CB" w:rsidP="009050CB">
      <w:pPr>
        <w:pStyle w:val="RARMPparagraph"/>
      </w:pPr>
      <w:r w:rsidRPr="000F7924">
        <w:t xml:space="preserve">Any member of the public can report adverse experiences/effects resulting from an intentional release of a GMO to the OGTR through the Free-call number (1800 181 030), mail (MDP 54 – GPO Box 9848, Canberra ACT 2601) or via email to the OGTR inbox (ogtr@health.gov.au). Reports can be made at any time on any DIR licence. Credible information would form the basis of further investigation and may be used to inform a review of a RARMP (see Section </w:t>
      </w:r>
      <w:r w:rsidR="00D270DF">
        <w:fldChar w:fldCharType="begin"/>
      </w:r>
      <w:r w:rsidR="00D270DF">
        <w:instrText xml:space="preserve"> REF _Ref206156046 \r \h </w:instrText>
      </w:r>
      <w:r w:rsidR="00D270DF">
        <w:fldChar w:fldCharType="separate"/>
      </w:r>
      <w:r w:rsidR="00BC38E3">
        <w:t>4.3</w:t>
      </w:r>
      <w:r w:rsidR="00D270DF">
        <w:fldChar w:fldCharType="end"/>
      </w:r>
      <w:r w:rsidRPr="000F7924">
        <w:t xml:space="preserve"> below) as well as the RARMPs of future applications involving similar GMOs.</w:t>
      </w:r>
    </w:p>
    <w:p w14:paraId="65859C0A" w14:textId="138E7439" w:rsidR="00C97E43" w:rsidRPr="000F7924" w:rsidRDefault="007405A8" w:rsidP="00C97E43">
      <w:pPr>
        <w:pStyle w:val="Sectionheading2"/>
      </w:pPr>
      <w:bookmarkStart w:id="190" w:name="_Ref206156014"/>
      <w:bookmarkStart w:id="191" w:name="_Toc219110468"/>
      <w:r w:rsidRPr="000F7924">
        <w:t>Requirement to collect additional specific information</w:t>
      </w:r>
      <w:bookmarkEnd w:id="190"/>
      <w:bookmarkEnd w:id="191"/>
    </w:p>
    <w:p w14:paraId="1EB860A4" w14:textId="18A9902A" w:rsidR="00665DA3" w:rsidRPr="000F7924" w:rsidRDefault="00665DA3" w:rsidP="00665DA3">
      <w:pPr>
        <w:pStyle w:val="RARMPparagraph"/>
      </w:pPr>
      <w:r w:rsidRPr="000F7924">
        <w:t xml:space="preserve">Collection of additional specific information on an intentional release provides a mechanism for ‘closing the loop’ in the risk analysis process and for verifying findings of the RARMP. </w:t>
      </w:r>
    </w:p>
    <w:p w14:paraId="2260349E" w14:textId="3BFDC04B" w:rsidR="00665DA3" w:rsidRPr="000F7924" w:rsidRDefault="00665DA3" w:rsidP="00665DA3">
      <w:pPr>
        <w:pStyle w:val="RARMPparagraph"/>
      </w:pPr>
      <w:r w:rsidRPr="000F7924">
        <w:t xml:space="preserve">This may involve monitoring specific indicators of harm that have been identified in the risk assessment. The term ‘specific indicators of harm’ does not mean that it is expected that harm would necessarily occur if a licence was issued. Instead, it refers to measurement endpoints which are expected to change should the authorised dealings result in harm. </w:t>
      </w:r>
      <w:r w:rsidR="005F74A2">
        <w:t>T</w:t>
      </w:r>
      <w:r w:rsidRPr="000F7924">
        <w:t xml:space="preserve">he licence holder </w:t>
      </w:r>
      <w:r w:rsidR="005F74A2">
        <w:t xml:space="preserve">is </w:t>
      </w:r>
      <w:r w:rsidRPr="000F7924">
        <w:t>required to monitor these specific indicators of harm as mandated by the licence.</w:t>
      </w:r>
    </w:p>
    <w:p w14:paraId="5FCF5E59" w14:textId="654D1490" w:rsidR="00665DA3" w:rsidRPr="000F7924" w:rsidRDefault="00665DA3" w:rsidP="00665DA3">
      <w:pPr>
        <w:pStyle w:val="RARMPparagraph"/>
      </w:pPr>
      <w:r w:rsidRPr="000F7924">
        <w:t>The triggers for this component of PRR may include risk estimates greater than negligible or significant uncertainty in the risk assessment.</w:t>
      </w:r>
    </w:p>
    <w:p w14:paraId="31636B14" w14:textId="6E290D5D" w:rsidR="00665DA3" w:rsidRPr="000F7924" w:rsidRDefault="00665DA3" w:rsidP="00665DA3">
      <w:pPr>
        <w:pStyle w:val="RARMPparagraph"/>
      </w:pPr>
      <w:r w:rsidRPr="000F7924">
        <w:t>The characterisation of the risk scenarios discussed in Chapter 2 did not identify any risks greater than negligible. Therefore, they were no</w:t>
      </w:r>
      <w:r w:rsidR="00FF40ED">
        <w:t>t</w:t>
      </w:r>
      <w:r w:rsidRPr="000F7924">
        <w:t xml:space="preserve"> considered substantive risks that warranted further detailed assessment. No specific indicators of harm have been identified in this RARMP for application DIR-218. However, specific indicators of harm may also be identified during later stages, through either of the other components of PRR.</w:t>
      </w:r>
    </w:p>
    <w:p w14:paraId="2B70F744" w14:textId="3267747E" w:rsidR="007405A8" w:rsidRPr="000F7924" w:rsidRDefault="00665DA3" w:rsidP="00665DA3">
      <w:pPr>
        <w:pStyle w:val="RARMPparagraph"/>
      </w:pPr>
      <w:r w:rsidRPr="000F7924">
        <w:t>Conditions have also been included in the licence to allow the Regulator to request further information from the licence holder about any matter to do with the release, including research to verify predictions of the risk assessment.</w:t>
      </w:r>
    </w:p>
    <w:p w14:paraId="30452114" w14:textId="067BB46B" w:rsidR="00377979" w:rsidRPr="000F7924" w:rsidRDefault="00587D5D" w:rsidP="00377979">
      <w:pPr>
        <w:pStyle w:val="Sectionheading2"/>
      </w:pPr>
      <w:bookmarkStart w:id="192" w:name="_Ref206156024"/>
      <w:bookmarkStart w:id="193" w:name="_Ref206156046"/>
      <w:bookmarkStart w:id="194" w:name="_Toc219110469"/>
      <w:r w:rsidRPr="000F7924">
        <w:t>Review of the RARMP</w:t>
      </w:r>
      <w:bookmarkEnd w:id="192"/>
      <w:bookmarkEnd w:id="193"/>
      <w:bookmarkEnd w:id="194"/>
    </w:p>
    <w:p w14:paraId="6FEF8292" w14:textId="013742B7" w:rsidR="00587D5D" w:rsidRPr="000F7924" w:rsidRDefault="00D60049" w:rsidP="00D60049">
      <w:pPr>
        <w:pStyle w:val="RARMPparagraph"/>
      </w:pPr>
      <w:r w:rsidRPr="000F7924">
        <w:t>The third component of PRR is the review of RARMPs after a commercial/general release licence is issued. Such a review would take into account any relevant new information, including any changes in the context of the release, to determine if the findings of the RARMP remained current. The timing of the review would be determined on a case-by-case basis and may be triggered by findings from either of the other components of PRR, or by relevant new scientific information or be undertaken after the authorised dealings have been conducted for some time. If the review findings justified either an increase or decrease in the initial risk estimate(s) or identified new risks to people or to the environment that require management, this could lead to changes to the risk management plan and licence conditions.</w:t>
      </w:r>
    </w:p>
    <w:p w14:paraId="20D507A7" w14:textId="73A9F5A0" w:rsidR="007A23FA" w:rsidRPr="000F7924" w:rsidRDefault="007A23FA" w:rsidP="007A23FA">
      <w:pPr>
        <w:pStyle w:val="Sectionheading1"/>
      </w:pPr>
      <w:bookmarkStart w:id="195" w:name="_Toc152065727"/>
      <w:bookmarkStart w:id="196" w:name="_Toc219110470"/>
      <w:r w:rsidRPr="000F7924">
        <w:lastRenderedPageBreak/>
        <w:t>Conclusions of the RARMP</w:t>
      </w:r>
      <w:bookmarkEnd w:id="195"/>
      <w:bookmarkEnd w:id="196"/>
    </w:p>
    <w:p w14:paraId="0165A242" w14:textId="7F24D5D3" w:rsidR="00F1601D" w:rsidRPr="000F7924" w:rsidRDefault="001407D1" w:rsidP="00F1601D">
      <w:pPr>
        <w:pStyle w:val="RARMPparagraph"/>
      </w:pPr>
      <w:r w:rsidRPr="000F7924">
        <w:t>The risk assessment concludes that the proposed commercial release of GM Purple Tomato plants poses negligible risks to the health and safety of people or the environment as a result of gene technology.</w:t>
      </w:r>
    </w:p>
    <w:p w14:paraId="0A5A037D" w14:textId="12F107AC" w:rsidR="00D214C6" w:rsidRPr="000F7924" w:rsidRDefault="00A55271" w:rsidP="00D53166">
      <w:pPr>
        <w:spacing w:before="0" w:after="160" w:line="259" w:lineRule="auto"/>
        <w:sectPr w:rsidR="00D214C6" w:rsidRPr="000F7924" w:rsidSect="00410BC5">
          <w:footerReference w:type="default" r:id="rId87"/>
          <w:pgSz w:w="11906" w:h="16838"/>
          <w:pgMar w:top="1247" w:right="1361" w:bottom="1247" w:left="1361" w:header="709" w:footer="709" w:gutter="0"/>
          <w:cols w:space="708"/>
          <w:docGrid w:linePitch="360"/>
        </w:sectPr>
      </w:pPr>
      <w:r w:rsidRPr="000F7924">
        <w:t>The risk management plan concludes that these negligible risks do not require specific risk treatment measures. However,</w:t>
      </w:r>
      <w:r w:rsidR="003344FA">
        <w:t xml:space="preserve"> </w:t>
      </w:r>
      <w:r w:rsidRPr="000F7924">
        <w:t xml:space="preserve">general conditions are </w:t>
      </w:r>
      <w:r w:rsidR="00577E0D">
        <w:t>imposed</w:t>
      </w:r>
      <w:r w:rsidR="00577E0D" w:rsidRPr="000F7924">
        <w:t xml:space="preserve"> </w:t>
      </w:r>
      <w:r w:rsidRPr="000F7924">
        <w:t>to ensure that there is ongoing oversight of the release</w:t>
      </w:r>
      <w:r w:rsidR="00545521" w:rsidRPr="000F7924">
        <w:t>.</w:t>
      </w:r>
      <w:r w:rsidR="00476524" w:rsidRPr="000F7924" w:rsidDel="00476524">
        <w:t xml:space="preserve"> </w:t>
      </w:r>
      <w:bookmarkStart w:id="197" w:name="_Toc152065728"/>
    </w:p>
    <w:p w14:paraId="20F5188A" w14:textId="7FF63C19" w:rsidR="0029413A" w:rsidRPr="000F7924" w:rsidRDefault="00C60C97" w:rsidP="00341570">
      <w:pPr>
        <w:pStyle w:val="Heading1"/>
      </w:pPr>
      <w:bookmarkStart w:id="198" w:name="_Toc219110471"/>
      <w:r w:rsidRPr="000F7924">
        <w:lastRenderedPageBreak/>
        <w:t>References</w:t>
      </w:r>
      <w:bookmarkEnd w:id="197"/>
      <w:bookmarkEnd w:id="198"/>
    </w:p>
    <w:p w14:paraId="5C434065" w14:textId="77777777" w:rsidR="00E5312E" w:rsidRPr="00E5312E" w:rsidRDefault="0029413A" w:rsidP="00E5312E">
      <w:pPr>
        <w:pStyle w:val="EndNoteBibliography"/>
        <w:spacing w:after="240"/>
      </w:pPr>
      <w:r w:rsidRPr="000F7924">
        <w:fldChar w:fldCharType="begin"/>
      </w:r>
      <w:r w:rsidRPr="00676070">
        <w:instrText xml:space="preserve"> ADDIN EN.REFLIST </w:instrText>
      </w:r>
      <w:r w:rsidRPr="000F7924">
        <w:rPr>
          <w:rFonts w:cstheme="minorBidi"/>
          <w:noProof w:val="0"/>
          <w:lang w:val="en-AU"/>
        </w:rPr>
        <w:fldChar w:fldCharType="separate"/>
      </w:r>
      <w:bookmarkStart w:id="199" w:name="_ENREF_1"/>
      <w:r w:rsidR="00E5312E" w:rsidRPr="00E5312E">
        <w:t>Adams, S. (2001). Effect of Temperature on the Growth and Development of Tomato Fruits. Annals of Botany</w:t>
      </w:r>
      <w:r w:rsidR="00E5312E" w:rsidRPr="00E5312E">
        <w:rPr>
          <w:i/>
        </w:rPr>
        <w:t xml:space="preserve"> 88</w:t>
      </w:r>
      <w:r w:rsidR="00E5312E" w:rsidRPr="00E5312E">
        <w:t>, 869-877.</w:t>
      </w:r>
      <w:bookmarkEnd w:id="199"/>
    </w:p>
    <w:p w14:paraId="319C965E" w14:textId="77777777" w:rsidR="00E5312E" w:rsidRPr="00E5312E" w:rsidRDefault="00E5312E" w:rsidP="00E5312E">
      <w:pPr>
        <w:pStyle w:val="EndNoteBibliography"/>
        <w:spacing w:after="240"/>
      </w:pPr>
      <w:bookmarkStart w:id="200" w:name="_ENREF_2"/>
      <w:r w:rsidRPr="00E5312E">
        <w:t>Aghazadeh, M., Rezaee, M.A., Nahaei, M.R., Mahdian, R., Pajand, O., Saffari, F., Hassan, M.</w:t>
      </w:r>
      <w:r w:rsidRPr="00E5312E">
        <w:rPr>
          <w:i/>
        </w:rPr>
        <w:t>, et al.</w:t>
      </w:r>
      <w:r w:rsidRPr="00E5312E">
        <w:t xml:space="preserve"> (2013). Dissemination of aminoglycoside-modifying enzymes and 16S rRNA methylases among acinetobacter baumannii and Pseudomonas aeruginosa isolates. Microb Drug Resist</w:t>
      </w:r>
      <w:r w:rsidRPr="00E5312E">
        <w:rPr>
          <w:i/>
        </w:rPr>
        <w:t xml:space="preserve"> 19</w:t>
      </w:r>
      <w:r w:rsidRPr="00E5312E">
        <w:t>, 282-288.</w:t>
      </w:r>
      <w:bookmarkEnd w:id="200"/>
    </w:p>
    <w:p w14:paraId="305C5DC4" w14:textId="77777777" w:rsidR="00E5312E" w:rsidRPr="00E5312E" w:rsidRDefault="00E5312E" w:rsidP="00E5312E">
      <w:pPr>
        <w:pStyle w:val="EndNoteBibliography"/>
        <w:spacing w:after="240"/>
      </w:pPr>
      <w:bookmarkStart w:id="201" w:name="_ENREF_3"/>
      <w:r w:rsidRPr="00E5312E">
        <w:t>Ahmad, N., Chamas, A., and Trethowan, R. (2023). Reproductive Biology of</w:t>
      </w:r>
      <w:r w:rsidRPr="00E5312E">
        <w:rPr>
          <w:i/>
        </w:rPr>
        <w:t xml:space="preserve"> Solanum orbiculatum</w:t>
      </w:r>
      <w:r w:rsidRPr="00E5312E">
        <w:t xml:space="preserve"> ssp. </w:t>
      </w:r>
      <w:r w:rsidRPr="00E5312E">
        <w:rPr>
          <w:i/>
        </w:rPr>
        <w:t>orbiculatum</w:t>
      </w:r>
      <w:r w:rsidRPr="00E5312E">
        <w:t>, an Australian Endemic Bush Tomato. Agronomy</w:t>
      </w:r>
      <w:r w:rsidRPr="00E5312E">
        <w:rPr>
          <w:i/>
        </w:rPr>
        <w:t xml:space="preserve"> 13</w:t>
      </w:r>
      <w:r w:rsidRPr="00E5312E">
        <w:t>.</w:t>
      </w:r>
      <w:bookmarkEnd w:id="201"/>
    </w:p>
    <w:p w14:paraId="5A33B898" w14:textId="77777777" w:rsidR="00E5312E" w:rsidRPr="00E5312E" w:rsidRDefault="00E5312E" w:rsidP="00E5312E">
      <w:pPr>
        <w:pStyle w:val="EndNoteBibliography"/>
        <w:spacing w:after="240"/>
      </w:pPr>
      <w:bookmarkStart w:id="202" w:name="_ENREF_4"/>
      <w:r w:rsidRPr="00E5312E">
        <w:t>Akiyama, R., Nakayasu, M., Umemoto, N., Kato, J., Kobayashi, M., Lee, H.J., Sugimoto, Y.</w:t>
      </w:r>
      <w:r w:rsidRPr="00E5312E">
        <w:rPr>
          <w:i/>
        </w:rPr>
        <w:t>, et al.</w:t>
      </w:r>
      <w:r w:rsidRPr="00E5312E">
        <w:t xml:space="preserve"> (2021). Tomato E8 Encodes a C-27 Hydroxylase in Metabolic Detoxification of alpha-Tomatine during Fruit Ripening. Plant Cell Physiol</w:t>
      </w:r>
      <w:r w:rsidRPr="00E5312E">
        <w:rPr>
          <w:i/>
        </w:rPr>
        <w:t xml:space="preserve"> 62</w:t>
      </w:r>
      <w:r w:rsidRPr="00E5312E">
        <w:t>, 775-783.</w:t>
      </w:r>
      <w:bookmarkEnd w:id="202"/>
    </w:p>
    <w:p w14:paraId="0AB52217" w14:textId="77777777" w:rsidR="00E5312E" w:rsidRPr="00E5312E" w:rsidRDefault="00E5312E" w:rsidP="00E5312E">
      <w:pPr>
        <w:pStyle w:val="EndNoteBibliography"/>
        <w:spacing w:after="240"/>
      </w:pPr>
      <w:bookmarkStart w:id="203" w:name="_ENREF_5"/>
      <w:r w:rsidRPr="00E5312E">
        <w:t>Albert, N.W., Butelli, E., Moss, S.M.A., Piazza, P., Waite, C.N., Schwinn, K.E., Davies, K.M.</w:t>
      </w:r>
      <w:r w:rsidRPr="00E5312E">
        <w:rPr>
          <w:i/>
        </w:rPr>
        <w:t>, et al.</w:t>
      </w:r>
      <w:r w:rsidRPr="00E5312E">
        <w:t xml:space="preserve"> (2021). Discrete bHLH transcription factors play functionally overlapping roles in pigmentation patterning in flowers of Antirrhinum majus. New Phytol</w:t>
      </w:r>
      <w:r w:rsidRPr="00E5312E">
        <w:rPr>
          <w:i/>
        </w:rPr>
        <w:t xml:space="preserve"> 231</w:t>
      </w:r>
      <w:r w:rsidRPr="00E5312E">
        <w:t>, 849-863.</w:t>
      </w:r>
      <w:bookmarkEnd w:id="203"/>
    </w:p>
    <w:p w14:paraId="57B14AD7" w14:textId="77777777" w:rsidR="00E5312E" w:rsidRPr="00E5312E" w:rsidRDefault="00E5312E" w:rsidP="00E5312E">
      <w:pPr>
        <w:pStyle w:val="EndNoteBibliography"/>
        <w:spacing w:after="240"/>
      </w:pPr>
      <w:bookmarkStart w:id="204" w:name="_ENREF_6"/>
      <w:r w:rsidRPr="00E5312E">
        <w:t>APVMA (2024). Neomycin - Review Technical Report. (Australian Pesticides and Veterinary Medicines Authority).</w:t>
      </w:r>
      <w:bookmarkEnd w:id="204"/>
    </w:p>
    <w:p w14:paraId="1E8E571C" w14:textId="77777777" w:rsidR="00E5312E" w:rsidRPr="00E5312E" w:rsidRDefault="00E5312E" w:rsidP="00E5312E">
      <w:pPr>
        <w:pStyle w:val="EndNoteBibliography"/>
        <w:spacing w:after="240"/>
      </w:pPr>
      <w:bookmarkStart w:id="205" w:name="_ENREF_7"/>
      <w:r w:rsidRPr="00E5312E">
        <w:t>Ariyarathna, R.A.I.S., Weerasena, S.L., and Beneragama, C.K. (2020). Deleterious Effects of Storage Environmental Conditions on The Seed Quality of Two Varieties of Tomato (Solanum lycopersicum L.) Stored in Triple Laminated Aluminum Packing in Sri Lanka. International Journal of Applied Sciences and Biotechnology</w:t>
      </w:r>
      <w:r w:rsidRPr="00E5312E">
        <w:rPr>
          <w:i/>
        </w:rPr>
        <w:t xml:space="preserve"> 8</w:t>
      </w:r>
      <w:r w:rsidRPr="00E5312E">
        <w:t>, 437-447.</w:t>
      </w:r>
      <w:bookmarkEnd w:id="205"/>
    </w:p>
    <w:p w14:paraId="0E152C45" w14:textId="77777777" w:rsidR="00E5312E" w:rsidRPr="00E5312E" w:rsidRDefault="00E5312E" w:rsidP="00E5312E">
      <w:pPr>
        <w:pStyle w:val="EndNoteBibliography"/>
        <w:spacing w:after="240"/>
      </w:pPr>
      <w:bookmarkStart w:id="206" w:name="_ENREF_8"/>
      <w:r w:rsidRPr="00E5312E">
        <w:t>ASCIA (2024). Oral Allergy Syndrome - Frequently Asked Questions. (Australasian Society of Clinical Immunology and Allergy).</w:t>
      </w:r>
      <w:bookmarkEnd w:id="206"/>
    </w:p>
    <w:p w14:paraId="701CED34" w14:textId="77777777" w:rsidR="00E5312E" w:rsidRPr="00E5312E" w:rsidRDefault="00E5312E" w:rsidP="00E5312E">
      <w:pPr>
        <w:pStyle w:val="EndNoteBibliography"/>
        <w:spacing w:after="240"/>
      </w:pPr>
      <w:bookmarkStart w:id="207" w:name="_ENREF_9"/>
      <w:r w:rsidRPr="00E5312E">
        <w:t>ASTAG (2018). Importance Ratings and Summary of Antibacterial Uses in Human and Animal Health in Australia, Version 1.0 (2018). (Australian Strategic and Technical Advisory Group on Antimicrobial Resistance (ASTAG)).</w:t>
      </w:r>
      <w:bookmarkEnd w:id="207"/>
    </w:p>
    <w:p w14:paraId="3C721E43" w14:textId="77777777" w:rsidR="00E5312E" w:rsidRPr="00E5312E" w:rsidRDefault="00E5312E" w:rsidP="00E5312E">
      <w:pPr>
        <w:pStyle w:val="EndNoteBibliography"/>
        <w:spacing w:after="240"/>
      </w:pPr>
      <w:bookmarkStart w:id="208" w:name="_ENREF_10"/>
      <w:r w:rsidRPr="00E5312E">
        <w:t>Australian Processing Tomato Research Council (2024). Australian Processing Tomato Research Council Inc. - Annual Industry Survey.</w:t>
      </w:r>
      <w:bookmarkEnd w:id="208"/>
    </w:p>
    <w:p w14:paraId="6E7905A9" w14:textId="77777777" w:rsidR="00E5312E" w:rsidRPr="00E5312E" w:rsidRDefault="00E5312E" w:rsidP="00E5312E">
      <w:pPr>
        <w:pStyle w:val="EndNoteBibliography"/>
        <w:spacing w:after="240"/>
      </w:pPr>
      <w:bookmarkStart w:id="209" w:name="_ENREF_11"/>
      <w:r w:rsidRPr="00E5312E">
        <w:t>Azimi, L., Armin, S., Samadi Kafil, H., Abdollahi, N., Ghazvini, K., Hasanzadeh, S., Shahraki Zahedani, S.</w:t>
      </w:r>
      <w:r w:rsidRPr="00E5312E">
        <w:rPr>
          <w:i/>
        </w:rPr>
        <w:t>, et al.</w:t>
      </w:r>
      <w:r w:rsidRPr="00E5312E">
        <w:t xml:space="preserve"> (2022). Evaluation of phenotypic and genotypic patterns of aminoglycoside resistance in the Gram-negative bacteria isolates collected from pediatric and general hospitals. Mol Cell Pediatr</w:t>
      </w:r>
      <w:r w:rsidRPr="00E5312E">
        <w:rPr>
          <w:i/>
        </w:rPr>
        <w:t xml:space="preserve"> 9</w:t>
      </w:r>
      <w:r w:rsidRPr="00E5312E">
        <w:t>, 2.</w:t>
      </w:r>
      <w:bookmarkEnd w:id="209"/>
    </w:p>
    <w:p w14:paraId="51E88B54" w14:textId="77777777" w:rsidR="00E5312E" w:rsidRPr="00E5312E" w:rsidRDefault="00E5312E" w:rsidP="00E5312E">
      <w:pPr>
        <w:pStyle w:val="EndNoteBibliography"/>
        <w:spacing w:after="240"/>
      </w:pPr>
      <w:bookmarkStart w:id="210" w:name="_ENREF_12"/>
      <w:r w:rsidRPr="00E5312E">
        <w:t>Bammer, G., and Smithson, M. (2008). Uncertainty and risk: Multidisciplinary perspectives (London, UK: Earthscan).</w:t>
      </w:r>
      <w:bookmarkEnd w:id="210"/>
    </w:p>
    <w:p w14:paraId="038010A7" w14:textId="77777777" w:rsidR="00E5312E" w:rsidRPr="00E5312E" w:rsidRDefault="00E5312E" w:rsidP="00E5312E">
      <w:pPr>
        <w:pStyle w:val="EndNoteBibliography"/>
        <w:spacing w:after="240"/>
      </w:pPr>
      <w:bookmarkStart w:id="211" w:name="_ENREF_13"/>
      <w:r w:rsidRPr="00E5312E">
        <w:t>Barrero-Gil, J., Huertas, R., Rambla, J.L., Granell, A., and Salinas, J. (2016). Tomato plants increase their tolerance to low temperature in a chilling acclimation process entailing comprehensive transcriptional and metabolic adjustments. Plant Cell Environ</w:t>
      </w:r>
      <w:r w:rsidRPr="00E5312E">
        <w:rPr>
          <w:i/>
        </w:rPr>
        <w:t xml:space="preserve"> 39</w:t>
      </w:r>
      <w:r w:rsidRPr="00E5312E">
        <w:t>, 2303-2318.</w:t>
      </w:r>
      <w:bookmarkEnd w:id="211"/>
    </w:p>
    <w:p w14:paraId="4C3A4953" w14:textId="77777777" w:rsidR="00E5312E" w:rsidRPr="00E5312E" w:rsidRDefault="00E5312E" w:rsidP="00E5312E">
      <w:pPr>
        <w:pStyle w:val="EndNoteBibliography"/>
        <w:spacing w:after="240"/>
      </w:pPr>
      <w:bookmarkStart w:id="212" w:name="_ENREF_14"/>
      <w:r w:rsidRPr="00E5312E">
        <w:t>Barry, C.S., and Pandey, P. (2009). A survey of cultivated heirloom tomato varieties identifies four new mutant alleles at the green-flesh locus. Molecular Breeding</w:t>
      </w:r>
      <w:r w:rsidRPr="00E5312E">
        <w:rPr>
          <w:i/>
        </w:rPr>
        <w:t xml:space="preserve"> 24</w:t>
      </w:r>
      <w:r w:rsidRPr="00E5312E">
        <w:t>, 269-276.</w:t>
      </w:r>
      <w:bookmarkEnd w:id="212"/>
    </w:p>
    <w:p w14:paraId="66B8D15E" w14:textId="77777777" w:rsidR="00E5312E" w:rsidRPr="00E5312E" w:rsidRDefault="00E5312E" w:rsidP="00E5312E">
      <w:pPr>
        <w:pStyle w:val="EndNoteBibliography"/>
        <w:spacing w:after="240"/>
      </w:pPr>
      <w:bookmarkStart w:id="213" w:name="_ENREF_15"/>
      <w:r w:rsidRPr="00E5312E">
        <w:lastRenderedPageBreak/>
        <w:t>Bashir, M.A., Alvi, A.M., Khan, K.A., Rehmani, M.I.A., Ansari, M.J., Atta, S., Ghramh, H.A.</w:t>
      </w:r>
      <w:r w:rsidRPr="00E5312E">
        <w:rPr>
          <w:i/>
        </w:rPr>
        <w:t>, et al.</w:t>
      </w:r>
      <w:r w:rsidRPr="00E5312E">
        <w:t xml:space="preserve"> (2018). Role of pollination in yield and physicochemical properties of tomatoes (Lycopersicon esculentum). Saudi J Biol Sci</w:t>
      </w:r>
      <w:r w:rsidRPr="00E5312E">
        <w:rPr>
          <w:i/>
        </w:rPr>
        <w:t xml:space="preserve"> 25</w:t>
      </w:r>
      <w:r w:rsidRPr="00E5312E">
        <w:t>, 1291-1297.</w:t>
      </w:r>
      <w:bookmarkEnd w:id="213"/>
    </w:p>
    <w:p w14:paraId="33968839" w14:textId="77777777" w:rsidR="00E5312E" w:rsidRPr="00E5312E" w:rsidRDefault="00E5312E" w:rsidP="00E5312E">
      <w:pPr>
        <w:pStyle w:val="EndNoteBibliography"/>
        <w:spacing w:after="240"/>
      </w:pPr>
      <w:bookmarkStart w:id="214" w:name="_ENREF_16"/>
      <w:r w:rsidRPr="00E5312E">
        <w:t>Baxter, A.A., Richter, V., Lay, F.T., Poon, I.K., Adda, C.G., Veneer, P.K., Phan, T.K.</w:t>
      </w:r>
      <w:r w:rsidRPr="00E5312E">
        <w:rPr>
          <w:i/>
        </w:rPr>
        <w:t>, et al.</w:t>
      </w:r>
      <w:r w:rsidRPr="00E5312E">
        <w:t xml:space="preserve"> (2015). The Tomato Defensin TPP3 Binds Phosphatidylinositol (4,5)-Bisphosphate via a Conserved Dimeric Cationic Grip Conformation To Mediate Cell Lysis. Mol Cell Biol</w:t>
      </w:r>
      <w:r w:rsidRPr="00E5312E">
        <w:rPr>
          <w:i/>
        </w:rPr>
        <w:t xml:space="preserve"> 35</w:t>
      </w:r>
      <w:r w:rsidRPr="00E5312E">
        <w:t>, 1964-1978.</w:t>
      </w:r>
      <w:bookmarkEnd w:id="214"/>
    </w:p>
    <w:p w14:paraId="2C4CA80C" w14:textId="77777777" w:rsidR="00E5312E" w:rsidRPr="00E5312E" w:rsidRDefault="00E5312E" w:rsidP="00E5312E">
      <w:pPr>
        <w:pStyle w:val="EndNoteBibliography"/>
        <w:spacing w:after="240"/>
      </w:pPr>
      <w:bookmarkStart w:id="215" w:name="_ENREF_17"/>
      <w:r w:rsidRPr="00E5312E">
        <w:t>Berry, T., and Bewley, J.D. (1992). A Role for the Surrounding Fruit Tissues in Preventing the Germination of Tomato (Lycopersicon esculentum) Seeds : A Consideration of the Osmotic Environment and Abscisic Acid. Plant Physiol</w:t>
      </w:r>
      <w:r w:rsidRPr="00E5312E">
        <w:rPr>
          <w:i/>
        </w:rPr>
        <w:t xml:space="preserve"> 100</w:t>
      </w:r>
      <w:r w:rsidRPr="00E5312E">
        <w:t>, 951-957.</w:t>
      </w:r>
      <w:bookmarkEnd w:id="215"/>
    </w:p>
    <w:p w14:paraId="4FD33F48" w14:textId="77777777" w:rsidR="00E5312E" w:rsidRPr="00E5312E" w:rsidRDefault="00E5312E" w:rsidP="00E5312E">
      <w:pPr>
        <w:pStyle w:val="EndNoteBibliography"/>
        <w:spacing w:after="240"/>
      </w:pPr>
      <w:bookmarkStart w:id="216" w:name="_ENREF_18"/>
      <w:r w:rsidRPr="00E5312E">
        <w:t>Blanca, J., Canizares, J., Cordero, L., Pascual, L., Diez, M.J., and Nuez, F. (2012). Variation revealed by SNP genotyping and morphology provides insight into the origin of the tomato. PLoS One</w:t>
      </w:r>
      <w:r w:rsidRPr="00E5312E">
        <w:rPr>
          <w:i/>
        </w:rPr>
        <w:t xml:space="preserve"> 7</w:t>
      </w:r>
      <w:r w:rsidRPr="00E5312E">
        <w:t>, e48198.</w:t>
      </w:r>
      <w:bookmarkEnd w:id="216"/>
    </w:p>
    <w:p w14:paraId="43D9520C" w14:textId="77777777" w:rsidR="00E5312E" w:rsidRPr="00E5312E" w:rsidRDefault="00E5312E" w:rsidP="00E5312E">
      <w:pPr>
        <w:pStyle w:val="EndNoteBibliography"/>
        <w:spacing w:after="240"/>
      </w:pPr>
      <w:bookmarkStart w:id="217" w:name="_ENREF_19"/>
      <w:r w:rsidRPr="00E5312E">
        <w:t>Brog, Y.M., Osorio, S., Yichie, Y., Alseekh, S., Bensal, E., Kochevenko, A., Zamir, D.</w:t>
      </w:r>
      <w:r w:rsidRPr="00E5312E">
        <w:rPr>
          <w:i/>
        </w:rPr>
        <w:t>, et al.</w:t>
      </w:r>
      <w:r w:rsidRPr="00E5312E">
        <w:t xml:space="preserve"> (2019). A Solanum neorickii introgression population providing a powerful complement to the extensively characterized Solanum pennellii population. Plant J</w:t>
      </w:r>
      <w:r w:rsidRPr="00E5312E">
        <w:rPr>
          <w:i/>
        </w:rPr>
        <w:t xml:space="preserve"> 97</w:t>
      </w:r>
      <w:r w:rsidRPr="00E5312E">
        <w:t>, 391-403.</w:t>
      </w:r>
      <w:bookmarkEnd w:id="217"/>
    </w:p>
    <w:p w14:paraId="7FFFB42A" w14:textId="77777777" w:rsidR="00E5312E" w:rsidRPr="00C3531B" w:rsidRDefault="00E5312E" w:rsidP="00E5312E">
      <w:pPr>
        <w:pStyle w:val="EndNoteBibliography"/>
        <w:spacing w:after="240"/>
      </w:pPr>
      <w:bookmarkStart w:id="218" w:name="_ENREF_20"/>
      <w:r w:rsidRPr="00E5312E">
        <w:t>Burney, P.G., Potts, J., Kummeling, I., Mills, E.N., Clausen, M., Dubakiene, R., Barreales, L.</w:t>
      </w:r>
      <w:r w:rsidRPr="00E5312E">
        <w:rPr>
          <w:i/>
        </w:rPr>
        <w:t>, et al.</w:t>
      </w:r>
      <w:r w:rsidRPr="00E5312E">
        <w:t xml:space="preserve"> (2014). The prevalence and distribution of food sensitization in European adults. </w:t>
      </w:r>
      <w:r w:rsidRPr="00C3531B">
        <w:t>Allergy</w:t>
      </w:r>
      <w:r w:rsidRPr="00C3531B">
        <w:rPr>
          <w:i/>
        </w:rPr>
        <w:t xml:space="preserve"> 69</w:t>
      </w:r>
      <w:r w:rsidRPr="00C3531B">
        <w:t>, 365-371.</w:t>
      </w:r>
      <w:bookmarkEnd w:id="218"/>
    </w:p>
    <w:p w14:paraId="200909C8" w14:textId="77777777" w:rsidR="00E5312E" w:rsidRPr="00E5312E" w:rsidRDefault="00E5312E" w:rsidP="00E5312E">
      <w:pPr>
        <w:pStyle w:val="EndNoteBibliography"/>
        <w:spacing w:after="240"/>
      </w:pPr>
      <w:bookmarkStart w:id="219" w:name="_ENREF_21"/>
      <w:r w:rsidRPr="00C3531B">
        <w:t>Butelli, E., Titta, L., Giorgio, M., Mock, H.P., Matros, A., Peterek, S., Schijlen, E.G.</w:t>
      </w:r>
      <w:r w:rsidRPr="00C3531B">
        <w:rPr>
          <w:i/>
        </w:rPr>
        <w:t>, et al.</w:t>
      </w:r>
      <w:r w:rsidRPr="00C3531B">
        <w:t xml:space="preserve"> </w:t>
      </w:r>
      <w:r w:rsidRPr="00E5312E">
        <w:t>(2008). Enrichment of tomato fruit with health-promoting anthocyanins by expression of select transcription factors. Nat Biotechnol</w:t>
      </w:r>
      <w:r w:rsidRPr="00E5312E">
        <w:rPr>
          <w:i/>
        </w:rPr>
        <w:t xml:space="preserve"> 26</w:t>
      </w:r>
      <w:r w:rsidRPr="00E5312E">
        <w:t>, 1301-1308.</w:t>
      </w:r>
      <w:bookmarkEnd w:id="219"/>
    </w:p>
    <w:p w14:paraId="2F0F712D" w14:textId="77777777" w:rsidR="00E5312E" w:rsidRPr="00E5312E" w:rsidRDefault="00E5312E" w:rsidP="00E5312E">
      <w:pPr>
        <w:pStyle w:val="EndNoteBibliography"/>
        <w:spacing w:after="240"/>
      </w:pPr>
      <w:bookmarkStart w:id="220" w:name="_ENREF_22"/>
      <w:r w:rsidRPr="00E5312E">
        <w:t>Cappellini, F., Marinelli, A., Toccaceli, M., Tonelli, C., and Petroni, K. (2021). Anthocyanins: From Mechanisms of Regulation in Plants to Health Benefits in Foods. Front Plant Sci</w:t>
      </w:r>
      <w:r w:rsidRPr="00E5312E">
        <w:rPr>
          <w:i/>
        </w:rPr>
        <w:t xml:space="preserve"> 12</w:t>
      </w:r>
      <w:r w:rsidRPr="00E5312E">
        <w:t>, 748049.</w:t>
      </w:r>
      <w:bookmarkEnd w:id="220"/>
    </w:p>
    <w:p w14:paraId="59318B8F" w14:textId="77777777" w:rsidR="00E5312E" w:rsidRPr="00E5312E" w:rsidRDefault="00E5312E" w:rsidP="00E5312E">
      <w:pPr>
        <w:pStyle w:val="EndNoteBibliography"/>
        <w:spacing w:after="240"/>
      </w:pPr>
      <w:bookmarkStart w:id="221" w:name="_ENREF_23"/>
      <w:r w:rsidRPr="00E5312E">
        <w:t>Chensom, S., Okumura, H., and Mishima, T. (2019). Primary Screening of Antioxidant Activity, Total Polyphenol Content, Carotenoid Content, and Nutritional Composition of 13 Edible Flowers from Japan. Prev Nutr Food Sci</w:t>
      </w:r>
      <w:r w:rsidRPr="00E5312E">
        <w:rPr>
          <w:i/>
        </w:rPr>
        <w:t xml:space="preserve"> 24</w:t>
      </w:r>
      <w:r w:rsidRPr="00E5312E">
        <w:t>, 171-178.</w:t>
      </w:r>
      <w:bookmarkEnd w:id="221"/>
    </w:p>
    <w:p w14:paraId="328AE22A" w14:textId="77777777" w:rsidR="00E5312E" w:rsidRPr="00E5312E" w:rsidRDefault="00E5312E" w:rsidP="00E5312E">
      <w:pPr>
        <w:pStyle w:val="EndNoteBibliography"/>
        <w:spacing w:after="240"/>
      </w:pPr>
      <w:bookmarkStart w:id="222" w:name="_ENREF_24"/>
      <w:r w:rsidRPr="00E5312E">
        <w:t>Cheung, A.Y., McNellis, T., and Piekos, B. (1993). Maintenance of Chloroplast Components during Chromoplast Differentiation in the Tomato Mutant Green Flesh. Plant Physiol</w:t>
      </w:r>
      <w:r w:rsidRPr="00E5312E">
        <w:rPr>
          <w:i/>
        </w:rPr>
        <w:t xml:space="preserve"> 101</w:t>
      </w:r>
      <w:r w:rsidRPr="00E5312E">
        <w:t>, 1223-1229.</w:t>
      </w:r>
      <w:bookmarkEnd w:id="222"/>
    </w:p>
    <w:p w14:paraId="1EA4D10A" w14:textId="77777777" w:rsidR="00E5312E" w:rsidRPr="00E5312E" w:rsidRDefault="00E5312E" w:rsidP="00E5312E">
      <w:pPr>
        <w:pStyle w:val="EndNoteBibliography"/>
        <w:spacing w:after="240"/>
      </w:pPr>
      <w:bookmarkStart w:id="223" w:name="_ENREF_25"/>
      <w:r w:rsidRPr="00E5312E">
        <w:t>Cirillo, V., D'Amelia, V., Esposito, M., Amitrano, C., Carillo, P., Carputo, D., and Maggio, A. (2021). Anthocyanins are Key Regulators of Drought Stress Tolerance in Tobacco. Biology (Basel)</w:t>
      </w:r>
      <w:r w:rsidRPr="00E5312E">
        <w:rPr>
          <w:i/>
        </w:rPr>
        <w:t xml:space="preserve"> 10</w:t>
      </w:r>
      <w:r w:rsidRPr="00E5312E">
        <w:t>.</w:t>
      </w:r>
      <w:bookmarkEnd w:id="223"/>
    </w:p>
    <w:p w14:paraId="663F8BDB" w14:textId="77777777" w:rsidR="00E5312E" w:rsidRPr="00E5312E" w:rsidRDefault="00E5312E" w:rsidP="00E5312E">
      <w:pPr>
        <w:pStyle w:val="EndNoteBibliography"/>
        <w:spacing w:after="240"/>
      </w:pPr>
      <w:bookmarkStart w:id="224" w:name="_ENREF_26"/>
      <w:r w:rsidRPr="00E5312E">
        <w:t>Clark, A.J., and Brinkley, T. (2001). Risk management: for climate, agriculture and policy. (Canberra, Australia: Commonwealth of Australia).</w:t>
      </w:r>
      <w:bookmarkEnd w:id="224"/>
    </w:p>
    <w:p w14:paraId="3AC640D8" w14:textId="77777777" w:rsidR="00E5312E" w:rsidRPr="00E5312E" w:rsidRDefault="00E5312E" w:rsidP="00E5312E">
      <w:pPr>
        <w:pStyle w:val="EndNoteBibliography"/>
        <w:spacing w:after="240"/>
      </w:pPr>
      <w:bookmarkStart w:id="225" w:name="_ENREF_27"/>
      <w:r w:rsidRPr="00E5312E">
        <w:t>Constable, F., Chambers, G., Penrose, L., Daly, A., Mackie, J., Davis, K., Rodoni, B.</w:t>
      </w:r>
      <w:r w:rsidRPr="00E5312E">
        <w:rPr>
          <w:i/>
        </w:rPr>
        <w:t>, et al.</w:t>
      </w:r>
      <w:r w:rsidRPr="00E5312E">
        <w:t xml:space="preserve"> (2019). Viroid-infected Tomato and Capsicum Seed Shipments to Australia. Viruses</w:t>
      </w:r>
      <w:r w:rsidRPr="00E5312E">
        <w:rPr>
          <w:i/>
        </w:rPr>
        <w:t xml:space="preserve"> 11</w:t>
      </w:r>
      <w:r w:rsidRPr="00E5312E">
        <w:t>.</w:t>
      </w:r>
      <w:bookmarkEnd w:id="225"/>
    </w:p>
    <w:p w14:paraId="70D5C1DD" w14:textId="77777777" w:rsidR="00E5312E" w:rsidRPr="00E5312E" w:rsidRDefault="00E5312E" w:rsidP="00E5312E">
      <w:pPr>
        <w:pStyle w:val="EndNoteBibliography"/>
        <w:spacing w:after="240"/>
      </w:pPr>
      <w:bookmarkStart w:id="226" w:name="_ENREF_28"/>
      <w:r w:rsidRPr="00E5312E">
        <w:t>Cosi, V., and Gadermaier, G. (2023). The Role of Defensins as Pollen and Food Allergens. Curr Allergy Asthma Rep</w:t>
      </w:r>
      <w:r w:rsidRPr="00E5312E">
        <w:rPr>
          <w:i/>
        </w:rPr>
        <w:t xml:space="preserve"> 23</w:t>
      </w:r>
      <w:r w:rsidRPr="00E5312E">
        <w:t>, 277-285.</w:t>
      </w:r>
      <w:bookmarkEnd w:id="226"/>
    </w:p>
    <w:p w14:paraId="671C2B5D" w14:textId="77777777" w:rsidR="00E5312E" w:rsidRPr="00E5312E" w:rsidRDefault="00E5312E" w:rsidP="00E5312E">
      <w:pPr>
        <w:pStyle w:val="EndNoteBibliography"/>
        <w:spacing w:after="240"/>
      </w:pPr>
      <w:bookmarkStart w:id="227" w:name="_ENREF_29"/>
      <w:r w:rsidRPr="00E5312E">
        <w:t>Cowan, P.E. (1992). Analysis of the characteristics of fruit eaten by possums,Trichosurus vulpecula, in New Zealand. New Zealand Journal of Zoology</w:t>
      </w:r>
      <w:r w:rsidRPr="00E5312E">
        <w:rPr>
          <w:i/>
        </w:rPr>
        <w:t xml:space="preserve"> 19</w:t>
      </w:r>
      <w:r w:rsidRPr="00E5312E">
        <w:t>, 45-52.</w:t>
      </w:r>
      <w:bookmarkEnd w:id="227"/>
    </w:p>
    <w:p w14:paraId="709A288A" w14:textId="77777777" w:rsidR="00E5312E" w:rsidRPr="00E5312E" w:rsidRDefault="00E5312E" w:rsidP="00E5312E">
      <w:pPr>
        <w:pStyle w:val="EndNoteBibliography"/>
        <w:spacing w:after="240"/>
      </w:pPr>
      <w:bookmarkStart w:id="228" w:name="_ENREF_30"/>
      <w:r w:rsidRPr="00E5312E">
        <w:t>Cui, J., Jiang, N., Meng, J., Hou, X., Yang, G., and Luan, Y. (2018). Identification and characterization of defensin genes conferring Phytophthora infestans resistance in tomato. Physiological and Molecular Plant Pathology</w:t>
      </w:r>
      <w:r w:rsidRPr="00E5312E">
        <w:rPr>
          <w:i/>
        </w:rPr>
        <w:t xml:space="preserve"> 103</w:t>
      </w:r>
      <w:r w:rsidRPr="00E5312E">
        <w:t>, 28-35.</w:t>
      </w:r>
      <w:bookmarkEnd w:id="228"/>
    </w:p>
    <w:p w14:paraId="1523AD3D" w14:textId="77777777" w:rsidR="00E5312E" w:rsidRPr="00E5312E" w:rsidRDefault="00E5312E" w:rsidP="00E5312E">
      <w:pPr>
        <w:pStyle w:val="EndNoteBibliography"/>
        <w:spacing w:after="240"/>
      </w:pPr>
      <w:bookmarkStart w:id="229" w:name="_ENREF_31"/>
      <w:r w:rsidRPr="00E5312E">
        <w:lastRenderedPageBreak/>
        <w:t>de Vetten, N., Quattrocchio, F., Mol, J., and Koes, R. (1997). The an11 locus controlling flower pigmentation in petunia encodes a novel WD-repeat protein conserved in yeast, plants, and animals. Genes Dev</w:t>
      </w:r>
      <w:r w:rsidRPr="00E5312E">
        <w:rPr>
          <w:i/>
        </w:rPr>
        <w:t xml:space="preserve"> 11</w:t>
      </w:r>
      <w:r w:rsidRPr="00E5312E">
        <w:t>, 1422-1434.</w:t>
      </w:r>
      <w:bookmarkEnd w:id="229"/>
    </w:p>
    <w:p w14:paraId="34B9EEDF" w14:textId="77777777" w:rsidR="00E5312E" w:rsidRPr="00E5312E" w:rsidRDefault="00E5312E" w:rsidP="00E5312E">
      <w:pPr>
        <w:pStyle w:val="EndNoteBibliography"/>
        <w:spacing w:after="240"/>
      </w:pPr>
      <w:bookmarkStart w:id="230" w:name="_ENREF_32"/>
      <w:r w:rsidRPr="00E5312E">
        <w:t>Deikman, J., Kline, R., and Fischer, R.L. (1992). Organization of Ripening and Ethylene Regulatory Regions in a Fruit-Specific Promoter from Tomato (Lycopersicon esculentum). Plant Physiol</w:t>
      </w:r>
      <w:r w:rsidRPr="00E5312E">
        <w:rPr>
          <w:i/>
        </w:rPr>
        <w:t xml:space="preserve"> 100</w:t>
      </w:r>
      <w:r w:rsidRPr="00E5312E">
        <w:t>, 2013-2017.</w:t>
      </w:r>
      <w:bookmarkEnd w:id="230"/>
    </w:p>
    <w:p w14:paraId="003906B5" w14:textId="77777777" w:rsidR="00E5312E" w:rsidRPr="00E5312E" w:rsidRDefault="00E5312E" w:rsidP="00E5312E">
      <w:pPr>
        <w:pStyle w:val="EndNoteBibliography"/>
        <w:spacing w:after="240"/>
      </w:pPr>
      <w:bookmarkStart w:id="231" w:name="_ENREF_33"/>
      <w:r w:rsidRPr="00E5312E">
        <w:t>Delaney, B., Goodman, R.E., and Ladics, G.S. (2018). Food and feed safety of genetically engineered food crops. Toxicological Sciences</w:t>
      </w:r>
      <w:r w:rsidRPr="00E5312E">
        <w:rPr>
          <w:i/>
        </w:rPr>
        <w:t xml:space="preserve"> 162</w:t>
      </w:r>
      <w:r w:rsidRPr="00E5312E">
        <w:t>, 361-371.</w:t>
      </w:r>
      <w:bookmarkEnd w:id="231"/>
    </w:p>
    <w:p w14:paraId="11F6B1E6" w14:textId="77777777" w:rsidR="00E5312E" w:rsidRPr="00E5312E" w:rsidRDefault="00E5312E" w:rsidP="00E5312E">
      <w:pPr>
        <w:pStyle w:val="EndNoteBibliography"/>
        <w:spacing w:after="240"/>
      </w:pPr>
      <w:bookmarkStart w:id="232" w:name="_ENREF_34"/>
      <w:r w:rsidRPr="00E5312E">
        <w:t>Department of Agriculture and Food Western Australia (2005). Harmful garden plants in Western Australia. Report No. Bulletin 4641. (Perth: Department of Primary Industries and Regional Development Western Australia).</w:t>
      </w:r>
      <w:bookmarkEnd w:id="232"/>
    </w:p>
    <w:p w14:paraId="40C5B6AB" w14:textId="77777777" w:rsidR="00E5312E" w:rsidRPr="00E5312E" w:rsidRDefault="00E5312E" w:rsidP="00E5312E">
      <w:pPr>
        <w:pStyle w:val="EndNoteBibliography"/>
        <w:spacing w:after="240"/>
      </w:pPr>
      <w:bookmarkStart w:id="233" w:name="_ENREF_35"/>
      <w:r w:rsidRPr="00E5312E">
        <w:t>Ebert, P.R., Ha, S.B., and An, G. (1987). Identification of an essential upstream element in the nopaline synthase promoter by stable and transient assays. Proceedings of the National Academy of Sciences of the United States of America</w:t>
      </w:r>
      <w:r w:rsidRPr="00E5312E">
        <w:rPr>
          <w:i/>
        </w:rPr>
        <w:t xml:space="preserve"> 84</w:t>
      </w:r>
      <w:r w:rsidRPr="00E5312E">
        <w:t>, 5745-5749.</w:t>
      </w:r>
      <w:bookmarkEnd w:id="233"/>
    </w:p>
    <w:p w14:paraId="49DB5420" w14:textId="77777777" w:rsidR="00E5312E" w:rsidRPr="00E5312E" w:rsidRDefault="00E5312E" w:rsidP="00E5312E">
      <w:pPr>
        <w:pStyle w:val="EndNoteBibliography"/>
        <w:spacing w:after="240"/>
      </w:pPr>
      <w:bookmarkStart w:id="234" w:name="_ENREF_36"/>
      <w:r w:rsidRPr="00E5312E">
        <w:t>Fang, J. (2014). Bioavailability of anthocyanins. Drug Metab Rev</w:t>
      </w:r>
      <w:r w:rsidRPr="00E5312E">
        <w:rPr>
          <w:i/>
        </w:rPr>
        <w:t xml:space="preserve"> 46</w:t>
      </w:r>
      <w:r w:rsidRPr="00E5312E">
        <w:t>, 508-520.</w:t>
      </w:r>
      <w:bookmarkEnd w:id="234"/>
    </w:p>
    <w:p w14:paraId="673FB9E6" w14:textId="77777777" w:rsidR="00E5312E" w:rsidRPr="00E5312E" w:rsidRDefault="00E5312E" w:rsidP="00E5312E">
      <w:pPr>
        <w:pStyle w:val="EndNoteBibliography"/>
        <w:spacing w:after="240"/>
      </w:pPr>
      <w:bookmarkStart w:id="235" w:name="_ENREF_37"/>
      <w:r w:rsidRPr="00E5312E">
        <w:t>Finkina, E.I., Shevchenko, O.V., Fateeva, S.I., Tagaev, A.A., and Ovchinnikova, T.V. (2024). Antifungal Plant Defensins as an Alternative Tool to Combat Candidiasis. Plants (Basel)</w:t>
      </w:r>
      <w:r w:rsidRPr="00E5312E">
        <w:rPr>
          <w:i/>
        </w:rPr>
        <w:t xml:space="preserve"> 13</w:t>
      </w:r>
      <w:r w:rsidRPr="00E5312E">
        <w:t>.</w:t>
      </w:r>
      <w:bookmarkEnd w:id="235"/>
    </w:p>
    <w:p w14:paraId="50747EFD" w14:textId="77777777" w:rsidR="00E5312E" w:rsidRPr="00E5312E" w:rsidRDefault="00E5312E" w:rsidP="00E5312E">
      <w:pPr>
        <w:pStyle w:val="EndNoteBibliography"/>
        <w:spacing w:after="240"/>
      </w:pPr>
      <w:bookmarkStart w:id="236" w:name="_ENREF_38"/>
      <w:r w:rsidRPr="00E5312E">
        <w:t>Foolad, M.R., Subbiah, P., and Zhang, L. (2007). Common QTL affect the rate of tomato seed germination under different stress and nonstress conditions. Int J Plant Genomics</w:t>
      </w:r>
      <w:r w:rsidRPr="00E5312E">
        <w:rPr>
          <w:i/>
        </w:rPr>
        <w:t xml:space="preserve"> 2007</w:t>
      </w:r>
      <w:r w:rsidRPr="00E5312E">
        <w:t>, 97386.</w:t>
      </w:r>
      <w:bookmarkEnd w:id="236"/>
    </w:p>
    <w:p w14:paraId="3511D086" w14:textId="77777777" w:rsidR="00E5312E" w:rsidRPr="00E5312E" w:rsidRDefault="00E5312E" w:rsidP="00E5312E">
      <w:pPr>
        <w:pStyle w:val="EndNoteBibliography"/>
        <w:spacing w:after="240"/>
      </w:pPr>
      <w:bookmarkStart w:id="237" w:name="_ENREF_39"/>
      <w:r w:rsidRPr="00E5312E">
        <w:t>Friedman, M. (2004). Analysis of biologically active compounds in potatoes (</w:t>
      </w:r>
      <w:r w:rsidRPr="00E5312E">
        <w:rPr>
          <w:i/>
        </w:rPr>
        <w:t>Solanum tuberosum</w:t>
      </w:r>
      <w:r w:rsidRPr="00E5312E">
        <w:t>), tomatoes (</w:t>
      </w:r>
      <w:r w:rsidRPr="00E5312E">
        <w:rPr>
          <w:i/>
        </w:rPr>
        <w:t>Lycopersicon esculentum</w:t>
      </w:r>
      <w:r w:rsidRPr="00E5312E">
        <w:t>), and jimson weed (</w:t>
      </w:r>
      <w:r w:rsidRPr="00E5312E">
        <w:rPr>
          <w:i/>
        </w:rPr>
        <w:t>Datura stramonium</w:t>
      </w:r>
      <w:r w:rsidRPr="00E5312E">
        <w:t>) seeds. Journal of Chromatography A</w:t>
      </w:r>
      <w:r w:rsidRPr="00E5312E">
        <w:rPr>
          <w:i/>
        </w:rPr>
        <w:t xml:space="preserve"> 1054</w:t>
      </w:r>
      <w:r w:rsidRPr="00E5312E">
        <w:t>, 143-155.</w:t>
      </w:r>
      <w:bookmarkEnd w:id="237"/>
    </w:p>
    <w:p w14:paraId="27B66A66" w14:textId="77777777" w:rsidR="00E5312E" w:rsidRPr="00E5312E" w:rsidRDefault="00E5312E" w:rsidP="00E5312E">
      <w:pPr>
        <w:pStyle w:val="EndNoteBibliography"/>
        <w:spacing w:after="240"/>
      </w:pPr>
      <w:bookmarkStart w:id="238" w:name="_ENREF_40"/>
      <w:r w:rsidRPr="00E5312E">
        <w:t>Friedman, M., Fitch, T.E., and Yokoyama, W.E. (2000). Lowering of plasma LDL cholesterol in hamsters by the tomato glycoalkaloid tomatine. Food Chem Toxicol</w:t>
      </w:r>
      <w:r w:rsidRPr="00E5312E">
        <w:rPr>
          <w:i/>
        </w:rPr>
        <w:t xml:space="preserve"> 38</w:t>
      </w:r>
      <w:r w:rsidRPr="00E5312E">
        <w:t>, 549-553.</w:t>
      </w:r>
      <w:bookmarkEnd w:id="238"/>
    </w:p>
    <w:p w14:paraId="0AB7DF16" w14:textId="77777777" w:rsidR="00E5312E" w:rsidRPr="00E5312E" w:rsidRDefault="00E5312E" w:rsidP="00E5312E">
      <w:pPr>
        <w:pStyle w:val="EndNoteBibliography"/>
        <w:spacing w:after="240"/>
      </w:pPr>
      <w:bookmarkStart w:id="239" w:name="_ENREF_41"/>
      <w:r w:rsidRPr="00E5312E">
        <w:t>Fuchs, R.L., Ream, J.E., Hammond, B.G., Naylor, M.W., Leimgruber, R.M., and Berberich, S.A. (1993). Safety assessment of the neomycin phosphotransferase II (NPTII) protein. Bio/technology</w:t>
      </w:r>
      <w:r w:rsidRPr="00E5312E">
        <w:rPr>
          <w:i/>
        </w:rPr>
        <w:t xml:space="preserve"> 11</w:t>
      </w:r>
      <w:r w:rsidRPr="00E5312E">
        <w:t>, 1543-1547.</w:t>
      </w:r>
      <w:bookmarkEnd w:id="239"/>
    </w:p>
    <w:p w14:paraId="59C1132A" w14:textId="77777777" w:rsidR="00E5312E" w:rsidRPr="00E5312E" w:rsidRDefault="00E5312E" w:rsidP="00E5312E">
      <w:pPr>
        <w:pStyle w:val="EndNoteBibliography"/>
        <w:spacing w:after="240"/>
      </w:pPr>
      <w:bookmarkStart w:id="240" w:name="_ENREF_42"/>
      <w:r w:rsidRPr="00E5312E">
        <w:t>Fullelove, G., Wright, R., Meurant, N., Barnes, J., and O'Brien, R. (1998). Tomato information kit (Nambour, Qld: Agrilink).</w:t>
      </w:r>
      <w:bookmarkEnd w:id="240"/>
    </w:p>
    <w:p w14:paraId="375D34B8" w14:textId="77777777" w:rsidR="00E5312E" w:rsidRPr="00E5312E" w:rsidRDefault="00E5312E" w:rsidP="00E5312E">
      <w:pPr>
        <w:pStyle w:val="EndNoteBibliography"/>
        <w:spacing w:after="240"/>
      </w:pPr>
      <w:bookmarkStart w:id="241" w:name="_ENREF_43"/>
      <w:r w:rsidRPr="00E5312E">
        <w:t>Gallo, M., Naviglio, D., and Ferrara, L. (2014). Nasunin, an antioxidant anthocyanin from eggplant peels, as natural dye to avoid food allergies and intolerances.</w:t>
      </w:r>
      <w:bookmarkEnd w:id="241"/>
    </w:p>
    <w:p w14:paraId="5385AE37" w14:textId="77777777" w:rsidR="00E5312E" w:rsidRPr="00E5312E" w:rsidRDefault="00E5312E" w:rsidP="00E5312E">
      <w:pPr>
        <w:pStyle w:val="EndNoteBibliography"/>
        <w:spacing w:after="240"/>
      </w:pPr>
      <w:bookmarkStart w:id="242" w:name="_ENREF_44"/>
      <w:r w:rsidRPr="00E5312E">
        <w:t>Georgiady, M.S., Whitkus, R.W., and Lord, E.M. (2002). Genetic analysis of traits distinguishing outcrossing and self-pollinating forms of currant tomato, Lycopersicon pimpinellifolium (Jusl.) Mill. Genetics</w:t>
      </w:r>
      <w:r w:rsidRPr="00E5312E">
        <w:rPr>
          <w:i/>
        </w:rPr>
        <w:t xml:space="preserve"> 161</w:t>
      </w:r>
      <w:r w:rsidRPr="00E5312E">
        <w:t>, 333-344.</w:t>
      </w:r>
      <w:bookmarkEnd w:id="242"/>
    </w:p>
    <w:p w14:paraId="11147C66" w14:textId="77777777" w:rsidR="00E5312E" w:rsidRPr="00E5312E" w:rsidRDefault="00E5312E" w:rsidP="00E5312E">
      <w:pPr>
        <w:pStyle w:val="EndNoteBibliography"/>
        <w:spacing w:after="240"/>
      </w:pPr>
      <w:bookmarkStart w:id="243" w:name="_ENREF_45"/>
      <w:r w:rsidRPr="00E5312E">
        <w:t>Ghanem, S. (2011). Cloning of the nptII gene of Escherichia coli and construction of a recombinant strain harboring functional recA and nptII antibiotic resistance. Genet Mol Res</w:t>
      </w:r>
      <w:r w:rsidRPr="00E5312E">
        <w:rPr>
          <w:i/>
        </w:rPr>
        <w:t xml:space="preserve"> 10</w:t>
      </w:r>
      <w:r w:rsidRPr="00E5312E">
        <w:t>, 1445-1454.</w:t>
      </w:r>
      <w:bookmarkEnd w:id="243"/>
    </w:p>
    <w:p w14:paraId="2B7FB69C" w14:textId="77777777" w:rsidR="00E5312E" w:rsidRPr="00E5312E" w:rsidRDefault="00E5312E" w:rsidP="00E5312E">
      <w:pPr>
        <w:pStyle w:val="EndNoteBibliography"/>
        <w:spacing w:after="240"/>
      </w:pPr>
      <w:bookmarkStart w:id="244" w:name="_ENREF_46"/>
      <w:r w:rsidRPr="00E5312E">
        <w:t>Giovannoni, J.J. (2004). Genetic regulation of fruit development and ripening. The Plant Cell</w:t>
      </w:r>
      <w:r w:rsidRPr="00E5312E">
        <w:rPr>
          <w:i/>
        </w:rPr>
        <w:t xml:space="preserve"> 16</w:t>
      </w:r>
      <w:r w:rsidRPr="00E5312E">
        <w:t>, S170-S180.</w:t>
      </w:r>
      <w:bookmarkEnd w:id="244"/>
    </w:p>
    <w:p w14:paraId="10C8FF71" w14:textId="77777777" w:rsidR="00E5312E" w:rsidRPr="00E5312E" w:rsidRDefault="00E5312E" w:rsidP="00E5312E">
      <w:pPr>
        <w:pStyle w:val="EndNoteBibliography"/>
        <w:spacing w:after="240"/>
      </w:pPr>
      <w:bookmarkStart w:id="245" w:name="_ENREF_47"/>
      <w:r w:rsidRPr="00E5312E">
        <w:t>Glover, B.J., and Martin, C. (2012). Anthocyanins. Current Biology</w:t>
      </w:r>
      <w:r w:rsidRPr="00E5312E">
        <w:rPr>
          <w:i/>
        </w:rPr>
        <w:t xml:space="preserve"> 22</w:t>
      </w:r>
      <w:r w:rsidRPr="00E5312E">
        <w:t>, R147-R150.</w:t>
      </w:r>
      <w:bookmarkEnd w:id="245"/>
    </w:p>
    <w:p w14:paraId="6F330915" w14:textId="77777777" w:rsidR="00E5312E" w:rsidRPr="00E5312E" w:rsidRDefault="00E5312E" w:rsidP="00E5312E">
      <w:pPr>
        <w:pStyle w:val="EndNoteBibliography"/>
        <w:spacing w:after="240"/>
      </w:pPr>
      <w:bookmarkStart w:id="246" w:name="_ENREF_48"/>
      <w:r w:rsidRPr="00E5312E">
        <w:lastRenderedPageBreak/>
        <w:t>Goncalves, A.C., Nunes, A.R., Falcao, A., Alves, G., and Silva, L.R. (2021). Dietary Effects of Anthocyanins in Human Health: A Comprehensive Review. Pharmaceuticals (Basel)</w:t>
      </w:r>
      <w:r w:rsidRPr="00E5312E">
        <w:rPr>
          <w:i/>
        </w:rPr>
        <w:t xml:space="preserve"> 14</w:t>
      </w:r>
      <w:r w:rsidRPr="00E5312E">
        <w:t>.</w:t>
      </w:r>
      <w:bookmarkEnd w:id="246"/>
    </w:p>
    <w:p w14:paraId="23D13CE4" w14:textId="77777777" w:rsidR="00E5312E" w:rsidRPr="00E5312E" w:rsidRDefault="00E5312E" w:rsidP="00E5312E">
      <w:pPr>
        <w:pStyle w:val="EndNoteBibliography"/>
        <w:spacing w:after="240"/>
      </w:pPr>
      <w:bookmarkStart w:id="247" w:name="_ENREF_49"/>
      <w:r w:rsidRPr="00E5312E">
        <w:t>Good, B.H., Bhatt, A.S., and McDonald, M.J. (2025). Unraveling the tempo and mode of horizontal gene transfer in bacteria. Trends Microbiol</w:t>
      </w:r>
      <w:r w:rsidRPr="00E5312E">
        <w:rPr>
          <w:i/>
        </w:rPr>
        <w:t xml:space="preserve"> 33</w:t>
      </w:r>
      <w:r w:rsidRPr="00E5312E">
        <w:t>, 853-865.</w:t>
      </w:r>
      <w:bookmarkEnd w:id="247"/>
    </w:p>
    <w:p w14:paraId="43606359" w14:textId="77777777" w:rsidR="00E5312E" w:rsidRPr="00E5312E" w:rsidRDefault="00E5312E" w:rsidP="00E5312E">
      <w:pPr>
        <w:pStyle w:val="EndNoteBibliography"/>
        <w:spacing w:after="240"/>
      </w:pPr>
      <w:bookmarkStart w:id="248" w:name="_ENREF_50"/>
      <w:r w:rsidRPr="00E5312E">
        <w:t>Guadalupe, G.M., Raul, A.C., Javier, L.C., Lorena, D., and Aline, S.T. (2022). Longevity of preserved Solanum lycopersicum L. seeds: physicochemical characteristics. Physiol Mol Biol Plants</w:t>
      </w:r>
      <w:r w:rsidRPr="00E5312E">
        <w:rPr>
          <w:i/>
        </w:rPr>
        <w:t xml:space="preserve"> 28</w:t>
      </w:r>
      <w:r w:rsidRPr="00E5312E">
        <w:t>, 505-516.</w:t>
      </w:r>
      <w:bookmarkEnd w:id="248"/>
    </w:p>
    <w:p w14:paraId="425941B8" w14:textId="77777777" w:rsidR="00E5312E" w:rsidRPr="00E5312E" w:rsidRDefault="00E5312E" w:rsidP="00E5312E">
      <w:pPr>
        <w:pStyle w:val="EndNoteBibliography"/>
        <w:spacing w:after="240"/>
      </w:pPr>
      <w:bookmarkStart w:id="249" w:name="_ENREF_51"/>
      <w:r w:rsidRPr="00E5312E">
        <w:t>Guan, L., Tayengwa, R., Cheng, Z.M., Peer, W.A., Murphy, A.S., and Zhao, M. (2019). Auxin regulates adventitious root formation in tomato cuttings. BMC Plant Biol</w:t>
      </w:r>
      <w:r w:rsidRPr="00E5312E">
        <w:rPr>
          <w:i/>
        </w:rPr>
        <w:t xml:space="preserve"> 19</w:t>
      </w:r>
      <w:r w:rsidRPr="00E5312E">
        <w:t>, 435.</w:t>
      </w:r>
      <w:bookmarkEnd w:id="249"/>
    </w:p>
    <w:p w14:paraId="5B12056D" w14:textId="77777777" w:rsidR="00E5312E" w:rsidRPr="00E5312E" w:rsidRDefault="00E5312E" w:rsidP="00E5312E">
      <w:pPr>
        <w:pStyle w:val="EndNoteBibliography"/>
        <w:spacing w:after="240"/>
      </w:pPr>
      <w:bookmarkStart w:id="250" w:name="_ENREF_52"/>
      <w:r w:rsidRPr="00E5312E">
        <w:t>Hayes, K.R. (2004). Ecological implications of GMOs: robust methodologies for ecological risk assessment. Best practice and current practice in ecological risk assessment for genetically modified organisms. (Tasmania, Australia: CSIRO Division of Marine Research).</w:t>
      </w:r>
      <w:bookmarkEnd w:id="250"/>
    </w:p>
    <w:p w14:paraId="3C7D78E0" w14:textId="77777777" w:rsidR="00E5312E" w:rsidRPr="00E5312E" w:rsidRDefault="00E5312E" w:rsidP="00E5312E">
      <w:pPr>
        <w:pStyle w:val="EndNoteBibliography"/>
        <w:spacing w:after="240"/>
      </w:pPr>
      <w:bookmarkStart w:id="251" w:name="_ENREF_53"/>
      <w:r w:rsidRPr="00E5312E">
        <w:t>Hazell, R.J., Sam, K., Sreekar, R., Yama, S., Koagouw, W., Stewart, A.J.A., and Peck, M.R. (2023). Bird preferences for fruit size, but not color, vary in accordance with fruit traits along a tropical elevational gradient. Ecol Evol</w:t>
      </w:r>
      <w:r w:rsidRPr="00E5312E">
        <w:rPr>
          <w:i/>
        </w:rPr>
        <w:t xml:space="preserve"> 13</w:t>
      </w:r>
      <w:r w:rsidRPr="00E5312E">
        <w:t>, e9835.</w:t>
      </w:r>
      <w:bookmarkEnd w:id="251"/>
    </w:p>
    <w:p w14:paraId="648B0552" w14:textId="77777777" w:rsidR="00E5312E" w:rsidRPr="00E5312E" w:rsidRDefault="00E5312E" w:rsidP="00E5312E">
      <w:pPr>
        <w:pStyle w:val="EndNoteBibliography"/>
        <w:spacing w:after="240"/>
      </w:pPr>
      <w:bookmarkStart w:id="252" w:name="_ENREF_54"/>
      <w:r w:rsidRPr="00E5312E">
        <w:t>Heguy, J.M., Cassinerio, C.A., Fadei, J.G., Asmus, J., Taylor, S.J., and DePeters, E.J. (2015). Nutrient composition and total-tract apparent digestibility of whole tomato seeds by sheep. The Professional Animal Scientist</w:t>
      </w:r>
      <w:r w:rsidRPr="00E5312E">
        <w:rPr>
          <w:i/>
        </w:rPr>
        <w:t xml:space="preserve"> 31</w:t>
      </w:r>
      <w:r w:rsidRPr="00E5312E">
        <w:t>, 462-466.</w:t>
      </w:r>
      <w:bookmarkEnd w:id="252"/>
    </w:p>
    <w:p w14:paraId="3830DB96" w14:textId="77777777" w:rsidR="00E5312E" w:rsidRPr="00E5312E" w:rsidRDefault="00E5312E" w:rsidP="00E5312E">
      <w:pPr>
        <w:pStyle w:val="EndNoteBibliography"/>
        <w:spacing w:after="240"/>
      </w:pPr>
      <w:bookmarkStart w:id="253" w:name="_ENREF_55"/>
      <w:r w:rsidRPr="00E5312E">
        <w:t>Hirai, T., Kim, Y.W., Kato, K., Hiwasa-Tanase, K., and Ezura, H. (2011). Uniform accumulation of recombinant miraculin protein in transgenic tomato fruit using a fruit-ripening-specific E8 promoter. Transgenic Res</w:t>
      </w:r>
      <w:r w:rsidRPr="00E5312E">
        <w:rPr>
          <w:i/>
        </w:rPr>
        <w:t xml:space="preserve"> 20</w:t>
      </w:r>
      <w:r w:rsidRPr="00E5312E">
        <w:t>, 1285-1292.</w:t>
      </w:r>
      <w:bookmarkEnd w:id="253"/>
    </w:p>
    <w:p w14:paraId="34DA1B42" w14:textId="77777777" w:rsidR="00E5312E" w:rsidRPr="00E5312E" w:rsidRDefault="00E5312E" w:rsidP="00E5312E">
      <w:pPr>
        <w:pStyle w:val="EndNoteBibliography"/>
        <w:spacing w:after="240"/>
      </w:pPr>
      <w:bookmarkStart w:id="254" w:name="_ENREF_56"/>
      <w:r w:rsidRPr="00E5312E">
        <w:t>Horneburg, B., Becker, H.C., and Léon, J. (2018). Spontaneous outcrossing in tomato depends on cultivar and environment and varies between individual flowers. Plant Breeding</w:t>
      </w:r>
      <w:r w:rsidRPr="00E5312E">
        <w:rPr>
          <w:i/>
        </w:rPr>
        <w:t xml:space="preserve"> 137</w:t>
      </w:r>
      <w:r w:rsidRPr="00E5312E">
        <w:t>, 638-643.</w:t>
      </w:r>
      <w:bookmarkEnd w:id="254"/>
    </w:p>
    <w:p w14:paraId="7B2CB0CB" w14:textId="77777777" w:rsidR="00E5312E" w:rsidRPr="00E5312E" w:rsidRDefault="00E5312E" w:rsidP="00E5312E">
      <w:pPr>
        <w:pStyle w:val="EndNoteBibliography"/>
        <w:spacing w:after="240"/>
      </w:pPr>
      <w:bookmarkStart w:id="255" w:name="_ENREF_57"/>
      <w:r w:rsidRPr="00E5312E">
        <w:t>Hort Innovation (2024). Australian Horticulture Statistics Handbook 2023/24 - All Vegetables.</w:t>
      </w:r>
      <w:bookmarkEnd w:id="255"/>
    </w:p>
    <w:p w14:paraId="21137854" w14:textId="77777777" w:rsidR="00E5312E" w:rsidRPr="00E5312E" w:rsidRDefault="00E5312E" w:rsidP="00E5312E">
      <w:pPr>
        <w:pStyle w:val="EndNoteBibliography"/>
        <w:spacing w:after="240"/>
      </w:pPr>
      <w:bookmarkStart w:id="256" w:name="_ENREF_58"/>
      <w:r w:rsidRPr="00C3531B">
        <w:t>Huang, W., Hu, N., Xiao, Z., Qiu, Y., Yang, Y., Yang, J., Mao, X.</w:t>
      </w:r>
      <w:r w:rsidRPr="00C3531B">
        <w:rPr>
          <w:i/>
        </w:rPr>
        <w:t>, et al.</w:t>
      </w:r>
      <w:r w:rsidRPr="00C3531B">
        <w:t xml:space="preserve"> </w:t>
      </w:r>
      <w:r w:rsidRPr="00E5312E">
        <w:t>(2022). A molecular framework of ethylene-mediated fruit growth and ripening processes in tomato. Plant Cell</w:t>
      </w:r>
      <w:r w:rsidRPr="00E5312E">
        <w:rPr>
          <w:i/>
        </w:rPr>
        <w:t xml:space="preserve"> 34</w:t>
      </w:r>
      <w:r w:rsidRPr="00E5312E">
        <w:t>, 3280-3300.</w:t>
      </w:r>
      <w:bookmarkEnd w:id="256"/>
    </w:p>
    <w:p w14:paraId="12421CE0" w14:textId="77777777" w:rsidR="00E5312E" w:rsidRPr="00E5312E" w:rsidRDefault="00E5312E" w:rsidP="00E5312E">
      <w:pPr>
        <w:pStyle w:val="EndNoteBibliography"/>
        <w:spacing w:after="240"/>
      </w:pPr>
      <w:bookmarkStart w:id="257" w:name="_ENREF_59"/>
      <w:r w:rsidRPr="00E5312E">
        <w:t>Hughes, N.M., Morley, C.B., and Smith, W.K. (2007). Coordination of anthocyanin decline and photosynthetic maturation in juvenile leaves of three deciduous tree species. New Phytol</w:t>
      </w:r>
      <w:r w:rsidRPr="00E5312E">
        <w:rPr>
          <w:i/>
        </w:rPr>
        <w:t xml:space="preserve"> 175</w:t>
      </w:r>
      <w:r w:rsidRPr="00E5312E">
        <w:t>, 675-685.</w:t>
      </w:r>
      <w:bookmarkEnd w:id="257"/>
    </w:p>
    <w:p w14:paraId="4652313D" w14:textId="77777777" w:rsidR="00E5312E" w:rsidRPr="00E5312E" w:rsidRDefault="00E5312E" w:rsidP="00E5312E">
      <w:pPr>
        <w:pStyle w:val="EndNoteBibliography"/>
        <w:spacing w:after="240"/>
      </w:pPr>
      <w:bookmarkStart w:id="258" w:name="_ENREF_60"/>
      <w:r w:rsidRPr="00E5312E">
        <w:t>Hurst, R.D., Lyall, K.A., Wells, R.W., Sawyer, G.M., Lomiwes, D., Ngametua, N., and Hurst, S.M. (2020). Daily Consumption of an Anthocyanin-Rich Extract Made From New Zealand Blackcurrants for 5 Weeks Supports Exercise Recovery Through the Management of Oxidative Stress and Inflammation: A Randomized Placebo Controlled Pilot Study. Front Nutr</w:t>
      </w:r>
      <w:r w:rsidRPr="00E5312E">
        <w:rPr>
          <w:i/>
        </w:rPr>
        <w:t xml:space="preserve"> 7</w:t>
      </w:r>
      <w:r w:rsidRPr="00E5312E">
        <w:t>, 16.</w:t>
      </w:r>
      <w:bookmarkEnd w:id="258"/>
    </w:p>
    <w:p w14:paraId="0AF8EEC3" w14:textId="77777777" w:rsidR="00E5312E" w:rsidRPr="00E5312E" w:rsidRDefault="00E5312E" w:rsidP="00E5312E">
      <w:pPr>
        <w:pStyle w:val="EndNoteBibliography"/>
        <w:spacing w:after="240"/>
      </w:pPr>
      <w:bookmarkStart w:id="259" w:name="_ENREF_61"/>
      <w:r w:rsidRPr="00E5312E">
        <w:t>Igwe, E.O., Charlton, K.E., and Probst, Y.C. (2019). Usual dietary anthocyanin intake, sources and their association with blood pressure in a representative sample of Australian adults. J Hum Nutr Diet</w:t>
      </w:r>
      <w:r w:rsidRPr="00E5312E">
        <w:rPr>
          <w:i/>
        </w:rPr>
        <w:t xml:space="preserve"> 32</w:t>
      </w:r>
      <w:r w:rsidRPr="00E5312E">
        <w:t>, 578-590.</w:t>
      </w:r>
      <w:bookmarkEnd w:id="259"/>
    </w:p>
    <w:p w14:paraId="51CAF8E0" w14:textId="77777777" w:rsidR="00E5312E" w:rsidRPr="00E5312E" w:rsidRDefault="00E5312E" w:rsidP="00E5312E">
      <w:pPr>
        <w:pStyle w:val="EndNoteBibliography"/>
        <w:spacing w:after="240"/>
      </w:pPr>
      <w:bookmarkStart w:id="260" w:name="_ENREF_62"/>
      <w:r w:rsidRPr="00E5312E">
        <w:t xml:space="preserve">Jang, J., Hur, H.G., Sadowsky, M.J., Byappanahalli, M.N., Yan, T., and Ishii, S. (2017). Environmental </w:t>
      </w:r>
      <w:r w:rsidRPr="00E5312E">
        <w:rPr>
          <w:i/>
        </w:rPr>
        <w:t>Escherichia coli</w:t>
      </w:r>
      <w:r w:rsidRPr="00E5312E">
        <w:t>: ecology and public health implications-a review. J Appl Microbiol</w:t>
      </w:r>
      <w:r w:rsidRPr="00E5312E">
        <w:rPr>
          <w:i/>
        </w:rPr>
        <w:t xml:space="preserve"> 123</w:t>
      </w:r>
      <w:r w:rsidRPr="00E5312E">
        <w:t>, 570-581.</w:t>
      </w:r>
      <w:bookmarkEnd w:id="260"/>
    </w:p>
    <w:p w14:paraId="2419FC1E" w14:textId="77777777" w:rsidR="00E5312E" w:rsidRPr="00E5312E" w:rsidRDefault="00E5312E" w:rsidP="00E5312E">
      <w:pPr>
        <w:pStyle w:val="EndNoteBibliography"/>
        <w:spacing w:after="240"/>
      </w:pPr>
      <w:bookmarkStart w:id="261" w:name="_ENREF_63"/>
      <w:r w:rsidRPr="00E5312E">
        <w:t>Jang, Y.J., Oh, S.D., Hong, J.K., Park, J.C., Lee, S.K., Chang, A., Yun, D.W.</w:t>
      </w:r>
      <w:r w:rsidRPr="00E5312E">
        <w:rPr>
          <w:i/>
        </w:rPr>
        <w:t>, et al.</w:t>
      </w:r>
      <w:r w:rsidRPr="00E5312E">
        <w:t xml:space="preserve"> (2025). Impact of genetically modified herbicide-resistant maize on rhizosphere bacterial communities. GM Crops Food</w:t>
      </w:r>
      <w:r w:rsidRPr="00E5312E">
        <w:rPr>
          <w:i/>
        </w:rPr>
        <w:t xml:space="preserve"> 16</w:t>
      </w:r>
      <w:r w:rsidRPr="00E5312E">
        <w:t>, 186-198.</w:t>
      </w:r>
      <w:bookmarkEnd w:id="261"/>
    </w:p>
    <w:p w14:paraId="0A306F6E" w14:textId="77777777" w:rsidR="00E5312E" w:rsidRPr="00E5312E" w:rsidRDefault="00E5312E" w:rsidP="00E5312E">
      <w:pPr>
        <w:pStyle w:val="EndNoteBibliography"/>
        <w:spacing w:after="240"/>
      </w:pPr>
      <w:bookmarkStart w:id="262" w:name="_ENREF_64"/>
      <w:r w:rsidRPr="00E5312E">
        <w:lastRenderedPageBreak/>
        <w:t>Kapoor, L., Simkin, A.J., George Priya Doss, C., and Siva, R. (2022). Fruit ripening: dynamics and integrated analysis of carotenoids and anthocyanins. BMC Plant Biol</w:t>
      </w:r>
      <w:r w:rsidRPr="00E5312E">
        <w:rPr>
          <w:i/>
        </w:rPr>
        <w:t xml:space="preserve"> 22</w:t>
      </w:r>
      <w:r w:rsidRPr="00E5312E">
        <w:t>, 27.</w:t>
      </w:r>
      <w:bookmarkEnd w:id="262"/>
    </w:p>
    <w:p w14:paraId="23C9B4F5" w14:textId="77777777" w:rsidR="00E5312E" w:rsidRPr="00E5312E" w:rsidRDefault="00E5312E" w:rsidP="00E5312E">
      <w:pPr>
        <w:pStyle w:val="EndNoteBibliography"/>
        <w:spacing w:after="240"/>
      </w:pPr>
      <w:bookmarkStart w:id="263" w:name="_ENREF_65"/>
      <w:r w:rsidRPr="00E5312E">
        <w:t>Keese, P. (2008). Risks from GMOs due to horizontal gene transfer. Environmental Biosafety Research</w:t>
      </w:r>
      <w:r w:rsidRPr="00E5312E">
        <w:rPr>
          <w:i/>
        </w:rPr>
        <w:t xml:space="preserve"> 7</w:t>
      </w:r>
      <w:r w:rsidRPr="00E5312E">
        <w:t>, 123-149.</w:t>
      </w:r>
      <w:bookmarkEnd w:id="263"/>
    </w:p>
    <w:p w14:paraId="25BA00B0" w14:textId="77777777" w:rsidR="00E5312E" w:rsidRPr="00E5312E" w:rsidRDefault="00E5312E" w:rsidP="00E5312E">
      <w:pPr>
        <w:pStyle w:val="EndNoteBibliography"/>
        <w:spacing w:after="240"/>
      </w:pPr>
      <w:bookmarkStart w:id="264" w:name="_ENREF_66"/>
      <w:r w:rsidRPr="00E5312E">
        <w:t>Keese, P.K., Robold, A.V., Myers, R.C., Weisman, S., and Smith, J. (2014). Applying a weed risk assessment approach to GM crops. Transgenic Research</w:t>
      </w:r>
      <w:r w:rsidRPr="00E5312E">
        <w:rPr>
          <w:i/>
        </w:rPr>
        <w:t xml:space="preserve"> 23</w:t>
      </w:r>
      <w:r w:rsidRPr="00E5312E">
        <w:t>, 957-969.</w:t>
      </w:r>
      <w:bookmarkEnd w:id="264"/>
    </w:p>
    <w:p w14:paraId="230C8053" w14:textId="77777777" w:rsidR="00E5312E" w:rsidRPr="00C3531B" w:rsidRDefault="00E5312E" w:rsidP="00E5312E">
      <w:pPr>
        <w:pStyle w:val="EndNoteBibliography"/>
        <w:spacing w:after="240"/>
      </w:pPr>
      <w:bookmarkStart w:id="265" w:name="_ENREF_67"/>
      <w:r w:rsidRPr="00E5312E">
        <w:t xml:space="preserve">Khoo, H.E., Azlan, A., Tang, S.T., and Lim, S.M. (2017). Anthocyanidins and anthocyanins: colored pigments as food, pharmaceutical ingredients, and the potential health benefits. </w:t>
      </w:r>
      <w:r w:rsidRPr="00C3531B">
        <w:t>Food Nutr Res</w:t>
      </w:r>
      <w:r w:rsidRPr="00C3531B">
        <w:rPr>
          <w:i/>
        </w:rPr>
        <w:t xml:space="preserve"> 61</w:t>
      </w:r>
      <w:r w:rsidRPr="00C3531B">
        <w:t>, 1361779.</w:t>
      </w:r>
      <w:bookmarkEnd w:id="265"/>
    </w:p>
    <w:p w14:paraId="3CC9B5C9" w14:textId="77777777" w:rsidR="00E5312E" w:rsidRPr="00E5312E" w:rsidRDefault="00E5312E" w:rsidP="00E5312E">
      <w:pPr>
        <w:pStyle w:val="EndNoteBibliography"/>
        <w:spacing w:after="240"/>
      </w:pPr>
      <w:bookmarkStart w:id="266" w:name="_ENREF_68"/>
      <w:r w:rsidRPr="00C3531B">
        <w:t xml:space="preserve">Khusnutdinov, E., Sukhareva, A., Panfilova, M., and Mikhaylova, E. (2021). </w:t>
      </w:r>
      <w:r w:rsidRPr="00E5312E">
        <w:t>Anthocyanin Biosynthesis Genes as Model Genes for Genome Editing in Plants. Int J Mol Sci</w:t>
      </w:r>
      <w:r w:rsidRPr="00E5312E">
        <w:rPr>
          <w:i/>
        </w:rPr>
        <w:t xml:space="preserve"> 22</w:t>
      </w:r>
      <w:r w:rsidRPr="00E5312E">
        <w:t>.</w:t>
      </w:r>
      <w:bookmarkEnd w:id="266"/>
    </w:p>
    <w:p w14:paraId="0C4EEAF1" w14:textId="77777777" w:rsidR="00E5312E" w:rsidRPr="00E5312E" w:rsidRDefault="00E5312E" w:rsidP="00E5312E">
      <w:pPr>
        <w:pStyle w:val="EndNoteBibliography"/>
        <w:spacing w:after="240"/>
      </w:pPr>
      <w:bookmarkStart w:id="267" w:name="_ENREF_69"/>
      <w:r w:rsidRPr="00E5312E">
        <w:t>Klaassen, C.D., and Watkins, J.B., eds. (2010). Casarett &amp; Doull's Essentials of Toxicology, 2nd edn (New York, USA: McGraw-Hill).</w:t>
      </w:r>
      <w:bookmarkEnd w:id="267"/>
    </w:p>
    <w:p w14:paraId="1F326F66" w14:textId="77777777" w:rsidR="00E5312E" w:rsidRPr="00C3531B" w:rsidRDefault="00E5312E" w:rsidP="00E5312E">
      <w:pPr>
        <w:pStyle w:val="EndNoteBibliography"/>
        <w:spacing w:after="240"/>
      </w:pPr>
      <w:bookmarkStart w:id="268" w:name="_ENREF_70"/>
      <w:r w:rsidRPr="00E5312E">
        <w:t xml:space="preserve">Kondo, Y., and Urisu, A. (2009). </w:t>
      </w:r>
      <w:r w:rsidRPr="00C3531B">
        <w:t>Oral allergy syndrome. Allergol Int</w:t>
      </w:r>
      <w:r w:rsidRPr="00C3531B">
        <w:rPr>
          <w:i/>
        </w:rPr>
        <w:t xml:space="preserve"> 58</w:t>
      </w:r>
      <w:r w:rsidRPr="00C3531B">
        <w:t>, 485-491.</w:t>
      </w:r>
      <w:bookmarkEnd w:id="268"/>
    </w:p>
    <w:p w14:paraId="273D0636" w14:textId="77777777" w:rsidR="00E5312E" w:rsidRPr="00E5312E" w:rsidRDefault="00E5312E" w:rsidP="00E5312E">
      <w:pPr>
        <w:pStyle w:val="EndNoteBibliography"/>
        <w:spacing w:after="240"/>
      </w:pPr>
      <w:bookmarkStart w:id="269" w:name="_ENREF_71"/>
      <w:r w:rsidRPr="00E5312E">
        <w:t xml:space="preserve">Kozukue, N., Han, J., Lee, K., and Friedman, M. (2004). Dehydrotomatine and </w:t>
      </w:r>
      <w:r w:rsidRPr="00E5312E">
        <w:rPr>
          <w:rFonts w:ascii="Symbol" w:hAnsi="Symbol"/>
        </w:rPr>
        <w:t>a</w:t>
      </w:r>
      <w:r w:rsidRPr="00E5312E">
        <w:t>-tomatine content in tomato fruits and vegetative plant tissues. Journal of Agricultural and Food Chemistry</w:t>
      </w:r>
      <w:r w:rsidRPr="00E5312E">
        <w:rPr>
          <w:i/>
        </w:rPr>
        <w:t xml:space="preserve"> 52</w:t>
      </w:r>
      <w:r w:rsidRPr="00E5312E">
        <w:t>, 2079-2083.</w:t>
      </w:r>
      <w:bookmarkEnd w:id="269"/>
    </w:p>
    <w:p w14:paraId="1C2B8336" w14:textId="77777777" w:rsidR="00E5312E" w:rsidRPr="00E5312E" w:rsidRDefault="00E5312E" w:rsidP="00E5312E">
      <w:pPr>
        <w:pStyle w:val="EndNoteBibliography"/>
        <w:spacing w:after="240"/>
      </w:pPr>
      <w:bookmarkStart w:id="270" w:name="_ENREF_72"/>
      <w:r w:rsidRPr="00E5312E">
        <w:t>Kumar, M., Chandran, D., Tomar, M., Bhuyan, D.J., Grasso, S., Sá, A.G.A., Carciofi, B.A.M.</w:t>
      </w:r>
      <w:r w:rsidRPr="00E5312E">
        <w:rPr>
          <w:i/>
        </w:rPr>
        <w:t>, et al.</w:t>
      </w:r>
      <w:r w:rsidRPr="00E5312E">
        <w:t xml:space="preserve"> (2022). Valorization Potential of Tomato (Solanum lycopersicum L.) Seed: Nutraceutical Quality, Food Properties, Safety Aspects, and Application as a Health-Promoting Ingredient in Foods. Horticulturae</w:t>
      </w:r>
      <w:r w:rsidRPr="00E5312E">
        <w:rPr>
          <w:i/>
        </w:rPr>
        <w:t xml:space="preserve"> 8</w:t>
      </w:r>
      <w:r w:rsidRPr="00E5312E">
        <w:t>.</w:t>
      </w:r>
      <w:bookmarkEnd w:id="270"/>
    </w:p>
    <w:p w14:paraId="703F634F" w14:textId="77777777" w:rsidR="00E5312E" w:rsidRPr="00E5312E" w:rsidRDefault="00E5312E" w:rsidP="00E5312E">
      <w:pPr>
        <w:pStyle w:val="EndNoteBibliography"/>
        <w:spacing w:after="240"/>
      </w:pPr>
      <w:bookmarkStart w:id="271" w:name="_ENREF_73"/>
      <w:r w:rsidRPr="00E5312E">
        <w:t>Kurokawa, N., Hirai, T., Takayama, M., Hiwasa-Tanase, K., and Ezura, H. (2013). An E8 promoter-HSP terminator cassette promotes the high-level accumulation of recombinant protein predominantly in transgenic tomato fruits: a case study of miraculin. Plant Cell Rep</w:t>
      </w:r>
      <w:r w:rsidRPr="00E5312E">
        <w:rPr>
          <w:i/>
        </w:rPr>
        <w:t xml:space="preserve"> 32</w:t>
      </w:r>
      <w:r w:rsidRPr="00E5312E">
        <w:t>, 529-536.</w:t>
      </w:r>
      <w:bookmarkEnd w:id="271"/>
    </w:p>
    <w:p w14:paraId="6D53A57C" w14:textId="77777777" w:rsidR="00E5312E" w:rsidRPr="00E5312E" w:rsidRDefault="00E5312E" w:rsidP="00E5312E">
      <w:pPr>
        <w:pStyle w:val="EndNoteBibliography"/>
        <w:spacing w:after="240"/>
      </w:pPr>
      <w:bookmarkStart w:id="272" w:name="_ENREF_74"/>
      <w:r w:rsidRPr="00E5312E">
        <w:t>Kurze, E., Lo Scalzo, R., Campanelli, G., and Schwab, W. (2018). Effect of tomato variety, cultivation, climate and processing on Sola l 4, an allergen from Solanum lycopersicum. PLoS One</w:t>
      </w:r>
      <w:r w:rsidRPr="00E5312E">
        <w:rPr>
          <w:i/>
        </w:rPr>
        <w:t xml:space="preserve"> 13</w:t>
      </w:r>
      <w:r w:rsidRPr="00E5312E">
        <w:t>, e0197971.</w:t>
      </w:r>
      <w:bookmarkEnd w:id="272"/>
    </w:p>
    <w:p w14:paraId="455FFC23" w14:textId="77777777" w:rsidR="00E5312E" w:rsidRPr="00E5312E" w:rsidRDefault="00E5312E" w:rsidP="00E5312E">
      <w:pPr>
        <w:pStyle w:val="EndNoteBibliography"/>
        <w:spacing w:after="240"/>
      </w:pPr>
      <w:bookmarkStart w:id="273" w:name="_ENREF_75"/>
      <w:r w:rsidRPr="00E5312E">
        <w:t>Laude, S. (2023). Competitiveness of tomato (Lycopersicon esculentum Mill.) with weeds at various nitrogen doses and weed free periods. IOP Conference Series: Earth and Environmental Science</w:t>
      </w:r>
      <w:r w:rsidRPr="00E5312E">
        <w:rPr>
          <w:i/>
        </w:rPr>
        <w:t xml:space="preserve"> 1253</w:t>
      </w:r>
      <w:r w:rsidRPr="00E5312E">
        <w:t>, 012030.</w:t>
      </w:r>
      <w:bookmarkEnd w:id="273"/>
    </w:p>
    <w:p w14:paraId="11662464" w14:textId="77777777" w:rsidR="00E5312E" w:rsidRPr="00E5312E" w:rsidRDefault="00E5312E" w:rsidP="00E5312E">
      <w:pPr>
        <w:pStyle w:val="EndNoteBibliography"/>
        <w:spacing w:after="240"/>
      </w:pPr>
      <w:bookmarkStart w:id="274" w:name="_ENREF_76"/>
      <w:r w:rsidRPr="00E5312E">
        <w:t>Lee, C.-L., Coyle, H.M., Carita, E., Ladd, C., Yang, N.C.S., Palmbach, T.M., Hsu, I.C.</w:t>
      </w:r>
      <w:r w:rsidRPr="00E5312E">
        <w:rPr>
          <w:i/>
        </w:rPr>
        <w:t>, et al.</w:t>
      </w:r>
      <w:r w:rsidRPr="00E5312E">
        <w:t xml:space="preserve"> (2006). DNA Analysis of Digested Tomato Seeds in Stomach Contents. The American Journal of Forensic Medicine and Pathology</w:t>
      </w:r>
      <w:r w:rsidRPr="00E5312E">
        <w:rPr>
          <w:i/>
        </w:rPr>
        <w:t xml:space="preserve"> 27</w:t>
      </w:r>
      <w:r w:rsidRPr="00E5312E">
        <w:t>, 121-125.</w:t>
      </w:r>
      <w:bookmarkEnd w:id="274"/>
    </w:p>
    <w:p w14:paraId="43FCCAA0" w14:textId="77777777" w:rsidR="00E5312E" w:rsidRPr="00E5312E" w:rsidRDefault="00E5312E" w:rsidP="00E5312E">
      <w:pPr>
        <w:pStyle w:val="EndNoteBibliography"/>
        <w:spacing w:after="240"/>
      </w:pPr>
      <w:bookmarkStart w:id="275" w:name="_ENREF_77"/>
      <w:r w:rsidRPr="00E5312E">
        <w:t>Lee, C.-L., Coyle, H.M., Palmbach, T.M., Hsu, I.C., and Lee, H.C. (2005). DNA Analysis of Ingested Tomato and Pepper Seeds. The American Journal of Forensic Medicine and Pathology</w:t>
      </w:r>
      <w:r w:rsidRPr="00E5312E">
        <w:rPr>
          <w:i/>
        </w:rPr>
        <w:t xml:space="preserve"> 26</w:t>
      </w:r>
      <w:r w:rsidRPr="00E5312E">
        <w:t>, 330-333.</w:t>
      </w:r>
      <w:bookmarkEnd w:id="275"/>
    </w:p>
    <w:p w14:paraId="4A3097EC" w14:textId="77777777" w:rsidR="00E5312E" w:rsidRPr="00E5312E" w:rsidRDefault="00E5312E" w:rsidP="00E5312E">
      <w:pPr>
        <w:pStyle w:val="EndNoteBibliography"/>
        <w:spacing w:after="240"/>
      </w:pPr>
      <w:bookmarkStart w:id="276" w:name="_ENREF_78"/>
      <w:r w:rsidRPr="00E5312E">
        <w:t>Li, C., Yang, Z., Zhang, C., Luo, J., Zhang, F., and Qiu, R. (2023). Effects of Nitrogen Application in Recovery Period after Different High Temperature Stress on Plant Growth of Greenhouse Tomato at Flowering and Fruiting Stages. Agronomy</w:t>
      </w:r>
      <w:r w:rsidRPr="00E5312E">
        <w:rPr>
          <w:i/>
        </w:rPr>
        <w:t xml:space="preserve"> 13</w:t>
      </w:r>
      <w:r w:rsidRPr="00E5312E">
        <w:t>.</w:t>
      </w:r>
      <w:bookmarkEnd w:id="276"/>
    </w:p>
    <w:p w14:paraId="55F59902" w14:textId="77777777" w:rsidR="00E5312E" w:rsidRPr="00E5312E" w:rsidRDefault="00E5312E" w:rsidP="00E5312E">
      <w:pPr>
        <w:pStyle w:val="EndNoteBibliography"/>
        <w:spacing w:after="240"/>
      </w:pPr>
      <w:bookmarkStart w:id="277" w:name="_ENREF_79"/>
      <w:r w:rsidRPr="00E5312E">
        <w:t>Li, J., Xian, J., Zhang, S., An, Y., Li, N., Zhou, D., Sun, S.</w:t>
      </w:r>
      <w:r w:rsidRPr="00E5312E">
        <w:rPr>
          <w:i/>
        </w:rPr>
        <w:t>, et al.</w:t>
      </w:r>
      <w:r w:rsidRPr="00E5312E">
        <w:t xml:space="preserve"> (2025). Influence of pigment composition on antioxidant capacity of different tomato (Solanum lycopersicum L.). Lwt</w:t>
      </w:r>
      <w:r w:rsidRPr="00E5312E">
        <w:rPr>
          <w:i/>
        </w:rPr>
        <w:t xml:space="preserve"> 224</w:t>
      </w:r>
      <w:r w:rsidRPr="00E5312E">
        <w:t>.</w:t>
      </w:r>
      <w:bookmarkEnd w:id="277"/>
    </w:p>
    <w:p w14:paraId="5B73E308" w14:textId="77777777" w:rsidR="00E5312E" w:rsidRPr="00E5312E" w:rsidRDefault="00E5312E" w:rsidP="00E5312E">
      <w:pPr>
        <w:pStyle w:val="EndNoteBibliography"/>
        <w:spacing w:after="240"/>
      </w:pPr>
      <w:bookmarkStart w:id="278" w:name="_ENREF_80"/>
      <w:r w:rsidRPr="00E5312E">
        <w:t>Lim, W., Miller, R., Park, J., and Park, S. (2014). Consumer sensory analysis of high flavonoid transgenic tomatoes. J Food Sci</w:t>
      </w:r>
      <w:r w:rsidRPr="00E5312E">
        <w:rPr>
          <w:i/>
        </w:rPr>
        <w:t xml:space="preserve"> 79</w:t>
      </w:r>
      <w:r w:rsidRPr="00E5312E">
        <w:t>, S1212-1217.</w:t>
      </w:r>
      <w:bookmarkEnd w:id="278"/>
    </w:p>
    <w:p w14:paraId="000DF074" w14:textId="77777777" w:rsidR="00E5312E" w:rsidRPr="00E5312E" w:rsidRDefault="00E5312E" w:rsidP="00E5312E">
      <w:pPr>
        <w:pStyle w:val="EndNoteBibliography"/>
        <w:spacing w:after="240"/>
      </w:pPr>
      <w:bookmarkStart w:id="279" w:name="_ENREF_81"/>
      <w:r w:rsidRPr="00E5312E">
        <w:lastRenderedPageBreak/>
        <w:t>Lis, K., and Bartuzi, Z. (2023). Plant Food Dyes with Antioxidant Properties and Allergies—Friend or Enemy? Antioxidants</w:t>
      </w:r>
      <w:r w:rsidRPr="00E5312E">
        <w:rPr>
          <w:i/>
        </w:rPr>
        <w:t xml:space="preserve"> 12</w:t>
      </w:r>
      <w:r w:rsidRPr="00E5312E">
        <w:t>.</w:t>
      </w:r>
      <w:bookmarkEnd w:id="279"/>
    </w:p>
    <w:p w14:paraId="3B7B5A7B" w14:textId="77777777" w:rsidR="00E5312E" w:rsidRPr="00E5312E" w:rsidRDefault="00E5312E" w:rsidP="00E5312E">
      <w:pPr>
        <w:pStyle w:val="EndNoteBibliography"/>
        <w:spacing w:after="240"/>
      </w:pPr>
      <w:bookmarkStart w:id="280" w:name="_ENREF_82"/>
      <w:r w:rsidRPr="00E5312E">
        <w:t>Liu, H., Ouyang, B., Zhang, J., Wang, T., Li, H., Zhang, Y., Yu, C.</w:t>
      </w:r>
      <w:r w:rsidRPr="00E5312E">
        <w:rPr>
          <w:i/>
        </w:rPr>
        <w:t>, et al.</w:t>
      </w:r>
      <w:r w:rsidRPr="00E5312E">
        <w:t xml:space="preserve"> (2012). Differential modulation of photosynthesis, signaling, and transcriptional regulation between tolerant and sensitive tomato genotypes under cold stress. PLoS One</w:t>
      </w:r>
      <w:r w:rsidRPr="00E5312E">
        <w:rPr>
          <w:i/>
        </w:rPr>
        <w:t xml:space="preserve"> 7</w:t>
      </w:r>
      <w:r w:rsidRPr="00E5312E">
        <w:t>, e50785.</w:t>
      </w:r>
      <w:bookmarkEnd w:id="280"/>
    </w:p>
    <w:p w14:paraId="4EFC3E5E" w14:textId="77777777" w:rsidR="00E5312E" w:rsidRPr="00E5312E" w:rsidRDefault="00E5312E" w:rsidP="00E5312E">
      <w:pPr>
        <w:pStyle w:val="EndNoteBibliography"/>
        <w:spacing w:after="240"/>
      </w:pPr>
      <w:bookmarkStart w:id="281" w:name="_ENREF_83"/>
      <w:r w:rsidRPr="00E5312E">
        <w:t>Luo, J., Butelli, E., Hill, L., Parr, A., Niggeweg, R., Bailey, P., Weisshaar, B.</w:t>
      </w:r>
      <w:r w:rsidRPr="00E5312E">
        <w:rPr>
          <w:i/>
        </w:rPr>
        <w:t>, et al.</w:t>
      </w:r>
      <w:r w:rsidRPr="00E5312E">
        <w:t xml:space="preserve"> (2008). AtMYB12 regulates caffeoyl quinic acid and flavonol synthesis in tomato: expression in fruit results in very high levels of both types of polyphenol. Plant J</w:t>
      </w:r>
      <w:r w:rsidRPr="00E5312E">
        <w:rPr>
          <w:i/>
        </w:rPr>
        <w:t xml:space="preserve"> 56</w:t>
      </w:r>
      <w:r w:rsidRPr="00E5312E">
        <w:t>, 316-326.</w:t>
      </w:r>
      <w:bookmarkEnd w:id="281"/>
    </w:p>
    <w:p w14:paraId="73735AA4" w14:textId="77777777" w:rsidR="00E5312E" w:rsidRPr="00E5312E" w:rsidRDefault="00E5312E" w:rsidP="00E5312E">
      <w:pPr>
        <w:pStyle w:val="EndNoteBibliography"/>
        <w:spacing w:after="240"/>
      </w:pPr>
      <w:bookmarkStart w:id="282" w:name="_ENREF_84"/>
      <w:r w:rsidRPr="00E5312E">
        <w:t>Ma, M., Taylor, P.W.J., Chen, D., Vaghefi, N., and He, J.Z. (2023). Major Soilborne Pathogens of Field Processing Tomatoes and Management Strategies. Microorganisms</w:t>
      </w:r>
      <w:r w:rsidRPr="00E5312E">
        <w:rPr>
          <w:i/>
        </w:rPr>
        <w:t xml:space="preserve"> 11</w:t>
      </w:r>
      <w:r w:rsidRPr="00E5312E">
        <w:t>.</w:t>
      </w:r>
      <w:bookmarkEnd w:id="282"/>
    </w:p>
    <w:p w14:paraId="327B0BC9" w14:textId="77777777" w:rsidR="00E5312E" w:rsidRPr="00E5312E" w:rsidRDefault="00E5312E" w:rsidP="00E5312E">
      <w:pPr>
        <w:pStyle w:val="EndNoteBibliography"/>
        <w:spacing w:after="240"/>
      </w:pPr>
      <w:bookmarkStart w:id="283" w:name="_ENREF_85"/>
      <w:r w:rsidRPr="00E5312E">
        <w:t>Ma, Y., Ma, X., Gao, X., Wu, W., and Zhou, B. (2021). Light Induced Regulation Pathway of Anthocyanin Biosynthesis in Plants. Int J Mol Sci</w:t>
      </w:r>
      <w:r w:rsidRPr="00E5312E">
        <w:rPr>
          <w:i/>
        </w:rPr>
        <w:t xml:space="preserve"> 22</w:t>
      </w:r>
      <w:r w:rsidRPr="00E5312E">
        <w:t>.</w:t>
      </w:r>
      <w:bookmarkEnd w:id="283"/>
    </w:p>
    <w:p w14:paraId="06F32004" w14:textId="77777777" w:rsidR="00E5312E" w:rsidRPr="00E5312E" w:rsidRDefault="00E5312E" w:rsidP="00E5312E">
      <w:pPr>
        <w:pStyle w:val="EndNoteBibliography"/>
        <w:spacing w:after="240"/>
      </w:pPr>
      <w:bookmarkStart w:id="284" w:name="_ENREF_86"/>
      <w:r w:rsidRPr="00E5312E">
        <w:t>Martin, C., and Butelli, E. (2025). The Purple Tomato Story; From Laboratory Bench to the Consumer. ACS Food Sci Technol</w:t>
      </w:r>
      <w:r w:rsidRPr="00E5312E">
        <w:rPr>
          <w:i/>
        </w:rPr>
        <w:t xml:space="preserve"> 5</w:t>
      </w:r>
      <w:r w:rsidRPr="00E5312E">
        <w:t>, 19-28.</w:t>
      </w:r>
      <w:bookmarkEnd w:id="284"/>
    </w:p>
    <w:p w14:paraId="56D4D314" w14:textId="77777777" w:rsidR="00E5312E" w:rsidRPr="00E5312E" w:rsidRDefault="00E5312E" w:rsidP="00E5312E">
      <w:pPr>
        <w:pStyle w:val="EndNoteBibliography"/>
        <w:spacing w:after="240"/>
      </w:pPr>
      <w:bookmarkStart w:id="285" w:name="_ENREF_87"/>
      <w:r w:rsidRPr="00E5312E">
        <w:t>Martin, C., Prescott, A., Mackay, S., Bartlett, J., and Vrijlandt, E. (1991). Control of anthocyanin biosynthesis in flowers of Antirrhinum majus. Plant J</w:t>
      </w:r>
      <w:r w:rsidRPr="00E5312E">
        <w:rPr>
          <w:i/>
        </w:rPr>
        <w:t xml:space="preserve"> 1</w:t>
      </w:r>
      <w:r w:rsidRPr="00E5312E">
        <w:t>, 37-49.</w:t>
      </w:r>
      <w:bookmarkEnd w:id="285"/>
    </w:p>
    <w:p w14:paraId="3BF132C1" w14:textId="77777777" w:rsidR="00E5312E" w:rsidRPr="00E5312E" w:rsidRDefault="00E5312E" w:rsidP="00E5312E">
      <w:pPr>
        <w:pStyle w:val="EndNoteBibliography"/>
        <w:spacing w:after="240"/>
      </w:pPr>
      <w:bookmarkStart w:id="286" w:name="_ENREF_88"/>
      <w:r w:rsidRPr="00E5312E">
        <w:t>Martín, J., Kuskoski, E.M., Navas, M.J., and Asuero, A.G. (2017). Antioxidant Capacity of Anthocyanin Pigments. In Flavonoids - From Biosynthesis to Human Health.</w:t>
      </w:r>
      <w:bookmarkEnd w:id="286"/>
    </w:p>
    <w:p w14:paraId="3E8012C5" w14:textId="77777777" w:rsidR="00E5312E" w:rsidRPr="00E5312E" w:rsidRDefault="00E5312E" w:rsidP="00E5312E">
      <w:pPr>
        <w:pStyle w:val="EndNoteBibliography"/>
        <w:spacing w:after="240"/>
      </w:pPr>
      <w:bookmarkStart w:id="287" w:name="_ENREF_89"/>
      <w:r w:rsidRPr="00E5312E">
        <w:t>Mathews, H., Clendennen, S.K., Caldwell, C.G., Liu, X.L., Connors, K., Matheis, N., Schuster, D.K.</w:t>
      </w:r>
      <w:r w:rsidRPr="00E5312E">
        <w:rPr>
          <w:i/>
        </w:rPr>
        <w:t>, et al.</w:t>
      </w:r>
      <w:r w:rsidRPr="00E5312E">
        <w:t xml:space="preserve"> (2003). Activation tagging in tomato identifies a transcriptional regulator of anthocyanin biosynthesis, modification, and transport. Plant Cell</w:t>
      </w:r>
      <w:r w:rsidRPr="00E5312E">
        <w:rPr>
          <w:i/>
        </w:rPr>
        <w:t xml:space="preserve"> 15</w:t>
      </w:r>
      <w:r w:rsidRPr="00E5312E">
        <w:t>, 1689-1703.</w:t>
      </w:r>
      <w:bookmarkEnd w:id="287"/>
    </w:p>
    <w:p w14:paraId="4BC39B0B" w14:textId="77777777" w:rsidR="00E5312E" w:rsidRPr="00E5312E" w:rsidRDefault="00E5312E" w:rsidP="00E5312E">
      <w:pPr>
        <w:pStyle w:val="EndNoteBibliography"/>
        <w:spacing w:after="240"/>
      </w:pPr>
      <w:bookmarkStart w:id="288" w:name="_ENREF_90"/>
      <w:r w:rsidRPr="00E5312E">
        <w:t>Mazzucato, A., Daniela, W., Bernini, R., Picarella, M., Santangelo, E., Ruiu, F., Francesca, T.</w:t>
      </w:r>
      <w:r w:rsidRPr="00E5312E">
        <w:rPr>
          <w:i/>
        </w:rPr>
        <w:t>, et al.</w:t>
      </w:r>
      <w:r w:rsidRPr="00E5312E">
        <w:t xml:space="preserve"> (2013). Novel phenotypes related to the breeding of purple-fruited tomatoes and effect of peel extracts on human cancer cell proliferation. Plant physiology and biochemistry : PPB / Societe francaise de physiologie vegetale.</w:t>
      </w:r>
      <w:bookmarkEnd w:id="288"/>
    </w:p>
    <w:p w14:paraId="4AB7AD6D" w14:textId="77777777" w:rsidR="00E5312E" w:rsidRPr="00E5312E" w:rsidRDefault="00E5312E" w:rsidP="00E5312E">
      <w:pPr>
        <w:pStyle w:val="EndNoteBibliography"/>
        <w:spacing w:after="240"/>
      </w:pPr>
      <w:bookmarkStart w:id="289" w:name="_ENREF_91"/>
      <w:r w:rsidRPr="00E5312E">
        <w:t>McCormack. J (2004). TOMATO SEED PRODUCTION An organic seed production manual for seed growers in the Mid-Atlantic and Southern U.S.</w:t>
      </w:r>
      <w:bookmarkEnd w:id="289"/>
    </w:p>
    <w:p w14:paraId="14FF366C" w14:textId="77777777" w:rsidR="00E5312E" w:rsidRPr="00E5312E" w:rsidRDefault="00E5312E" w:rsidP="00E5312E">
      <w:pPr>
        <w:pStyle w:val="EndNoteBibliography"/>
        <w:spacing w:after="240"/>
      </w:pPr>
      <w:bookmarkStart w:id="290" w:name="_ENREF_92"/>
      <w:r w:rsidRPr="00E5312E">
        <w:t>McDougall, S., Watson, A., Stodart, B., Napier, T., Kelly, G., Troldahl, D., and Tesoriero, L. (2013). Tomato, capsicum, chilli and eggplant: a field guide for the identification of insect pests, beneficials, diseases and disorders in Australia and Cambodia, A.C.f.I.A. Research, ed.</w:t>
      </w:r>
      <w:bookmarkEnd w:id="290"/>
    </w:p>
    <w:p w14:paraId="71997EF5" w14:textId="77777777" w:rsidR="00E5312E" w:rsidRPr="00E5312E" w:rsidRDefault="00E5312E" w:rsidP="00E5312E">
      <w:pPr>
        <w:pStyle w:val="EndNoteBibliography"/>
        <w:spacing w:after="240"/>
      </w:pPr>
      <w:bookmarkStart w:id="291" w:name="_ENREF_93"/>
      <w:r w:rsidRPr="00E5312E">
        <w:t>Menconi, J., Perata, P., and Gonzali, S. (2023). Novel R2R3 MYB transcription factors regulate anthocyanin synthesis in Aubergine tomato plants. BMC Plant Biol</w:t>
      </w:r>
      <w:r w:rsidRPr="00E5312E">
        <w:rPr>
          <w:i/>
        </w:rPr>
        <w:t xml:space="preserve"> 23</w:t>
      </w:r>
      <w:r w:rsidRPr="00E5312E">
        <w:t>, 148.</w:t>
      </w:r>
      <w:bookmarkEnd w:id="291"/>
    </w:p>
    <w:p w14:paraId="2C720401" w14:textId="77777777" w:rsidR="00E5312E" w:rsidRPr="00E5312E" w:rsidRDefault="00E5312E" w:rsidP="00E5312E">
      <w:pPr>
        <w:pStyle w:val="EndNoteBibliography"/>
        <w:spacing w:after="240"/>
      </w:pPr>
      <w:bookmarkStart w:id="292" w:name="_ENREF_94"/>
      <w:r w:rsidRPr="00E5312E">
        <w:t>Menconi, J., Perata, P., and Gonzali, S. (2024). In pursuit of purple: anthocyanin biosynthesis in fruits of the tomato clade. Trends Plant Sci</w:t>
      </w:r>
      <w:r w:rsidRPr="00E5312E">
        <w:rPr>
          <w:i/>
        </w:rPr>
        <w:t xml:space="preserve"> 29</w:t>
      </w:r>
      <w:r w:rsidRPr="00E5312E">
        <w:t>, 589-604.</w:t>
      </w:r>
      <w:bookmarkEnd w:id="292"/>
    </w:p>
    <w:p w14:paraId="20B86EF1" w14:textId="77777777" w:rsidR="00E5312E" w:rsidRPr="00E5312E" w:rsidRDefault="00E5312E" w:rsidP="00E5312E">
      <w:pPr>
        <w:pStyle w:val="EndNoteBibliography"/>
        <w:spacing w:after="240"/>
      </w:pPr>
      <w:bookmarkStart w:id="293" w:name="_ENREF_95"/>
      <w:r w:rsidRPr="00E5312E">
        <w:t>Mendez, E., Moreno, A., Colilla, F., Pelaez, F., Limas, G.G., Mendez, R., Soriano, F.</w:t>
      </w:r>
      <w:r w:rsidRPr="00E5312E">
        <w:rPr>
          <w:i/>
        </w:rPr>
        <w:t>, et al.</w:t>
      </w:r>
      <w:r w:rsidRPr="00E5312E">
        <w:t xml:space="preserve"> (1990). Primary structure and inhibition of protein synthesis in eukaryotic cell-free system of a novel thionin, gamma-hordothionin, from barley endosperm. Eur J Biochem</w:t>
      </w:r>
      <w:r w:rsidRPr="00E5312E">
        <w:rPr>
          <w:i/>
        </w:rPr>
        <w:t xml:space="preserve"> 194</w:t>
      </w:r>
      <w:r w:rsidRPr="00E5312E">
        <w:t>, 533-539.</w:t>
      </w:r>
      <w:bookmarkEnd w:id="293"/>
    </w:p>
    <w:p w14:paraId="60D64596" w14:textId="77777777" w:rsidR="00E5312E" w:rsidRPr="00E5312E" w:rsidRDefault="00E5312E" w:rsidP="00E5312E">
      <w:pPr>
        <w:pStyle w:val="EndNoteBibliography"/>
        <w:spacing w:after="240"/>
      </w:pPr>
      <w:bookmarkStart w:id="294" w:name="_ENREF_96"/>
      <w:r w:rsidRPr="00E5312E">
        <w:t>Mes, P.J., Boches, P., Myers, J.R., and Durst, R. (2008). Characterization of Tomatoes Expressing Anthocyanin in the Fruit. Journal of the American Society for Horticultural Science</w:t>
      </w:r>
      <w:r w:rsidRPr="00E5312E">
        <w:rPr>
          <w:i/>
        </w:rPr>
        <w:t xml:space="preserve"> 133</w:t>
      </w:r>
      <w:r w:rsidRPr="00E5312E">
        <w:t>, 262-269.</w:t>
      </w:r>
      <w:bookmarkEnd w:id="294"/>
    </w:p>
    <w:p w14:paraId="6B32D696" w14:textId="77777777" w:rsidR="00E5312E" w:rsidRPr="00E5312E" w:rsidRDefault="00E5312E" w:rsidP="00E5312E">
      <w:pPr>
        <w:pStyle w:val="EndNoteBibliography"/>
        <w:spacing w:after="240"/>
      </w:pPr>
      <w:bookmarkStart w:id="295" w:name="_ENREF_97"/>
      <w:r w:rsidRPr="00E5312E">
        <w:lastRenderedPageBreak/>
        <w:t>Mesa, T., Polo, J., Arabia, A., Caselles, V., and Munne-Bosch, S. (2022). Differential physiological response to heat and cold stress of tomato plants and its implication on fruit quality. J Plant Physiol</w:t>
      </w:r>
      <w:r w:rsidRPr="00E5312E">
        <w:rPr>
          <w:i/>
        </w:rPr>
        <w:t xml:space="preserve"> 268</w:t>
      </w:r>
      <w:r w:rsidRPr="00E5312E">
        <w:t>, 153581.</w:t>
      </w:r>
      <w:bookmarkEnd w:id="295"/>
    </w:p>
    <w:p w14:paraId="5F8CF42D" w14:textId="77777777" w:rsidR="00E5312E" w:rsidRPr="00E5312E" w:rsidRDefault="00E5312E" w:rsidP="00E5312E">
      <w:pPr>
        <w:pStyle w:val="EndNoteBibliography"/>
        <w:spacing w:after="240"/>
      </w:pPr>
      <w:bookmarkStart w:id="296" w:name="_ENREF_98"/>
      <w:r w:rsidRPr="00E5312E">
        <w:t>Messele, Y.E., Trott, D.J., Hasoon, M.F., Veltman, T., McMeniman, J.P., Kidd, S.P., Djordjevic, S.P.</w:t>
      </w:r>
      <w:r w:rsidRPr="00E5312E">
        <w:rPr>
          <w:i/>
        </w:rPr>
        <w:t>, et al.</w:t>
      </w:r>
      <w:r w:rsidRPr="00E5312E">
        <w:t xml:space="preserve"> (2023). Phylogenetic Analysis of Escherichia coli Isolated from Australian Feedlot Cattle in Comparison to Pig Faecal and Poultry/Human Extraintestinal Isolates. Antibiotics (Basel)</w:t>
      </w:r>
      <w:r w:rsidRPr="00E5312E">
        <w:rPr>
          <w:i/>
        </w:rPr>
        <w:t xml:space="preserve"> 12</w:t>
      </w:r>
      <w:r w:rsidRPr="00E5312E">
        <w:t>.</w:t>
      </w:r>
      <w:bookmarkEnd w:id="296"/>
    </w:p>
    <w:p w14:paraId="01BA81FC" w14:textId="77777777" w:rsidR="00E5312E" w:rsidRPr="00E5312E" w:rsidRDefault="00E5312E" w:rsidP="00E5312E">
      <w:pPr>
        <w:pStyle w:val="EndNoteBibliography"/>
        <w:spacing w:after="240"/>
      </w:pPr>
      <w:bookmarkStart w:id="297" w:name="_ENREF_99"/>
      <w:r w:rsidRPr="00E5312E">
        <w:t>Naing, A.H., Ai, T.N., Lim, K.B., Lee, I.J., and Kim, C.K. (2018). Overexpression of Rosea1 From Snapdragon Enhances Anthocyanin Accumulation and Abiotic Stress Tolerance in Transgenic Tobacco. Front Plant Sci</w:t>
      </w:r>
      <w:r w:rsidRPr="00E5312E">
        <w:rPr>
          <w:i/>
        </w:rPr>
        <w:t xml:space="preserve"> 9</w:t>
      </w:r>
      <w:r w:rsidRPr="00E5312E">
        <w:t>, 1070.</w:t>
      </w:r>
      <w:bookmarkEnd w:id="297"/>
    </w:p>
    <w:p w14:paraId="47375088" w14:textId="77777777" w:rsidR="00E5312E" w:rsidRPr="00E5312E" w:rsidRDefault="00E5312E" w:rsidP="00E5312E">
      <w:pPr>
        <w:pStyle w:val="EndNoteBibliography"/>
        <w:spacing w:after="240"/>
      </w:pPr>
      <w:bookmarkStart w:id="298" w:name="_ENREF_100"/>
      <w:r w:rsidRPr="00E5312E">
        <w:t>Naing, A.H., Park, K.I., Ai, T.N., Chung, M.Y., Han, J.S., Kang, Y.W., Lim, K.B.</w:t>
      </w:r>
      <w:r w:rsidRPr="00E5312E">
        <w:rPr>
          <w:i/>
        </w:rPr>
        <w:t>, et al.</w:t>
      </w:r>
      <w:r w:rsidRPr="00E5312E">
        <w:t xml:space="preserve"> (2017). Overexpression of snapdragon Delila (Del) gene in tobacco enhances anthocyanin accumulation and abiotic stress tolerance. BMC Plant Biol</w:t>
      </w:r>
      <w:r w:rsidRPr="00E5312E">
        <w:rPr>
          <w:i/>
        </w:rPr>
        <w:t xml:space="preserve"> 17</w:t>
      </w:r>
      <w:r w:rsidRPr="00E5312E">
        <w:t>, 65.</w:t>
      </w:r>
      <w:bookmarkEnd w:id="298"/>
    </w:p>
    <w:p w14:paraId="539F761F" w14:textId="77777777" w:rsidR="00E5312E" w:rsidRPr="00E5312E" w:rsidRDefault="00E5312E" w:rsidP="00E5312E">
      <w:pPr>
        <w:pStyle w:val="EndNoteBibliography"/>
        <w:spacing w:after="240"/>
      </w:pPr>
      <w:bookmarkStart w:id="299" w:name="_ENREF_101"/>
      <w:r w:rsidRPr="00E5312E">
        <w:t>Nesbitt, T.C., and Tanksley, S.D. (2002). Comparative sequencing in the genus Lycopersicon. Implications for the evolution of fruit size in the domestication of cultivated tomatoes. Genetics</w:t>
      </w:r>
      <w:r w:rsidRPr="00E5312E">
        <w:rPr>
          <w:i/>
        </w:rPr>
        <w:t xml:space="preserve"> 162</w:t>
      </w:r>
      <w:r w:rsidRPr="00E5312E">
        <w:t>, 365-379.</w:t>
      </w:r>
      <w:bookmarkEnd w:id="299"/>
    </w:p>
    <w:p w14:paraId="24575435" w14:textId="77777777" w:rsidR="00E5312E" w:rsidRPr="00E5312E" w:rsidRDefault="00E5312E" w:rsidP="00E5312E">
      <w:pPr>
        <w:pStyle w:val="EndNoteBibliography"/>
        <w:spacing w:after="240"/>
      </w:pPr>
      <w:bookmarkStart w:id="300" w:name="_ENREF_102"/>
      <w:r w:rsidRPr="00E5312E">
        <w:t>Nikoloudakis, N., Pappi, P., Markakis, E.A., Charova, S.N., Fanourakis, D., Paschalidis, K., Delis, C.</w:t>
      </w:r>
      <w:r w:rsidRPr="00E5312E">
        <w:rPr>
          <w:i/>
        </w:rPr>
        <w:t>, et al.</w:t>
      </w:r>
      <w:r w:rsidRPr="00E5312E">
        <w:t xml:space="preserve"> (2020). Structural Diversity and Highly Specific Host-Pathogen Transcriptional Regulation of Defensin Genes Is Revealed in Tomato. International Journal of Molecular Sciences</w:t>
      </w:r>
      <w:r w:rsidRPr="00E5312E">
        <w:rPr>
          <w:i/>
        </w:rPr>
        <w:t xml:space="preserve"> 21</w:t>
      </w:r>
      <w:r w:rsidRPr="00E5312E">
        <w:t>.</w:t>
      </w:r>
      <w:bookmarkEnd w:id="300"/>
    </w:p>
    <w:p w14:paraId="2DA48531" w14:textId="77777777" w:rsidR="00E5312E" w:rsidRPr="00E5312E" w:rsidRDefault="00E5312E" w:rsidP="00E5312E">
      <w:pPr>
        <w:pStyle w:val="EndNoteBibliography"/>
        <w:spacing w:after="240"/>
      </w:pPr>
      <w:bookmarkStart w:id="301" w:name="_ENREF_103"/>
      <w:r w:rsidRPr="00E5312E">
        <w:t>Nkongho, R.N., Ndam, L.M., Akoneh, N.N., Tongwa, Q.M., Njilar, R.M., Agbor, D.T., Sama, V.</w:t>
      </w:r>
      <w:r w:rsidRPr="00E5312E">
        <w:rPr>
          <w:i/>
        </w:rPr>
        <w:t>, et al.</w:t>
      </w:r>
      <w:r w:rsidRPr="00E5312E">
        <w:t xml:space="preserve"> (2023). Vegetative propagation of F1 tomato hybrid (Solanum lycopersicum L.) using different rooting media and stem-nodal cuttings. Journal of Agriculture and Food Research</w:t>
      </w:r>
      <w:r w:rsidRPr="00E5312E">
        <w:rPr>
          <w:i/>
        </w:rPr>
        <w:t xml:space="preserve"> 11</w:t>
      </w:r>
      <w:r w:rsidRPr="00E5312E">
        <w:t>.</w:t>
      </w:r>
      <w:bookmarkEnd w:id="301"/>
    </w:p>
    <w:p w14:paraId="76F3ACB2" w14:textId="77777777" w:rsidR="00E5312E" w:rsidRPr="00E5312E" w:rsidRDefault="00E5312E" w:rsidP="00E5312E">
      <w:pPr>
        <w:pStyle w:val="EndNoteBibliography"/>
        <w:spacing w:after="240"/>
      </w:pPr>
      <w:bookmarkStart w:id="302" w:name="_ENREF_104"/>
      <w:r w:rsidRPr="00E5312E">
        <w:t>Novak, W.K., and Haslberger, A.G. (2000). Substantial equivalence of antinutrients and inherent plant toxins in genetically modified novel foods. Food and Chemical Toxicology</w:t>
      </w:r>
      <w:r w:rsidRPr="00E5312E">
        <w:rPr>
          <w:i/>
        </w:rPr>
        <w:t xml:space="preserve"> 38</w:t>
      </w:r>
      <w:r w:rsidRPr="00E5312E">
        <w:t>, 473-483.</w:t>
      </w:r>
      <w:bookmarkEnd w:id="302"/>
    </w:p>
    <w:p w14:paraId="09F0542A" w14:textId="77777777" w:rsidR="00E5312E" w:rsidRPr="00E5312E" w:rsidRDefault="00E5312E" w:rsidP="00E5312E">
      <w:pPr>
        <w:pStyle w:val="EndNoteBibliography"/>
        <w:spacing w:after="240"/>
      </w:pPr>
      <w:bookmarkStart w:id="303" w:name="_ENREF_105"/>
      <w:r w:rsidRPr="00E5312E">
        <w:t>OECD (2008). Consensus document on compositional considerations for new varieties of tomato: key food and feed nutrients, toxicants and allergens. Report No. 17. (Paris: OECD Environment,Health and Safety Publications).</w:t>
      </w:r>
      <w:bookmarkEnd w:id="303"/>
    </w:p>
    <w:p w14:paraId="1F6ED252" w14:textId="77777777" w:rsidR="00E5312E" w:rsidRPr="00E5312E" w:rsidRDefault="00E5312E" w:rsidP="00E5312E">
      <w:pPr>
        <w:pStyle w:val="EndNoteBibliography"/>
        <w:spacing w:after="240"/>
      </w:pPr>
      <w:bookmarkStart w:id="304" w:name="_ENREF_106"/>
      <w:r w:rsidRPr="00E5312E">
        <w:t>OECD (2017). Safety Assessment of Transgenic Organisms in the Environment, Volume 7: OECD Consensus Documents. Report No. 9789264250451. (Paris: Organisation for Economic Co-operation and Development).</w:t>
      </w:r>
      <w:bookmarkEnd w:id="304"/>
    </w:p>
    <w:p w14:paraId="7A6F1385" w14:textId="77777777" w:rsidR="00E5312E" w:rsidRPr="00E5312E" w:rsidRDefault="00E5312E" w:rsidP="00E5312E">
      <w:pPr>
        <w:pStyle w:val="EndNoteBibliography"/>
        <w:spacing w:after="240"/>
      </w:pPr>
      <w:bookmarkStart w:id="305" w:name="_ENREF_107"/>
      <w:r w:rsidRPr="00E5312E">
        <w:t>OGTR (2013). Risk Analysis Framework 2013, 4th edn (Canberra: Office of the Gene Technology Regulator).</w:t>
      </w:r>
      <w:bookmarkEnd w:id="305"/>
    </w:p>
    <w:p w14:paraId="3BB13CEF" w14:textId="77777777" w:rsidR="00E5312E" w:rsidRPr="00E5312E" w:rsidRDefault="00E5312E" w:rsidP="00E5312E">
      <w:pPr>
        <w:pStyle w:val="EndNoteBibliography"/>
        <w:spacing w:after="240"/>
      </w:pPr>
      <w:bookmarkStart w:id="306" w:name="_ENREF_108"/>
      <w:r w:rsidRPr="00C3531B">
        <w:t>Oh, S.-D., Jang, Y.-J., Park, S.-Y., Lee, K., Lee, S.-K., Yun, D.-W., Suh, S.</w:t>
      </w:r>
      <w:r w:rsidRPr="00C3531B">
        <w:rPr>
          <w:i/>
        </w:rPr>
        <w:t>, et al.</w:t>
      </w:r>
      <w:r w:rsidRPr="00C3531B">
        <w:t xml:space="preserve"> </w:t>
      </w:r>
      <w:r w:rsidRPr="00E5312E">
        <w:t>(2021). Assessment of the effect on soil microbial communities of genetically modified soybean and a hybrid from crossing with wild soybean. Plant Biotechnology Reports</w:t>
      </w:r>
      <w:r w:rsidRPr="00E5312E">
        <w:rPr>
          <w:i/>
        </w:rPr>
        <w:t xml:space="preserve"> 15</w:t>
      </w:r>
      <w:r w:rsidRPr="00E5312E">
        <w:t>.</w:t>
      </w:r>
      <w:bookmarkEnd w:id="306"/>
    </w:p>
    <w:p w14:paraId="323ED584" w14:textId="77777777" w:rsidR="00E5312E" w:rsidRPr="00E5312E" w:rsidRDefault="00E5312E" w:rsidP="00E5312E">
      <w:pPr>
        <w:pStyle w:val="EndNoteBibliography"/>
        <w:spacing w:after="240"/>
      </w:pPr>
      <w:bookmarkStart w:id="307" w:name="_ENREF_109"/>
      <w:r w:rsidRPr="00E5312E">
        <w:t>OIE (2021). OIE List of Antimicrobial Agents of Veterinary Importance. (Paris, France: World Organisation for Animal Health (OIE)).</w:t>
      </w:r>
      <w:bookmarkEnd w:id="307"/>
    </w:p>
    <w:p w14:paraId="31E02450" w14:textId="77777777" w:rsidR="00E5312E" w:rsidRPr="00E5312E" w:rsidRDefault="00E5312E" w:rsidP="00E5312E">
      <w:pPr>
        <w:pStyle w:val="EndNoteBibliography"/>
        <w:spacing w:after="240"/>
      </w:pPr>
      <w:bookmarkStart w:id="308" w:name="_ENREF_110"/>
      <w:r w:rsidRPr="00E5312E">
        <w:t>Oraby, H.A.-S., Aboul-Maaty, N.A.-F., Al-Sharawi, H.A., and Osman, N.M. (2022). Horizontal transfer of antibiotic resistance genes into microflora and blood cells in rats fed on GM-diet. Bulletin of the National Research Centre</w:t>
      </w:r>
      <w:r w:rsidRPr="00E5312E">
        <w:rPr>
          <w:i/>
        </w:rPr>
        <w:t xml:space="preserve"> 46</w:t>
      </w:r>
      <w:r w:rsidRPr="00E5312E">
        <w:t>, 268.</w:t>
      </w:r>
      <w:bookmarkEnd w:id="308"/>
    </w:p>
    <w:p w14:paraId="411D6596" w14:textId="77777777" w:rsidR="00E5312E" w:rsidRPr="00E5312E" w:rsidRDefault="00E5312E" w:rsidP="00E5312E">
      <w:pPr>
        <w:pStyle w:val="EndNoteBibliography"/>
        <w:spacing w:after="240"/>
      </w:pPr>
      <w:bookmarkStart w:id="309" w:name="_ENREF_111"/>
      <w:r w:rsidRPr="00E5312E">
        <w:lastRenderedPageBreak/>
        <w:t>Outchkourov, N.S., Karlova, R., Holscher, M., Schrama, X., Blilou, I., Jongedijk, E., Simon, C.D.</w:t>
      </w:r>
      <w:r w:rsidRPr="00E5312E">
        <w:rPr>
          <w:i/>
        </w:rPr>
        <w:t>, et al.</w:t>
      </w:r>
      <w:r w:rsidRPr="00E5312E">
        <w:t xml:space="preserve"> (2018). Transcription Factor-Mediated Control of Anthocyanin Biosynthesis in Vegetative Tissues. Plant Physiol</w:t>
      </w:r>
      <w:r w:rsidRPr="00E5312E">
        <w:rPr>
          <w:i/>
        </w:rPr>
        <w:t xml:space="preserve"> 176</w:t>
      </w:r>
      <w:r w:rsidRPr="00E5312E">
        <w:t>, 1862-1878.</w:t>
      </w:r>
      <w:bookmarkEnd w:id="309"/>
    </w:p>
    <w:p w14:paraId="150A2FB7" w14:textId="77777777" w:rsidR="00E5312E" w:rsidRPr="00E5312E" w:rsidRDefault="00E5312E" w:rsidP="00E5312E">
      <w:pPr>
        <w:pStyle w:val="EndNoteBibliography"/>
        <w:spacing w:after="240"/>
      </w:pPr>
      <w:bookmarkStart w:id="310" w:name="_ENREF_112"/>
      <w:r w:rsidRPr="00E5312E">
        <w:t>Panda, S., Chappell-Maor, L., Alejandro de Haro, L., Jozwiak, A., Gharat, S.A., Kazachkova, Y., Cai, J.</w:t>
      </w:r>
      <w:r w:rsidRPr="00E5312E">
        <w:rPr>
          <w:i/>
        </w:rPr>
        <w:t>, et al.</w:t>
      </w:r>
      <w:r w:rsidRPr="00E5312E">
        <w:t xml:space="preserve"> (2025). Molecular mechanisms driving the unusual pigmentation shift during eggplant fruit development. Plant Commun</w:t>
      </w:r>
      <w:r w:rsidRPr="00E5312E">
        <w:rPr>
          <w:i/>
        </w:rPr>
        <w:t xml:space="preserve"> 6</w:t>
      </w:r>
      <w:r w:rsidRPr="00E5312E">
        <w:t>, 101321.</w:t>
      </w:r>
      <w:bookmarkEnd w:id="310"/>
    </w:p>
    <w:p w14:paraId="0924A644" w14:textId="77777777" w:rsidR="00E5312E" w:rsidRPr="00E5312E" w:rsidRDefault="00E5312E" w:rsidP="00E5312E">
      <w:pPr>
        <w:pStyle w:val="EndNoteBibliography"/>
        <w:spacing w:after="240"/>
      </w:pPr>
      <w:bookmarkStart w:id="311" w:name="_ENREF_113"/>
      <w:r w:rsidRPr="00E5312E">
        <w:t>Paulsen, E., Christensen, L.P., and Andersen, K.E. (2012). Tomato contact dermatitis. Contact Dermatitis</w:t>
      </w:r>
      <w:r w:rsidRPr="00E5312E">
        <w:rPr>
          <w:i/>
        </w:rPr>
        <w:t xml:space="preserve"> 67</w:t>
      </w:r>
      <w:r w:rsidRPr="00E5312E">
        <w:t>, 321-327.</w:t>
      </w:r>
      <w:bookmarkEnd w:id="311"/>
    </w:p>
    <w:p w14:paraId="45543F24" w14:textId="77777777" w:rsidR="00E5312E" w:rsidRPr="00E5312E" w:rsidRDefault="00E5312E" w:rsidP="00E5312E">
      <w:pPr>
        <w:pStyle w:val="EndNoteBibliography"/>
        <w:spacing w:after="240"/>
      </w:pPr>
      <w:bookmarkStart w:id="312" w:name="_ENREF_114"/>
      <w:r w:rsidRPr="00C3531B">
        <w:t xml:space="preserve">Peralta, I., Spooner, D., and Knapp, S. (2008). </w:t>
      </w:r>
      <w:r w:rsidRPr="00E5312E">
        <w:t>Taxonomy of wild tomatoes and their relatives (Solanum sect. Lycopersicoides, sect. Juglandifolia, sect. Lycopersicon; Solanaceae). Systematic Botany Monographs</w:t>
      </w:r>
      <w:r w:rsidRPr="00E5312E">
        <w:rPr>
          <w:i/>
        </w:rPr>
        <w:t xml:space="preserve"> 84</w:t>
      </w:r>
      <w:r w:rsidRPr="00E5312E">
        <w:t>, 186 pp.</w:t>
      </w:r>
      <w:bookmarkEnd w:id="312"/>
    </w:p>
    <w:p w14:paraId="6BCE3902" w14:textId="77777777" w:rsidR="00E5312E" w:rsidRPr="00E5312E" w:rsidRDefault="00E5312E" w:rsidP="00E5312E">
      <w:pPr>
        <w:pStyle w:val="EndNoteBibliography"/>
        <w:spacing w:after="240"/>
      </w:pPr>
      <w:bookmarkStart w:id="313" w:name="_ENREF_115"/>
      <w:r w:rsidRPr="00E5312E">
        <w:t>Philips, J.G., Martin-Avila, E., and Robold, A.V. (2022). Horizontal gene transfer from genetically modified plants - Regulatory considerations. Frontiers in Bioengineering and Biotechnology</w:t>
      </w:r>
      <w:r w:rsidRPr="00E5312E">
        <w:rPr>
          <w:i/>
        </w:rPr>
        <w:t xml:space="preserve"> 10</w:t>
      </w:r>
      <w:r w:rsidRPr="00E5312E">
        <w:t>.</w:t>
      </w:r>
      <w:bookmarkEnd w:id="313"/>
    </w:p>
    <w:p w14:paraId="059363D3" w14:textId="77777777" w:rsidR="00E5312E" w:rsidRPr="00E5312E" w:rsidRDefault="00E5312E" w:rsidP="00E5312E">
      <w:pPr>
        <w:pStyle w:val="EndNoteBibliography"/>
        <w:spacing w:after="240"/>
      </w:pPr>
      <w:bookmarkStart w:id="314" w:name="_ENREF_116"/>
      <w:r w:rsidRPr="00E5312E">
        <w:t>Pressman, E., Peet, M., and Pharr, D.M. (2002). The Effect of Heat Stress on Tomato Pollen Characteristics is Associated with Changes in Carbohydrate Concentration in the Developing Anthers. Annals of Botany</w:t>
      </w:r>
      <w:r w:rsidRPr="00E5312E">
        <w:rPr>
          <w:i/>
        </w:rPr>
        <w:t xml:space="preserve"> 90</w:t>
      </w:r>
      <w:r w:rsidRPr="00E5312E">
        <w:t>, 631-636.</w:t>
      </w:r>
      <w:bookmarkEnd w:id="314"/>
    </w:p>
    <w:p w14:paraId="515C4922" w14:textId="77777777" w:rsidR="00E5312E" w:rsidRPr="00E5312E" w:rsidRDefault="00E5312E" w:rsidP="00E5312E">
      <w:pPr>
        <w:pStyle w:val="EndNoteBibliography"/>
        <w:spacing w:after="240"/>
      </w:pPr>
      <w:bookmarkStart w:id="315" w:name="_ENREF_117"/>
      <w:r w:rsidRPr="00E5312E">
        <w:t>Qiu, Z., Wang, X., Gao, J., Guo, Y., Huang, Z., and Du, Y. (2016). The Tomato Hoffman's Anthocyaninless Gene Encodes a bHLH Transcription Factor Involved in Anthocyanin Biosynthesis That Is Developmentally Regulated and Induced by Low Temperatures. PLoS One</w:t>
      </w:r>
      <w:r w:rsidRPr="00E5312E">
        <w:rPr>
          <w:i/>
        </w:rPr>
        <w:t xml:space="preserve"> 11</w:t>
      </w:r>
      <w:r w:rsidRPr="00E5312E">
        <w:t>, e0151067.</w:t>
      </w:r>
      <w:bookmarkEnd w:id="315"/>
    </w:p>
    <w:p w14:paraId="14C2A5C5" w14:textId="77777777" w:rsidR="00E5312E" w:rsidRPr="00E5312E" w:rsidRDefault="00E5312E" w:rsidP="00E5312E">
      <w:pPr>
        <w:pStyle w:val="EndNoteBibliography"/>
        <w:spacing w:after="240"/>
      </w:pPr>
      <w:bookmarkStart w:id="316" w:name="_ENREF_118"/>
      <w:r w:rsidRPr="00E5312E">
        <w:t>Quirós, C.F., and Marcías, A. (1978). Natural Cross Pollination and Pollinator Bees of the Tomato in Celaya, Central Mexico1. HortScience</w:t>
      </w:r>
      <w:r w:rsidRPr="00E5312E">
        <w:rPr>
          <w:i/>
        </w:rPr>
        <w:t xml:space="preserve"> 13</w:t>
      </w:r>
      <w:r w:rsidRPr="00E5312E">
        <w:t>, 290-291.</w:t>
      </w:r>
      <w:bookmarkEnd w:id="316"/>
    </w:p>
    <w:p w14:paraId="5CCFEB03" w14:textId="77777777" w:rsidR="00E5312E" w:rsidRPr="00E5312E" w:rsidRDefault="00E5312E" w:rsidP="00E5312E">
      <w:pPr>
        <w:pStyle w:val="EndNoteBibliography"/>
        <w:spacing w:after="240"/>
      </w:pPr>
      <w:bookmarkStart w:id="317" w:name="_ENREF_119"/>
      <w:r w:rsidRPr="00E5312E">
        <w:t>Ranc, N., Munos, S., Santoni, S., and Causse, M. (2008). A clarified position for Solanum lycopersicum var. cerasiforme in the evolutionary history of tomatoes (solanaceae). BMC Plant Biol</w:t>
      </w:r>
      <w:r w:rsidRPr="00E5312E">
        <w:rPr>
          <w:i/>
        </w:rPr>
        <w:t xml:space="preserve"> 8</w:t>
      </w:r>
      <w:r w:rsidRPr="00E5312E">
        <w:t>, 130.</w:t>
      </w:r>
      <w:bookmarkEnd w:id="317"/>
    </w:p>
    <w:p w14:paraId="08AB5233" w14:textId="77777777" w:rsidR="00E5312E" w:rsidRPr="00E5312E" w:rsidRDefault="00E5312E" w:rsidP="00E5312E">
      <w:pPr>
        <w:pStyle w:val="EndNoteBibliography"/>
        <w:spacing w:after="240"/>
      </w:pPr>
      <w:bookmarkStart w:id="318" w:name="_ENREF_120"/>
      <w:r w:rsidRPr="00E5312E">
        <w:t xml:space="preserve">Reeves, A. (1973). Observation on Natural Outcropping in the Tomato </w:t>
      </w:r>
      <w:r w:rsidRPr="00E5312E">
        <w:rPr>
          <w:i/>
        </w:rPr>
        <w:t>(Lycopersicon Esculentum</w:t>
      </w:r>
      <w:r w:rsidRPr="00E5312E">
        <w:t xml:space="preserve"> L.) in Northwest Arkansas. Journal of the Arkansas Academy of Science</w:t>
      </w:r>
      <w:r w:rsidRPr="00E5312E">
        <w:rPr>
          <w:i/>
        </w:rPr>
        <w:t xml:space="preserve"> 27</w:t>
      </w:r>
      <w:r w:rsidRPr="00E5312E">
        <w:t>.</w:t>
      </w:r>
      <w:bookmarkEnd w:id="318"/>
    </w:p>
    <w:p w14:paraId="652C36DF" w14:textId="77777777" w:rsidR="00E5312E" w:rsidRPr="00E5312E" w:rsidRDefault="00E5312E" w:rsidP="00E5312E">
      <w:pPr>
        <w:pStyle w:val="EndNoteBibliography"/>
        <w:spacing w:after="240"/>
      </w:pPr>
      <w:bookmarkStart w:id="319" w:name="_ENREF_121"/>
      <w:r w:rsidRPr="00E5312E">
        <w:t>Reverte, S., Retana, J., Gomez, J.M., and Bosch, J. (2016). Pollinators show flower colour preferences but flowers with similar colours do not attract similar pollinators. Ann Bot</w:t>
      </w:r>
      <w:r w:rsidRPr="00E5312E">
        <w:rPr>
          <w:i/>
        </w:rPr>
        <w:t xml:space="preserve"> 118</w:t>
      </w:r>
      <w:r w:rsidRPr="00E5312E">
        <w:t>, 249-257.</w:t>
      </w:r>
      <w:bookmarkEnd w:id="319"/>
    </w:p>
    <w:p w14:paraId="3920FA6B" w14:textId="77777777" w:rsidR="00E5312E" w:rsidRPr="00C3531B" w:rsidRDefault="00E5312E" w:rsidP="00E5312E">
      <w:pPr>
        <w:pStyle w:val="EndNoteBibliography"/>
        <w:spacing w:after="240"/>
      </w:pPr>
      <w:bookmarkStart w:id="320" w:name="_ENREF_122"/>
      <w:r w:rsidRPr="00E5312E">
        <w:t xml:space="preserve">Rick, C.M., Uhlig, J.W., and Jones, A.D. (1994). High alpha-tomatine content in ripe fruit of Andean Lycopersicon esculentum var. cerasiforme: developmental and genetic aspects. </w:t>
      </w:r>
      <w:r w:rsidRPr="00C3531B">
        <w:t>Proc Natl Acad Sci U S A</w:t>
      </w:r>
      <w:r w:rsidRPr="00C3531B">
        <w:rPr>
          <w:i/>
        </w:rPr>
        <w:t xml:space="preserve"> 91</w:t>
      </w:r>
      <w:r w:rsidRPr="00C3531B">
        <w:t>, 12877-12881.</w:t>
      </w:r>
      <w:bookmarkEnd w:id="320"/>
    </w:p>
    <w:p w14:paraId="73F9A634" w14:textId="77777777" w:rsidR="00E5312E" w:rsidRPr="00E5312E" w:rsidRDefault="00E5312E" w:rsidP="00E5312E">
      <w:pPr>
        <w:pStyle w:val="EndNoteBibliography"/>
        <w:spacing w:after="240"/>
      </w:pPr>
      <w:bookmarkStart w:id="321" w:name="_ENREF_123"/>
      <w:r w:rsidRPr="00C3531B">
        <w:t>Roldan, M.V.G., Engel, B., de Vos, R.C.H., Vereijken, P., Astola, L., Groenenboom, M., van de Geest, H.</w:t>
      </w:r>
      <w:r w:rsidRPr="00C3531B">
        <w:rPr>
          <w:i/>
        </w:rPr>
        <w:t>, et al.</w:t>
      </w:r>
      <w:r w:rsidRPr="00C3531B">
        <w:t xml:space="preserve"> </w:t>
      </w:r>
      <w:r w:rsidRPr="00E5312E">
        <w:t>(2014). Metabolomics reveals organ-specific metabolic rearrangements during early tomato seedling development. Metabolomics</w:t>
      </w:r>
      <w:r w:rsidRPr="00E5312E">
        <w:rPr>
          <w:i/>
        </w:rPr>
        <w:t xml:space="preserve"> 10</w:t>
      </w:r>
      <w:r w:rsidRPr="00E5312E">
        <w:t>, 958-974.</w:t>
      </w:r>
      <w:bookmarkEnd w:id="321"/>
    </w:p>
    <w:p w14:paraId="2CEF0020" w14:textId="77777777" w:rsidR="00E5312E" w:rsidRPr="00E5312E" w:rsidRDefault="00E5312E" w:rsidP="00E5312E">
      <w:pPr>
        <w:pStyle w:val="EndNoteBibliography"/>
        <w:spacing w:after="240"/>
      </w:pPr>
      <w:bookmarkStart w:id="322" w:name="_ENREF_124"/>
      <w:r w:rsidRPr="00E5312E">
        <w:t>Ryckeboer, J., Cops, S., and Coosemans, J. (2002). The Fate of Plant Pathogens and Seeds During Anaerobic Digestion and Aerobic Composting of Source Separated Household Wastes. Compost Science &amp; Utilization</w:t>
      </w:r>
      <w:r w:rsidRPr="00E5312E">
        <w:rPr>
          <w:i/>
        </w:rPr>
        <w:t xml:space="preserve"> 10</w:t>
      </w:r>
      <w:r w:rsidRPr="00E5312E">
        <w:t>, 204-216.</w:t>
      </w:r>
      <w:bookmarkEnd w:id="322"/>
    </w:p>
    <w:p w14:paraId="037D72EE" w14:textId="77777777" w:rsidR="00E5312E" w:rsidRPr="00E5312E" w:rsidRDefault="00E5312E" w:rsidP="00E5312E">
      <w:pPr>
        <w:pStyle w:val="EndNoteBibliography"/>
        <w:spacing w:after="240"/>
      </w:pPr>
      <w:bookmarkStart w:id="323" w:name="_ENREF_125"/>
      <w:r w:rsidRPr="00E5312E">
        <w:t>Sainju, U.M., Dris, R., and Singh, B. (2003). Mineral nutrition of tomato.</w:t>
      </w:r>
      <w:bookmarkEnd w:id="323"/>
    </w:p>
    <w:p w14:paraId="137265C4" w14:textId="77777777" w:rsidR="00E5312E" w:rsidRPr="00E5312E" w:rsidRDefault="00E5312E" w:rsidP="00E5312E">
      <w:pPr>
        <w:pStyle w:val="EndNoteBibliography"/>
        <w:spacing w:after="240"/>
      </w:pPr>
      <w:bookmarkStart w:id="324" w:name="_ENREF_126"/>
      <w:r w:rsidRPr="00E5312E">
        <w:t>Sakamura, S., Watanabe, S., and Obata, Y. (1963). The Structure of the Major Anthocyanin in Eggplant. Agr Biol Chem</w:t>
      </w:r>
      <w:r w:rsidRPr="00E5312E">
        <w:rPr>
          <w:i/>
        </w:rPr>
        <w:t xml:space="preserve"> 27</w:t>
      </w:r>
      <w:r w:rsidRPr="00E5312E">
        <w:t>, 663-665.</w:t>
      </w:r>
      <w:bookmarkEnd w:id="324"/>
    </w:p>
    <w:p w14:paraId="163936C0" w14:textId="77777777" w:rsidR="00E5312E" w:rsidRPr="00E5312E" w:rsidRDefault="00E5312E" w:rsidP="00E5312E">
      <w:pPr>
        <w:pStyle w:val="EndNoteBibliography"/>
        <w:spacing w:after="240"/>
      </w:pPr>
      <w:bookmarkStart w:id="325" w:name="_ENREF_127"/>
      <w:r w:rsidRPr="00E5312E">
        <w:lastRenderedPageBreak/>
        <w:t>Sapir, M., Oren-Shamir, M., Ovadia, R., Reuveni, M., Evenor, D., Tadmor, Y., Nahon, S.</w:t>
      </w:r>
      <w:r w:rsidRPr="00E5312E">
        <w:rPr>
          <w:i/>
        </w:rPr>
        <w:t>, et al.</w:t>
      </w:r>
      <w:r w:rsidRPr="00E5312E">
        <w:t xml:space="preserve"> (2008). Molecular Aspects of Anthocyanin fruit Tomato in Relation to high pigment-1. Journal of Heredity</w:t>
      </w:r>
      <w:r w:rsidRPr="00E5312E">
        <w:rPr>
          <w:i/>
        </w:rPr>
        <w:t xml:space="preserve"> 99</w:t>
      </w:r>
      <w:r w:rsidRPr="00E5312E">
        <w:t>, 292-303.</w:t>
      </w:r>
      <w:bookmarkEnd w:id="325"/>
    </w:p>
    <w:p w14:paraId="540C879E" w14:textId="77777777" w:rsidR="00E5312E" w:rsidRPr="00E5312E" w:rsidRDefault="00E5312E" w:rsidP="00E5312E">
      <w:pPr>
        <w:pStyle w:val="EndNoteBibliography"/>
        <w:spacing w:after="240"/>
      </w:pPr>
      <w:bookmarkStart w:id="326" w:name="_ENREF_128"/>
      <w:r w:rsidRPr="00E5312E">
        <w:t>Sato, S., Peet, M.M., and Thomas, J.F. (2001). Physiological factors limit fruit set of tomato (Lycopersicon esculentum Mill.) under chronic, mild heat stress. Plant, Cell &amp; Environment</w:t>
      </w:r>
      <w:r w:rsidRPr="00E5312E">
        <w:rPr>
          <w:i/>
        </w:rPr>
        <w:t xml:space="preserve"> 23</w:t>
      </w:r>
      <w:r w:rsidRPr="00E5312E">
        <w:t>, 719-726.</w:t>
      </w:r>
      <w:bookmarkEnd w:id="326"/>
    </w:p>
    <w:p w14:paraId="49D5E7BE" w14:textId="77777777" w:rsidR="00E5312E" w:rsidRPr="00E5312E" w:rsidRDefault="00E5312E" w:rsidP="00E5312E">
      <w:pPr>
        <w:pStyle w:val="EndNoteBibliography"/>
        <w:spacing w:after="240"/>
      </w:pPr>
      <w:bookmarkStart w:id="327" w:name="_ENREF_129"/>
      <w:r w:rsidRPr="00E5312E">
        <w:t>Schnell, J., Steele, M., Bean, J., Neuspiel, M., Girard, C., Dormann, N., Pearson, C.</w:t>
      </w:r>
      <w:r w:rsidRPr="00E5312E">
        <w:rPr>
          <w:i/>
        </w:rPr>
        <w:t>, et al.</w:t>
      </w:r>
      <w:r w:rsidRPr="00E5312E">
        <w:t xml:space="preserve"> (2015). A comparative analysis of insertional effects in genetically engineered plants: considerations for pre-market assessments. Transgenic Research</w:t>
      </w:r>
      <w:r w:rsidRPr="00E5312E">
        <w:rPr>
          <w:i/>
        </w:rPr>
        <w:t xml:space="preserve"> 24</w:t>
      </w:r>
      <w:r w:rsidRPr="00E5312E">
        <w:t>, 1-17.</w:t>
      </w:r>
      <w:bookmarkEnd w:id="327"/>
    </w:p>
    <w:p w14:paraId="5BCDE32F" w14:textId="77777777" w:rsidR="00E5312E" w:rsidRPr="00E5312E" w:rsidRDefault="00E5312E" w:rsidP="00E5312E">
      <w:pPr>
        <w:pStyle w:val="EndNoteBibliography"/>
        <w:spacing w:after="240"/>
      </w:pPr>
      <w:bookmarkStart w:id="328" w:name="_ENREF_130"/>
      <w:r w:rsidRPr="00E5312E">
        <w:t>Schram, A.W., Jonsson, L.M.V., and Vlaming, P.d. (1983). Identification of Anthocyanins and Intermediates of Anthocyanin Biosynthesis from Petunia hybrida Using High Performance Liquid Chromatography. Zeitschrift für Naturforschung C</w:t>
      </w:r>
      <w:r w:rsidRPr="00E5312E">
        <w:rPr>
          <w:i/>
        </w:rPr>
        <w:t xml:space="preserve"> 38</w:t>
      </w:r>
      <w:r w:rsidRPr="00E5312E">
        <w:t>, 342-345.</w:t>
      </w:r>
      <w:bookmarkEnd w:id="328"/>
    </w:p>
    <w:p w14:paraId="5AB04CF3" w14:textId="77777777" w:rsidR="00E5312E" w:rsidRPr="00E5312E" w:rsidRDefault="00E5312E" w:rsidP="00E5312E">
      <w:pPr>
        <w:pStyle w:val="EndNoteBibliography"/>
        <w:spacing w:after="240"/>
      </w:pPr>
      <w:bookmarkStart w:id="329" w:name="_ENREF_131"/>
      <w:r w:rsidRPr="00E5312E">
        <w:t>Schwarz-Sommer, Z., Davies, B., and Hudson, A. (2003). An everlasting pioneer: the story of Antirrhinum research. Nat Rev Genet</w:t>
      </w:r>
      <w:r w:rsidRPr="00E5312E">
        <w:rPr>
          <w:i/>
        </w:rPr>
        <w:t xml:space="preserve"> 4</w:t>
      </w:r>
      <w:r w:rsidRPr="00E5312E">
        <w:t>, 657-666.</w:t>
      </w:r>
      <w:bookmarkEnd w:id="329"/>
    </w:p>
    <w:p w14:paraId="13AA6B89" w14:textId="77777777" w:rsidR="00E5312E" w:rsidRPr="00E5312E" w:rsidRDefault="00E5312E" w:rsidP="00E5312E">
      <w:pPr>
        <w:pStyle w:val="EndNoteBibliography"/>
        <w:spacing w:after="240"/>
      </w:pPr>
      <w:bookmarkStart w:id="330" w:name="_ENREF_132"/>
      <w:r w:rsidRPr="00E5312E">
        <w:t>Schwinn, K., Venail, J., Shang, Y., Mackay, S., Alm, V., Butelli, E., Oyama, R.</w:t>
      </w:r>
      <w:r w:rsidRPr="00E5312E">
        <w:rPr>
          <w:i/>
        </w:rPr>
        <w:t>, et al.</w:t>
      </w:r>
      <w:r w:rsidRPr="00E5312E">
        <w:t xml:space="preserve"> (2006). A small family of MYB-regulatory genes controls floral pigmentation intensity and patterning in the genus Antirrhinum. Plant Cell</w:t>
      </w:r>
      <w:r w:rsidRPr="00E5312E">
        <w:rPr>
          <w:i/>
        </w:rPr>
        <w:t xml:space="preserve"> 18</w:t>
      </w:r>
      <w:r w:rsidRPr="00E5312E">
        <w:t>, 831-851.</w:t>
      </w:r>
      <w:bookmarkEnd w:id="330"/>
    </w:p>
    <w:p w14:paraId="499DC3C3" w14:textId="77777777" w:rsidR="00E5312E" w:rsidRPr="00E5312E" w:rsidRDefault="00E5312E" w:rsidP="00E5312E">
      <w:pPr>
        <w:pStyle w:val="EndNoteBibliography"/>
        <w:spacing w:after="240"/>
      </w:pPr>
      <w:bookmarkStart w:id="331" w:name="_ENREF_133"/>
      <w:r w:rsidRPr="00E5312E">
        <w:t>Sebastian, R.S., Wilkinson Enns, C., Goldman, J.D., Martin, C.L., Steinfeldt, L.C., Murayi, T., and Moshfegh, A.J. (2015). A New Database Facilitates Characterization of Flavonoid Intake, Sources, and Positive Associations with Diet Quality among US Adults. J Nutr</w:t>
      </w:r>
      <w:r w:rsidRPr="00E5312E">
        <w:rPr>
          <w:i/>
        </w:rPr>
        <w:t xml:space="preserve"> 145</w:t>
      </w:r>
      <w:r w:rsidRPr="00E5312E">
        <w:t>, 1239-1248.</w:t>
      </w:r>
      <w:bookmarkEnd w:id="331"/>
    </w:p>
    <w:p w14:paraId="0C67D990" w14:textId="77777777" w:rsidR="00E5312E" w:rsidRPr="00E5312E" w:rsidRDefault="00E5312E" w:rsidP="00E5312E">
      <w:pPr>
        <w:pStyle w:val="EndNoteBibliography"/>
        <w:spacing w:after="240"/>
      </w:pPr>
      <w:bookmarkStart w:id="332" w:name="_ENREF_134"/>
      <w:r w:rsidRPr="00E5312E">
        <w:t>Serio, A.W., Keepers, T., Andrews, L., and Krause, K.M. (2018). Aminoglycoside Revival: Review of a Historically Important Class of Antimicrobials Undergoing Rejuvenation. EcoSal Plus</w:t>
      </w:r>
      <w:r w:rsidRPr="00E5312E">
        <w:rPr>
          <w:i/>
        </w:rPr>
        <w:t xml:space="preserve"> 8</w:t>
      </w:r>
      <w:r w:rsidRPr="00E5312E">
        <w:t>.</w:t>
      </w:r>
      <w:bookmarkEnd w:id="332"/>
    </w:p>
    <w:p w14:paraId="2D5B9FA0" w14:textId="77777777" w:rsidR="00E5312E" w:rsidRPr="00E5312E" w:rsidRDefault="00E5312E" w:rsidP="00E5312E">
      <w:pPr>
        <w:pStyle w:val="EndNoteBibliography"/>
        <w:spacing w:after="240"/>
      </w:pPr>
      <w:bookmarkStart w:id="333" w:name="_ENREF_135"/>
      <w:r w:rsidRPr="00E5312E">
        <w:t>Setlalekgomo, M., and Sesinyi, K. (2014). Seed dispersal by serrated tortoises (Psammobates oculiferus) and the effect of their gut passage on seed germination. Scientific Journal of Animal Science</w:t>
      </w:r>
      <w:r w:rsidRPr="00E5312E">
        <w:rPr>
          <w:i/>
        </w:rPr>
        <w:t xml:space="preserve"> 3</w:t>
      </w:r>
      <w:r w:rsidRPr="00E5312E">
        <w:t>, 252–257.</w:t>
      </w:r>
      <w:bookmarkEnd w:id="333"/>
    </w:p>
    <w:p w14:paraId="1F41918C" w14:textId="77777777" w:rsidR="00E5312E" w:rsidRPr="00E5312E" w:rsidRDefault="00E5312E" w:rsidP="00E5312E">
      <w:pPr>
        <w:pStyle w:val="EndNoteBibliography"/>
        <w:spacing w:after="240"/>
      </w:pPr>
      <w:bookmarkStart w:id="334" w:name="_ENREF_136"/>
      <w:r w:rsidRPr="00E5312E">
        <w:t>Shao, D., Atungulu, G.G., Pan, Z., Yue, T., Zhang, A., and Fan, Z. (2013). Characteristics of Isolation and Functionality of Protein from Tomato Pomace Produced with Different Industrial Processing Methods. Food and Bioprocess Technology</w:t>
      </w:r>
      <w:r w:rsidRPr="00E5312E">
        <w:rPr>
          <w:i/>
        </w:rPr>
        <w:t xml:space="preserve"> 7</w:t>
      </w:r>
      <w:r w:rsidRPr="00E5312E">
        <w:t>, 532-541.</w:t>
      </w:r>
      <w:bookmarkEnd w:id="334"/>
    </w:p>
    <w:p w14:paraId="54B64D06" w14:textId="77777777" w:rsidR="00E5312E" w:rsidRPr="00E5312E" w:rsidRDefault="00E5312E" w:rsidP="00E5312E">
      <w:pPr>
        <w:pStyle w:val="EndNoteBibliography"/>
        <w:spacing w:after="240"/>
      </w:pPr>
      <w:bookmarkStart w:id="335" w:name="_ENREF_137"/>
      <w:r w:rsidRPr="00E5312E">
        <w:t>Sharma, A., Zhang, L., Nino-Liu, D., Ashrafi, H., and Foolad, M.R. (2008). A Solanum lycopersicum x Solanum pimpinellifolium linkage map of tomato displaying genomic locations of R-genes, RGAs, and candidate resistance/defense-response ESTs. Int J Plant Genomics</w:t>
      </w:r>
      <w:r w:rsidRPr="00E5312E">
        <w:rPr>
          <w:i/>
        </w:rPr>
        <w:t xml:space="preserve"> 2008</w:t>
      </w:r>
      <w:r w:rsidRPr="00E5312E">
        <w:t>, 926090.</w:t>
      </w:r>
      <w:bookmarkEnd w:id="335"/>
    </w:p>
    <w:p w14:paraId="04371FF5" w14:textId="77777777" w:rsidR="00E5312E" w:rsidRPr="00E5312E" w:rsidRDefault="00E5312E" w:rsidP="00E5312E">
      <w:pPr>
        <w:pStyle w:val="EndNoteBibliography"/>
        <w:spacing w:after="240"/>
      </w:pPr>
      <w:bookmarkStart w:id="336" w:name="_ENREF_138"/>
      <w:r w:rsidRPr="00E5312E">
        <w:t>Shaw, K.J., Rather, P.N., Hare, R.S., and Miller, G.H. (1993). Molecular genetics of aminoglycoside resistance genes and familial relationships of the aminoglycoside-modifying enzymes. Microbiological Reviews</w:t>
      </w:r>
      <w:r w:rsidRPr="00E5312E">
        <w:rPr>
          <w:i/>
        </w:rPr>
        <w:t xml:space="preserve"> 57</w:t>
      </w:r>
      <w:r w:rsidRPr="00E5312E">
        <w:t>, 138-163.</w:t>
      </w:r>
      <w:bookmarkEnd w:id="336"/>
    </w:p>
    <w:p w14:paraId="6D23FDA0" w14:textId="77777777" w:rsidR="00E5312E" w:rsidRPr="00E5312E" w:rsidRDefault="00E5312E" w:rsidP="00E5312E">
      <w:pPr>
        <w:pStyle w:val="EndNoteBibliography"/>
        <w:spacing w:after="240"/>
      </w:pPr>
      <w:bookmarkStart w:id="337" w:name="_ENREF_139"/>
      <w:r w:rsidRPr="00E5312E">
        <w:t>Shi, J., Zhao, Y., Zhao, P., Yang, H., Wang, C., Xia, J., Zhao, Z.</w:t>
      </w:r>
      <w:r w:rsidRPr="00E5312E">
        <w:rPr>
          <w:i/>
        </w:rPr>
        <w:t>, et al.</w:t>
      </w:r>
      <w:r w:rsidRPr="00E5312E">
        <w:t xml:space="preserve"> (2024). Preferentially expressed endosperm genes reveal unique activities in wheat endosperm during grain filling. BMC Genomics</w:t>
      </w:r>
      <w:r w:rsidRPr="00E5312E">
        <w:rPr>
          <w:i/>
        </w:rPr>
        <w:t xml:space="preserve"> 25</w:t>
      </w:r>
      <w:r w:rsidRPr="00E5312E">
        <w:t>, 795.</w:t>
      </w:r>
      <w:bookmarkEnd w:id="337"/>
    </w:p>
    <w:p w14:paraId="76988E56" w14:textId="77777777" w:rsidR="00E5312E" w:rsidRPr="00E5312E" w:rsidRDefault="00E5312E" w:rsidP="00E5312E">
      <w:pPr>
        <w:pStyle w:val="EndNoteBibliography"/>
        <w:spacing w:after="240"/>
      </w:pPr>
      <w:bookmarkStart w:id="338" w:name="_ENREF_140"/>
      <w:r w:rsidRPr="00E5312E">
        <w:t>Skolik, P., Morais, C.L.M., Martin, F.L., and McAinsh, M.R. (2019). Determination of developmental and ripening stages of whole tomato fruit using portable infrared spectroscopy and Chemometrics. BMC Plant Biol</w:t>
      </w:r>
      <w:r w:rsidRPr="00E5312E">
        <w:rPr>
          <w:i/>
        </w:rPr>
        <w:t xml:space="preserve"> 19</w:t>
      </w:r>
      <w:r w:rsidRPr="00E5312E">
        <w:t>, 236.</w:t>
      </w:r>
      <w:bookmarkEnd w:id="338"/>
    </w:p>
    <w:p w14:paraId="77A4AC79" w14:textId="77777777" w:rsidR="00E5312E" w:rsidRPr="00E5312E" w:rsidRDefault="00E5312E" w:rsidP="00E5312E">
      <w:pPr>
        <w:pStyle w:val="EndNoteBibliography"/>
        <w:spacing w:after="240"/>
      </w:pPr>
      <w:bookmarkStart w:id="339" w:name="_ENREF_141"/>
      <w:r w:rsidRPr="00E5312E">
        <w:lastRenderedPageBreak/>
        <w:t>Steiner, H.Y., Halpin, C., Jez, J.M., Kough, J., Parrott, W., Underhill, L., Weber, N.</w:t>
      </w:r>
      <w:r w:rsidRPr="00E5312E">
        <w:rPr>
          <w:i/>
        </w:rPr>
        <w:t>, et al.</w:t>
      </w:r>
      <w:r w:rsidRPr="00E5312E">
        <w:t xml:space="preserve"> (2013). Evaluating the potential for adverse interactions within genetically engineered breeding stacks. Plant Physiology</w:t>
      </w:r>
      <w:r w:rsidRPr="00E5312E">
        <w:rPr>
          <w:i/>
        </w:rPr>
        <w:t xml:space="preserve"> 161</w:t>
      </w:r>
      <w:r w:rsidRPr="00E5312E">
        <w:t>, 1587-1594.</w:t>
      </w:r>
      <w:bookmarkEnd w:id="339"/>
    </w:p>
    <w:p w14:paraId="3801E648" w14:textId="77777777" w:rsidR="00E5312E" w:rsidRPr="00E5312E" w:rsidRDefault="00E5312E" w:rsidP="00E5312E">
      <w:pPr>
        <w:pStyle w:val="EndNoteBibliography"/>
        <w:spacing w:after="240"/>
      </w:pPr>
      <w:bookmarkStart w:id="340" w:name="_ENREF_142"/>
      <w:r w:rsidRPr="00E5312E">
        <w:t>Story, E.N., Kopec, R.E., Schwartz, S.J., and Harris, G.K. (2010). An update on the health effects of tomato lycopene. Annu Rev Food Sci Technol</w:t>
      </w:r>
      <w:r w:rsidRPr="00E5312E">
        <w:rPr>
          <w:i/>
        </w:rPr>
        <w:t xml:space="preserve"> 1</w:t>
      </w:r>
      <w:r w:rsidRPr="00E5312E">
        <w:t>, 189-210.</w:t>
      </w:r>
      <w:bookmarkEnd w:id="340"/>
    </w:p>
    <w:p w14:paraId="5C958C7C" w14:textId="77777777" w:rsidR="00E5312E" w:rsidRPr="00E5312E" w:rsidRDefault="00E5312E" w:rsidP="00E5312E">
      <w:pPr>
        <w:pStyle w:val="EndNoteBibliography"/>
        <w:spacing w:after="240"/>
      </w:pPr>
      <w:bookmarkStart w:id="341" w:name="_ENREF_143"/>
      <w:r w:rsidRPr="00E5312E">
        <w:t>Stotz, H.U., Spence, B., and Wang, Y. (2009a). A defensin from tomato with dual function in defense and development. Plant Mol Biol</w:t>
      </w:r>
      <w:r w:rsidRPr="00E5312E">
        <w:rPr>
          <w:i/>
        </w:rPr>
        <w:t xml:space="preserve"> 71</w:t>
      </w:r>
      <w:r w:rsidRPr="00E5312E">
        <w:t>, 131-143.</w:t>
      </w:r>
      <w:bookmarkEnd w:id="341"/>
    </w:p>
    <w:p w14:paraId="31358FCA" w14:textId="77777777" w:rsidR="00E5312E" w:rsidRPr="00C3531B" w:rsidRDefault="00E5312E" w:rsidP="00E5312E">
      <w:pPr>
        <w:pStyle w:val="EndNoteBibliography"/>
        <w:spacing w:after="240"/>
      </w:pPr>
      <w:bookmarkStart w:id="342" w:name="_ENREF_144"/>
      <w:r w:rsidRPr="00E5312E">
        <w:t xml:space="preserve">Stotz, H.U., Thomson, J.G., and Wang, Y. (2009b). Plant defensins: defense, development and application. </w:t>
      </w:r>
      <w:r w:rsidRPr="00C3531B">
        <w:t>Plant Signal Behav</w:t>
      </w:r>
      <w:r w:rsidRPr="00C3531B">
        <w:rPr>
          <w:i/>
        </w:rPr>
        <w:t xml:space="preserve"> 4</w:t>
      </w:r>
      <w:r w:rsidRPr="00C3531B">
        <w:t>, 1010-1012.</w:t>
      </w:r>
      <w:bookmarkEnd w:id="342"/>
    </w:p>
    <w:p w14:paraId="22511615" w14:textId="77777777" w:rsidR="00E5312E" w:rsidRPr="00E5312E" w:rsidRDefault="00E5312E" w:rsidP="00E5312E">
      <w:pPr>
        <w:pStyle w:val="EndNoteBibliography"/>
        <w:spacing w:after="240"/>
      </w:pPr>
      <w:bookmarkStart w:id="343" w:name="_ENREF_145"/>
      <w:r w:rsidRPr="00C3531B">
        <w:t>Su, X., Wang, B., Geng, X., Du, Y., Yang, Q., Liang, B., Meng, G.</w:t>
      </w:r>
      <w:r w:rsidRPr="00C3531B">
        <w:rPr>
          <w:i/>
        </w:rPr>
        <w:t>, et al.</w:t>
      </w:r>
      <w:r w:rsidRPr="00C3531B">
        <w:t xml:space="preserve"> </w:t>
      </w:r>
      <w:r w:rsidRPr="00E5312E">
        <w:t>(2021). A high-continuity and annotated tomato reference genome. BMC Genomics</w:t>
      </w:r>
      <w:r w:rsidRPr="00E5312E">
        <w:rPr>
          <w:i/>
        </w:rPr>
        <w:t xml:space="preserve"> 22</w:t>
      </w:r>
      <w:r w:rsidRPr="00E5312E">
        <w:t>, 898.</w:t>
      </w:r>
      <w:bookmarkEnd w:id="343"/>
    </w:p>
    <w:p w14:paraId="39E94541" w14:textId="77777777" w:rsidR="00E5312E" w:rsidRPr="00E5312E" w:rsidRDefault="00E5312E" w:rsidP="00E5312E">
      <w:pPr>
        <w:pStyle w:val="EndNoteBibliography"/>
        <w:spacing w:after="240"/>
      </w:pPr>
      <w:bookmarkStart w:id="344" w:name="_ENREF_146"/>
      <w:r w:rsidRPr="00E5312E">
        <w:t>Su, X., Xu, J., Rhodes, D., Shen, Y., Song, W., Katz, B., Tomich, J.</w:t>
      </w:r>
      <w:r w:rsidRPr="00E5312E">
        <w:rPr>
          <w:i/>
        </w:rPr>
        <w:t>, et al.</w:t>
      </w:r>
      <w:r w:rsidRPr="00E5312E">
        <w:t xml:space="preserve"> (2016). Identification and quantification of anthocyanins in transgenic purple tomato. Food Chem</w:t>
      </w:r>
      <w:r w:rsidRPr="00E5312E">
        <w:rPr>
          <w:i/>
        </w:rPr>
        <w:t xml:space="preserve"> 202</w:t>
      </w:r>
      <w:r w:rsidRPr="00E5312E">
        <w:t>, 184-188.</w:t>
      </w:r>
      <w:bookmarkEnd w:id="344"/>
    </w:p>
    <w:p w14:paraId="7756C180" w14:textId="77777777" w:rsidR="00E5312E" w:rsidRPr="00E5312E" w:rsidRDefault="00E5312E" w:rsidP="00E5312E">
      <w:pPr>
        <w:pStyle w:val="EndNoteBibliography"/>
        <w:spacing w:after="240"/>
      </w:pPr>
      <w:bookmarkStart w:id="345" w:name="_ENREF_147"/>
      <w:r w:rsidRPr="00E5312E">
        <w:t>Sun, C., Deng, L., Du, M., Zhao, J., Chen, Q., Huang, T., Jiang, H.</w:t>
      </w:r>
      <w:r w:rsidRPr="00E5312E">
        <w:rPr>
          <w:i/>
        </w:rPr>
        <w:t>, et al.</w:t>
      </w:r>
      <w:r w:rsidRPr="00E5312E">
        <w:t xml:space="preserve"> (2020). A Transcriptional Network Promotes Anthocyanin Biosynthesis in Tomato Flesh. Mol Plant</w:t>
      </w:r>
      <w:r w:rsidRPr="00E5312E">
        <w:rPr>
          <w:i/>
        </w:rPr>
        <w:t xml:space="preserve"> 13</w:t>
      </w:r>
      <w:r w:rsidRPr="00E5312E">
        <w:t>, 42-58.</w:t>
      </w:r>
      <w:bookmarkEnd w:id="345"/>
    </w:p>
    <w:p w14:paraId="0B345D0A" w14:textId="77777777" w:rsidR="00E5312E" w:rsidRPr="00E5312E" w:rsidRDefault="00E5312E" w:rsidP="00E5312E">
      <w:pPr>
        <w:pStyle w:val="EndNoteBibliography"/>
        <w:spacing w:after="240"/>
      </w:pPr>
      <w:bookmarkStart w:id="346" w:name="_ENREF_148"/>
      <w:r w:rsidRPr="00E5312E">
        <w:t>Takeda, K. (2006). Blue metal complex pigments involved in blue flower color. Proc Jpn Acad Ser B Phys Biol Sci</w:t>
      </w:r>
      <w:r w:rsidRPr="00E5312E">
        <w:rPr>
          <w:i/>
        </w:rPr>
        <w:t xml:space="preserve"> 82</w:t>
      </w:r>
      <w:r w:rsidRPr="00E5312E">
        <w:t>, 142-154.</w:t>
      </w:r>
      <w:bookmarkEnd w:id="346"/>
    </w:p>
    <w:p w14:paraId="638304FA" w14:textId="77777777" w:rsidR="00E5312E" w:rsidRPr="00E5312E" w:rsidRDefault="00E5312E" w:rsidP="00E5312E">
      <w:pPr>
        <w:pStyle w:val="EndNoteBibliography"/>
        <w:spacing w:after="240"/>
      </w:pPr>
      <w:bookmarkStart w:id="347" w:name="_ENREF_149"/>
      <w:r w:rsidRPr="00E5312E">
        <w:t>Tanksley, S.D. (2004). The genetic, developmental, and molecular bases of fruit size and shape variation in tomato. Plant Cell</w:t>
      </w:r>
      <w:r w:rsidRPr="00E5312E">
        <w:rPr>
          <w:i/>
        </w:rPr>
        <w:t xml:space="preserve"> 16 Suppl</w:t>
      </w:r>
      <w:r w:rsidRPr="00E5312E">
        <w:t>, S181-189.</w:t>
      </w:r>
      <w:bookmarkEnd w:id="347"/>
    </w:p>
    <w:p w14:paraId="1215E456" w14:textId="77777777" w:rsidR="00E5312E" w:rsidRPr="00E5312E" w:rsidRDefault="00E5312E" w:rsidP="00E5312E">
      <w:pPr>
        <w:pStyle w:val="EndNoteBibliography"/>
        <w:spacing w:after="240"/>
      </w:pPr>
      <w:bookmarkStart w:id="348" w:name="_ENREF_150"/>
      <w:r w:rsidRPr="00E5312E">
        <w:t>Tedore, C., Tedore, K., Westcott, D., Suttner, C., and Nilsson, D.E. (2022). The role of detectability in the evolution of avian-dispersed fruit color. Vision Res</w:t>
      </w:r>
      <w:r w:rsidRPr="00E5312E">
        <w:rPr>
          <w:i/>
        </w:rPr>
        <w:t xml:space="preserve"> 196</w:t>
      </w:r>
      <w:r w:rsidRPr="00E5312E">
        <w:t>, 108046.</w:t>
      </w:r>
      <w:bookmarkEnd w:id="348"/>
    </w:p>
    <w:p w14:paraId="3F37C322" w14:textId="77777777" w:rsidR="00E5312E" w:rsidRPr="00E5312E" w:rsidRDefault="00E5312E" w:rsidP="00E5312E">
      <w:pPr>
        <w:pStyle w:val="EndNoteBibliography"/>
        <w:spacing w:after="240"/>
      </w:pPr>
      <w:bookmarkStart w:id="349" w:name="_ENREF_151"/>
      <w:r w:rsidRPr="00E5312E">
        <w:t>Teo, J., Mohan, R., Zhang, S., Gui, Y., Sng, B.J.R., Jang, I.-C., and Yin, Z. (2022). Optimization of light and temperature in indoor farming to boost anthocyanin biosynthesis and accumulation in Indigo Rose tomato. Vegetable Research</w:t>
      </w:r>
      <w:r w:rsidRPr="00E5312E">
        <w:rPr>
          <w:i/>
        </w:rPr>
        <w:t xml:space="preserve"> 2</w:t>
      </w:r>
      <w:r w:rsidRPr="00E5312E">
        <w:t>, 1-11.</w:t>
      </w:r>
      <w:bookmarkEnd w:id="349"/>
    </w:p>
    <w:p w14:paraId="62DFEA04" w14:textId="77777777" w:rsidR="00E5312E" w:rsidRPr="00E5312E" w:rsidRDefault="00E5312E" w:rsidP="00E5312E">
      <w:pPr>
        <w:pStyle w:val="EndNoteBibliography"/>
        <w:spacing w:after="240"/>
      </w:pPr>
      <w:bookmarkStart w:id="350" w:name="_ENREF_152"/>
      <w:r w:rsidRPr="00E5312E">
        <w:t>The Australia Institute (2024). Grow your own - 2024.</w:t>
      </w:r>
      <w:bookmarkEnd w:id="350"/>
    </w:p>
    <w:p w14:paraId="690D151A" w14:textId="77777777" w:rsidR="00E5312E" w:rsidRPr="00E5312E" w:rsidRDefault="00E5312E" w:rsidP="00E5312E">
      <w:pPr>
        <w:pStyle w:val="EndNoteBibliography"/>
        <w:spacing w:after="240"/>
      </w:pPr>
      <w:bookmarkStart w:id="351" w:name="_ENREF_153"/>
      <w:r w:rsidRPr="00E5312E">
        <w:t>Thongrak, K., Wonnapinij, P., Swatdipong, A., Vuttipongchaikij, S., and Suttangkakul, A. (2025). Assessment of soil bacterial diversity in long-term cultivation of virus-resistant GM papaya. Plant and Soil</w:t>
      </w:r>
      <w:r w:rsidRPr="00E5312E">
        <w:rPr>
          <w:i/>
        </w:rPr>
        <w:t xml:space="preserve"> 508</w:t>
      </w:r>
      <w:r w:rsidRPr="00E5312E">
        <w:t>, 499-513.</w:t>
      </w:r>
      <w:bookmarkEnd w:id="351"/>
    </w:p>
    <w:p w14:paraId="0FC1C097" w14:textId="77777777" w:rsidR="00E5312E" w:rsidRPr="00E5312E" w:rsidRDefault="00E5312E" w:rsidP="00E5312E">
      <w:pPr>
        <w:pStyle w:val="EndNoteBibliography"/>
        <w:spacing w:after="240"/>
      </w:pPr>
      <w:bookmarkStart w:id="352" w:name="_ENREF_154"/>
      <w:r w:rsidRPr="00E5312E">
        <w:t>Tohge, T., Zhang, Y., Peterek, S., Matros, A., Rallapalli, G., Tandron, Y.A., Butelli, E.</w:t>
      </w:r>
      <w:r w:rsidRPr="00E5312E">
        <w:rPr>
          <w:i/>
        </w:rPr>
        <w:t>, et al.</w:t>
      </w:r>
      <w:r w:rsidRPr="00E5312E">
        <w:t xml:space="preserve"> (2015). Ectopic expression of snapdragon transcription factors facilitates the identification of genes encoding enzymes of anthocyanin decoration in tomato. Plant J</w:t>
      </w:r>
      <w:r w:rsidRPr="00E5312E">
        <w:rPr>
          <w:i/>
        </w:rPr>
        <w:t xml:space="preserve"> 83</w:t>
      </w:r>
      <w:r w:rsidRPr="00E5312E">
        <w:t>, 686-704.</w:t>
      </w:r>
      <w:bookmarkEnd w:id="352"/>
    </w:p>
    <w:p w14:paraId="2767CA71" w14:textId="77777777" w:rsidR="00E5312E" w:rsidRPr="00E5312E" w:rsidRDefault="00E5312E" w:rsidP="00E5312E">
      <w:pPr>
        <w:pStyle w:val="EndNoteBibliography"/>
        <w:spacing w:after="240"/>
      </w:pPr>
      <w:bookmarkStart w:id="353" w:name="_ENREF_155"/>
      <w:r w:rsidRPr="00E5312E">
        <w:t>Umicevic, S., Kukavica, B., Maksimovic, I., Gasic, U., Milutinovic, M., Antic, M., and Misic, D. (2024). Stress response in tomato as influenced by repeated waterlogging. Front Plant Sci</w:t>
      </w:r>
      <w:r w:rsidRPr="00E5312E">
        <w:rPr>
          <w:i/>
        </w:rPr>
        <w:t xml:space="preserve"> 15</w:t>
      </w:r>
      <w:r w:rsidRPr="00E5312E">
        <w:t>, 1331281.</w:t>
      </w:r>
      <w:bookmarkEnd w:id="353"/>
    </w:p>
    <w:p w14:paraId="25B60DF9" w14:textId="77777777" w:rsidR="00E5312E" w:rsidRPr="00E5312E" w:rsidRDefault="00E5312E" w:rsidP="00E5312E">
      <w:pPr>
        <w:pStyle w:val="EndNoteBibliography"/>
        <w:spacing w:after="240"/>
      </w:pPr>
      <w:bookmarkStart w:id="354" w:name="_ENREF_156"/>
      <w:r w:rsidRPr="00E5312E">
        <w:t>United States of America (2024). Mexico - Measures Concerning Genetically Engineered Corn (MX-USA-2023-31-01) - Rebuttal Submission of the United States of America.</w:t>
      </w:r>
      <w:bookmarkEnd w:id="354"/>
    </w:p>
    <w:p w14:paraId="22116F12" w14:textId="77777777" w:rsidR="00E5312E" w:rsidRPr="00E5312E" w:rsidRDefault="00E5312E" w:rsidP="00E5312E">
      <w:pPr>
        <w:pStyle w:val="EndNoteBibliography"/>
        <w:spacing w:after="240"/>
      </w:pPr>
      <w:bookmarkStart w:id="355" w:name="_ENREF_157"/>
      <w:r w:rsidRPr="00E5312E">
        <w:t>USDA (1991). United States Standards for Grades of Fresh Tomatoes, U.S.D.o. Agriculture, ed.</w:t>
      </w:r>
      <w:bookmarkEnd w:id="355"/>
    </w:p>
    <w:p w14:paraId="2D82C58B" w14:textId="77777777" w:rsidR="00E5312E" w:rsidRPr="00E5312E" w:rsidRDefault="00E5312E" w:rsidP="00E5312E">
      <w:pPr>
        <w:pStyle w:val="EndNoteBibliography"/>
        <w:spacing w:after="240"/>
      </w:pPr>
      <w:bookmarkStart w:id="356" w:name="_ENREF_158"/>
      <w:r w:rsidRPr="00E5312E">
        <w:t>USDA (2022). Guide for Requesting a Regulatory Status Review under 7 CFR part 340, A.a.P.H.I. Service, ed.</w:t>
      </w:r>
      <w:bookmarkEnd w:id="356"/>
    </w:p>
    <w:p w14:paraId="10B7111F" w14:textId="77777777" w:rsidR="00E5312E" w:rsidRPr="00E5312E" w:rsidRDefault="00E5312E" w:rsidP="00E5312E">
      <w:pPr>
        <w:pStyle w:val="EndNoteBibliography"/>
        <w:spacing w:after="240"/>
      </w:pPr>
      <w:bookmarkStart w:id="357" w:name="_ENREF_159"/>
      <w:r w:rsidRPr="00E5312E">
        <w:lastRenderedPageBreak/>
        <w:t>Valenta, K., Kalbitzer, U., Razafimandimby, D., Omeja, P., Ayasse, M., Chapman, C.A., and Nevo, O. (2018). The evolution of fruit colour: phylogeny, abiotic factors and the role of mutualists. Sci Rep</w:t>
      </w:r>
      <w:r w:rsidRPr="00E5312E">
        <w:rPr>
          <w:i/>
        </w:rPr>
        <w:t xml:space="preserve"> 8</w:t>
      </w:r>
      <w:r w:rsidRPr="00E5312E">
        <w:t>, 14302.</w:t>
      </w:r>
      <w:bookmarkEnd w:id="357"/>
    </w:p>
    <w:p w14:paraId="050A94E7" w14:textId="77777777" w:rsidR="00E5312E" w:rsidRPr="00E5312E" w:rsidRDefault="00E5312E" w:rsidP="00E5312E">
      <w:pPr>
        <w:pStyle w:val="EndNoteBibliography"/>
        <w:spacing w:after="240"/>
      </w:pPr>
      <w:bookmarkStart w:id="358" w:name="_ENREF_160"/>
      <w:r w:rsidRPr="00E5312E">
        <w:t>van den Heuvel, K.J., Hulzink, J.M., Barendse, G.W., and Wullems, G.J. (2001). The expression of tgas118, encoding a defensin in Lycopersicon esculentum, is regulated by gibberellin. J Exp Bot</w:t>
      </w:r>
      <w:r w:rsidRPr="00E5312E">
        <w:rPr>
          <w:i/>
        </w:rPr>
        <w:t xml:space="preserve"> 52</w:t>
      </w:r>
      <w:r w:rsidRPr="00E5312E">
        <w:t>, 1427-1436.</w:t>
      </w:r>
      <w:bookmarkEnd w:id="358"/>
    </w:p>
    <w:p w14:paraId="1D1EE328" w14:textId="77777777" w:rsidR="00E5312E" w:rsidRPr="00E5312E" w:rsidRDefault="00E5312E" w:rsidP="00E5312E">
      <w:pPr>
        <w:pStyle w:val="EndNoteBibliography"/>
        <w:spacing w:after="240"/>
      </w:pPr>
      <w:bookmarkStart w:id="359" w:name="_ENREF_161"/>
      <w:r w:rsidRPr="00E5312E">
        <w:t>van der Weerden, N.L., Parisi, K., McKenna, J.A., Hayes, B.M., Harvey, P.J., Quimbar, P., Wevrett, S.R.</w:t>
      </w:r>
      <w:r w:rsidRPr="00E5312E">
        <w:rPr>
          <w:i/>
        </w:rPr>
        <w:t>, et al.</w:t>
      </w:r>
      <w:r w:rsidRPr="00E5312E">
        <w:t xml:space="preserve"> (2023). The Plant Defensin Ppdef1 Is a Novel Topical Treatment for Onychomycosis. J Fungi (Basel)</w:t>
      </w:r>
      <w:r w:rsidRPr="00E5312E">
        <w:rPr>
          <w:i/>
        </w:rPr>
        <w:t xml:space="preserve"> 9</w:t>
      </w:r>
      <w:r w:rsidRPr="00E5312E">
        <w:t>.</w:t>
      </w:r>
      <w:bookmarkEnd w:id="359"/>
    </w:p>
    <w:p w14:paraId="2DD165AA" w14:textId="77777777" w:rsidR="00E5312E" w:rsidRPr="00E5312E" w:rsidRDefault="00E5312E" w:rsidP="00E5312E">
      <w:pPr>
        <w:pStyle w:val="EndNoteBibliography"/>
        <w:spacing w:after="240"/>
      </w:pPr>
      <w:bookmarkStart w:id="360" w:name="_ENREF_162"/>
      <w:r w:rsidRPr="00E5312E">
        <w:t>Vernon, L.P., Evett, G.E., Zeikus, R.D., and Gray, W.R. (1985). A toxic thionin from Pyrularia pubera: Purification, properties, and amino acid sequence. Archives of Biochemistry and Biophysics</w:t>
      </w:r>
      <w:r w:rsidRPr="00E5312E">
        <w:rPr>
          <w:i/>
        </w:rPr>
        <w:t xml:space="preserve"> 238</w:t>
      </w:r>
      <w:r w:rsidRPr="00E5312E">
        <w:t>, 18-29.</w:t>
      </w:r>
      <w:bookmarkEnd w:id="360"/>
    </w:p>
    <w:p w14:paraId="1280E899" w14:textId="77777777" w:rsidR="00E5312E" w:rsidRPr="00E5312E" w:rsidRDefault="00E5312E" w:rsidP="00E5312E">
      <w:pPr>
        <w:pStyle w:val="EndNoteBibliography"/>
        <w:spacing w:after="240"/>
      </w:pPr>
      <w:bookmarkStart w:id="361" w:name="_ENREF_163"/>
      <w:r w:rsidRPr="00E5312E">
        <w:t>Virtue, J.G. (2004). SA weed risk management guide. (Adelaide, South Australia: Department of Water, Land and Biodiversity Conservation).</w:t>
      </w:r>
      <w:bookmarkEnd w:id="361"/>
    </w:p>
    <w:p w14:paraId="5F3CCECC" w14:textId="77777777" w:rsidR="00E5312E" w:rsidRPr="00E5312E" w:rsidRDefault="00E5312E" w:rsidP="00E5312E">
      <w:pPr>
        <w:pStyle w:val="EndNoteBibliography"/>
        <w:spacing w:after="240"/>
      </w:pPr>
      <w:bookmarkStart w:id="362" w:name="_ENREF_164"/>
      <w:r w:rsidRPr="00E5312E">
        <w:t>Wahyuningsih, S., Wulandari, L., Wartono, M.W., Munawaroh, H., and Ramelan, A.H. (2017). The Effect of pH and Color Stability of Anthocyanin on Food Colorant. IOP Conference Series: Materials Science and Engineering</w:t>
      </w:r>
      <w:r w:rsidRPr="00E5312E">
        <w:rPr>
          <w:i/>
        </w:rPr>
        <w:t xml:space="preserve"> 193</w:t>
      </w:r>
      <w:r w:rsidRPr="00E5312E">
        <w:t>, 012047.</w:t>
      </w:r>
      <w:bookmarkEnd w:id="362"/>
    </w:p>
    <w:p w14:paraId="727BA0D8" w14:textId="77777777" w:rsidR="00E5312E" w:rsidRPr="00E5312E" w:rsidRDefault="00E5312E" w:rsidP="00E5312E">
      <w:pPr>
        <w:pStyle w:val="EndNoteBibliography"/>
        <w:spacing w:after="240"/>
      </w:pPr>
      <w:bookmarkStart w:id="363" w:name="_ENREF_165"/>
      <w:r w:rsidRPr="00E5312E">
        <w:t>Walker, A.R., Davison, P.A., Bolognesi-Winfield, A.C., James, C.M., Srinivasan, N., Blundell, T.L., Esch, J.J.</w:t>
      </w:r>
      <w:r w:rsidRPr="00E5312E">
        <w:rPr>
          <w:i/>
        </w:rPr>
        <w:t>, et al.</w:t>
      </w:r>
      <w:r w:rsidRPr="00E5312E">
        <w:t xml:space="preserve"> (1999). The TRANSPARENT TESTA GLABRA1 locus, which regulates trichome differentiation and anthocyanin biosynthesis in Arabidopsis, encodes a WD40 repeat protein. Plant Cell</w:t>
      </w:r>
      <w:r w:rsidRPr="00E5312E">
        <w:rPr>
          <w:i/>
        </w:rPr>
        <w:t xml:space="preserve"> 11</w:t>
      </w:r>
      <w:r w:rsidRPr="00E5312E">
        <w:t>, 1337-1350.</w:t>
      </w:r>
      <w:bookmarkEnd w:id="363"/>
    </w:p>
    <w:p w14:paraId="66FFAA9A" w14:textId="77777777" w:rsidR="00E5312E" w:rsidRPr="00E5312E" w:rsidRDefault="00E5312E" w:rsidP="00E5312E">
      <w:pPr>
        <w:pStyle w:val="EndNoteBibliography"/>
        <w:spacing w:after="240"/>
      </w:pPr>
      <w:bookmarkStart w:id="364" w:name="_ENREF_166"/>
      <w:r w:rsidRPr="00E5312E">
        <w:t>Wang, H., Sun, S., Zhou, Z., Qiu, Z., and Cui, X. (2020). Rapid analysis of anthocyanin and its structural modifications in fresh tomato fruit. Food Chem</w:t>
      </w:r>
      <w:r w:rsidRPr="00E5312E">
        <w:rPr>
          <w:i/>
        </w:rPr>
        <w:t xml:space="preserve"> 333</w:t>
      </w:r>
      <w:r w:rsidRPr="00E5312E">
        <w:t>, 127439.</w:t>
      </w:r>
      <w:bookmarkEnd w:id="364"/>
    </w:p>
    <w:p w14:paraId="31EAE1BA" w14:textId="77777777" w:rsidR="00E5312E" w:rsidRPr="00E5312E" w:rsidRDefault="00E5312E" w:rsidP="00E5312E">
      <w:pPr>
        <w:pStyle w:val="EndNoteBibliography"/>
        <w:spacing w:after="240"/>
      </w:pPr>
      <w:bookmarkStart w:id="365" w:name="_ENREF_167"/>
      <w:r w:rsidRPr="00E5312E">
        <w:t>Wangorsch, A., Jamin, A., Foetisch, K., Malczyk, A., Reuter, A., Vierecke, S., Schülke, S.</w:t>
      </w:r>
      <w:r w:rsidRPr="00E5312E">
        <w:rPr>
          <w:i/>
        </w:rPr>
        <w:t>, et al.</w:t>
      </w:r>
      <w:r w:rsidRPr="00E5312E">
        <w:t xml:space="preserve"> (2015). Identification of Sola l 4 as Bet v 1 homologous pathogenesis related-10 allergen in tomato fruits. Mol Nutr Food Res</w:t>
      </w:r>
      <w:r w:rsidRPr="00E5312E">
        <w:rPr>
          <w:i/>
        </w:rPr>
        <w:t xml:space="preserve"> 59</w:t>
      </w:r>
      <w:r w:rsidRPr="00E5312E">
        <w:t>, 582-592.</w:t>
      </w:r>
      <w:bookmarkEnd w:id="365"/>
    </w:p>
    <w:p w14:paraId="53B5BC6A" w14:textId="77777777" w:rsidR="00E5312E" w:rsidRPr="00E5312E" w:rsidRDefault="00E5312E" w:rsidP="00E5312E">
      <w:pPr>
        <w:pStyle w:val="EndNoteBibliography"/>
        <w:spacing w:after="240"/>
      </w:pPr>
      <w:bookmarkStart w:id="366" w:name="_ENREF_168"/>
      <w:r w:rsidRPr="00E5312E">
        <w:t>Westphal, S., Kempf, W., Foetisch, K., Retzek, M., Vieths, S., and Scheurer, S. (2004). Tomato profilin Lyc e 1: IgE cross-reactivity and allergenic potency. Allergy</w:t>
      </w:r>
      <w:r w:rsidRPr="00E5312E">
        <w:rPr>
          <w:i/>
        </w:rPr>
        <w:t xml:space="preserve"> 59</w:t>
      </w:r>
      <w:r w:rsidRPr="00E5312E">
        <w:t>, 526-532.</w:t>
      </w:r>
      <w:bookmarkEnd w:id="366"/>
    </w:p>
    <w:p w14:paraId="63030396" w14:textId="77777777" w:rsidR="00E5312E" w:rsidRPr="00E5312E" w:rsidRDefault="00E5312E" w:rsidP="00E5312E">
      <w:pPr>
        <w:pStyle w:val="EndNoteBibliography"/>
        <w:spacing w:after="240"/>
      </w:pPr>
      <w:bookmarkStart w:id="367" w:name="_ENREF_169"/>
      <w:r w:rsidRPr="00E5312E">
        <w:t>WHO (2024). WHO's List of Medically Important Antimicrobials: a risk management tool for mitigating antimicrobial resistance due to non-human use. (World Health Organization).</w:t>
      </w:r>
      <w:bookmarkEnd w:id="367"/>
    </w:p>
    <w:p w14:paraId="785E858F" w14:textId="77777777" w:rsidR="00E5312E" w:rsidRPr="00C3531B" w:rsidRDefault="00E5312E" w:rsidP="00E5312E">
      <w:pPr>
        <w:pStyle w:val="EndNoteBibliography"/>
        <w:spacing w:after="240"/>
      </w:pPr>
      <w:bookmarkStart w:id="368" w:name="_ENREF_170"/>
      <w:r w:rsidRPr="00E5312E">
        <w:t xml:space="preserve">Wlodarczyk, K., Smolinska, B., and Majak, I. (2022). Tomato Allergy: The Characterization of the Selected Allergens and Antioxidants of Tomato (Solanum lycopersicum)-A Review. </w:t>
      </w:r>
      <w:r w:rsidRPr="00C3531B">
        <w:t>Antioxidants (Basel)</w:t>
      </w:r>
      <w:r w:rsidRPr="00C3531B">
        <w:rPr>
          <w:i/>
        </w:rPr>
        <w:t xml:space="preserve"> 11</w:t>
      </w:r>
      <w:r w:rsidRPr="00C3531B">
        <w:t>.</w:t>
      </w:r>
      <w:bookmarkEnd w:id="368"/>
    </w:p>
    <w:p w14:paraId="5BCCFBE6" w14:textId="77777777" w:rsidR="00E5312E" w:rsidRPr="00E5312E" w:rsidRDefault="00E5312E" w:rsidP="00E5312E">
      <w:pPr>
        <w:pStyle w:val="EndNoteBibliography"/>
        <w:spacing w:after="240"/>
      </w:pPr>
      <w:bookmarkStart w:id="369" w:name="_ENREF_171"/>
      <w:r w:rsidRPr="00C3531B">
        <w:t>Woegerbauer, M., Zeinzinger, J., Gottsberger, R.A., Pascher, K., Hufnagl, P., Indra, A., Fuchs, R.</w:t>
      </w:r>
      <w:r w:rsidRPr="00C3531B">
        <w:rPr>
          <w:i/>
        </w:rPr>
        <w:t>, et al.</w:t>
      </w:r>
      <w:r w:rsidRPr="00C3531B">
        <w:t xml:space="preserve"> </w:t>
      </w:r>
      <w:r w:rsidRPr="00E5312E">
        <w:t>(2015). Antibiotic resistance marker genes as environmental pollutants in GMO-pristine agricultural soils in Austria. Environmental Pollution</w:t>
      </w:r>
      <w:r w:rsidRPr="00E5312E">
        <w:rPr>
          <w:i/>
        </w:rPr>
        <w:t xml:space="preserve"> 206</w:t>
      </w:r>
      <w:r w:rsidRPr="00E5312E">
        <w:t>, 342-351.</w:t>
      </w:r>
      <w:bookmarkEnd w:id="369"/>
    </w:p>
    <w:p w14:paraId="5B8778CD" w14:textId="77777777" w:rsidR="00E5312E" w:rsidRPr="00E5312E" w:rsidRDefault="00E5312E" w:rsidP="00E5312E">
      <w:pPr>
        <w:pStyle w:val="EndNoteBibliography"/>
        <w:spacing w:after="240"/>
      </w:pPr>
      <w:bookmarkStart w:id="370" w:name="_ENREF_172"/>
      <w:r w:rsidRPr="00E5312E">
        <w:t>Wu, X., Beecher, G.R., Holden, J.M., Haytowitz, D.B., Gebhardt, S.E., and Prior, R.L. (2006). Concentrations of anthocyanins in common foods in the United States and estimation of normal consumption. J Agric Food Chem</w:t>
      </w:r>
      <w:r w:rsidRPr="00E5312E">
        <w:rPr>
          <w:i/>
        </w:rPr>
        <w:t xml:space="preserve"> 54</w:t>
      </w:r>
      <w:r w:rsidRPr="00E5312E">
        <w:t>, 4069-4075.</w:t>
      </w:r>
      <w:bookmarkEnd w:id="370"/>
    </w:p>
    <w:p w14:paraId="798572D7" w14:textId="77777777" w:rsidR="00E5312E" w:rsidRPr="00E5312E" w:rsidRDefault="00E5312E" w:rsidP="00E5312E">
      <w:pPr>
        <w:pStyle w:val="EndNoteBibliography"/>
        <w:spacing w:after="240"/>
      </w:pPr>
      <w:bookmarkStart w:id="371" w:name="_ENREF_173"/>
      <w:r w:rsidRPr="00E5312E">
        <w:lastRenderedPageBreak/>
        <w:t>Xiao, Y., and Hu, Y. (2012). The Major Aminoglycoside-Modifying Enzyme AAC(3)-II Found in Escherichia coli Determines a Significant Disparity in Its Resistance to Gentamicin and Amikacin in China. Microbial Drug Resistance</w:t>
      </w:r>
      <w:r w:rsidRPr="00E5312E">
        <w:rPr>
          <w:i/>
        </w:rPr>
        <w:t xml:space="preserve"> 18</w:t>
      </w:r>
      <w:r w:rsidRPr="00E5312E">
        <w:t>, 42-46.</w:t>
      </w:r>
      <w:bookmarkEnd w:id="371"/>
    </w:p>
    <w:p w14:paraId="5D8BB3CD" w14:textId="77777777" w:rsidR="00E5312E" w:rsidRPr="00E5312E" w:rsidRDefault="00E5312E" w:rsidP="00E5312E">
      <w:pPr>
        <w:pStyle w:val="EndNoteBibliography"/>
        <w:spacing w:after="240"/>
      </w:pPr>
      <w:bookmarkStart w:id="372" w:name="_ENREF_174"/>
      <w:r w:rsidRPr="00E5312E">
        <w:t>Xu, Y., Liu, X., Huang, Y., Xia, Z., Lian, Z., Qian, L., Yan, S.</w:t>
      </w:r>
      <w:r w:rsidRPr="00E5312E">
        <w:rPr>
          <w:i/>
        </w:rPr>
        <w:t>, et al.</w:t>
      </w:r>
      <w:r w:rsidRPr="00E5312E">
        <w:t xml:space="preserve"> (2022). Ethylene Inhibits Anthocyanin Biosynthesis by Repressing the R2R3-MYB Regulator SlAN2-like in Tomato. Int J Mol Sci</w:t>
      </w:r>
      <w:r w:rsidRPr="00E5312E">
        <w:rPr>
          <w:i/>
        </w:rPr>
        <w:t xml:space="preserve"> 23</w:t>
      </w:r>
      <w:r w:rsidRPr="00E5312E">
        <w:t>.</w:t>
      </w:r>
      <w:bookmarkEnd w:id="372"/>
    </w:p>
    <w:p w14:paraId="6EC5B487" w14:textId="77777777" w:rsidR="00E5312E" w:rsidRPr="00E5312E" w:rsidRDefault="00E5312E" w:rsidP="00E5312E">
      <w:pPr>
        <w:pStyle w:val="EndNoteBibliography"/>
        <w:spacing w:after="240"/>
      </w:pPr>
      <w:bookmarkStart w:id="373" w:name="_ENREF_175"/>
      <w:r w:rsidRPr="00E5312E">
        <w:t>Xu, Z., Mahmood, K., and Rothstein, S.J. (2017). ROS Induces Anthocyanin Production Via Late Biosynthetic Genes and Anthocyanin Deficiency Confers the Hypersensitivity to ROS-Generating Stresses in Arabidopsis. Plant Cell Physiol</w:t>
      </w:r>
      <w:r w:rsidRPr="00E5312E">
        <w:rPr>
          <w:i/>
        </w:rPr>
        <w:t xml:space="preserve"> 58</w:t>
      </w:r>
      <w:r w:rsidRPr="00E5312E">
        <w:t>, 1364-1377.</w:t>
      </w:r>
      <w:bookmarkEnd w:id="373"/>
    </w:p>
    <w:p w14:paraId="28CD5241" w14:textId="77777777" w:rsidR="00E5312E" w:rsidRPr="00E5312E" w:rsidRDefault="00E5312E" w:rsidP="00E5312E">
      <w:pPr>
        <w:pStyle w:val="EndNoteBibliography"/>
        <w:spacing w:after="240"/>
      </w:pPr>
      <w:bookmarkStart w:id="374" w:name="_ENREF_176"/>
      <w:r w:rsidRPr="00E5312E">
        <w:t>Yan, S., Chen, N., Huang, Z., Li, D., Zhi, J., Yu, B., Liu, X.</w:t>
      </w:r>
      <w:r w:rsidRPr="00E5312E">
        <w:rPr>
          <w:i/>
        </w:rPr>
        <w:t>, et al.</w:t>
      </w:r>
      <w:r w:rsidRPr="00E5312E">
        <w:t xml:space="preserve"> (2020). Anthocyanin Fruit encodes an R2R3-MYB transcription factor, SlAN2-like, activating the transcription of SlMYBATV to fine-tune anthocyanin content in tomato fruit. New Phytol</w:t>
      </w:r>
      <w:r w:rsidRPr="00E5312E">
        <w:rPr>
          <w:i/>
        </w:rPr>
        <w:t xml:space="preserve"> 225</w:t>
      </w:r>
      <w:r w:rsidRPr="00E5312E">
        <w:t>, 2048-2063.</w:t>
      </w:r>
      <w:bookmarkEnd w:id="374"/>
    </w:p>
    <w:p w14:paraId="113F7ACC" w14:textId="77777777" w:rsidR="00E5312E" w:rsidRPr="00E5312E" w:rsidRDefault="00E5312E" w:rsidP="00E5312E">
      <w:pPr>
        <w:pStyle w:val="EndNoteBibliography"/>
        <w:spacing w:after="240"/>
      </w:pPr>
      <w:bookmarkStart w:id="375" w:name="_ENREF_177"/>
      <w:r w:rsidRPr="00E5312E">
        <w:t>Zhang, Y., Butelli, E., Alseekh, S., Tohge, T., Rallapalli, G., Luo, J., Kawar, P.G.</w:t>
      </w:r>
      <w:r w:rsidRPr="00E5312E">
        <w:rPr>
          <w:i/>
        </w:rPr>
        <w:t>, et al.</w:t>
      </w:r>
      <w:r w:rsidRPr="00E5312E">
        <w:t xml:space="preserve"> (2015). Multi-level engineering facilitates the production of phenylpropanoid compounds in tomato. Nat Commun</w:t>
      </w:r>
      <w:r w:rsidRPr="00E5312E">
        <w:rPr>
          <w:i/>
        </w:rPr>
        <w:t xml:space="preserve"> 6</w:t>
      </w:r>
      <w:r w:rsidRPr="00E5312E">
        <w:t>, 8635.</w:t>
      </w:r>
      <w:bookmarkEnd w:id="375"/>
    </w:p>
    <w:p w14:paraId="52F6D331" w14:textId="77777777" w:rsidR="00E5312E" w:rsidRPr="00C3531B" w:rsidRDefault="00E5312E" w:rsidP="00E5312E">
      <w:pPr>
        <w:pStyle w:val="EndNoteBibliography"/>
        <w:spacing w:after="240"/>
      </w:pPr>
      <w:bookmarkStart w:id="376" w:name="_ENREF_178"/>
      <w:r w:rsidRPr="00E5312E">
        <w:t>Zhang, Y., Butelli, E., De Stefano, R., Schoonbeek, H.J., Magusin, A., Pagliarani, C., Wellner, N.</w:t>
      </w:r>
      <w:r w:rsidRPr="00E5312E">
        <w:rPr>
          <w:i/>
        </w:rPr>
        <w:t>, et al.</w:t>
      </w:r>
      <w:r w:rsidRPr="00E5312E">
        <w:t xml:space="preserve"> (2013). Anthocyanins double the shelf life of tomatoes by delaying overripening and reducing susceptibility to gray mold. </w:t>
      </w:r>
      <w:r w:rsidRPr="00C3531B">
        <w:t>Curr Biol</w:t>
      </w:r>
      <w:r w:rsidRPr="00C3531B">
        <w:rPr>
          <w:i/>
        </w:rPr>
        <w:t xml:space="preserve"> 23</w:t>
      </w:r>
      <w:r w:rsidRPr="00C3531B">
        <w:t>, 1094-1100.</w:t>
      </w:r>
      <w:bookmarkEnd w:id="376"/>
    </w:p>
    <w:p w14:paraId="3B343EAC" w14:textId="77777777" w:rsidR="00E5312E" w:rsidRPr="00E5312E" w:rsidRDefault="00E5312E" w:rsidP="00E5312E">
      <w:pPr>
        <w:pStyle w:val="EndNoteBibliography"/>
        <w:spacing w:after="240"/>
      </w:pPr>
      <w:bookmarkStart w:id="377" w:name="_ENREF_179"/>
      <w:r w:rsidRPr="00C3531B">
        <w:t>Zhang, Y., Li, Y., Li, W., Hu, Z., Yu, X., Tu, Y., Zhang, M.</w:t>
      </w:r>
      <w:r w:rsidRPr="00C3531B">
        <w:rPr>
          <w:i/>
        </w:rPr>
        <w:t>, et al.</w:t>
      </w:r>
      <w:r w:rsidRPr="00C3531B">
        <w:t xml:space="preserve"> </w:t>
      </w:r>
      <w:r w:rsidRPr="00E5312E">
        <w:t>(2019). Metabolic and molecular analysis of nonuniform anthocyanin pigmentation in tomato fruit under high light. Hortic Res</w:t>
      </w:r>
      <w:r w:rsidRPr="00E5312E">
        <w:rPr>
          <w:i/>
        </w:rPr>
        <w:t xml:space="preserve"> 6</w:t>
      </w:r>
      <w:r w:rsidRPr="00E5312E">
        <w:t>, 56.</w:t>
      </w:r>
      <w:bookmarkEnd w:id="377"/>
    </w:p>
    <w:p w14:paraId="74D5E787" w14:textId="77777777" w:rsidR="00E5312E" w:rsidRPr="00E5312E" w:rsidRDefault="00E5312E" w:rsidP="00E5312E">
      <w:pPr>
        <w:pStyle w:val="EndNoteBibliography"/>
        <w:spacing w:after="240"/>
      </w:pPr>
      <w:bookmarkStart w:id="378" w:name="_ENREF_180"/>
      <w:r w:rsidRPr="00E5312E">
        <w:t>Zhao, S., Blum, J.A., Ma, F., Wang, Y., Borejsza-Wysocka, E., Ma, F., Cheng, L.</w:t>
      </w:r>
      <w:r w:rsidRPr="00E5312E">
        <w:rPr>
          <w:i/>
        </w:rPr>
        <w:t>, et al.</w:t>
      </w:r>
      <w:r w:rsidRPr="00E5312E">
        <w:t xml:space="preserve"> (2022). Anthocyanin Accumulation Provides Protection against High Light Stress While Reducing Photosynthesis in Apple Leaves. Int J Mol Sci</w:t>
      </w:r>
      <w:r w:rsidRPr="00E5312E">
        <w:rPr>
          <w:i/>
        </w:rPr>
        <w:t xml:space="preserve"> 23</w:t>
      </w:r>
      <w:r w:rsidRPr="00E5312E">
        <w:t>.</w:t>
      </w:r>
      <w:bookmarkEnd w:id="378"/>
    </w:p>
    <w:p w14:paraId="74830093" w14:textId="77777777" w:rsidR="00E5312E" w:rsidRPr="00E5312E" w:rsidRDefault="00E5312E" w:rsidP="00E5312E">
      <w:pPr>
        <w:pStyle w:val="EndNoteBibliography"/>
      </w:pPr>
      <w:bookmarkStart w:id="379" w:name="_ENREF_181"/>
      <w:r w:rsidRPr="00E5312E">
        <w:t>Zheng, X.T., Yu, Z.C., Tang, J.W., Cai, M.L., Chen, Y.L., Yang, C.W., Chow, W.S.</w:t>
      </w:r>
      <w:r w:rsidRPr="00E5312E">
        <w:rPr>
          <w:i/>
        </w:rPr>
        <w:t>, et al.</w:t>
      </w:r>
      <w:r w:rsidRPr="00E5312E">
        <w:t xml:space="preserve"> (2021). The major photoprotective role of anthocyanins in leaves of Arabidopsis thaliana under long-term high light treatment: antioxidant or light attenuator? Photosynth Res</w:t>
      </w:r>
      <w:r w:rsidRPr="00E5312E">
        <w:rPr>
          <w:i/>
        </w:rPr>
        <w:t xml:space="preserve"> 149</w:t>
      </w:r>
      <w:r w:rsidRPr="00E5312E">
        <w:t>, 25-40.</w:t>
      </w:r>
      <w:bookmarkEnd w:id="379"/>
    </w:p>
    <w:p w14:paraId="60954901" w14:textId="62CD2EA3" w:rsidR="00FC189C" w:rsidRPr="000F7924" w:rsidRDefault="0029413A" w:rsidP="00A9643A">
      <w:pPr>
        <w:sectPr w:rsidR="00FC189C" w:rsidRPr="000F7924" w:rsidSect="00410BC5">
          <w:footerReference w:type="default" r:id="rId88"/>
          <w:pgSz w:w="11906" w:h="16838"/>
          <w:pgMar w:top="1247" w:right="1361" w:bottom="1247" w:left="1361" w:header="709" w:footer="709" w:gutter="0"/>
          <w:cols w:space="708"/>
          <w:docGrid w:linePitch="360"/>
        </w:sectPr>
      </w:pPr>
      <w:r w:rsidRPr="000F7924">
        <w:fldChar w:fldCharType="end"/>
      </w:r>
    </w:p>
    <w:p w14:paraId="27F93EC4" w14:textId="31E74C39" w:rsidR="008E168B" w:rsidRDefault="002A3043" w:rsidP="00CC4701">
      <w:pPr>
        <w:pStyle w:val="Heading1"/>
      </w:pPr>
      <w:bookmarkStart w:id="380" w:name="_Toc219110472"/>
      <w:r w:rsidRPr="000F7924">
        <w:lastRenderedPageBreak/>
        <w:t>Appendix A: Summary of submissions</w:t>
      </w:r>
      <w:r w:rsidR="00CC4701">
        <w:t xml:space="preserve"> on matters relevant to preparation of the consultation RARMP</w:t>
      </w:r>
      <w:bookmarkEnd w:id="380"/>
    </w:p>
    <w:p w14:paraId="3DFFCE4A" w14:textId="52B4979D" w:rsidR="00145FDE" w:rsidRPr="00145FDE" w:rsidRDefault="00145FDE" w:rsidP="00273F58">
      <w:pPr>
        <w:spacing w:after="240"/>
      </w:pPr>
      <w:r w:rsidRPr="00B278D8">
        <w:t>The Regulator received several submissions from prescribed experts, agencies</w:t>
      </w:r>
      <w:r>
        <w:t>,</w:t>
      </w:r>
      <w:r w:rsidRPr="00B278D8">
        <w:t xml:space="preserve"> and authorities</w:t>
      </w:r>
      <w:r w:rsidRPr="00B278D8">
        <w:rPr>
          <w:vertAlign w:val="superscript"/>
        </w:rPr>
        <w:footnoteReference w:id="4"/>
      </w:r>
      <w:r w:rsidRPr="00B278D8">
        <w:t xml:space="preserve"> on matters relevant to preparation of the RARMP. All issues raised in submissions relating to risks to the health and safety of people and the environment were considered. These issues, and where they are addressed in the consultation RARMP, are summarised belo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Pr>
      <w:tblGrid>
        <w:gridCol w:w="1273"/>
        <w:gridCol w:w="5248"/>
        <w:gridCol w:w="2663"/>
      </w:tblGrid>
      <w:tr w:rsidR="00145FDE" w:rsidRPr="00EE6A25" w14:paraId="2B966FE5" w14:textId="77777777" w:rsidTr="00273F58">
        <w:trPr>
          <w:trHeight w:val="427"/>
          <w:tblHeader/>
        </w:trPr>
        <w:tc>
          <w:tcPr>
            <w:tcW w:w="693" w:type="pct"/>
            <w:tcBorders>
              <w:top w:val="single" w:sz="4" w:space="0" w:color="auto"/>
              <w:left w:val="nil"/>
              <w:bottom w:val="single" w:sz="4" w:space="0" w:color="auto"/>
              <w:right w:val="nil"/>
            </w:tcBorders>
            <w:shd w:val="clear" w:color="auto" w:fill="D9D9D9" w:themeFill="background1" w:themeFillShade="D9"/>
          </w:tcPr>
          <w:p w14:paraId="1439AAC3" w14:textId="38D5189E" w:rsidR="00145FDE" w:rsidRPr="00145FDE" w:rsidRDefault="00145FDE" w:rsidP="00145FDE">
            <w:pPr>
              <w:pStyle w:val="tabletext"/>
              <w:rPr>
                <w:rFonts w:ascii="Calibri" w:hAnsi="Calibri" w:cs="Calibri"/>
                <w:b/>
                <w:bCs/>
                <w:szCs w:val="20"/>
              </w:rPr>
            </w:pPr>
            <w:r w:rsidRPr="00145FDE">
              <w:rPr>
                <w:rFonts w:ascii="Calibri" w:hAnsi="Calibri" w:cs="Calibri"/>
                <w:b/>
                <w:bCs/>
              </w:rPr>
              <w:t>Submission</w:t>
            </w:r>
          </w:p>
        </w:tc>
        <w:tc>
          <w:tcPr>
            <w:tcW w:w="2857" w:type="pct"/>
            <w:tcBorders>
              <w:top w:val="single" w:sz="4" w:space="0" w:color="auto"/>
              <w:left w:val="nil"/>
              <w:bottom w:val="single" w:sz="4" w:space="0" w:color="auto"/>
              <w:right w:val="nil"/>
            </w:tcBorders>
            <w:shd w:val="clear" w:color="auto" w:fill="D9D9D9" w:themeFill="background1" w:themeFillShade="D9"/>
          </w:tcPr>
          <w:p w14:paraId="6F70FC81" w14:textId="3D391B29" w:rsidR="00145FDE" w:rsidRPr="00145FDE" w:rsidRDefault="00145FDE" w:rsidP="00145FDE">
            <w:pPr>
              <w:pStyle w:val="tabletext"/>
              <w:rPr>
                <w:rFonts w:ascii="Calibri" w:hAnsi="Calibri" w:cs="Calibri"/>
                <w:b/>
                <w:bCs/>
                <w:szCs w:val="20"/>
              </w:rPr>
            </w:pPr>
            <w:r w:rsidRPr="00145FDE">
              <w:rPr>
                <w:rFonts w:ascii="Calibri" w:hAnsi="Calibri" w:cs="Calibri"/>
                <w:b/>
                <w:bCs/>
              </w:rPr>
              <w:t>Summary of issues raised</w:t>
            </w:r>
          </w:p>
        </w:tc>
        <w:tc>
          <w:tcPr>
            <w:tcW w:w="1450" w:type="pct"/>
            <w:tcBorders>
              <w:top w:val="single" w:sz="4" w:space="0" w:color="auto"/>
              <w:left w:val="nil"/>
              <w:bottom w:val="single" w:sz="4" w:space="0" w:color="auto"/>
              <w:right w:val="nil"/>
            </w:tcBorders>
            <w:shd w:val="clear" w:color="auto" w:fill="D9D9D9" w:themeFill="background1" w:themeFillShade="D9"/>
          </w:tcPr>
          <w:p w14:paraId="5C93C26B" w14:textId="22157C25" w:rsidR="00145FDE" w:rsidRPr="00145FDE" w:rsidRDefault="00145FDE" w:rsidP="00145FDE">
            <w:pPr>
              <w:pStyle w:val="tabletext"/>
              <w:rPr>
                <w:rFonts w:ascii="Calibri" w:hAnsi="Calibri" w:cs="Calibri"/>
                <w:b/>
                <w:bCs/>
                <w:szCs w:val="20"/>
              </w:rPr>
            </w:pPr>
            <w:r w:rsidRPr="00145FDE">
              <w:rPr>
                <w:rFonts w:ascii="Calibri" w:hAnsi="Calibri" w:cs="Calibri"/>
                <w:b/>
                <w:bCs/>
              </w:rPr>
              <w:t>Comment</w:t>
            </w:r>
          </w:p>
        </w:tc>
      </w:tr>
      <w:tr w:rsidR="00145FDE" w:rsidRPr="00C7285E" w14:paraId="58006F21" w14:textId="77777777" w:rsidTr="00273F58">
        <w:tc>
          <w:tcPr>
            <w:tcW w:w="693" w:type="pct"/>
            <w:vMerge w:val="restart"/>
            <w:tcBorders>
              <w:top w:val="single" w:sz="4" w:space="0" w:color="auto"/>
              <w:left w:val="nil"/>
              <w:bottom w:val="nil"/>
              <w:right w:val="nil"/>
            </w:tcBorders>
          </w:tcPr>
          <w:p w14:paraId="7EC4CCD5" w14:textId="7806A6C8" w:rsidR="00145FDE" w:rsidRPr="00145FDE" w:rsidRDefault="00145FDE" w:rsidP="00145FDE">
            <w:pPr>
              <w:spacing w:before="60" w:after="60"/>
              <w:rPr>
                <w:rFonts w:cs="Calibri"/>
                <w:sz w:val="20"/>
                <w:szCs w:val="20"/>
              </w:rPr>
            </w:pPr>
            <w:r>
              <w:rPr>
                <w:rFonts w:cs="Calibri"/>
                <w:sz w:val="20"/>
                <w:szCs w:val="20"/>
              </w:rPr>
              <w:t>1</w:t>
            </w:r>
          </w:p>
        </w:tc>
        <w:tc>
          <w:tcPr>
            <w:tcW w:w="2857" w:type="pct"/>
            <w:tcBorders>
              <w:top w:val="single" w:sz="4" w:space="0" w:color="auto"/>
              <w:left w:val="nil"/>
              <w:bottom w:val="nil"/>
              <w:right w:val="nil"/>
            </w:tcBorders>
          </w:tcPr>
          <w:p w14:paraId="454F62AE" w14:textId="0358BFDA" w:rsidR="00145FDE" w:rsidRPr="00271CE3" w:rsidRDefault="00145FDE">
            <w:pPr>
              <w:pStyle w:val="ListParagraph"/>
              <w:numPr>
                <w:ilvl w:val="0"/>
                <w:numId w:val="39"/>
              </w:numPr>
              <w:spacing w:before="60" w:after="60"/>
              <w:ind w:left="470" w:hanging="357"/>
              <w:rPr>
                <w:rFonts w:cs="Calibri"/>
                <w:sz w:val="20"/>
                <w:szCs w:val="20"/>
              </w:rPr>
            </w:pPr>
            <w:r>
              <w:rPr>
                <w:rFonts w:cs="Calibri"/>
                <w:sz w:val="20"/>
                <w:szCs w:val="20"/>
              </w:rPr>
              <w:t>A</w:t>
            </w:r>
            <w:r w:rsidRPr="00271CE3">
              <w:rPr>
                <w:rFonts w:cs="Calibri"/>
                <w:sz w:val="20"/>
                <w:szCs w:val="20"/>
              </w:rPr>
              <w:t>gree</w:t>
            </w:r>
            <w:r>
              <w:rPr>
                <w:rFonts w:cs="Calibri"/>
                <w:sz w:val="20"/>
                <w:szCs w:val="20"/>
              </w:rPr>
              <w:t>d</w:t>
            </w:r>
            <w:r w:rsidRPr="00271CE3">
              <w:rPr>
                <w:rFonts w:cs="Calibri"/>
                <w:sz w:val="20"/>
                <w:szCs w:val="20"/>
              </w:rPr>
              <w:t xml:space="preserve"> that the following should be included in the RARMP:</w:t>
            </w:r>
          </w:p>
          <w:p w14:paraId="118999C9" w14:textId="77777777" w:rsidR="00145FDE" w:rsidRPr="00271CE3" w:rsidRDefault="00145FDE">
            <w:pPr>
              <w:pStyle w:val="ListParagraph"/>
              <w:numPr>
                <w:ilvl w:val="1"/>
                <w:numId w:val="39"/>
              </w:numPr>
              <w:spacing w:before="60" w:after="60"/>
              <w:ind w:left="697" w:hanging="357"/>
              <w:rPr>
                <w:rFonts w:cs="Calibri"/>
                <w:sz w:val="20"/>
                <w:szCs w:val="20"/>
              </w:rPr>
            </w:pPr>
            <w:r w:rsidRPr="00271CE3">
              <w:rPr>
                <w:rFonts w:cs="Calibri"/>
                <w:sz w:val="20"/>
                <w:szCs w:val="20"/>
              </w:rPr>
              <w:t>the potential for the GM tomato to be harmful to the environment</w:t>
            </w:r>
          </w:p>
          <w:p w14:paraId="66DD6F10" w14:textId="77777777" w:rsidR="00145FDE" w:rsidRPr="00271CE3" w:rsidRDefault="00145FDE">
            <w:pPr>
              <w:pStyle w:val="ListParagraph"/>
              <w:numPr>
                <w:ilvl w:val="1"/>
                <w:numId w:val="39"/>
              </w:numPr>
              <w:spacing w:before="60" w:after="60"/>
              <w:ind w:left="697" w:hanging="357"/>
              <w:rPr>
                <w:rFonts w:cs="Calibri"/>
                <w:sz w:val="20"/>
                <w:szCs w:val="20"/>
              </w:rPr>
            </w:pPr>
            <w:r w:rsidRPr="00271CE3">
              <w:rPr>
                <w:rFonts w:cs="Calibri"/>
                <w:sz w:val="20"/>
                <w:szCs w:val="20"/>
              </w:rPr>
              <w:t>the potential for the GM tomato to be harmful to people through toxicity or allergenicity</w:t>
            </w:r>
          </w:p>
          <w:p w14:paraId="57FA97BF" w14:textId="77777777" w:rsidR="00145FDE" w:rsidRPr="00271CE3" w:rsidRDefault="00145FDE">
            <w:pPr>
              <w:pStyle w:val="ListParagraph"/>
              <w:numPr>
                <w:ilvl w:val="1"/>
                <w:numId w:val="39"/>
              </w:numPr>
              <w:spacing w:before="60" w:after="60"/>
              <w:ind w:left="697" w:hanging="357"/>
              <w:rPr>
                <w:rFonts w:cs="Calibri"/>
                <w:sz w:val="20"/>
                <w:szCs w:val="20"/>
              </w:rPr>
            </w:pPr>
            <w:r w:rsidRPr="00271CE3">
              <w:rPr>
                <w:rFonts w:cs="Calibri"/>
                <w:sz w:val="20"/>
                <w:szCs w:val="20"/>
              </w:rPr>
              <w:t>the potential for the GM tomato to be harmful to other organisms through toxicity</w:t>
            </w:r>
          </w:p>
          <w:p w14:paraId="439C598C" w14:textId="77777777" w:rsidR="00145FDE" w:rsidRPr="00271CE3" w:rsidRDefault="00145FDE">
            <w:pPr>
              <w:pStyle w:val="ListParagraph"/>
              <w:numPr>
                <w:ilvl w:val="1"/>
                <w:numId w:val="39"/>
              </w:numPr>
              <w:spacing w:before="60" w:after="60"/>
              <w:ind w:left="697" w:hanging="357"/>
              <w:rPr>
                <w:rFonts w:cs="Calibri"/>
                <w:sz w:val="20"/>
                <w:szCs w:val="20"/>
              </w:rPr>
            </w:pPr>
            <w:r w:rsidRPr="00271CE3">
              <w:rPr>
                <w:rFonts w:cs="Calibri"/>
                <w:sz w:val="20"/>
                <w:szCs w:val="20"/>
              </w:rPr>
              <w:t>the potential for harm to result from gene flow to other tomatoes</w:t>
            </w:r>
          </w:p>
          <w:p w14:paraId="60241D8F" w14:textId="77777777" w:rsidR="00145FDE" w:rsidRPr="00271CE3" w:rsidRDefault="00145FDE">
            <w:pPr>
              <w:pStyle w:val="ListParagraph"/>
              <w:numPr>
                <w:ilvl w:val="1"/>
                <w:numId w:val="39"/>
              </w:numPr>
              <w:spacing w:before="60" w:after="60"/>
              <w:ind w:left="697" w:hanging="357"/>
              <w:rPr>
                <w:rFonts w:cs="Calibri"/>
                <w:sz w:val="20"/>
                <w:szCs w:val="20"/>
              </w:rPr>
            </w:pPr>
            <w:r w:rsidRPr="00271CE3">
              <w:rPr>
                <w:rFonts w:cs="Calibri"/>
                <w:sz w:val="20"/>
                <w:szCs w:val="20"/>
              </w:rPr>
              <w:t>whether commercial release is likely to result in changes to agricultural practices that may have an environmental impact.</w:t>
            </w:r>
          </w:p>
        </w:tc>
        <w:tc>
          <w:tcPr>
            <w:tcW w:w="1450" w:type="pct"/>
            <w:tcBorders>
              <w:top w:val="single" w:sz="4" w:space="0" w:color="auto"/>
              <w:left w:val="nil"/>
              <w:bottom w:val="nil"/>
              <w:right w:val="nil"/>
            </w:tcBorders>
          </w:tcPr>
          <w:p w14:paraId="648EDEA6" w14:textId="77777777" w:rsidR="00145FDE" w:rsidRPr="00C7285E" w:rsidRDefault="00145FDE" w:rsidP="002F486C">
            <w:pPr>
              <w:spacing w:before="60" w:after="60"/>
              <w:rPr>
                <w:rFonts w:cs="Calibri"/>
                <w:sz w:val="20"/>
                <w:szCs w:val="20"/>
              </w:rPr>
            </w:pPr>
            <w:r>
              <w:rPr>
                <w:rFonts w:cs="Calibri"/>
                <w:sz w:val="20"/>
                <w:szCs w:val="20"/>
              </w:rPr>
              <w:t>These matters have been considered in Chapters 1 and 2 of the</w:t>
            </w:r>
            <w:r w:rsidRPr="003D7D4D">
              <w:rPr>
                <w:rFonts w:cs="Calibri"/>
                <w:sz w:val="20"/>
                <w:szCs w:val="20"/>
              </w:rPr>
              <w:t xml:space="preserve"> RARMP</w:t>
            </w:r>
            <w:r>
              <w:rPr>
                <w:rFonts w:cs="Calibri"/>
                <w:sz w:val="20"/>
                <w:szCs w:val="20"/>
              </w:rPr>
              <w:t>.</w:t>
            </w:r>
          </w:p>
        </w:tc>
      </w:tr>
      <w:tr w:rsidR="00145FDE" w:rsidRPr="00C7285E" w14:paraId="6769ACE0" w14:textId="77777777" w:rsidTr="00273F58">
        <w:tc>
          <w:tcPr>
            <w:tcW w:w="693" w:type="pct"/>
            <w:vMerge/>
            <w:tcBorders>
              <w:top w:val="nil"/>
              <w:left w:val="nil"/>
              <w:bottom w:val="nil"/>
              <w:right w:val="nil"/>
            </w:tcBorders>
          </w:tcPr>
          <w:p w14:paraId="2B9C3AB5" w14:textId="77777777" w:rsidR="00145FDE" w:rsidRPr="00145FDE" w:rsidRDefault="00145FDE" w:rsidP="00145FDE">
            <w:pPr>
              <w:spacing w:before="60" w:after="60"/>
              <w:rPr>
                <w:rFonts w:cs="Calibri"/>
                <w:sz w:val="20"/>
                <w:szCs w:val="20"/>
              </w:rPr>
            </w:pPr>
          </w:p>
        </w:tc>
        <w:tc>
          <w:tcPr>
            <w:tcW w:w="2857" w:type="pct"/>
            <w:tcBorders>
              <w:top w:val="nil"/>
              <w:left w:val="nil"/>
              <w:bottom w:val="nil"/>
              <w:right w:val="nil"/>
            </w:tcBorders>
          </w:tcPr>
          <w:p w14:paraId="23B42340" w14:textId="5EF301E3" w:rsidR="00145FDE" w:rsidRPr="00E9354D" w:rsidRDefault="00145FDE">
            <w:pPr>
              <w:pStyle w:val="ListParagraph"/>
              <w:numPr>
                <w:ilvl w:val="0"/>
                <w:numId w:val="39"/>
              </w:numPr>
              <w:spacing w:before="60" w:after="60"/>
              <w:ind w:left="470" w:hanging="357"/>
              <w:rPr>
                <w:rFonts w:cs="Calibri"/>
                <w:sz w:val="20"/>
                <w:szCs w:val="20"/>
              </w:rPr>
            </w:pPr>
            <w:r w:rsidRPr="00E9354D">
              <w:rPr>
                <w:rFonts w:cs="Calibri"/>
                <w:sz w:val="20"/>
                <w:szCs w:val="20"/>
              </w:rPr>
              <w:t>Advised that the Regulator should further consider the potential risks associated with horizontal gene transfer to the human gut microbiome from widespread consumption.</w:t>
            </w:r>
          </w:p>
        </w:tc>
        <w:tc>
          <w:tcPr>
            <w:tcW w:w="1450" w:type="pct"/>
            <w:tcBorders>
              <w:top w:val="nil"/>
              <w:left w:val="nil"/>
              <w:bottom w:val="nil"/>
              <w:right w:val="nil"/>
            </w:tcBorders>
          </w:tcPr>
          <w:p w14:paraId="50B9150E" w14:textId="77777777" w:rsidR="00145FDE" w:rsidRPr="00C7285E" w:rsidRDefault="00145FDE" w:rsidP="002F486C">
            <w:pPr>
              <w:spacing w:before="60" w:after="60"/>
              <w:rPr>
                <w:rFonts w:cs="Calibri"/>
                <w:sz w:val="20"/>
                <w:szCs w:val="20"/>
              </w:rPr>
            </w:pPr>
            <w:r>
              <w:rPr>
                <w:rFonts w:cs="Calibri"/>
                <w:sz w:val="20"/>
                <w:szCs w:val="20"/>
              </w:rPr>
              <w:t xml:space="preserve">The potential for increased antimicrobial resistance resulting from horizontal gene transfer of the </w:t>
            </w:r>
            <w:r w:rsidRPr="00350E53">
              <w:rPr>
                <w:rFonts w:cs="Calibri"/>
                <w:i/>
                <w:iCs/>
                <w:sz w:val="20"/>
                <w:szCs w:val="20"/>
              </w:rPr>
              <w:t xml:space="preserve">nptII </w:t>
            </w:r>
            <w:r>
              <w:rPr>
                <w:rFonts w:cs="Calibri"/>
                <w:sz w:val="20"/>
                <w:szCs w:val="20"/>
              </w:rPr>
              <w:t>gene is discussed in Risk Scenario 2.</w:t>
            </w:r>
          </w:p>
        </w:tc>
      </w:tr>
      <w:tr w:rsidR="00145FDE" w:rsidRPr="00C7285E" w14:paraId="29699AC1" w14:textId="77777777" w:rsidTr="00273F58">
        <w:tc>
          <w:tcPr>
            <w:tcW w:w="693" w:type="pct"/>
            <w:vMerge/>
            <w:tcBorders>
              <w:top w:val="nil"/>
              <w:left w:val="nil"/>
              <w:bottom w:val="nil"/>
              <w:right w:val="nil"/>
            </w:tcBorders>
          </w:tcPr>
          <w:p w14:paraId="3E4663FE" w14:textId="77777777" w:rsidR="00145FDE" w:rsidRPr="00145FDE" w:rsidRDefault="00145FDE" w:rsidP="00145FDE">
            <w:pPr>
              <w:spacing w:before="60" w:after="60"/>
              <w:rPr>
                <w:rFonts w:cs="Calibri"/>
                <w:sz w:val="20"/>
                <w:szCs w:val="20"/>
              </w:rPr>
            </w:pPr>
          </w:p>
        </w:tc>
        <w:tc>
          <w:tcPr>
            <w:tcW w:w="2857" w:type="pct"/>
            <w:tcBorders>
              <w:top w:val="nil"/>
              <w:left w:val="nil"/>
              <w:bottom w:val="nil"/>
              <w:right w:val="nil"/>
            </w:tcBorders>
          </w:tcPr>
          <w:p w14:paraId="5C19F1B4" w14:textId="2384F20B" w:rsidR="00145FDE" w:rsidRPr="00E9354D" w:rsidRDefault="00145FDE">
            <w:pPr>
              <w:pStyle w:val="ListParagraph"/>
              <w:numPr>
                <w:ilvl w:val="0"/>
                <w:numId w:val="39"/>
              </w:numPr>
              <w:spacing w:before="60" w:after="60"/>
              <w:ind w:left="470" w:hanging="357"/>
              <w:rPr>
                <w:rFonts w:cs="Calibri"/>
                <w:sz w:val="20"/>
                <w:szCs w:val="20"/>
              </w:rPr>
            </w:pPr>
            <w:r w:rsidRPr="00E9354D">
              <w:rPr>
                <w:rFonts w:cs="Calibri"/>
                <w:sz w:val="20"/>
                <w:szCs w:val="20"/>
              </w:rPr>
              <w:t>Advised that the Regulator should further consider the potential risks to consumers from the off-target production of other compounds including toxic alkaloids.</w:t>
            </w:r>
          </w:p>
        </w:tc>
        <w:tc>
          <w:tcPr>
            <w:tcW w:w="1450" w:type="pct"/>
            <w:tcBorders>
              <w:top w:val="nil"/>
              <w:left w:val="nil"/>
              <w:bottom w:val="nil"/>
              <w:right w:val="nil"/>
            </w:tcBorders>
          </w:tcPr>
          <w:p w14:paraId="6A5A688B" w14:textId="77777777" w:rsidR="00145FDE" w:rsidRPr="00C7285E" w:rsidRDefault="00145FDE" w:rsidP="002F486C">
            <w:pPr>
              <w:spacing w:before="60" w:after="60"/>
              <w:rPr>
                <w:rFonts w:cs="Calibri"/>
                <w:sz w:val="20"/>
                <w:szCs w:val="20"/>
              </w:rPr>
            </w:pPr>
            <w:r>
              <w:rPr>
                <w:rFonts w:cs="Calibri"/>
                <w:sz w:val="20"/>
                <w:szCs w:val="20"/>
              </w:rPr>
              <w:t>Alkaloids levels in the GM fruit are discussed in Chapter 1 Section 4.5.5 and Risk Scenario 1.</w:t>
            </w:r>
          </w:p>
        </w:tc>
      </w:tr>
      <w:tr w:rsidR="00145FDE" w:rsidRPr="00C7285E" w14:paraId="5D71FDD3" w14:textId="77777777" w:rsidTr="00273F58">
        <w:tc>
          <w:tcPr>
            <w:tcW w:w="693" w:type="pct"/>
            <w:vMerge/>
            <w:tcBorders>
              <w:top w:val="nil"/>
              <w:left w:val="nil"/>
              <w:bottom w:val="nil"/>
              <w:right w:val="nil"/>
            </w:tcBorders>
          </w:tcPr>
          <w:p w14:paraId="4276606D" w14:textId="77777777" w:rsidR="00145FDE" w:rsidRPr="00145FDE" w:rsidRDefault="00145FDE" w:rsidP="00145FDE">
            <w:pPr>
              <w:spacing w:before="60" w:after="60"/>
              <w:rPr>
                <w:rFonts w:cs="Calibri"/>
                <w:sz w:val="20"/>
                <w:szCs w:val="20"/>
              </w:rPr>
            </w:pPr>
          </w:p>
        </w:tc>
        <w:tc>
          <w:tcPr>
            <w:tcW w:w="2857" w:type="pct"/>
            <w:tcBorders>
              <w:top w:val="nil"/>
              <w:left w:val="nil"/>
              <w:bottom w:val="nil"/>
              <w:right w:val="nil"/>
            </w:tcBorders>
          </w:tcPr>
          <w:p w14:paraId="53629410" w14:textId="2D76D281" w:rsidR="00145FDE" w:rsidRPr="00E9354D" w:rsidRDefault="00145FDE">
            <w:pPr>
              <w:pStyle w:val="ListParagraph"/>
              <w:numPr>
                <w:ilvl w:val="0"/>
                <w:numId w:val="39"/>
              </w:numPr>
              <w:spacing w:before="60" w:after="60"/>
              <w:ind w:left="470" w:hanging="357"/>
              <w:rPr>
                <w:rFonts w:cs="Calibri"/>
                <w:sz w:val="20"/>
                <w:szCs w:val="20"/>
              </w:rPr>
            </w:pPr>
            <w:r w:rsidRPr="00E9354D">
              <w:rPr>
                <w:rFonts w:cs="Calibri"/>
                <w:sz w:val="20"/>
                <w:szCs w:val="20"/>
              </w:rPr>
              <w:t>Advised that the Regulator should seek more information related to tomato allergens in the GMO.</w:t>
            </w:r>
          </w:p>
        </w:tc>
        <w:tc>
          <w:tcPr>
            <w:tcW w:w="1450" w:type="pct"/>
            <w:tcBorders>
              <w:top w:val="nil"/>
              <w:left w:val="nil"/>
              <w:bottom w:val="nil"/>
              <w:right w:val="nil"/>
            </w:tcBorders>
          </w:tcPr>
          <w:p w14:paraId="07D6FB43" w14:textId="77777777" w:rsidR="00145FDE" w:rsidRPr="00C7285E" w:rsidRDefault="00145FDE" w:rsidP="002F486C">
            <w:pPr>
              <w:spacing w:before="60" w:after="60"/>
              <w:rPr>
                <w:rFonts w:cs="Calibri"/>
                <w:sz w:val="20"/>
                <w:szCs w:val="20"/>
              </w:rPr>
            </w:pPr>
            <w:r>
              <w:rPr>
                <w:rFonts w:cs="Calibri"/>
                <w:sz w:val="20"/>
                <w:szCs w:val="20"/>
              </w:rPr>
              <w:t>Allergenicity is discussed in Chapter 1 Sections 3.4.2, 4.3 and 4.4, as well as Risk Scenario 1.</w:t>
            </w:r>
          </w:p>
        </w:tc>
      </w:tr>
      <w:tr w:rsidR="00145FDE" w:rsidRPr="00C7285E" w14:paraId="135841B7" w14:textId="77777777" w:rsidTr="00273F58">
        <w:tc>
          <w:tcPr>
            <w:tcW w:w="693" w:type="pct"/>
            <w:vMerge/>
            <w:tcBorders>
              <w:top w:val="nil"/>
              <w:left w:val="nil"/>
              <w:bottom w:val="single" w:sz="4" w:space="0" w:color="auto"/>
              <w:right w:val="nil"/>
            </w:tcBorders>
          </w:tcPr>
          <w:p w14:paraId="7D2431A0" w14:textId="77777777" w:rsidR="00145FDE" w:rsidRPr="00145FDE" w:rsidRDefault="00145FDE" w:rsidP="00145FDE">
            <w:pPr>
              <w:spacing w:before="60" w:after="60"/>
              <w:rPr>
                <w:rFonts w:cs="Calibri"/>
                <w:sz w:val="20"/>
                <w:szCs w:val="20"/>
              </w:rPr>
            </w:pPr>
          </w:p>
        </w:tc>
        <w:tc>
          <w:tcPr>
            <w:tcW w:w="2857" w:type="pct"/>
            <w:tcBorders>
              <w:top w:val="nil"/>
              <w:left w:val="nil"/>
              <w:bottom w:val="single" w:sz="4" w:space="0" w:color="auto"/>
              <w:right w:val="nil"/>
            </w:tcBorders>
          </w:tcPr>
          <w:p w14:paraId="7923623D" w14:textId="525E0CF7" w:rsidR="00145FDE" w:rsidRPr="00E9354D" w:rsidRDefault="00145FDE">
            <w:pPr>
              <w:pStyle w:val="ListParagraph"/>
              <w:numPr>
                <w:ilvl w:val="0"/>
                <w:numId w:val="39"/>
              </w:numPr>
              <w:spacing w:before="60" w:after="60"/>
              <w:ind w:left="470" w:hanging="357"/>
              <w:rPr>
                <w:rFonts w:cs="Calibri"/>
                <w:sz w:val="20"/>
                <w:szCs w:val="20"/>
              </w:rPr>
            </w:pPr>
            <w:r w:rsidRPr="00E9354D">
              <w:rPr>
                <w:rFonts w:cs="Calibri"/>
                <w:sz w:val="20"/>
                <w:szCs w:val="20"/>
              </w:rPr>
              <w:t>Advised that the Regulator should seek more information related to the upregulation of other genes in the GMO.</w:t>
            </w:r>
          </w:p>
        </w:tc>
        <w:tc>
          <w:tcPr>
            <w:tcW w:w="1450" w:type="pct"/>
            <w:tcBorders>
              <w:top w:val="nil"/>
              <w:left w:val="nil"/>
              <w:bottom w:val="single" w:sz="4" w:space="0" w:color="auto"/>
              <w:right w:val="nil"/>
            </w:tcBorders>
          </w:tcPr>
          <w:p w14:paraId="5D7CAF27" w14:textId="77777777" w:rsidR="00145FDE" w:rsidRPr="00C7285E" w:rsidRDefault="00145FDE" w:rsidP="002F486C">
            <w:pPr>
              <w:spacing w:before="60" w:after="60"/>
              <w:rPr>
                <w:rFonts w:cs="Calibri"/>
                <w:sz w:val="20"/>
                <w:szCs w:val="20"/>
              </w:rPr>
            </w:pPr>
            <w:r>
              <w:rPr>
                <w:rFonts w:cs="Calibri"/>
                <w:sz w:val="20"/>
                <w:szCs w:val="20"/>
              </w:rPr>
              <w:t>Upregulation of other genes is discussed in Chapter 1 Sections 4.5.4.3 and 4.5.4.4.</w:t>
            </w:r>
          </w:p>
        </w:tc>
      </w:tr>
      <w:tr w:rsidR="00145FDE" w:rsidRPr="00C7285E" w14:paraId="1CC36F19" w14:textId="77777777" w:rsidTr="00273F58">
        <w:tc>
          <w:tcPr>
            <w:tcW w:w="693" w:type="pct"/>
            <w:tcBorders>
              <w:top w:val="single" w:sz="4" w:space="0" w:color="auto"/>
              <w:left w:val="nil"/>
              <w:bottom w:val="single" w:sz="4" w:space="0" w:color="auto"/>
              <w:right w:val="nil"/>
            </w:tcBorders>
          </w:tcPr>
          <w:p w14:paraId="7A8CB218" w14:textId="32393B78" w:rsidR="00145FDE" w:rsidRDefault="00145FDE" w:rsidP="002F486C">
            <w:pPr>
              <w:spacing w:before="60" w:after="60"/>
              <w:rPr>
                <w:rFonts w:cs="Calibri"/>
                <w:sz w:val="20"/>
                <w:szCs w:val="20"/>
              </w:rPr>
            </w:pPr>
            <w:r>
              <w:rPr>
                <w:rFonts w:cs="Calibri"/>
                <w:sz w:val="20"/>
                <w:szCs w:val="20"/>
              </w:rPr>
              <w:t>2</w:t>
            </w:r>
          </w:p>
        </w:tc>
        <w:tc>
          <w:tcPr>
            <w:tcW w:w="2857" w:type="pct"/>
            <w:tcBorders>
              <w:top w:val="single" w:sz="4" w:space="0" w:color="auto"/>
              <w:left w:val="nil"/>
              <w:bottom w:val="single" w:sz="4" w:space="0" w:color="auto"/>
              <w:right w:val="nil"/>
            </w:tcBorders>
          </w:tcPr>
          <w:p w14:paraId="3BDDB517" w14:textId="7090B56B" w:rsidR="00145FDE" w:rsidRPr="00C7285E" w:rsidRDefault="00145FDE" w:rsidP="002F486C">
            <w:pPr>
              <w:spacing w:before="60" w:after="60"/>
              <w:rPr>
                <w:rFonts w:cs="Calibri"/>
                <w:sz w:val="20"/>
                <w:szCs w:val="20"/>
              </w:rPr>
            </w:pPr>
            <w:r>
              <w:rPr>
                <w:rFonts w:cs="Calibri"/>
                <w:sz w:val="20"/>
                <w:szCs w:val="20"/>
              </w:rPr>
              <w:t>S</w:t>
            </w:r>
            <w:r w:rsidRPr="00C7285E">
              <w:rPr>
                <w:rFonts w:cs="Calibri"/>
                <w:sz w:val="20"/>
                <w:szCs w:val="20"/>
              </w:rPr>
              <w:t>tates that it is not clear from the application what the public benefits are from the proposed approval for purple tomatoes, and that there are already purple style tomatoes in heritage varieties.</w:t>
            </w:r>
          </w:p>
          <w:p w14:paraId="43790241" w14:textId="77777777" w:rsidR="00145FDE" w:rsidRPr="00C7285E" w:rsidRDefault="00145FDE" w:rsidP="002F486C">
            <w:pPr>
              <w:spacing w:before="60" w:after="60"/>
              <w:rPr>
                <w:rFonts w:asciiTheme="minorHAnsi" w:hAnsiTheme="minorHAnsi" w:cstheme="minorHAnsi"/>
                <w:sz w:val="20"/>
                <w:szCs w:val="20"/>
                <w:lang w:val="en-US"/>
              </w:rPr>
            </w:pPr>
            <w:r w:rsidRPr="00C7285E">
              <w:rPr>
                <w:rFonts w:cs="Calibri"/>
                <w:sz w:val="20"/>
                <w:szCs w:val="20"/>
              </w:rPr>
              <w:lastRenderedPageBreak/>
              <w:t>States that if the application is just for cosmetic or marketing reasons, then does not support it.</w:t>
            </w:r>
          </w:p>
        </w:tc>
        <w:tc>
          <w:tcPr>
            <w:tcW w:w="1450" w:type="pct"/>
            <w:tcBorders>
              <w:top w:val="single" w:sz="4" w:space="0" w:color="auto"/>
              <w:left w:val="nil"/>
              <w:bottom w:val="single" w:sz="4" w:space="0" w:color="auto"/>
              <w:right w:val="nil"/>
            </w:tcBorders>
          </w:tcPr>
          <w:p w14:paraId="14585BB8" w14:textId="77777777" w:rsidR="00145FDE" w:rsidRPr="00C7285E" w:rsidRDefault="00145FDE" w:rsidP="002F486C">
            <w:pPr>
              <w:spacing w:before="60" w:after="60"/>
              <w:rPr>
                <w:rFonts w:cs="Calibri"/>
                <w:sz w:val="20"/>
                <w:szCs w:val="20"/>
                <w:lang w:val="en-US"/>
              </w:rPr>
            </w:pPr>
            <w:r>
              <w:rPr>
                <w:rFonts w:cs="Calibri"/>
                <w:sz w:val="20"/>
                <w:szCs w:val="20"/>
              </w:rPr>
              <w:lastRenderedPageBreak/>
              <w:t xml:space="preserve">Benefits are outside the scope of the Gene Technology legislation. The Regulator’s responsibility is </w:t>
            </w:r>
            <w:r>
              <w:rPr>
                <w:rFonts w:cs="Calibri"/>
                <w:sz w:val="20"/>
                <w:szCs w:val="20"/>
              </w:rPr>
              <w:lastRenderedPageBreak/>
              <w:t>to identify and manage risk as a result of gene technology.</w:t>
            </w:r>
          </w:p>
        </w:tc>
      </w:tr>
      <w:tr w:rsidR="00145FDE" w:rsidRPr="00E9354D" w14:paraId="19C7BBF5" w14:textId="77777777" w:rsidTr="00273F58">
        <w:trPr>
          <w:trHeight w:val="2373"/>
        </w:trPr>
        <w:tc>
          <w:tcPr>
            <w:tcW w:w="693" w:type="pct"/>
            <w:tcBorders>
              <w:top w:val="single" w:sz="4" w:space="0" w:color="auto"/>
              <w:left w:val="nil"/>
              <w:bottom w:val="single" w:sz="4" w:space="0" w:color="auto"/>
              <w:right w:val="nil"/>
            </w:tcBorders>
          </w:tcPr>
          <w:p w14:paraId="4ABABFBA" w14:textId="58AB4B53" w:rsidR="00145FDE" w:rsidRDefault="00145FDE" w:rsidP="002F486C">
            <w:pPr>
              <w:spacing w:before="60" w:after="60"/>
              <w:rPr>
                <w:rFonts w:cs="Calibri"/>
                <w:sz w:val="20"/>
                <w:szCs w:val="20"/>
              </w:rPr>
            </w:pPr>
            <w:r>
              <w:rPr>
                <w:rFonts w:cs="Calibri"/>
                <w:sz w:val="20"/>
                <w:szCs w:val="20"/>
              </w:rPr>
              <w:lastRenderedPageBreak/>
              <w:t>3</w:t>
            </w:r>
          </w:p>
        </w:tc>
        <w:tc>
          <w:tcPr>
            <w:tcW w:w="2857" w:type="pct"/>
            <w:tcBorders>
              <w:top w:val="single" w:sz="4" w:space="0" w:color="auto"/>
              <w:left w:val="nil"/>
              <w:bottom w:val="single" w:sz="4" w:space="0" w:color="auto"/>
              <w:right w:val="nil"/>
            </w:tcBorders>
          </w:tcPr>
          <w:p w14:paraId="1089CFFA" w14:textId="0299360A" w:rsidR="00145FDE" w:rsidRPr="00E9354D" w:rsidRDefault="00145FDE" w:rsidP="002F486C">
            <w:pPr>
              <w:spacing w:before="60" w:after="60"/>
              <w:rPr>
                <w:rFonts w:cs="Calibri"/>
                <w:sz w:val="20"/>
                <w:szCs w:val="20"/>
              </w:rPr>
            </w:pPr>
            <w:r>
              <w:rPr>
                <w:rFonts w:cs="Calibri"/>
                <w:sz w:val="20"/>
                <w:szCs w:val="20"/>
              </w:rPr>
              <w:t>P</w:t>
            </w:r>
            <w:r w:rsidRPr="00353596">
              <w:rPr>
                <w:rFonts w:cs="Calibri"/>
                <w:sz w:val="20"/>
                <w:szCs w:val="20"/>
              </w:rPr>
              <w:t>rovides no comments at this stage and reserves any potential future comments to when the RARMP is prepared</w:t>
            </w:r>
            <w:r>
              <w:rPr>
                <w:rFonts w:cs="Calibri"/>
                <w:sz w:val="20"/>
                <w:szCs w:val="20"/>
              </w:rPr>
              <w:t>.</w:t>
            </w:r>
          </w:p>
        </w:tc>
        <w:tc>
          <w:tcPr>
            <w:tcW w:w="1450" w:type="pct"/>
            <w:tcBorders>
              <w:top w:val="single" w:sz="4" w:space="0" w:color="auto"/>
              <w:left w:val="nil"/>
              <w:bottom w:val="single" w:sz="4" w:space="0" w:color="auto"/>
              <w:right w:val="nil"/>
            </w:tcBorders>
          </w:tcPr>
          <w:p w14:paraId="11FC5EA6" w14:textId="77777777" w:rsidR="00145FDE" w:rsidRPr="00E9354D" w:rsidRDefault="00145FDE" w:rsidP="002F486C">
            <w:pPr>
              <w:spacing w:before="60" w:after="60"/>
              <w:rPr>
                <w:rFonts w:cs="Calibri"/>
                <w:sz w:val="20"/>
                <w:szCs w:val="20"/>
              </w:rPr>
            </w:pPr>
            <w:r>
              <w:rPr>
                <w:rFonts w:cs="Calibri"/>
                <w:sz w:val="20"/>
                <w:szCs w:val="20"/>
              </w:rPr>
              <w:t>Noted.</w:t>
            </w:r>
          </w:p>
        </w:tc>
      </w:tr>
      <w:tr w:rsidR="00145FDE" w14:paraId="3FB53263" w14:textId="77777777" w:rsidTr="00273F58">
        <w:trPr>
          <w:trHeight w:val="1871"/>
        </w:trPr>
        <w:tc>
          <w:tcPr>
            <w:tcW w:w="693" w:type="pct"/>
            <w:vMerge w:val="restart"/>
            <w:tcBorders>
              <w:top w:val="single" w:sz="4" w:space="0" w:color="auto"/>
              <w:left w:val="nil"/>
              <w:bottom w:val="nil"/>
              <w:right w:val="nil"/>
            </w:tcBorders>
          </w:tcPr>
          <w:p w14:paraId="0EF8883B" w14:textId="7D422D0E" w:rsidR="00145FDE" w:rsidRDefault="00145FDE" w:rsidP="002F486C">
            <w:pPr>
              <w:spacing w:before="60" w:after="60"/>
              <w:rPr>
                <w:rFonts w:cs="Calibri"/>
                <w:sz w:val="20"/>
                <w:szCs w:val="20"/>
              </w:rPr>
            </w:pPr>
            <w:r>
              <w:rPr>
                <w:rFonts w:cs="Calibri"/>
                <w:sz w:val="20"/>
                <w:szCs w:val="20"/>
              </w:rPr>
              <w:t>4</w:t>
            </w:r>
          </w:p>
        </w:tc>
        <w:tc>
          <w:tcPr>
            <w:tcW w:w="2857" w:type="pct"/>
            <w:tcBorders>
              <w:top w:val="single" w:sz="4" w:space="0" w:color="auto"/>
              <w:left w:val="nil"/>
              <w:bottom w:val="nil"/>
              <w:right w:val="nil"/>
            </w:tcBorders>
          </w:tcPr>
          <w:p w14:paraId="1E825B94" w14:textId="795A0ED9" w:rsidR="00145FDE" w:rsidRDefault="00145FDE" w:rsidP="002F486C">
            <w:pPr>
              <w:spacing w:before="60" w:after="60"/>
              <w:rPr>
                <w:rFonts w:cs="Calibri"/>
                <w:sz w:val="20"/>
                <w:szCs w:val="20"/>
              </w:rPr>
            </w:pPr>
            <w:r>
              <w:rPr>
                <w:rFonts w:cs="Calibri"/>
                <w:sz w:val="20"/>
                <w:szCs w:val="20"/>
              </w:rPr>
              <w:t>Although the tomatoes will be grown in greenhouses, t</w:t>
            </w:r>
            <w:r w:rsidRPr="00CF3932">
              <w:rPr>
                <w:rFonts w:cs="Calibri"/>
                <w:sz w:val="20"/>
                <w:szCs w:val="20"/>
              </w:rPr>
              <w:t xml:space="preserve">here is still potential for unintended release of modified plant material through waste disposal, or accidents like spilling during transport. </w:t>
            </w:r>
            <w:r>
              <w:rPr>
                <w:rFonts w:cs="Calibri"/>
                <w:sz w:val="20"/>
                <w:szCs w:val="20"/>
              </w:rPr>
              <w:t>Questioned whether</w:t>
            </w:r>
            <w:r w:rsidRPr="00CF3932">
              <w:rPr>
                <w:rFonts w:cs="Calibri"/>
                <w:sz w:val="20"/>
                <w:szCs w:val="20"/>
              </w:rPr>
              <w:t xml:space="preserve"> waste management protocols </w:t>
            </w:r>
            <w:r>
              <w:rPr>
                <w:rFonts w:cs="Calibri"/>
                <w:sz w:val="20"/>
                <w:szCs w:val="20"/>
              </w:rPr>
              <w:t xml:space="preserve">should </w:t>
            </w:r>
            <w:r w:rsidRPr="00CF3932">
              <w:rPr>
                <w:rFonts w:cs="Calibri"/>
                <w:sz w:val="20"/>
                <w:szCs w:val="20"/>
              </w:rPr>
              <w:t>be considered for any sites growing these tomatoes to limit unintended environmental exposure.</w:t>
            </w:r>
          </w:p>
        </w:tc>
        <w:tc>
          <w:tcPr>
            <w:tcW w:w="1450" w:type="pct"/>
            <w:tcBorders>
              <w:top w:val="single" w:sz="4" w:space="0" w:color="auto"/>
              <w:left w:val="nil"/>
              <w:bottom w:val="nil"/>
              <w:right w:val="nil"/>
            </w:tcBorders>
          </w:tcPr>
          <w:p w14:paraId="0A0011BD" w14:textId="77777777" w:rsidR="00145FDE" w:rsidRDefault="00145FDE" w:rsidP="002F486C">
            <w:pPr>
              <w:spacing w:before="60" w:after="60"/>
              <w:rPr>
                <w:rFonts w:cs="Calibri"/>
                <w:sz w:val="20"/>
                <w:szCs w:val="20"/>
              </w:rPr>
            </w:pPr>
            <w:r>
              <w:rPr>
                <w:rFonts w:cs="Calibri"/>
                <w:sz w:val="20"/>
                <w:szCs w:val="20"/>
              </w:rPr>
              <w:t>As this application is for a commercial release of a GM plant, t</w:t>
            </w:r>
            <w:r w:rsidRPr="00F912AC">
              <w:rPr>
                <w:rFonts w:cs="Calibri"/>
                <w:sz w:val="20"/>
                <w:szCs w:val="20"/>
              </w:rPr>
              <w:t>he licence application proposes an ongoing commercial release, with no restrictions on how the GM Purple Tomato is grown or used</w:t>
            </w:r>
            <w:r>
              <w:rPr>
                <w:rFonts w:cs="Calibri"/>
                <w:sz w:val="20"/>
                <w:szCs w:val="20"/>
              </w:rPr>
              <w:t>, and it is therefore assumed that there will be dispersal into the environment. Dispersal and persistence of the GMO is discussed in Risk Scenario 3.</w:t>
            </w:r>
          </w:p>
        </w:tc>
      </w:tr>
      <w:tr w:rsidR="00145FDE" w14:paraId="4D887141" w14:textId="77777777" w:rsidTr="00273F58">
        <w:trPr>
          <w:trHeight w:val="1361"/>
        </w:trPr>
        <w:tc>
          <w:tcPr>
            <w:tcW w:w="693" w:type="pct"/>
            <w:vMerge/>
            <w:tcBorders>
              <w:top w:val="nil"/>
              <w:left w:val="nil"/>
              <w:bottom w:val="nil"/>
              <w:right w:val="nil"/>
            </w:tcBorders>
          </w:tcPr>
          <w:p w14:paraId="5B291962" w14:textId="77777777" w:rsidR="00145FDE" w:rsidRDefault="00145FDE" w:rsidP="002F486C">
            <w:pPr>
              <w:spacing w:before="60" w:after="60"/>
              <w:rPr>
                <w:rFonts w:cs="Calibri"/>
                <w:sz w:val="20"/>
                <w:szCs w:val="20"/>
              </w:rPr>
            </w:pPr>
          </w:p>
        </w:tc>
        <w:tc>
          <w:tcPr>
            <w:tcW w:w="2857" w:type="pct"/>
            <w:tcBorders>
              <w:top w:val="nil"/>
              <w:left w:val="nil"/>
              <w:bottom w:val="nil"/>
              <w:right w:val="nil"/>
            </w:tcBorders>
          </w:tcPr>
          <w:p w14:paraId="255AD8AF" w14:textId="6F8EFA66" w:rsidR="00145FDE" w:rsidRDefault="00145FDE" w:rsidP="002F486C">
            <w:pPr>
              <w:spacing w:before="60" w:after="60"/>
              <w:rPr>
                <w:rFonts w:cs="Calibri"/>
                <w:sz w:val="20"/>
                <w:szCs w:val="20"/>
              </w:rPr>
            </w:pPr>
            <w:r>
              <w:rPr>
                <w:rFonts w:cs="Calibri"/>
                <w:sz w:val="20"/>
                <w:szCs w:val="20"/>
              </w:rPr>
              <w:t>Questioned whether i</w:t>
            </w:r>
            <w:r w:rsidRPr="00CF3932">
              <w:rPr>
                <w:rFonts w:cs="Calibri"/>
                <w:sz w:val="20"/>
                <w:szCs w:val="20"/>
              </w:rPr>
              <w:t xml:space="preserve">f the waste </w:t>
            </w:r>
            <w:r>
              <w:rPr>
                <w:rFonts w:cs="Calibri"/>
                <w:sz w:val="20"/>
                <w:szCs w:val="20"/>
              </w:rPr>
              <w:t>goes to a commercial composting site</w:t>
            </w:r>
            <w:r w:rsidRPr="00CF3932">
              <w:rPr>
                <w:rFonts w:cs="Calibri"/>
                <w:sz w:val="20"/>
                <w:szCs w:val="20"/>
              </w:rPr>
              <w:t xml:space="preserve"> it need</w:t>
            </w:r>
            <w:r>
              <w:rPr>
                <w:rFonts w:cs="Calibri"/>
                <w:sz w:val="20"/>
                <w:szCs w:val="20"/>
              </w:rPr>
              <w:t>s</w:t>
            </w:r>
            <w:r w:rsidRPr="00CF3932">
              <w:rPr>
                <w:rFonts w:cs="Calibri"/>
                <w:sz w:val="20"/>
                <w:szCs w:val="20"/>
              </w:rPr>
              <w:t xml:space="preserve"> to be separated so modified plant material doesn’t contaminate compost</w:t>
            </w:r>
            <w:r>
              <w:rPr>
                <w:rFonts w:cs="Calibri"/>
                <w:sz w:val="20"/>
                <w:szCs w:val="20"/>
              </w:rPr>
              <w:t>.</w:t>
            </w:r>
          </w:p>
        </w:tc>
        <w:tc>
          <w:tcPr>
            <w:tcW w:w="1450" w:type="pct"/>
            <w:tcBorders>
              <w:top w:val="nil"/>
              <w:left w:val="nil"/>
              <w:bottom w:val="nil"/>
              <w:right w:val="nil"/>
            </w:tcBorders>
          </w:tcPr>
          <w:p w14:paraId="29376773" w14:textId="77777777" w:rsidR="00145FDE" w:rsidRDefault="00145FDE" w:rsidP="002F486C">
            <w:pPr>
              <w:spacing w:before="60" w:after="60"/>
              <w:rPr>
                <w:rFonts w:cs="Calibri"/>
                <w:sz w:val="20"/>
                <w:szCs w:val="20"/>
              </w:rPr>
            </w:pPr>
            <w:r>
              <w:rPr>
                <w:rFonts w:cs="Calibri"/>
                <w:sz w:val="20"/>
                <w:szCs w:val="20"/>
              </w:rPr>
              <w:t>As above.</w:t>
            </w:r>
          </w:p>
        </w:tc>
      </w:tr>
      <w:tr w:rsidR="00145FDE" w14:paraId="3C786B0C" w14:textId="77777777" w:rsidTr="00273F58">
        <w:trPr>
          <w:trHeight w:val="1247"/>
        </w:trPr>
        <w:tc>
          <w:tcPr>
            <w:tcW w:w="693" w:type="pct"/>
            <w:vMerge/>
            <w:tcBorders>
              <w:top w:val="nil"/>
              <w:left w:val="nil"/>
              <w:bottom w:val="single" w:sz="4" w:space="0" w:color="auto"/>
              <w:right w:val="nil"/>
            </w:tcBorders>
          </w:tcPr>
          <w:p w14:paraId="1D9E162C" w14:textId="77777777" w:rsidR="00145FDE" w:rsidRDefault="00145FDE" w:rsidP="002F486C">
            <w:pPr>
              <w:spacing w:before="60" w:after="60"/>
              <w:rPr>
                <w:rFonts w:cs="Calibri"/>
                <w:sz w:val="20"/>
                <w:szCs w:val="20"/>
              </w:rPr>
            </w:pPr>
          </w:p>
        </w:tc>
        <w:tc>
          <w:tcPr>
            <w:tcW w:w="2857" w:type="pct"/>
            <w:tcBorders>
              <w:top w:val="nil"/>
              <w:left w:val="nil"/>
              <w:bottom w:val="single" w:sz="4" w:space="0" w:color="auto"/>
              <w:right w:val="nil"/>
            </w:tcBorders>
          </w:tcPr>
          <w:p w14:paraId="066DB996" w14:textId="52BFA808" w:rsidR="00145FDE" w:rsidRDefault="00145FDE" w:rsidP="002F486C">
            <w:pPr>
              <w:spacing w:before="60" w:after="60"/>
              <w:rPr>
                <w:rFonts w:cs="Calibri"/>
                <w:sz w:val="20"/>
                <w:szCs w:val="20"/>
              </w:rPr>
            </w:pPr>
            <w:r>
              <w:rPr>
                <w:rFonts w:cs="Calibri"/>
                <w:sz w:val="20"/>
                <w:szCs w:val="20"/>
              </w:rPr>
              <w:t>Advised that as s</w:t>
            </w:r>
            <w:r w:rsidRPr="00CF3932">
              <w:rPr>
                <w:rFonts w:cs="Calibri"/>
                <w:sz w:val="20"/>
                <w:szCs w:val="20"/>
              </w:rPr>
              <w:t xml:space="preserve">ome people in the community may be concerned about whether a </w:t>
            </w:r>
            <w:r>
              <w:rPr>
                <w:rFonts w:cs="Calibri"/>
                <w:sz w:val="20"/>
                <w:szCs w:val="20"/>
              </w:rPr>
              <w:t>GM</w:t>
            </w:r>
            <w:r w:rsidRPr="00CF3932">
              <w:rPr>
                <w:rFonts w:cs="Calibri"/>
                <w:sz w:val="20"/>
                <w:szCs w:val="20"/>
              </w:rPr>
              <w:t xml:space="preserve"> plant is safe</w:t>
            </w:r>
            <w:r>
              <w:rPr>
                <w:rFonts w:cs="Calibri"/>
                <w:sz w:val="20"/>
                <w:szCs w:val="20"/>
              </w:rPr>
              <w:t xml:space="preserve">, </w:t>
            </w:r>
            <w:r w:rsidRPr="00CF3932">
              <w:rPr>
                <w:rFonts w:cs="Calibri"/>
                <w:sz w:val="20"/>
                <w:szCs w:val="20"/>
              </w:rPr>
              <w:t>it could be good to have clear communication materials about the new tomato and its safety in areas that the tomatoes are going to be grown and sold</w:t>
            </w:r>
            <w:r>
              <w:rPr>
                <w:rFonts w:cs="Calibri"/>
                <w:sz w:val="20"/>
                <w:szCs w:val="20"/>
              </w:rPr>
              <w:t>, while acknowledging that f</w:t>
            </w:r>
            <w:r w:rsidRPr="00CF3932">
              <w:rPr>
                <w:rFonts w:cs="Calibri"/>
                <w:sz w:val="20"/>
                <w:szCs w:val="20"/>
              </w:rPr>
              <w:t>ood safety is generally looked after by FSANZ</w:t>
            </w:r>
            <w:r>
              <w:rPr>
                <w:rFonts w:cs="Calibri"/>
                <w:sz w:val="20"/>
                <w:szCs w:val="20"/>
              </w:rPr>
              <w:t>.</w:t>
            </w:r>
          </w:p>
        </w:tc>
        <w:tc>
          <w:tcPr>
            <w:tcW w:w="1450" w:type="pct"/>
            <w:tcBorders>
              <w:top w:val="nil"/>
              <w:left w:val="nil"/>
              <w:bottom w:val="single" w:sz="4" w:space="0" w:color="auto"/>
              <w:right w:val="nil"/>
            </w:tcBorders>
          </w:tcPr>
          <w:p w14:paraId="4470F51E" w14:textId="75747B90" w:rsidR="00145FDE" w:rsidRDefault="00145FDE" w:rsidP="002F486C">
            <w:pPr>
              <w:spacing w:before="60" w:after="60"/>
              <w:rPr>
                <w:rFonts w:cs="Calibri"/>
                <w:sz w:val="20"/>
                <w:szCs w:val="20"/>
              </w:rPr>
            </w:pPr>
            <w:r>
              <w:rPr>
                <w:rFonts w:cs="Calibri"/>
                <w:sz w:val="20"/>
                <w:szCs w:val="20"/>
              </w:rPr>
              <w:t>As part of the consultation, the public will be notified that the RARMP is open for co</w:t>
            </w:r>
            <w:r w:rsidRPr="00145FDE">
              <w:rPr>
                <w:rFonts w:cs="Calibri"/>
                <w:sz w:val="20"/>
                <w:szCs w:val="20"/>
              </w:rPr>
              <w:t>nsultation via our </w:t>
            </w:r>
            <w:hyperlink r:id="rId89" w:history="1">
              <w:r w:rsidRPr="00145FDE">
                <w:rPr>
                  <w:rStyle w:val="Hyperlink"/>
                  <w:rFonts w:cs="Calibri"/>
                  <w:color w:val="auto"/>
                  <w:sz w:val="20"/>
                  <w:szCs w:val="20"/>
                </w:rPr>
                <w:t>subscriber </w:t>
              </w:r>
            </w:hyperlink>
            <w:r w:rsidRPr="00145FDE">
              <w:rPr>
                <w:rFonts w:asciiTheme="minorHAnsi" w:hAnsiTheme="minorHAnsi" w:cstheme="minorHAnsi"/>
                <w:sz w:val="20"/>
                <w:szCs w:val="20"/>
              </w:rPr>
              <w:t>list, our </w:t>
            </w:r>
            <w:hyperlink r:id="rId90" w:history="1">
              <w:r w:rsidRPr="00145FDE">
                <w:rPr>
                  <w:rStyle w:val="Hyperlink"/>
                  <w:rFonts w:asciiTheme="minorHAnsi" w:hAnsiTheme="minorHAnsi" w:cstheme="minorHAnsi"/>
                  <w:color w:val="auto"/>
                  <w:sz w:val="20"/>
                  <w:szCs w:val="20"/>
                </w:rPr>
                <w:t>website</w:t>
              </w:r>
            </w:hyperlink>
            <w:r w:rsidRPr="00145FDE">
              <w:rPr>
                <w:rFonts w:asciiTheme="minorHAnsi" w:hAnsiTheme="minorHAnsi" w:cstheme="minorHAnsi"/>
                <w:sz w:val="20"/>
                <w:szCs w:val="20"/>
              </w:rPr>
              <w:t xml:space="preserve">, and newspaper </w:t>
            </w:r>
            <w:r w:rsidRPr="007D6DD6">
              <w:rPr>
                <w:rFonts w:asciiTheme="minorHAnsi" w:hAnsiTheme="minorHAnsi" w:cstheme="minorHAnsi"/>
                <w:sz w:val="20"/>
                <w:szCs w:val="20"/>
              </w:rPr>
              <w:t>advertisement</w:t>
            </w:r>
            <w:r w:rsidRPr="007D6DD6">
              <w:rPr>
                <w:rFonts w:cs="Calibri"/>
                <w:sz w:val="20"/>
                <w:szCs w:val="20"/>
              </w:rPr>
              <w:t>. Other relevant do</w:t>
            </w:r>
            <w:r>
              <w:rPr>
                <w:rFonts w:cs="Calibri"/>
                <w:sz w:val="20"/>
                <w:szCs w:val="20"/>
              </w:rPr>
              <w:t>cuments including a Questions and Answers will also be made available at this time that includes a plain language summary.</w:t>
            </w:r>
          </w:p>
        </w:tc>
      </w:tr>
      <w:tr w:rsidR="00145FDE" w14:paraId="57460321" w14:textId="77777777" w:rsidTr="00273F58">
        <w:trPr>
          <w:trHeight w:val="1247"/>
        </w:trPr>
        <w:tc>
          <w:tcPr>
            <w:tcW w:w="693" w:type="pct"/>
            <w:tcBorders>
              <w:top w:val="single" w:sz="4" w:space="0" w:color="auto"/>
              <w:left w:val="nil"/>
              <w:bottom w:val="single" w:sz="4" w:space="0" w:color="auto"/>
              <w:right w:val="nil"/>
            </w:tcBorders>
          </w:tcPr>
          <w:p w14:paraId="30FEB5C3" w14:textId="6EC7749C" w:rsidR="00145FDE" w:rsidRDefault="00145FDE" w:rsidP="002F486C">
            <w:pPr>
              <w:spacing w:before="60" w:after="60"/>
              <w:rPr>
                <w:rFonts w:cs="Calibri"/>
                <w:sz w:val="20"/>
                <w:szCs w:val="20"/>
              </w:rPr>
            </w:pPr>
            <w:r>
              <w:rPr>
                <w:rFonts w:cs="Calibri"/>
                <w:sz w:val="20"/>
                <w:szCs w:val="20"/>
              </w:rPr>
              <w:t>5</w:t>
            </w:r>
          </w:p>
        </w:tc>
        <w:tc>
          <w:tcPr>
            <w:tcW w:w="2857" w:type="pct"/>
            <w:tcBorders>
              <w:top w:val="single" w:sz="4" w:space="0" w:color="auto"/>
              <w:left w:val="nil"/>
              <w:bottom w:val="single" w:sz="4" w:space="0" w:color="auto"/>
              <w:right w:val="nil"/>
            </w:tcBorders>
          </w:tcPr>
          <w:p w14:paraId="72AF7B74" w14:textId="54C5529A" w:rsidR="00145FDE" w:rsidRDefault="00145FDE" w:rsidP="002F486C">
            <w:pPr>
              <w:spacing w:before="60" w:after="60"/>
              <w:rPr>
                <w:rFonts w:cs="Calibri"/>
                <w:sz w:val="20"/>
                <w:szCs w:val="20"/>
              </w:rPr>
            </w:pPr>
            <w:r>
              <w:rPr>
                <w:rFonts w:cs="Calibri"/>
                <w:sz w:val="20"/>
                <w:szCs w:val="20"/>
              </w:rPr>
              <w:t xml:space="preserve">The application </w:t>
            </w:r>
            <w:r w:rsidRPr="00D5472B">
              <w:rPr>
                <w:rFonts w:cs="Calibri"/>
                <w:sz w:val="20"/>
                <w:szCs w:val="20"/>
              </w:rPr>
              <w:t xml:space="preserve">does not comment on whether there is </w:t>
            </w:r>
            <w:bookmarkStart w:id="381" w:name="_Hlk201247757"/>
            <w:r w:rsidRPr="00D5472B">
              <w:rPr>
                <w:rFonts w:cs="Calibri"/>
                <w:sz w:val="20"/>
                <w:szCs w:val="20"/>
              </w:rPr>
              <w:t xml:space="preserve">potential for the antimicrobial resistance gene in the </w:t>
            </w:r>
            <w:r>
              <w:rPr>
                <w:rFonts w:cs="Calibri"/>
                <w:sz w:val="20"/>
                <w:szCs w:val="20"/>
              </w:rPr>
              <w:t>GM</w:t>
            </w:r>
            <w:r w:rsidRPr="00D5472B">
              <w:rPr>
                <w:rFonts w:cs="Calibri"/>
                <w:sz w:val="20"/>
                <w:szCs w:val="20"/>
              </w:rPr>
              <w:t xml:space="preserve"> tomato to spread into the environment and contribute to environmental antimicrobial resistance</w:t>
            </w:r>
            <w:bookmarkEnd w:id="381"/>
            <w:r w:rsidRPr="00D5472B">
              <w:rPr>
                <w:rFonts w:cs="Calibri"/>
                <w:sz w:val="20"/>
                <w:szCs w:val="20"/>
              </w:rPr>
              <w:t xml:space="preserve">. </w:t>
            </w:r>
            <w:r>
              <w:rPr>
                <w:rFonts w:cs="Calibri"/>
                <w:sz w:val="20"/>
                <w:szCs w:val="20"/>
              </w:rPr>
              <w:t>R</w:t>
            </w:r>
            <w:r w:rsidRPr="00D5472B">
              <w:rPr>
                <w:rFonts w:cs="Calibri"/>
                <w:sz w:val="20"/>
                <w:szCs w:val="20"/>
              </w:rPr>
              <w:t>ecommends that the applicant provide information in the RARMP on the likelihood of the antimicrobial resistance gene spreading to the environment and any mitigation activities that would be undertaken to minimise the risk.</w:t>
            </w:r>
          </w:p>
        </w:tc>
        <w:tc>
          <w:tcPr>
            <w:tcW w:w="1450" w:type="pct"/>
            <w:tcBorders>
              <w:top w:val="single" w:sz="4" w:space="0" w:color="auto"/>
              <w:left w:val="nil"/>
              <w:bottom w:val="single" w:sz="4" w:space="0" w:color="auto"/>
              <w:right w:val="nil"/>
            </w:tcBorders>
          </w:tcPr>
          <w:p w14:paraId="51201803" w14:textId="77777777" w:rsidR="00145FDE" w:rsidRDefault="00145FDE" w:rsidP="002F486C">
            <w:pPr>
              <w:spacing w:before="60" w:after="60"/>
              <w:rPr>
                <w:rFonts w:cs="Calibri"/>
                <w:sz w:val="20"/>
                <w:szCs w:val="20"/>
              </w:rPr>
            </w:pPr>
            <w:r>
              <w:rPr>
                <w:rFonts w:cs="Calibri"/>
                <w:sz w:val="20"/>
                <w:szCs w:val="20"/>
              </w:rPr>
              <w:t xml:space="preserve">The potential for increased antimicrobial resistance resulting from horizontal gene transfer of the </w:t>
            </w:r>
            <w:r w:rsidRPr="00350E53">
              <w:rPr>
                <w:rFonts w:cs="Calibri"/>
                <w:i/>
                <w:iCs/>
                <w:sz w:val="20"/>
                <w:szCs w:val="20"/>
              </w:rPr>
              <w:t xml:space="preserve">nptII </w:t>
            </w:r>
            <w:r>
              <w:rPr>
                <w:rFonts w:cs="Calibri"/>
                <w:sz w:val="20"/>
                <w:szCs w:val="20"/>
              </w:rPr>
              <w:t>gene is discussed in Risk Scenario 2.</w:t>
            </w:r>
          </w:p>
        </w:tc>
      </w:tr>
      <w:tr w:rsidR="00145FDE" w14:paraId="2767BF62" w14:textId="77777777" w:rsidTr="00273F58">
        <w:trPr>
          <w:trHeight w:val="1247"/>
        </w:trPr>
        <w:tc>
          <w:tcPr>
            <w:tcW w:w="693" w:type="pct"/>
            <w:vMerge w:val="restart"/>
            <w:tcBorders>
              <w:top w:val="single" w:sz="4" w:space="0" w:color="auto"/>
              <w:left w:val="nil"/>
              <w:bottom w:val="nil"/>
              <w:right w:val="nil"/>
            </w:tcBorders>
          </w:tcPr>
          <w:p w14:paraId="460C13A4" w14:textId="5783A8E8" w:rsidR="00145FDE" w:rsidRPr="00145FDE" w:rsidRDefault="00145FDE" w:rsidP="00145FDE">
            <w:pPr>
              <w:spacing w:before="60" w:after="60"/>
              <w:rPr>
                <w:rFonts w:cs="Calibri"/>
                <w:sz w:val="20"/>
                <w:szCs w:val="20"/>
              </w:rPr>
            </w:pPr>
            <w:r>
              <w:rPr>
                <w:rFonts w:cs="Calibri"/>
                <w:sz w:val="20"/>
                <w:szCs w:val="20"/>
              </w:rPr>
              <w:lastRenderedPageBreak/>
              <w:t>6</w:t>
            </w:r>
          </w:p>
        </w:tc>
        <w:tc>
          <w:tcPr>
            <w:tcW w:w="2857" w:type="pct"/>
            <w:tcBorders>
              <w:top w:val="single" w:sz="4" w:space="0" w:color="auto"/>
              <w:left w:val="nil"/>
              <w:bottom w:val="nil"/>
              <w:right w:val="nil"/>
            </w:tcBorders>
          </w:tcPr>
          <w:p w14:paraId="33F2F33D" w14:textId="368FCF2F"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What technology was used to introduce the transgenes into the GMO?</w:t>
            </w:r>
          </w:p>
        </w:tc>
        <w:tc>
          <w:tcPr>
            <w:tcW w:w="1450" w:type="pct"/>
            <w:tcBorders>
              <w:top w:val="single" w:sz="4" w:space="0" w:color="auto"/>
              <w:left w:val="nil"/>
              <w:bottom w:val="nil"/>
              <w:right w:val="nil"/>
            </w:tcBorders>
          </w:tcPr>
          <w:p w14:paraId="0A6A345E" w14:textId="77777777" w:rsidR="00145FDE" w:rsidRDefault="00145FDE" w:rsidP="002F486C">
            <w:pPr>
              <w:spacing w:before="60" w:after="60"/>
              <w:rPr>
                <w:rFonts w:cs="Calibri"/>
                <w:sz w:val="20"/>
                <w:szCs w:val="20"/>
              </w:rPr>
            </w:pPr>
            <w:r>
              <w:rPr>
                <w:rFonts w:cs="Calibri"/>
                <w:sz w:val="20"/>
                <w:szCs w:val="20"/>
              </w:rPr>
              <w:t>The method of genetic modification is discussed in Chapter 1, Section 4.2 of the RARMP.</w:t>
            </w:r>
          </w:p>
        </w:tc>
      </w:tr>
      <w:tr w:rsidR="00145FDE" w14:paraId="435EDFC8" w14:textId="77777777" w:rsidTr="00273F58">
        <w:trPr>
          <w:trHeight w:val="1247"/>
        </w:trPr>
        <w:tc>
          <w:tcPr>
            <w:tcW w:w="693" w:type="pct"/>
            <w:vMerge/>
            <w:tcBorders>
              <w:top w:val="nil"/>
              <w:left w:val="nil"/>
              <w:bottom w:val="nil"/>
              <w:right w:val="nil"/>
            </w:tcBorders>
          </w:tcPr>
          <w:p w14:paraId="1EE381D6" w14:textId="77777777" w:rsidR="00145FDE" w:rsidRPr="00145FDE" w:rsidRDefault="00145FDE" w:rsidP="00145FDE">
            <w:pPr>
              <w:spacing w:before="60" w:after="60"/>
              <w:rPr>
                <w:rFonts w:cs="Calibri"/>
                <w:sz w:val="20"/>
                <w:szCs w:val="20"/>
              </w:rPr>
            </w:pPr>
          </w:p>
        </w:tc>
        <w:tc>
          <w:tcPr>
            <w:tcW w:w="2857" w:type="pct"/>
            <w:tcBorders>
              <w:top w:val="nil"/>
              <w:left w:val="nil"/>
              <w:bottom w:val="nil"/>
              <w:right w:val="nil"/>
            </w:tcBorders>
          </w:tcPr>
          <w:p w14:paraId="5225E625" w14:textId="585A650D"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Other than the intended insert, were any sequence differences identified in the GMO when compared to the parent?</w:t>
            </w:r>
          </w:p>
        </w:tc>
        <w:tc>
          <w:tcPr>
            <w:tcW w:w="1450" w:type="pct"/>
            <w:tcBorders>
              <w:top w:val="nil"/>
              <w:left w:val="nil"/>
              <w:bottom w:val="nil"/>
              <w:right w:val="nil"/>
            </w:tcBorders>
          </w:tcPr>
          <w:p w14:paraId="12FB0797" w14:textId="77777777" w:rsidR="00145FDE" w:rsidRDefault="00145FDE" w:rsidP="002F486C">
            <w:pPr>
              <w:spacing w:before="60" w:after="60"/>
              <w:rPr>
                <w:rFonts w:cs="Calibri"/>
                <w:sz w:val="20"/>
                <w:szCs w:val="20"/>
              </w:rPr>
            </w:pPr>
            <w:r>
              <w:rPr>
                <w:rFonts w:cs="Calibri"/>
                <w:sz w:val="20"/>
                <w:szCs w:val="20"/>
              </w:rPr>
              <w:t>Characterisation of the insert in the GMO is discussed in Chapter 1, Section 4.5.2 of the RARMP.</w:t>
            </w:r>
          </w:p>
        </w:tc>
      </w:tr>
      <w:tr w:rsidR="00145FDE" w14:paraId="685AE17A" w14:textId="77777777" w:rsidTr="00273F58">
        <w:trPr>
          <w:trHeight w:val="1247"/>
        </w:trPr>
        <w:tc>
          <w:tcPr>
            <w:tcW w:w="693" w:type="pct"/>
            <w:vMerge/>
            <w:tcBorders>
              <w:top w:val="nil"/>
              <w:left w:val="nil"/>
              <w:bottom w:val="nil"/>
              <w:right w:val="nil"/>
            </w:tcBorders>
          </w:tcPr>
          <w:p w14:paraId="164306B5" w14:textId="77777777" w:rsidR="00145FDE" w:rsidRPr="00145FDE" w:rsidRDefault="00145FDE" w:rsidP="00145FDE">
            <w:pPr>
              <w:spacing w:before="60" w:after="60"/>
              <w:rPr>
                <w:rFonts w:cs="Calibri"/>
                <w:sz w:val="20"/>
                <w:szCs w:val="20"/>
              </w:rPr>
            </w:pPr>
          </w:p>
        </w:tc>
        <w:tc>
          <w:tcPr>
            <w:tcW w:w="2857" w:type="pct"/>
            <w:tcBorders>
              <w:top w:val="nil"/>
              <w:left w:val="nil"/>
              <w:bottom w:val="nil"/>
              <w:right w:val="nil"/>
            </w:tcBorders>
          </w:tcPr>
          <w:p w14:paraId="29BBD0C7" w14:textId="18F8A79E"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Are the integration sites of the genes of interest stable over multiple generations?</w:t>
            </w:r>
          </w:p>
        </w:tc>
        <w:tc>
          <w:tcPr>
            <w:tcW w:w="1450" w:type="pct"/>
            <w:tcBorders>
              <w:top w:val="nil"/>
              <w:left w:val="nil"/>
              <w:bottom w:val="nil"/>
              <w:right w:val="nil"/>
            </w:tcBorders>
          </w:tcPr>
          <w:p w14:paraId="254522F5" w14:textId="77777777" w:rsidR="00145FDE" w:rsidRDefault="00145FDE" w:rsidP="002F486C">
            <w:pPr>
              <w:spacing w:before="60" w:after="60"/>
              <w:rPr>
                <w:rFonts w:cs="Calibri"/>
                <w:sz w:val="20"/>
                <w:szCs w:val="20"/>
              </w:rPr>
            </w:pPr>
            <w:r>
              <w:rPr>
                <w:rFonts w:cs="Calibri"/>
                <w:sz w:val="20"/>
                <w:szCs w:val="20"/>
              </w:rPr>
              <w:t>Stability of the insert over multiple generations is discussed in Chapter 1, Section 4.5.3 of the RARMP.</w:t>
            </w:r>
          </w:p>
        </w:tc>
      </w:tr>
      <w:tr w:rsidR="00145FDE" w14:paraId="42B1A30E" w14:textId="77777777" w:rsidTr="00273F58">
        <w:trPr>
          <w:trHeight w:val="1247"/>
        </w:trPr>
        <w:tc>
          <w:tcPr>
            <w:tcW w:w="693" w:type="pct"/>
            <w:vMerge/>
            <w:tcBorders>
              <w:top w:val="nil"/>
              <w:left w:val="nil"/>
              <w:bottom w:val="nil"/>
              <w:right w:val="nil"/>
            </w:tcBorders>
          </w:tcPr>
          <w:p w14:paraId="5362B54B" w14:textId="77777777" w:rsidR="00145FDE" w:rsidRPr="00145FDE" w:rsidRDefault="00145FDE" w:rsidP="00145FDE">
            <w:pPr>
              <w:spacing w:before="60" w:after="60"/>
              <w:rPr>
                <w:rFonts w:cs="Calibri"/>
                <w:sz w:val="20"/>
                <w:szCs w:val="20"/>
              </w:rPr>
            </w:pPr>
          </w:p>
        </w:tc>
        <w:tc>
          <w:tcPr>
            <w:tcW w:w="2857" w:type="pct"/>
            <w:tcBorders>
              <w:top w:val="nil"/>
              <w:left w:val="nil"/>
              <w:bottom w:val="nil"/>
              <w:right w:val="nil"/>
            </w:tcBorders>
          </w:tcPr>
          <w:p w14:paraId="0188E24F" w14:textId="24650AF9"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 xml:space="preserve">Is expression of the </w:t>
            </w:r>
            <w:r w:rsidRPr="00B043BC">
              <w:rPr>
                <w:rFonts w:cs="Calibri"/>
                <w:i/>
                <w:iCs/>
                <w:sz w:val="20"/>
                <w:szCs w:val="20"/>
              </w:rPr>
              <w:t>nptII</w:t>
            </w:r>
            <w:r w:rsidRPr="00B043BC">
              <w:rPr>
                <w:rFonts w:cs="Calibri"/>
                <w:sz w:val="20"/>
                <w:szCs w:val="20"/>
              </w:rPr>
              <w:t xml:space="preserve"> gene constitutive throughout the GM plant?</w:t>
            </w:r>
          </w:p>
          <w:p w14:paraId="7B5EB422" w14:textId="77777777"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 xml:space="preserve">Is the protein produced from </w:t>
            </w:r>
            <w:r w:rsidRPr="00B043BC">
              <w:rPr>
                <w:rFonts w:cs="Calibri"/>
                <w:i/>
                <w:iCs/>
                <w:sz w:val="20"/>
                <w:szCs w:val="20"/>
              </w:rPr>
              <w:t>nptII</w:t>
            </w:r>
            <w:r w:rsidRPr="00B043BC">
              <w:rPr>
                <w:rFonts w:cs="Calibri"/>
                <w:sz w:val="20"/>
                <w:szCs w:val="20"/>
              </w:rPr>
              <w:t xml:space="preserve"> gene present in the seeds of the GMO?</w:t>
            </w:r>
          </w:p>
          <w:p w14:paraId="7B316879" w14:textId="77777777"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 xml:space="preserve">Is the protein produced from </w:t>
            </w:r>
            <w:r w:rsidRPr="00B043BC">
              <w:rPr>
                <w:rFonts w:cs="Calibri"/>
                <w:i/>
                <w:iCs/>
                <w:sz w:val="20"/>
                <w:szCs w:val="20"/>
              </w:rPr>
              <w:t>nptII</w:t>
            </w:r>
            <w:r w:rsidRPr="00B043BC">
              <w:rPr>
                <w:rFonts w:cs="Calibri"/>
                <w:sz w:val="20"/>
                <w:szCs w:val="20"/>
              </w:rPr>
              <w:t xml:space="preserve"> gene present in the fruit of the GMO?</w:t>
            </w:r>
          </w:p>
          <w:p w14:paraId="3181D388" w14:textId="77777777"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Has kanamycin resistance been reported in bacteria of medical importance in Australia?</w:t>
            </w:r>
          </w:p>
          <w:p w14:paraId="5C9CDFB2" w14:textId="77777777"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What other aminoglycoside antibiotics are used in Australia and has resistance been reported?</w:t>
            </w:r>
          </w:p>
        </w:tc>
        <w:tc>
          <w:tcPr>
            <w:tcW w:w="1450" w:type="pct"/>
            <w:tcBorders>
              <w:top w:val="nil"/>
              <w:left w:val="nil"/>
              <w:bottom w:val="nil"/>
              <w:right w:val="nil"/>
            </w:tcBorders>
          </w:tcPr>
          <w:p w14:paraId="093EA0F6" w14:textId="77777777" w:rsidR="00145FDE" w:rsidRDefault="00145FDE" w:rsidP="002F486C">
            <w:pPr>
              <w:spacing w:before="60" w:after="60"/>
              <w:rPr>
                <w:rFonts w:cs="Calibri"/>
                <w:sz w:val="20"/>
                <w:szCs w:val="20"/>
              </w:rPr>
            </w:pPr>
            <w:r>
              <w:rPr>
                <w:rFonts w:cs="Calibri"/>
                <w:sz w:val="20"/>
                <w:szCs w:val="20"/>
              </w:rPr>
              <w:t xml:space="preserve">The </w:t>
            </w:r>
            <w:r w:rsidRPr="00F912AC">
              <w:rPr>
                <w:rFonts w:cs="Calibri"/>
                <w:i/>
                <w:iCs/>
                <w:sz w:val="20"/>
                <w:szCs w:val="20"/>
              </w:rPr>
              <w:t xml:space="preserve">nptII </w:t>
            </w:r>
            <w:r>
              <w:rPr>
                <w:rFonts w:cs="Calibri"/>
                <w:sz w:val="20"/>
                <w:szCs w:val="20"/>
              </w:rPr>
              <w:t>gene and relevant antibiotics are discussed in Chapter 1 Sections 4.1.2 and 5.6, as well as Risk Scenario 2.</w:t>
            </w:r>
          </w:p>
        </w:tc>
      </w:tr>
      <w:tr w:rsidR="00145FDE" w14:paraId="78FCCA82" w14:textId="77777777" w:rsidTr="00273F58">
        <w:trPr>
          <w:trHeight w:val="1247"/>
        </w:trPr>
        <w:tc>
          <w:tcPr>
            <w:tcW w:w="693" w:type="pct"/>
            <w:vMerge/>
            <w:tcBorders>
              <w:top w:val="nil"/>
              <w:left w:val="nil"/>
              <w:bottom w:val="nil"/>
              <w:right w:val="nil"/>
            </w:tcBorders>
          </w:tcPr>
          <w:p w14:paraId="697E141C" w14:textId="77777777" w:rsidR="00145FDE" w:rsidRPr="00145FDE" w:rsidRDefault="00145FDE" w:rsidP="00145FDE">
            <w:pPr>
              <w:spacing w:before="60" w:after="60"/>
              <w:rPr>
                <w:rFonts w:cs="Calibri"/>
                <w:sz w:val="20"/>
                <w:szCs w:val="20"/>
              </w:rPr>
            </w:pPr>
          </w:p>
        </w:tc>
        <w:tc>
          <w:tcPr>
            <w:tcW w:w="2857" w:type="pct"/>
            <w:tcBorders>
              <w:top w:val="nil"/>
              <w:left w:val="nil"/>
              <w:bottom w:val="nil"/>
              <w:right w:val="nil"/>
            </w:tcBorders>
          </w:tcPr>
          <w:p w14:paraId="33C937F0" w14:textId="0CD1D8FD" w:rsidR="00145FDE" w:rsidRPr="00B043BC" w:rsidRDefault="00145FDE">
            <w:pPr>
              <w:pStyle w:val="ListParagraph"/>
              <w:numPr>
                <w:ilvl w:val="0"/>
                <w:numId w:val="40"/>
              </w:numPr>
              <w:spacing w:before="60" w:after="60"/>
              <w:ind w:left="470" w:hanging="357"/>
              <w:rPr>
                <w:rFonts w:cs="Calibri"/>
                <w:sz w:val="20"/>
                <w:szCs w:val="20"/>
              </w:rPr>
            </w:pPr>
            <w:r w:rsidRPr="00B043BC">
              <w:rPr>
                <w:rFonts w:cs="Calibri"/>
                <w:sz w:val="20"/>
                <w:szCs w:val="20"/>
              </w:rPr>
              <w:t>Discussed the potential benefits of the GM Purple Tomato as compared to conventional breeding.</w:t>
            </w:r>
          </w:p>
        </w:tc>
        <w:tc>
          <w:tcPr>
            <w:tcW w:w="1450" w:type="pct"/>
            <w:tcBorders>
              <w:top w:val="nil"/>
              <w:left w:val="nil"/>
              <w:bottom w:val="nil"/>
              <w:right w:val="nil"/>
            </w:tcBorders>
          </w:tcPr>
          <w:p w14:paraId="4973C296" w14:textId="77777777" w:rsidR="00145FDE" w:rsidRDefault="00145FDE" w:rsidP="002F486C">
            <w:pPr>
              <w:spacing w:before="60" w:after="60"/>
              <w:rPr>
                <w:rFonts w:cs="Calibri"/>
                <w:sz w:val="20"/>
                <w:szCs w:val="20"/>
              </w:rPr>
            </w:pPr>
            <w:r>
              <w:rPr>
                <w:rFonts w:cs="Calibri"/>
                <w:sz w:val="20"/>
                <w:szCs w:val="20"/>
              </w:rPr>
              <w:t>Benefits are outside the scope of the Gene Technology legislation. The Regulator’s responsibility is to identify and manage risk as a result of gene technology.</w:t>
            </w:r>
          </w:p>
        </w:tc>
      </w:tr>
      <w:tr w:rsidR="00145FDE" w14:paraId="53CFCE0A" w14:textId="77777777" w:rsidTr="00273F58">
        <w:trPr>
          <w:trHeight w:val="1247"/>
        </w:trPr>
        <w:tc>
          <w:tcPr>
            <w:tcW w:w="693" w:type="pct"/>
            <w:vMerge/>
            <w:tcBorders>
              <w:top w:val="nil"/>
              <w:left w:val="nil"/>
              <w:bottom w:val="nil"/>
              <w:right w:val="nil"/>
            </w:tcBorders>
          </w:tcPr>
          <w:p w14:paraId="50CD6676" w14:textId="77777777" w:rsidR="00145FDE" w:rsidRPr="00145FDE" w:rsidRDefault="00145FDE" w:rsidP="00145FDE">
            <w:pPr>
              <w:spacing w:before="60" w:after="60"/>
              <w:rPr>
                <w:rFonts w:cs="Calibri"/>
                <w:sz w:val="20"/>
                <w:szCs w:val="20"/>
              </w:rPr>
            </w:pPr>
          </w:p>
        </w:tc>
        <w:tc>
          <w:tcPr>
            <w:tcW w:w="2857" w:type="pct"/>
            <w:tcBorders>
              <w:top w:val="nil"/>
              <w:left w:val="nil"/>
              <w:bottom w:val="nil"/>
              <w:right w:val="nil"/>
            </w:tcBorders>
          </w:tcPr>
          <w:p w14:paraId="14F1CB26" w14:textId="24D66AD6" w:rsidR="00145FDE" w:rsidRPr="00B043BC" w:rsidRDefault="00145FDE">
            <w:pPr>
              <w:pStyle w:val="ListParagraph"/>
              <w:numPr>
                <w:ilvl w:val="0"/>
                <w:numId w:val="41"/>
              </w:numPr>
              <w:spacing w:before="60" w:after="60"/>
              <w:ind w:left="470" w:hanging="357"/>
              <w:rPr>
                <w:rFonts w:cs="Calibri"/>
                <w:sz w:val="20"/>
                <w:szCs w:val="20"/>
              </w:rPr>
            </w:pPr>
            <w:r w:rsidRPr="00B043BC">
              <w:rPr>
                <w:rFonts w:cs="Calibri"/>
                <w:sz w:val="20"/>
                <w:szCs w:val="20"/>
              </w:rPr>
              <w:t>In considering risks posed by the GMO, commented that:</w:t>
            </w:r>
          </w:p>
          <w:p w14:paraId="1B0B3644" w14:textId="77777777" w:rsidR="00145FDE" w:rsidRDefault="00145FDE">
            <w:pPr>
              <w:pStyle w:val="ListParagraph"/>
              <w:numPr>
                <w:ilvl w:val="0"/>
                <w:numId w:val="42"/>
              </w:numPr>
              <w:spacing w:before="60" w:after="60"/>
              <w:ind w:left="697" w:hanging="357"/>
              <w:rPr>
                <w:rFonts w:cs="Calibri"/>
                <w:sz w:val="20"/>
                <w:szCs w:val="20"/>
              </w:rPr>
            </w:pPr>
            <w:r>
              <w:rPr>
                <w:rFonts w:cs="Calibri"/>
                <w:sz w:val="20"/>
                <w:szCs w:val="20"/>
              </w:rPr>
              <w:t>tomatoes present low risk</w:t>
            </w:r>
          </w:p>
          <w:p w14:paraId="182D90CB" w14:textId="77777777" w:rsidR="00145FDE" w:rsidRDefault="00145FDE">
            <w:pPr>
              <w:pStyle w:val="ListParagraph"/>
              <w:numPr>
                <w:ilvl w:val="0"/>
                <w:numId w:val="42"/>
              </w:numPr>
              <w:spacing w:before="60" w:after="60"/>
              <w:ind w:left="697" w:hanging="357"/>
              <w:rPr>
                <w:rFonts w:cs="Calibri"/>
                <w:sz w:val="20"/>
                <w:szCs w:val="20"/>
              </w:rPr>
            </w:pPr>
            <w:r>
              <w:rPr>
                <w:rFonts w:cs="Calibri"/>
                <w:sz w:val="20"/>
                <w:szCs w:val="20"/>
              </w:rPr>
              <w:t>snapdragon flowers are edible</w:t>
            </w:r>
          </w:p>
          <w:p w14:paraId="2718772B" w14:textId="77777777" w:rsidR="00145FDE" w:rsidRPr="00755DE0" w:rsidRDefault="00145FDE">
            <w:pPr>
              <w:pStyle w:val="ListParagraph"/>
              <w:numPr>
                <w:ilvl w:val="0"/>
                <w:numId w:val="42"/>
              </w:numPr>
              <w:spacing w:before="60" w:after="60"/>
              <w:ind w:left="697" w:hanging="357"/>
              <w:rPr>
                <w:rFonts w:cs="Calibri"/>
                <w:sz w:val="20"/>
                <w:szCs w:val="20"/>
              </w:rPr>
            </w:pPr>
            <w:r>
              <w:rPr>
                <w:rFonts w:cs="Calibri"/>
                <w:sz w:val="20"/>
                <w:szCs w:val="20"/>
              </w:rPr>
              <w:t>h</w:t>
            </w:r>
            <w:r w:rsidRPr="00755DE0">
              <w:rPr>
                <w:rFonts w:cs="Calibri"/>
                <w:sz w:val="20"/>
                <w:szCs w:val="20"/>
              </w:rPr>
              <w:t xml:space="preserve">orizontal gene transfer between GM plants to bacteria and/or people </w:t>
            </w:r>
            <w:r>
              <w:rPr>
                <w:rFonts w:cs="Calibri"/>
                <w:sz w:val="20"/>
                <w:szCs w:val="20"/>
              </w:rPr>
              <w:t>doesn’t appear to be</w:t>
            </w:r>
            <w:r w:rsidRPr="00755DE0">
              <w:rPr>
                <w:rFonts w:cs="Calibri"/>
                <w:sz w:val="20"/>
                <w:szCs w:val="20"/>
              </w:rPr>
              <w:t xml:space="preserve"> an issue.</w:t>
            </w:r>
            <w:r>
              <w:rPr>
                <w:rFonts w:cs="Calibri"/>
                <w:sz w:val="20"/>
                <w:szCs w:val="20"/>
              </w:rPr>
              <w:t xml:space="preserve"> Noted that most GM canola and some GM cotton that are widely grown in Australia contain the </w:t>
            </w:r>
            <w:r w:rsidRPr="00755DE0">
              <w:rPr>
                <w:rFonts w:cs="Calibri"/>
                <w:i/>
                <w:iCs/>
                <w:sz w:val="20"/>
                <w:szCs w:val="20"/>
              </w:rPr>
              <w:t>nptII</w:t>
            </w:r>
            <w:r>
              <w:rPr>
                <w:rFonts w:cs="Calibri"/>
                <w:sz w:val="20"/>
                <w:szCs w:val="20"/>
              </w:rPr>
              <w:t xml:space="preserve"> gene.</w:t>
            </w:r>
          </w:p>
        </w:tc>
        <w:tc>
          <w:tcPr>
            <w:tcW w:w="1450" w:type="pct"/>
            <w:tcBorders>
              <w:top w:val="nil"/>
              <w:left w:val="nil"/>
              <w:bottom w:val="nil"/>
              <w:right w:val="nil"/>
            </w:tcBorders>
          </w:tcPr>
          <w:p w14:paraId="70A061AB" w14:textId="77777777" w:rsidR="00145FDE" w:rsidRDefault="00145FDE" w:rsidP="002F486C">
            <w:pPr>
              <w:spacing w:before="60" w:after="60"/>
              <w:rPr>
                <w:rFonts w:cs="Calibri"/>
                <w:sz w:val="20"/>
                <w:szCs w:val="20"/>
              </w:rPr>
            </w:pPr>
            <w:r>
              <w:rPr>
                <w:rFonts w:cs="Calibri"/>
                <w:sz w:val="20"/>
                <w:szCs w:val="20"/>
              </w:rPr>
              <w:t>Noted.</w:t>
            </w:r>
          </w:p>
        </w:tc>
      </w:tr>
      <w:tr w:rsidR="00145FDE" w14:paraId="7B04E6BF" w14:textId="77777777" w:rsidTr="00273F58">
        <w:trPr>
          <w:trHeight w:val="1247"/>
        </w:trPr>
        <w:tc>
          <w:tcPr>
            <w:tcW w:w="693" w:type="pct"/>
            <w:vMerge/>
            <w:tcBorders>
              <w:top w:val="nil"/>
              <w:left w:val="nil"/>
              <w:bottom w:val="single" w:sz="4" w:space="0" w:color="auto"/>
              <w:right w:val="nil"/>
            </w:tcBorders>
          </w:tcPr>
          <w:p w14:paraId="30104C40" w14:textId="77777777" w:rsidR="00145FDE" w:rsidRPr="00145FDE" w:rsidRDefault="00145FDE" w:rsidP="00145FDE">
            <w:pPr>
              <w:spacing w:before="60" w:after="60"/>
              <w:rPr>
                <w:rFonts w:cs="Calibri"/>
                <w:sz w:val="20"/>
                <w:szCs w:val="20"/>
              </w:rPr>
            </w:pPr>
          </w:p>
        </w:tc>
        <w:tc>
          <w:tcPr>
            <w:tcW w:w="2857" w:type="pct"/>
            <w:tcBorders>
              <w:top w:val="nil"/>
              <w:left w:val="nil"/>
              <w:bottom w:val="single" w:sz="4" w:space="0" w:color="auto"/>
              <w:right w:val="nil"/>
            </w:tcBorders>
          </w:tcPr>
          <w:p w14:paraId="66202548" w14:textId="72E0AB15" w:rsidR="00145FDE" w:rsidRPr="00B043BC" w:rsidRDefault="00145FDE">
            <w:pPr>
              <w:pStyle w:val="ListParagraph"/>
              <w:numPr>
                <w:ilvl w:val="0"/>
                <w:numId w:val="43"/>
              </w:numPr>
              <w:spacing w:before="60" w:after="60"/>
              <w:ind w:left="470" w:hanging="357"/>
              <w:rPr>
                <w:rFonts w:cs="Calibri"/>
                <w:sz w:val="20"/>
                <w:szCs w:val="20"/>
              </w:rPr>
            </w:pPr>
            <w:r w:rsidRPr="00B043BC">
              <w:rPr>
                <w:rFonts w:cs="Calibri"/>
                <w:sz w:val="20"/>
                <w:szCs w:val="20"/>
              </w:rPr>
              <w:t xml:space="preserve">Although the application states that it is anticipated that the tomatoes will be grown in commercial glasshouses, recommends that the RARMP considers that the GMO, as a seeded fruit, could be grown more widely across Australia. </w:t>
            </w:r>
          </w:p>
        </w:tc>
        <w:tc>
          <w:tcPr>
            <w:tcW w:w="1450" w:type="pct"/>
            <w:tcBorders>
              <w:top w:val="nil"/>
              <w:left w:val="nil"/>
              <w:bottom w:val="single" w:sz="4" w:space="0" w:color="auto"/>
              <w:right w:val="nil"/>
            </w:tcBorders>
          </w:tcPr>
          <w:p w14:paraId="7A431837" w14:textId="77777777" w:rsidR="00145FDE" w:rsidRDefault="00145FDE" w:rsidP="002F486C">
            <w:pPr>
              <w:spacing w:before="60" w:after="60"/>
              <w:rPr>
                <w:rFonts w:cs="Calibri"/>
                <w:sz w:val="20"/>
                <w:szCs w:val="20"/>
              </w:rPr>
            </w:pPr>
            <w:r>
              <w:rPr>
                <w:rFonts w:cs="Calibri"/>
                <w:sz w:val="20"/>
                <w:szCs w:val="20"/>
              </w:rPr>
              <w:t xml:space="preserve">Cultivation of the GMO by home gardeners and commercial sale of seed packets has been considered as part of the risk context </w:t>
            </w:r>
            <w:r w:rsidRPr="004607B6">
              <w:rPr>
                <w:rFonts w:cs="Calibri"/>
                <w:sz w:val="20"/>
                <w:szCs w:val="20"/>
              </w:rPr>
              <w:t>(see Chapter 1</w:t>
            </w:r>
            <w:r>
              <w:rPr>
                <w:rFonts w:cs="Calibri"/>
                <w:sz w:val="20"/>
                <w:szCs w:val="20"/>
              </w:rPr>
              <w:t>,</w:t>
            </w:r>
            <w:r w:rsidRPr="004607B6">
              <w:rPr>
                <w:rFonts w:cs="Calibri"/>
                <w:sz w:val="20"/>
                <w:szCs w:val="20"/>
              </w:rPr>
              <w:t xml:space="preserve"> Section 5.3.2</w:t>
            </w:r>
            <w:r>
              <w:rPr>
                <w:rFonts w:cs="Calibri"/>
                <w:sz w:val="20"/>
                <w:szCs w:val="20"/>
              </w:rPr>
              <w:t xml:space="preserve"> of the RARMP</w:t>
            </w:r>
            <w:r w:rsidRPr="004607B6">
              <w:rPr>
                <w:rFonts w:cs="Calibri"/>
                <w:sz w:val="20"/>
                <w:szCs w:val="20"/>
              </w:rPr>
              <w:t>).</w:t>
            </w:r>
          </w:p>
        </w:tc>
      </w:tr>
      <w:tr w:rsidR="00145FDE" w14:paraId="01388284" w14:textId="77777777" w:rsidTr="00273F58">
        <w:trPr>
          <w:trHeight w:val="1247"/>
        </w:trPr>
        <w:tc>
          <w:tcPr>
            <w:tcW w:w="693" w:type="pct"/>
            <w:vMerge w:val="restart"/>
            <w:tcBorders>
              <w:top w:val="single" w:sz="4" w:space="0" w:color="auto"/>
              <w:left w:val="nil"/>
              <w:bottom w:val="nil"/>
              <w:right w:val="nil"/>
            </w:tcBorders>
          </w:tcPr>
          <w:p w14:paraId="3E978C08" w14:textId="7B0770D2" w:rsidR="00145FDE" w:rsidRPr="00145FDE" w:rsidRDefault="00145FDE" w:rsidP="00145FDE">
            <w:pPr>
              <w:spacing w:before="60" w:after="60"/>
              <w:rPr>
                <w:rFonts w:cs="Calibri"/>
                <w:sz w:val="20"/>
                <w:szCs w:val="20"/>
              </w:rPr>
            </w:pPr>
            <w:r>
              <w:rPr>
                <w:rFonts w:cs="Calibri"/>
                <w:sz w:val="20"/>
                <w:szCs w:val="20"/>
              </w:rPr>
              <w:lastRenderedPageBreak/>
              <w:t>7</w:t>
            </w:r>
          </w:p>
        </w:tc>
        <w:tc>
          <w:tcPr>
            <w:tcW w:w="2857" w:type="pct"/>
            <w:tcBorders>
              <w:top w:val="single" w:sz="4" w:space="0" w:color="auto"/>
              <w:left w:val="nil"/>
              <w:bottom w:val="nil"/>
              <w:right w:val="nil"/>
            </w:tcBorders>
          </w:tcPr>
          <w:p w14:paraId="06151577" w14:textId="7C4A0465" w:rsidR="00145FDE" w:rsidRPr="00B043BC" w:rsidRDefault="00145FDE">
            <w:pPr>
              <w:pStyle w:val="ListParagraph"/>
              <w:numPr>
                <w:ilvl w:val="0"/>
                <w:numId w:val="43"/>
              </w:numPr>
              <w:spacing w:before="60" w:after="60"/>
              <w:ind w:left="470" w:hanging="357"/>
              <w:rPr>
                <w:rFonts w:cs="Calibri"/>
                <w:sz w:val="20"/>
                <w:szCs w:val="20"/>
              </w:rPr>
            </w:pPr>
            <w:r w:rsidRPr="00B043BC">
              <w:rPr>
                <w:rFonts w:cs="Calibri"/>
                <w:sz w:val="20"/>
                <w:szCs w:val="20"/>
              </w:rPr>
              <w:t xml:space="preserve">Discussed the </w:t>
            </w:r>
            <w:r>
              <w:rPr>
                <w:rFonts w:cs="Calibri"/>
                <w:sz w:val="20"/>
                <w:szCs w:val="20"/>
              </w:rPr>
              <w:t>intended purpose</w:t>
            </w:r>
            <w:r w:rsidRPr="00B043BC">
              <w:rPr>
                <w:rFonts w:cs="Calibri"/>
                <w:sz w:val="20"/>
                <w:szCs w:val="20"/>
              </w:rPr>
              <w:t xml:space="preserve"> of the GM Purple Tomato</w:t>
            </w:r>
            <w:r>
              <w:rPr>
                <w:rFonts w:cs="Calibri"/>
                <w:sz w:val="20"/>
                <w:szCs w:val="20"/>
              </w:rPr>
              <w:t xml:space="preserve">, including </w:t>
            </w:r>
            <w:r w:rsidRPr="00B043BC">
              <w:rPr>
                <w:rFonts w:cs="Calibri"/>
                <w:sz w:val="20"/>
                <w:szCs w:val="20"/>
              </w:rPr>
              <w:t>the availability of dietary purple anthocyanin</w:t>
            </w:r>
          </w:p>
        </w:tc>
        <w:tc>
          <w:tcPr>
            <w:tcW w:w="1450" w:type="pct"/>
            <w:tcBorders>
              <w:top w:val="single" w:sz="4" w:space="0" w:color="auto"/>
              <w:left w:val="nil"/>
              <w:bottom w:val="nil"/>
              <w:right w:val="nil"/>
            </w:tcBorders>
          </w:tcPr>
          <w:p w14:paraId="71E5353E" w14:textId="77777777" w:rsidR="00145FDE" w:rsidRDefault="00145FDE" w:rsidP="002F486C">
            <w:pPr>
              <w:spacing w:before="60" w:after="60"/>
              <w:rPr>
                <w:rFonts w:cs="Calibri"/>
                <w:sz w:val="20"/>
                <w:szCs w:val="20"/>
              </w:rPr>
            </w:pPr>
            <w:r>
              <w:rPr>
                <w:rFonts w:cs="Calibri"/>
                <w:sz w:val="20"/>
                <w:szCs w:val="20"/>
              </w:rPr>
              <w:t>Benefits are outside the scope of the Gene Technology legislation. The Regulator’s responsibility is to identify and manage risk as a result of gene technology.</w:t>
            </w:r>
          </w:p>
        </w:tc>
      </w:tr>
      <w:tr w:rsidR="00145FDE" w14:paraId="44FA55BE" w14:textId="77777777" w:rsidTr="00273F58">
        <w:trPr>
          <w:trHeight w:val="1247"/>
        </w:trPr>
        <w:tc>
          <w:tcPr>
            <w:tcW w:w="693" w:type="pct"/>
            <w:vMerge/>
            <w:tcBorders>
              <w:top w:val="nil"/>
              <w:left w:val="nil"/>
              <w:bottom w:val="single" w:sz="4" w:space="0" w:color="auto"/>
              <w:right w:val="nil"/>
            </w:tcBorders>
          </w:tcPr>
          <w:p w14:paraId="7D3FDD44" w14:textId="77777777" w:rsidR="00145FDE" w:rsidRDefault="00145FDE">
            <w:pPr>
              <w:pStyle w:val="ListParagraph"/>
              <w:numPr>
                <w:ilvl w:val="0"/>
                <w:numId w:val="43"/>
              </w:numPr>
              <w:spacing w:before="60" w:after="60"/>
              <w:ind w:left="470" w:hanging="357"/>
              <w:rPr>
                <w:rFonts w:cs="Calibri"/>
                <w:sz w:val="20"/>
                <w:szCs w:val="20"/>
              </w:rPr>
            </w:pPr>
          </w:p>
        </w:tc>
        <w:tc>
          <w:tcPr>
            <w:tcW w:w="2857" w:type="pct"/>
            <w:tcBorders>
              <w:top w:val="nil"/>
              <w:left w:val="nil"/>
              <w:bottom w:val="single" w:sz="4" w:space="0" w:color="auto"/>
              <w:right w:val="nil"/>
            </w:tcBorders>
          </w:tcPr>
          <w:p w14:paraId="6FF3A026" w14:textId="56E3D3C4" w:rsidR="00145FDE" w:rsidRDefault="00145FDE">
            <w:pPr>
              <w:pStyle w:val="ListParagraph"/>
              <w:numPr>
                <w:ilvl w:val="0"/>
                <w:numId w:val="43"/>
              </w:numPr>
              <w:spacing w:before="60" w:after="60"/>
              <w:ind w:left="470" w:hanging="357"/>
              <w:rPr>
                <w:rFonts w:cs="Calibri"/>
                <w:sz w:val="20"/>
                <w:szCs w:val="20"/>
              </w:rPr>
            </w:pPr>
            <w:r>
              <w:rPr>
                <w:rFonts w:cs="Calibri"/>
                <w:sz w:val="20"/>
                <w:szCs w:val="20"/>
              </w:rPr>
              <w:t>Commented that</w:t>
            </w:r>
          </w:p>
          <w:p w14:paraId="7053B35C" w14:textId="77777777" w:rsidR="00145FDE" w:rsidRDefault="00145FDE">
            <w:pPr>
              <w:pStyle w:val="ListParagraph"/>
              <w:numPr>
                <w:ilvl w:val="0"/>
                <w:numId w:val="44"/>
              </w:numPr>
              <w:spacing w:before="60" w:after="60"/>
              <w:ind w:left="697" w:hanging="357"/>
              <w:rPr>
                <w:rFonts w:cs="Calibri"/>
                <w:sz w:val="20"/>
                <w:szCs w:val="20"/>
              </w:rPr>
            </w:pPr>
            <w:r>
              <w:rPr>
                <w:rFonts w:cs="Calibri"/>
                <w:sz w:val="20"/>
                <w:szCs w:val="20"/>
              </w:rPr>
              <w:t>t</w:t>
            </w:r>
            <w:r w:rsidRPr="00672308">
              <w:rPr>
                <w:rFonts w:cs="Calibri"/>
                <w:sz w:val="20"/>
                <w:szCs w:val="20"/>
              </w:rPr>
              <w:t>he anthocyanin genes are well understood, and the pigments are a normal part of the diet</w:t>
            </w:r>
          </w:p>
          <w:p w14:paraId="5614C8D5" w14:textId="77777777" w:rsidR="00145FDE" w:rsidRPr="00B043BC" w:rsidRDefault="00145FDE">
            <w:pPr>
              <w:pStyle w:val="ListParagraph"/>
              <w:numPr>
                <w:ilvl w:val="0"/>
                <w:numId w:val="44"/>
              </w:numPr>
              <w:spacing w:before="60" w:after="60"/>
              <w:ind w:left="697" w:hanging="357"/>
              <w:rPr>
                <w:rFonts w:cs="Calibri"/>
                <w:sz w:val="20"/>
                <w:szCs w:val="20"/>
              </w:rPr>
            </w:pPr>
            <w:r>
              <w:rPr>
                <w:rFonts w:cs="Calibri"/>
                <w:sz w:val="20"/>
                <w:szCs w:val="20"/>
              </w:rPr>
              <w:t>t</w:t>
            </w:r>
            <w:r w:rsidRPr="00672308">
              <w:rPr>
                <w:rFonts w:cs="Calibri"/>
                <w:sz w:val="20"/>
                <w:szCs w:val="20"/>
              </w:rPr>
              <w:t>he product appears to have minimal impact in terms of GMO spread once in the food chain, as while it will be possible for plants to be spread by animal and human consumption, this is based on the seed being able to survive in the gut and excreted.</w:t>
            </w:r>
          </w:p>
        </w:tc>
        <w:tc>
          <w:tcPr>
            <w:tcW w:w="1450" w:type="pct"/>
            <w:tcBorders>
              <w:top w:val="nil"/>
              <w:left w:val="nil"/>
              <w:bottom w:val="single" w:sz="4" w:space="0" w:color="auto"/>
              <w:right w:val="nil"/>
            </w:tcBorders>
          </w:tcPr>
          <w:p w14:paraId="76696952" w14:textId="77777777" w:rsidR="00145FDE" w:rsidRDefault="00145FDE" w:rsidP="002F486C">
            <w:pPr>
              <w:spacing w:before="60" w:after="60"/>
              <w:rPr>
                <w:rFonts w:cs="Calibri"/>
                <w:sz w:val="20"/>
                <w:szCs w:val="20"/>
              </w:rPr>
            </w:pPr>
            <w:r>
              <w:rPr>
                <w:rFonts w:cs="Calibri"/>
                <w:sz w:val="20"/>
                <w:szCs w:val="20"/>
              </w:rPr>
              <w:t>Noted.</w:t>
            </w:r>
          </w:p>
        </w:tc>
      </w:tr>
    </w:tbl>
    <w:p w14:paraId="5115A766" w14:textId="77777777" w:rsidR="009A4D6F" w:rsidRDefault="009A4D6F" w:rsidP="00836247">
      <w:pPr>
        <w:sectPr w:rsidR="009A4D6F" w:rsidSect="00410BC5">
          <w:footerReference w:type="default" r:id="rId91"/>
          <w:pgSz w:w="11906" w:h="16838"/>
          <w:pgMar w:top="1247" w:right="1361" w:bottom="1247" w:left="1361" w:header="709" w:footer="709" w:gutter="0"/>
          <w:cols w:space="708"/>
          <w:docGrid w:linePitch="360"/>
        </w:sectPr>
      </w:pPr>
    </w:p>
    <w:p w14:paraId="49814FED" w14:textId="5754F3B1" w:rsidR="00CC4701" w:rsidRDefault="00CC4701" w:rsidP="00AA69E7">
      <w:pPr>
        <w:pStyle w:val="Heading1"/>
      </w:pPr>
      <w:bookmarkStart w:id="382" w:name="_Toc219110473"/>
      <w:r w:rsidRPr="000F7924">
        <w:lastRenderedPageBreak/>
        <w:t xml:space="preserve">Appendix </w:t>
      </w:r>
      <w:r>
        <w:t>B</w:t>
      </w:r>
      <w:r w:rsidRPr="000F7924">
        <w:t xml:space="preserve">: </w:t>
      </w:r>
      <w:r w:rsidR="00AA69E7">
        <w:t>Summary of submissions from prescribed experts, agencies and authorities on the consultation RARMP</w:t>
      </w:r>
      <w:bookmarkEnd w:id="382"/>
    </w:p>
    <w:p w14:paraId="0B4257F1" w14:textId="11A6BCBF" w:rsidR="00836247" w:rsidRDefault="00AA69E7" w:rsidP="00AA69E7">
      <w:r>
        <w:t>The Regulator received a number of submissions from prescribed experts, agencies and authorities on the consultation RARMP. All issues raised in submissions that related to risks to the health and safety of people and the environment were considered in the context of the currently available scientific evidence and were used in finalising the RARMP that formed the basis of the Regulator’s decision to issue the licence. Advice received is summarised below.</w:t>
      </w:r>
    </w:p>
    <w:tbl>
      <w:tblPr>
        <w:tblW w:w="51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Pr>
      <w:tblGrid>
        <w:gridCol w:w="1277"/>
        <w:gridCol w:w="5250"/>
        <w:gridCol w:w="2899"/>
      </w:tblGrid>
      <w:tr w:rsidR="0009652B" w:rsidRPr="0009652B" w14:paraId="00235F34" w14:textId="77777777" w:rsidTr="0009652B">
        <w:trPr>
          <w:trHeight w:val="427"/>
          <w:tblHeader/>
        </w:trPr>
        <w:tc>
          <w:tcPr>
            <w:tcW w:w="677" w:type="pct"/>
            <w:tcBorders>
              <w:top w:val="single" w:sz="4" w:space="0" w:color="auto"/>
              <w:left w:val="nil"/>
              <w:bottom w:val="single" w:sz="4" w:space="0" w:color="auto"/>
              <w:right w:val="nil"/>
            </w:tcBorders>
            <w:shd w:val="clear" w:color="auto" w:fill="D9D9D9"/>
            <w:vAlign w:val="center"/>
          </w:tcPr>
          <w:p w14:paraId="06096D1A" w14:textId="4631178C" w:rsidR="0009652B" w:rsidRPr="0009652B" w:rsidRDefault="0009652B" w:rsidP="0009652B">
            <w:pPr>
              <w:spacing w:before="60" w:after="60"/>
              <w:rPr>
                <w:rFonts w:eastAsia="Calibri" w:cs="Calibri"/>
                <w:b/>
                <w:sz w:val="20"/>
                <w:szCs w:val="20"/>
                <w:lang w:eastAsia="en-AU"/>
              </w:rPr>
            </w:pPr>
            <w:r>
              <w:rPr>
                <w:rFonts w:eastAsia="Calibri" w:cs="Calibri"/>
                <w:b/>
                <w:sz w:val="20"/>
                <w:szCs w:val="20"/>
                <w:lang w:eastAsia="en-AU"/>
              </w:rPr>
              <w:t>Submission</w:t>
            </w:r>
          </w:p>
        </w:tc>
        <w:tc>
          <w:tcPr>
            <w:tcW w:w="2785" w:type="pct"/>
            <w:tcBorders>
              <w:top w:val="single" w:sz="4" w:space="0" w:color="auto"/>
              <w:left w:val="nil"/>
              <w:bottom w:val="single" w:sz="4" w:space="0" w:color="auto"/>
              <w:right w:val="nil"/>
            </w:tcBorders>
            <w:shd w:val="clear" w:color="auto" w:fill="D9D9D9"/>
            <w:vAlign w:val="center"/>
          </w:tcPr>
          <w:p w14:paraId="48F6F1D4" w14:textId="09726E98" w:rsidR="0009652B" w:rsidRPr="0009652B" w:rsidRDefault="0009652B" w:rsidP="0009652B">
            <w:pPr>
              <w:spacing w:before="60" w:after="60"/>
              <w:rPr>
                <w:rFonts w:eastAsia="Calibri" w:cs="Calibri"/>
                <w:b/>
                <w:sz w:val="20"/>
                <w:szCs w:val="20"/>
                <w:lang w:eastAsia="en-AU"/>
              </w:rPr>
            </w:pPr>
            <w:r w:rsidRPr="0009652B">
              <w:rPr>
                <w:rFonts w:eastAsia="Calibri" w:cs="Calibri"/>
                <w:b/>
                <w:sz w:val="20"/>
                <w:szCs w:val="20"/>
                <w:lang w:eastAsia="en-AU"/>
              </w:rPr>
              <w:t>Summary of issues raised</w:t>
            </w:r>
          </w:p>
        </w:tc>
        <w:tc>
          <w:tcPr>
            <w:tcW w:w="1538" w:type="pct"/>
            <w:tcBorders>
              <w:top w:val="single" w:sz="4" w:space="0" w:color="auto"/>
              <w:left w:val="nil"/>
              <w:bottom w:val="single" w:sz="4" w:space="0" w:color="auto"/>
              <w:right w:val="nil"/>
            </w:tcBorders>
            <w:shd w:val="clear" w:color="auto" w:fill="D9D9D9" w:themeFill="background1" w:themeFillShade="D9"/>
            <w:vAlign w:val="center"/>
          </w:tcPr>
          <w:p w14:paraId="44A81B12" w14:textId="77777777" w:rsidR="0009652B" w:rsidRPr="0009652B" w:rsidRDefault="0009652B" w:rsidP="0009652B">
            <w:pPr>
              <w:spacing w:before="60" w:after="60"/>
              <w:rPr>
                <w:rFonts w:eastAsia="Calibri" w:cs="Calibri"/>
                <w:b/>
                <w:sz w:val="20"/>
                <w:szCs w:val="20"/>
                <w:lang w:eastAsia="en-AU"/>
              </w:rPr>
            </w:pPr>
            <w:r w:rsidRPr="0009652B">
              <w:rPr>
                <w:rFonts w:eastAsia="Calibri" w:cs="Calibri"/>
                <w:b/>
                <w:sz w:val="20"/>
                <w:szCs w:val="20"/>
                <w:lang w:eastAsia="en-AU"/>
              </w:rPr>
              <w:t>Comment</w:t>
            </w:r>
          </w:p>
        </w:tc>
      </w:tr>
      <w:tr w:rsidR="0009652B" w:rsidRPr="0009652B" w14:paraId="7FC8BEE0" w14:textId="77777777" w:rsidTr="0009652B">
        <w:tc>
          <w:tcPr>
            <w:tcW w:w="677" w:type="pct"/>
            <w:tcBorders>
              <w:top w:val="single" w:sz="4" w:space="0" w:color="auto"/>
              <w:left w:val="nil"/>
              <w:bottom w:val="single" w:sz="4" w:space="0" w:color="auto"/>
              <w:right w:val="nil"/>
            </w:tcBorders>
          </w:tcPr>
          <w:p w14:paraId="6D0B97E1" w14:textId="1CFF426A" w:rsidR="0009652B" w:rsidRPr="0009652B" w:rsidRDefault="0009652B" w:rsidP="0009652B">
            <w:pPr>
              <w:spacing w:before="60" w:after="60"/>
              <w:rPr>
                <w:rFonts w:eastAsia="Calibri" w:cs="Calibri"/>
                <w:sz w:val="20"/>
                <w:szCs w:val="20"/>
                <w:lang w:eastAsia="en-AU"/>
              </w:rPr>
            </w:pPr>
            <w:r>
              <w:rPr>
                <w:rFonts w:eastAsia="Calibri" w:cs="Calibri"/>
                <w:sz w:val="20"/>
                <w:szCs w:val="20"/>
                <w:lang w:eastAsia="en-AU"/>
              </w:rPr>
              <w:t>1</w:t>
            </w:r>
          </w:p>
        </w:tc>
        <w:tc>
          <w:tcPr>
            <w:tcW w:w="2785" w:type="pct"/>
            <w:tcBorders>
              <w:top w:val="single" w:sz="4" w:space="0" w:color="auto"/>
              <w:left w:val="nil"/>
              <w:bottom w:val="single" w:sz="4" w:space="0" w:color="auto"/>
              <w:right w:val="nil"/>
            </w:tcBorders>
          </w:tcPr>
          <w:p w14:paraId="68080350" w14:textId="32AB348B"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Notes that previous comments on the potential risk of increasing environmental antimicrobial resistance through the commercial release of the GM tomato have been addressed.</w:t>
            </w:r>
          </w:p>
          <w:p w14:paraId="16740176" w14:textId="77777777"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Does not have any additional advice or comments for the finalisation of the RARMP for DIR 218.</w:t>
            </w:r>
          </w:p>
        </w:tc>
        <w:tc>
          <w:tcPr>
            <w:tcW w:w="1538" w:type="pct"/>
            <w:tcBorders>
              <w:top w:val="single" w:sz="4" w:space="0" w:color="auto"/>
              <w:left w:val="nil"/>
              <w:bottom w:val="single" w:sz="4" w:space="0" w:color="auto"/>
              <w:right w:val="nil"/>
            </w:tcBorders>
          </w:tcPr>
          <w:p w14:paraId="7B68D538" w14:textId="77777777" w:rsidR="0009652B" w:rsidRPr="0009652B" w:rsidRDefault="0009652B" w:rsidP="0009652B">
            <w:pPr>
              <w:spacing w:before="60" w:after="60"/>
              <w:rPr>
                <w:rFonts w:eastAsia="Calibri" w:cs="Calibri"/>
                <w:sz w:val="20"/>
                <w:szCs w:val="20"/>
                <w:lang w:val="en-US" w:eastAsia="en-AU"/>
              </w:rPr>
            </w:pPr>
            <w:r w:rsidRPr="0009652B">
              <w:rPr>
                <w:rFonts w:eastAsia="Calibri" w:cs="Calibri"/>
                <w:sz w:val="20"/>
                <w:szCs w:val="20"/>
                <w:lang w:eastAsia="en-AU"/>
              </w:rPr>
              <w:t>Noted.</w:t>
            </w:r>
          </w:p>
        </w:tc>
      </w:tr>
      <w:tr w:rsidR="0009652B" w:rsidRPr="0009652B" w14:paraId="48DA48F1" w14:textId="77777777" w:rsidTr="0009652B">
        <w:tc>
          <w:tcPr>
            <w:tcW w:w="677" w:type="pct"/>
            <w:vMerge w:val="restart"/>
            <w:tcBorders>
              <w:top w:val="single" w:sz="4" w:space="0" w:color="auto"/>
              <w:left w:val="nil"/>
              <w:bottom w:val="nil"/>
              <w:right w:val="nil"/>
            </w:tcBorders>
          </w:tcPr>
          <w:p w14:paraId="3B788C4F" w14:textId="07A3A26B" w:rsidR="0009652B" w:rsidRPr="0009652B" w:rsidRDefault="0009652B" w:rsidP="0009652B">
            <w:pPr>
              <w:spacing w:before="60" w:after="60"/>
              <w:rPr>
                <w:rFonts w:eastAsia="Calibri" w:cs="Calibri"/>
                <w:sz w:val="20"/>
                <w:szCs w:val="20"/>
                <w:lang w:eastAsia="en-AU"/>
              </w:rPr>
            </w:pPr>
            <w:r>
              <w:rPr>
                <w:rFonts w:eastAsia="Calibri" w:cs="Calibri"/>
                <w:sz w:val="20"/>
                <w:szCs w:val="20"/>
                <w:lang w:eastAsia="en-AU"/>
              </w:rPr>
              <w:t>2</w:t>
            </w:r>
          </w:p>
        </w:tc>
        <w:tc>
          <w:tcPr>
            <w:tcW w:w="2785" w:type="pct"/>
            <w:tcBorders>
              <w:top w:val="single" w:sz="4" w:space="0" w:color="auto"/>
              <w:left w:val="nil"/>
              <w:bottom w:val="nil"/>
              <w:right w:val="nil"/>
            </w:tcBorders>
          </w:tcPr>
          <w:p w14:paraId="534F8931" w14:textId="70CE7557"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Were uncertain whether creating novelty tomatoes is a worthwhile use of the technology, while acknowledging that their views on the necessity of this GMO are not relevant to the assessment.</w:t>
            </w:r>
          </w:p>
        </w:tc>
        <w:tc>
          <w:tcPr>
            <w:tcW w:w="1538" w:type="pct"/>
            <w:tcBorders>
              <w:top w:val="single" w:sz="4" w:space="0" w:color="auto"/>
              <w:left w:val="nil"/>
              <w:bottom w:val="nil"/>
              <w:right w:val="nil"/>
            </w:tcBorders>
          </w:tcPr>
          <w:p w14:paraId="2D4EF358" w14:textId="77777777"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Noted.</w:t>
            </w:r>
          </w:p>
        </w:tc>
      </w:tr>
      <w:tr w:rsidR="0009652B" w:rsidRPr="0009652B" w14:paraId="45E2A25A" w14:textId="77777777" w:rsidTr="0009652B">
        <w:tc>
          <w:tcPr>
            <w:tcW w:w="677" w:type="pct"/>
            <w:vMerge/>
            <w:tcBorders>
              <w:top w:val="nil"/>
              <w:left w:val="nil"/>
              <w:bottom w:val="nil"/>
              <w:right w:val="nil"/>
            </w:tcBorders>
          </w:tcPr>
          <w:p w14:paraId="3EE88216" w14:textId="77777777" w:rsidR="0009652B" w:rsidRPr="0009652B" w:rsidRDefault="0009652B" w:rsidP="0009652B">
            <w:pPr>
              <w:spacing w:before="60" w:after="60"/>
              <w:rPr>
                <w:rFonts w:eastAsia="Calibri" w:cs="Calibri"/>
                <w:sz w:val="20"/>
                <w:szCs w:val="20"/>
                <w:lang w:eastAsia="en-AU"/>
              </w:rPr>
            </w:pPr>
          </w:p>
        </w:tc>
        <w:tc>
          <w:tcPr>
            <w:tcW w:w="2785" w:type="pct"/>
            <w:tcBorders>
              <w:top w:val="nil"/>
              <w:left w:val="nil"/>
              <w:bottom w:val="nil"/>
              <w:right w:val="nil"/>
            </w:tcBorders>
          </w:tcPr>
          <w:p w14:paraId="792D1472" w14:textId="1AAB765D"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Nonetheless, supported OGTR’s conclusion that the application poses negligible risk to the health and safety of people or the environment.</w:t>
            </w:r>
          </w:p>
        </w:tc>
        <w:tc>
          <w:tcPr>
            <w:tcW w:w="1538" w:type="pct"/>
            <w:tcBorders>
              <w:top w:val="nil"/>
              <w:left w:val="nil"/>
              <w:bottom w:val="nil"/>
              <w:right w:val="nil"/>
            </w:tcBorders>
          </w:tcPr>
          <w:p w14:paraId="517663E1" w14:textId="77777777"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Noted.</w:t>
            </w:r>
          </w:p>
        </w:tc>
      </w:tr>
      <w:tr w:rsidR="0009652B" w:rsidRPr="0009652B" w14:paraId="1ED54C3F" w14:textId="77777777" w:rsidTr="0009652B">
        <w:tc>
          <w:tcPr>
            <w:tcW w:w="677" w:type="pct"/>
            <w:vMerge/>
            <w:tcBorders>
              <w:top w:val="nil"/>
              <w:left w:val="nil"/>
              <w:bottom w:val="single" w:sz="4" w:space="0" w:color="auto"/>
              <w:right w:val="nil"/>
            </w:tcBorders>
          </w:tcPr>
          <w:p w14:paraId="5ED40E46" w14:textId="77777777" w:rsidR="0009652B" w:rsidRPr="0009652B" w:rsidRDefault="0009652B" w:rsidP="0009652B">
            <w:pPr>
              <w:spacing w:before="60" w:after="60"/>
              <w:rPr>
                <w:rFonts w:eastAsia="Calibri" w:cs="Calibri"/>
                <w:sz w:val="20"/>
                <w:szCs w:val="20"/>
                <w:lang w:eastAsia="en-AU"/>
              </w:rPr>
            </w:pPr>
          </w:p>
        </w:tc>
        <w:tc>
          <w:tcPr>
            <w:tcW w:w="2785" w:type="pct"/>
            <w:tcBorders>
              <w:top w:val="nil"/>
              <w:left w:val="nil"/>
              <w:bottom w:val="single" w:sz="4" w:space="0" w:color="auto"/>
              <w:right w:val="nil"/>
            </w:tcBorders>
          </w:tcPr>
          <w:p w14:paraId="227B3AF4" w14:textId="78D35796"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Expect that the relevant national industry bodies, along with other relevant regulators such as DAFF will work together to ensure that the introduction of GM purple tomatoes does not adversely affect supply chains or trade issues that fall outside the scope of the Gene Technology legislation.</w:t>
            </w:r>
          </w:p>
        </w:tc>
        <w:tc>
          <w:tcPr>
            <w:tcW w:w="1538" w:type="pct"/>
            <w:tcBorders>
              <w:top w:val="nil"/>
              <w:left w:val="nil"/>
              <w:bottom w:val="single" w:sz="4" w:space="0" w:color="auto"/>
              <w:right w:val="nil"/>
            </w:tcBorders>
          </w:tcPr>
          <w:p w14:paraId="6C915776" w14:textId="77777777"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Noted.</w:t>
            </w:r>
          </w:p>
        </w:tc>
      </w:tr>
      <w:tr w:rsidR="0009652B" w:rsidRPr="0009652B" w14:paraId="56B0D3FB" w14:textId="77777777" w:rsidTr="0009652B">
        <w:tc>
          <w:tcPr>
            <w:tcW w:w="677" w:type="pct"/>
            <w:tcBorders>
              <w:top w:val="single" w:sz="4" w:space="0" w:color="auto"/>
              <w:left w:val="nil"/>
              <w:bottom w:val="single" w:sz="4" w:space="0" w:color="auto"/>
              <w:right w:val="nil"/>
            </w:tcBorders>
          </w:tcPr>
          <w:p w14:paraId="62F10C74" w14:textId="5F9FA6FE" w:rsidR="0009652B" w:rsidRPr="0009652B" w:rsidRDefault="0009652B" w:rsidP="0009652B">
            <w:pPr>
              <w:spacing w:before="60" w:after="60"/>
              <w:rPr>
                <w:rFonts w:eastAsia="Calibri" w:cs="Calibri"/>
                <w:sz w:val="20"/>
                <w:szCs w:val="20"/>
                <w:lang w:eastAsia="en-AU"/>
              </w:rPr>
            </w:pPr>
            <w:r>
              <w:rPr>
                <w:rFonts w:eastAsia="Calibri" w:cs="Calibri"/>
                <w:sz w:val="20"/>
                <w:szCs w:val="20"/>
                <w:lang w:eastAsia="en-AU"/>
              </w:rPr>
              <w:t>3</w:t>
            </w:r>
          </w:p>
        </w:tc>
        <w:tc>
          <w:tcPr>
            <w:tcW w:w="2785" w:type="pct"/>
            <w:tcBorders>
              <w:top w:val="single" w:sz="4" w:space="0" w:color="auto"/>
              <w:left w:val="nil"/>
              <w:bottom w:val="single" w:sz="4" w:space="0" w:color="auto"/>
              <w:right w:val="nil"/>
            </w:tcBorders>
          </w:tcPr>
          <w:p w14:paraId="77DAC275" w14:textId="08348C25"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Agrees with the findings of the RARMP, noting that the GMO is an authorised food in the United States with commercially produced fruit and seed available to the public since 2024, and that none of the risk scenarios considered in the RARMP were identified as substantive. Also notes that seed importation is a matter for DAFF, and food safety and labelling a matter for FSANZ.</w:t>
            </w:r>
          </w:p>
        </w:tc>
        <w:tc>
          <w:tcPr>
            <w:tcW w:w="1538" w:type="pct"/>
            <w:tcBorders>
              <w:top w:val="single" w:sz="4" w:space="0" w:color="auto"/>
              <w:left w:val="nil"/>
              <w:bottom w:val="single" w:sz="4" w:space="0" w:color="auto"/>
              <w:right w:val="nil"/>
            </w:tcBorders>
          </w:tcPr>
          <w:p w14:paraId="1E62FDD7" w14:textId="77777777"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Noted.</w:t>
            </w:r>
          </w:p>
        </w:tc>
      </w:tr>
      <w:tr w:rsidR="0009652B" w:rsidRPr="0009652B" w14:paraId="462248E3" w14:textId="77777777" w:rsidTr="0009652B">
        <w:tc>
          <w:tcPr>
            <w:tcW w:w="677" w:type="pct"/>
            <w:tcBorders>
              <w:top w:val="single" w:sz="4" w:space="0" w:color="auto"/>
              <w:left w:val="nil"/>
              <w:bottom w:val="single" w:sz="4" w:space="0" w:color="auto"/>
              <w:right w:val="nil"/>
            </w:tcBorders>
          </w:tcPr>
          <w:p w14:paraId="0F41597E" w14:textId="0AD64587" w:rsidR="0009652B" w:rsidRPr="0009652B" w:rsidRDefault="0009652B" w:rsidP="0009652B">
            <w:pPr>
              <w:spacing w:before="60" w:after="60"/>
              <w:rPr>
                <w:rFonts w:eastAsia="Calibri" w:cs="Calibri"/>
                <w:sz w:val="20"/>
                <w:szCs w:val="20"/>
                <w:lang w:eastAsia="en-AU"/>
              </w:rPr>
            </w:pPr>
            <w:r>
              <w:rPr>
                <w:rFonts w:eastAsia="Calibri" w:cs="Calibri"/>
                <w:sz w:val="20"/>
                <w:szCs w:val="20"/>
                <w:lang w:eastAsia="en-AU"/>
              </w:rPr>
              <w:t>4</w:t>
            </w:r>
          </w:p>
        </w:tc>
        <w:tc>
          <w:tcPr>
            <w:tcW w:w="2785" w:type="pct"/>
            <w:tcBorders>
              <w:top w:val="single" w:sz="4" w:space="0" w:color="auto"/>
              <w:left w:val="nil"/>
              <w:bottom w:val="single" w:sz="4" w:space="0" w:color="auto"/>
              <w:right w:val="nil"/>
            </w:tcBorders>
          </w:tcPr>
          <w:p w14:paraId="58C12AD6" w14:textId="5477B400"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Accepts that, overall, the application has negligible risks to the health and safety of people and the environment. Are satisfied that the measures taken to manage the short- and long-term risks from the proposal are adequate</w:t>
            </w:r>
          </w:p>
        </w:tc>
        <w:tc>
          <w:tcPr>
            <w:tcW w:w="1538" w:type="pct"/>
            <w:tcBorders>
              <w:top w:val="single" w:sz="4" w:space="0" w:color="auto"/>
              <w:left w:val="nil"/>
              <w:bottom w:val="single" w:sz="4" w:space="0" w:color="auto"/>
              <w:right w:val="nil"/>
            </w:tcBorders>
          </w:tcPr>
          <w:p w14:paraId="059527BE" w14:textId="77777777" w:rsidR="0009652B" w:rsidRPr="0009652B" w:rsidRDefault="0009652B" w:rsidP="0009652B">
            <w:pPr>
              <w:spacing w:before="60" w:after="60"/>
              <w:rPr>
                <w:rFonts w:eastAsia="Calibri" w:cs="Calibri"/>
                <w:sz w:val="20"/>
                <w:szCs w:val="20"/>
                <w:lang w:val="en-US" w:eastAsia="en-AU"/>
              </w:rPr>
            </w:pPr>
            <w:r w:rsidRPr="0009652B">
              <w:rPr>
                <w:rFonts w:eastAsia="Calibri" w:cs="Calibri"/>
                <w:sz w:val="20"/>
                <w:szCs w:val="20"/>
                <w:lang w:val="en-US" w:eastAsia="en-AU"/>
              </w:rPr>
              <w:t>Noted.</w:t>
            </w:r>
          </w:p>
        </w:tc>
      </w:tr>
      <w:tr w:rsidR="0009652B" w:rsidRPr="0009652B" w14:paraId="570E313E" w14:textId="77777777" w:rsidTr="0009652B">
        <w:tc>
          <w:tcPr>
            <w:tcW w:w="677" w:type="pct"/>
            <w:tcBorders>
              <w:top w:val="single" w:sz="4" w:space="0" w:color="auto"/>
              <w:left w:val="nil"/>
              <w:bottom w:val="single" w:sz="4" w:space="0" w:color="auto"/>
              <w:right w:val="nil"/>
            </w:tcBorders>
          </w:tcPr>
          <w:p w14:paraId="449D7756" w14:textId="59360B0E" w:rsidR="0009652B" w:rsidRPr="0009652B" w:rsidRDefault="0009652B" w:rsidP="0009652B">
            <w:pPr>
              <w:spacing w:before="60" w:after="60"/>
              <w:rPr>
                <w:rFonts w:eastAsia="Calibri" w:cs="Calibri"/>
                <w:sz w:val="20"/>
                <w:szCs w:val="20"/>
                <w:lang w:eastAsia="en-AU"/>
              </w:rPr>
            </w:pPr>
            <w:r>
              <w:rPr>
                <w:rFonts w:eastAsia="Calibri" w:cs="Calibri"/>
                <w:sz w:val="20"/>
                <w:szCs w:val="20"/>
                <w:lang w:eastAsia="en-AU"/>
              </w:rPr>
              <w:t>5</w:t>
            </w:r>
          </w:p>
        </w:tc>
        <w:tc>
          <w:tcPr>
            <w:tcW w:w="2785" w:type="pct"/>
            <w:tcBorders>
              <w:top w:val="single" w:sz="4" w:space="0" w:color="auto"/>
              <w:left w:val="nil"/>
              <w:bottom w:val="single" w:sz="4" w:space="0" w:color="auto"/>
              <w:right w:val="nil"/>
            </w:tcBorders>
          </w:tcPr>
          <w:p w14:paraId="2C531464" w14:textId="5912E30E"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Are satisfied with the RARMP presented, posing very low risk to both humans and the environment. Noted that FSANZ will still need to approve this product for human consumption.</w:t>
            </w:r>
          </w:p>
        </w:tc>
        <w:tc>
          <w:tcPr>
            <w:tcW w:w="1538" w:type="pct"/>
            <w:tcBorders>
              <w:top w:val="single" w:sz="4" w:space="0" w:color="auto"/>
              <w:left w:val="nil"/>
              <w:bottom w:val="single" w:sz="4" w:space="0" w:color="auto"/>
              <w:right w:val="nil"/>
            </w:tcBorders>
          </w:tcPr>
          <w:p w14:paraId="0A4217B3" w14:textId="77777777" w:rsidR="0009652B" w:rsidRPr="0009652B" w:rsidRDefault="0009652B" w:rsidP="0009652B">
            <w:pPr>
              <w:spacing w:before="60" w:after="60"/>
              <w:rPr>
                <w:rFonts w:eastAsia="Calibri" w:cs="Calibri"/>
                <w:sz w:val="20"/>
                <w:szCs w:val="20"/>
                <w:lang w:val="en-US" w:eastAsia="en-AU"/>
              </w:rPr>
            </w:pPr>
            <w:r w:rsidRPr="0009652B">
              <w:rPr>
                <w:rFonts w:eastAsia="Calibri" w:cs="Calibri"/>
                <w:sz w:val="20"/>
                <w:szCs w:val="20"/>
                <w:lang w:val="en-US" w:eastAsia="en-AU"/>
              </w:rPr>
              <w:t>Noted.</w:t>
            </w:r>
          </w:p>
          <w:p w14:paraId="2493D990" w14:textId="77777777" w:rsidR="0009652B" w:rsidRPr="0009652B" w:rsidRDefault="0009652B" w:rsidP="0009652B">
            <w:pPr>
              <w:spacing w:before="60" w:after="60"/>
              <w:rPr>
                <w:rFonts w:eastAsia="Calibri" w:cs="Calibri"/>
                <w:sz w:val="20"/>
                <w:szCs w:val="20"/>
                <w:lang w:val="en-US" w:eastAsia="en-AU"/>
              </w:rPr>
            </w:pPr>
            <w:r w:rsidRPr="0009652B">
              <w:rPr>
                <w:rFonts w:eastAsia="Calibri" w:cs="Calibri"/>
                <w:sz w:val="20"/>
                <w:szCs w:val="20"/>
                <w:lang w:val="en-US" w:eastAsia="en-AU"/>
              </w:rPr>
              <w:t xml:space="preserve">FSANZ have since approved the use and sale of food derived from the GM Purple Tomato. See the </w:t>
            </w:r>
            <w:hyperlink r:id="rId92" w:history="1">
              <w:r w:rsidRPr="0009652B">
                <w:rPr>
                  <w:rFonts w:eastAsia="Calibri" w:cs="Calibri"/>
                  <w:sz w:val="20"/>
                  <w:szCs w:val="20"/>
                  <w:u w:val="single"/>
                  <w:lang w:val="en-US" w:eastAsia="en-AU"/>
                </w:rPr>
                <w:t>A1333 page</w:t>
              </w:r>
            </w:hyperlink>
            <w:r w:rsidRPr="0009652B">
              <w:rPr>
                <w:rFonts w:eastAsia="Calibri" w:cs="Calibri"/>
                <w:sz w:val="20"/>
                <w:szCs w:val="20"/>
                <w:lang w:val="en-US" w:eastAsia="en-AU"/>
              </w:rPr>
              <w:t xml:space="preserve"> on the FSANZ website for further information.</w:t>
            </w:r>
          </w:p>
        </w:tc>
      </w:tr>
      <w:tr w:rsidR="0009652B" w:rsidRPr="0009652B" w14:paraId="6034C159" w14:textId="77777777" w:rsidTr="0009652B">
        <w:tc>
          <w:tcPr>
            <w:tcW w:w="677" w:type="pct"/>
            <w:tcBorders>
              <w:top w:val="single" w:sz="4" w:space="0" w:color="auto"/>
              <w:left w:val="nil"/>
              <w:bottom w:val="single" w:sz="4" w:space="0" w:color="auto"/>
              <w:right w:val="nil"/>
            </w:tcBorders>
          </w:tcPr>
          <w:p w14:paraId="30AFBB63" w14:textId="09530F13" w:rsidR="0009652B" w:rsidRPr="0009652B" w:rsidRDefault="0009652B" w:rsidP="0009652B">
            <w:pPr>
              <w:spacing w:before="60" w:after="60"/>
              <w:rPr>
                <w:rFonts w:eastAsia="Calibri" w:cs="Calibri"/>
                <w:sz w:val="20"/>
                <w:szCs w:val="20"/>
                <w:lang w:eastAsia="en-AU"/>
              </w:rPr>
            </w:pPr>
            <w:r>
              <w:rPr>
                <w:rFonts w:eastAsia="Calibri" w:cs="Calibri"/>
                <w:sz w:val="20"/>
                <w:szCs w:val="20"/>
                <w:lang w:eastAsia="en-AU"/>
              </w:rPr>
              <w:lastRenderedPageBreak/>
              <w:t>6</w:t>
            </w:r>
          </w:p>
        </w:tc>
        <w:tc>
          <w:tcPr>
            <w:tcW w:w="2785" w:type="pct"/>
            <w:tcBorders>
              <w:top w:val="single" w:sz="4" w:space="0" w:color="auto"/>
              <w:left w:val="nil"/>
              <w:bottom w:val="single" w:sz="4" w:space="0" w:color="auto"/>
              <w:right w:val="nil"/>
            </w:tcBorders>
          </w:tcPr>
          <w:p w14:paraId="5683FFBF" w14:textId="67F8039E"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Agrees that the risk assessment identified all plausible risk scenarios by which the proposed dealings could potentially give rise to risks relating to the health and safety of people or the environment.</w:t>
            </w:r>
          </w:p>
          <w:p w14:paraId="20F735A1" w14:textId="77777777" w:rsidR="0009652B" w:rsidRPr="0009652B" w:rsidRDefault="0009652B" w:rsidP="0009652B">
            <w:pPr>
              <w:spacing w:before="60" w:after="60"/>
              <w:rPr>
                <w:rFonts w:eastAsia="Calibri" w:cs="Calibri"/>
                <w:sz w:val="20"/>
                <w:szCs w:val="20"/>
                <w:lang w:eastAsia="en-AU"/>
              </w:rPr>
            </w:pPr>
            <w:r w:rsidRPr="0009652B">
              <w:rPr>
                <w:rFonts w:eastAsia="Calibri" w:cs="Calibri"/>
                <w:sz w:val="20"/>
                <w:szCs w:val="20"/>
                <w:lang w:eastAsia="en-AU"/>
              </w:rPr>
              <w:t>Agrees with the overall conclusions of the RARMP.</w:t>
            </w:r>
          </w:p>
        </w:tc>
        <w:tc>
          <w:tcPr>
            <w:tcW w:w="1538" w:type="pct"/>
            <w:tcBorders>
              <w:top w:val="single" w:sz="4" w:space="0" w:color="auto"/>
              <w:left w:val="nil"/>
              <w:bottom w:val="single" w:sz="4" w:space="0" w:color="auto"/>
              <w:right w:val="nil"/>
            </w:tcBorders>
          </w:tcPr>
          <w:p w14:paraId="46D122E7" w14:textId="77777777" w:rsidR="0009652B" w:rsidRPr="0009652B" w:rsidRDefault="0009652B" w:rsidP="0009652B">
            <w:pPr>
              <w:spacing w:before="60" w:after="60"/>
              <w:rPr>
                <w:rFonts w:eastAsia="Calibri" w:cs="Calibri"/>
                <w:sz w:val="20"/>
                <w:szCs w:val="20"/>
                <w:lang w:val="en-US" w:eastAsia="en-AU"/>
              </w:rPr>
            </w:pPr>
            <w:r w:rsidRPr="0009652B">
              <w:rPr>
                <w:rFonts w:eastAsia="Calibri" w:cs="Calibri"/>
                <w:sz w:val="20"/>
                <w:szCs w:val="20"/>
                <w:lang w:val="en-US" w:eastAsia="en-AU"/>
              </w:rPr>
              <w:t>Noted.</w:t>
            </w:r>
          </w:p>
        </w:tc>
      </w:tr>
    </w:tbl>
    <w:p w14:paraId="0AFCEC7D" w14:textId="584422C6" w:rsidR="00AA69E7" w:rsidRDefault="00AA69E7" w:rsidP="00AA69E7"/>
    <w:p w14:paraId="225A3DD6" w14:textId="77777777" w:rsidR="007E4DAF" w:rsidRDefault="007E4DAF" w:rsidP="00AA69E7">
      <w:pPr>
        <w:sectPr w:rsidR="007E4DAF" w:rsidSect="00410BC5">
          <w:footerReference w:type="default" r:id="rId93"/>
          <w:pgSz w:w="11906" w:h="16838"/>
          <w:pgMar w:top="1247" w:right="1361" w:bottom="1247" w:left="1361" w:header="709" w:footer="709" w:gutter="0"/>
          <w:cols w:space="708"/>
          <w:docGrid w:linePitch="360"/>
        </w:sectPr>
      </w:pPr>
    </w:p>
    <w:p w14:paraId="5BF70517" w14:textId="1976C93A" w:rsidR="007E4DAF" w:rsidRDefault="007E4DAF" w:rsidP="006A6E54">
      <w:pPr>
        <w:pStyle w:val="Heading1"/>
      </w:pPr>
      <w:bookmarkStart w:id="383" w:name="_Toc219110474"/>
      <w:r w:rsidRPr="000F7924">
        <w:lastRenderedPageBreak/>
        <w:t xml:space="preserve">Appendix </w:t>
      </w:r>
      <w:r>
        <w:t>C</w:t>
      </w:r>
      <w:r w:rsidRPr="000F7924">
        <w:t xml:space="preserve">: </w:t>
      </w:r>
      <w:r w:rsidR="006A6E54">
        <w:t>Summary of submissions from the public on the consultation RARMP</w:t>
      </w:r>
      <w:bookmarkEnd w:id="383"/>
    </w:p>
    <w:p w14:paraId="63BEF89E" w14:textId="0A45C506" w:rsidR="007E4DAF" w:rsidRDefault="006A6E54" w:rsidP="006A6E54">
      <w:r>
        <w:t xml:space="preserve">The Regulator received </w:t>
      </w:r>
      <w:r w:rsidR="000E322F">
        <w:t>15</w:t>
      </w:r>
      <w:r>
        <w:t xml:space="preserve"> submissions from the public on the consultation RARMP. The issues raised in these submissions are summarised in the table below. All issues that related to risks to the health and safety of people and the environment were considered in the context of currently available scientific evidence in finalising the RARMP that formed the basis of the Regulator’s decision to issue the lic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Pr>
      <w:tblGrid>
        <w:gridCol w:w="1243"/>
        <w:gridCol w:w="4427"/>
        <w:gridCol w:w="3514"/>
      </w:tblGrid>
      <w:tr w:rsidR="0009652B" w:rsidRPr="00EE6A25" w14:paraId="5F8E14A9" w14:textId="77777777" w:rsidTr="00A44C66">
        <w:trPr>
          <w:trHeight w:val="427"/>
          <w:tblHeader/>
        </w:trPr>
        <w:tc>
          <w:tcPr>
            <w:tcW w:w="677" w:type="pct"/>
            <w:tcBorders>
              <w:top w:val="single" w:sz="4" w:space="0" w:color="auto"/>
              <w:left w:val="nil"/>
              <w:bottom w:val="single" w:sz="4" w:space="0" w:color="auto"/>
              <w:right w:val="nil"/>
            </w:tcBorders>
            <w:shd w:val="clear" w:color="auto" w:fill="D9D9D9" w:themeFill="background1" w:themeFillShade="D9"/>
            <w:vAlign w:val="center"/>
          </w:tcPr>
          <w:p w14:paraId="5A7B93DA" w14:textId="55330710" w:rsidR="0009652B" w:rsidRPr="00EE6A25" w:rsidRDefault="00A44C66" w:rsidP="00A44C66">
            <w:pPr>
              <w:pStyle w:val="tabletext"/>
              <w:rPr>
                <w:rFonts w:ascii="Calibri" w:hAnsi="Calibri" w:cs="Calibri"/>
                <w:b/>
                <w:szCs w:val="20"/>
              </w:rPr>
            </w:pPr>
            <w:r>
              <w:rPr>
                <w:rFonts w:ascii="Calibri" w:hAnsi="Calibri" w:cs="Calibri"/>
                <w:b/>
                <w:szCs w:val="20"/>
              </w:rPr>
              <w:t>Submission</w:t>
            </w:r>
          </w:p>
        </w:tc>
        <w:tc>
          <w:tcPr>
            <w:tcW w:w="2410" w:type="pct"/>
            <w:tcBorders>
              <w:top w:val="single" w:sz="4" w:space="0" w:color="auto"/>
              <w:left w:val="nil"/>
              <w:bottom w:val="single" w:sz="4" w:space="0" w:color="auto"/>
              <w:right w:val="nil"/>
            </w:tcBorders>
            <w:shd w:val="clear" w:color="auto" w:fill="D9D9D9" w:themeFill="background1" w:themeFillShade="D9"/>
            <w:vAlign w:val="center"/>
          </w:tcPr>
          <w:p w14:paraId="081D48C2" w14:textId="12A18BC4" w:rsidR="0009652B" w:rsidRPr="00EE6A25" w:rsidRDefault="0009652B" w:rsidP="00A44C66">
            <w:pPr>
              <w:pStyle w:val="tabletext"/>
              <w:rPr>
                <w:rFonts w:ascii="Calibri" w:hAnsi="Calibri" w:cs="Calibri"/>
                <w:b/>
                <w:szCs w:val="20"/>
              </w:rPr>
            </w:pPr>
            <w:r w:rsidRPr="00EE6A25">
              <w:rPr>
                <w:rFonts w:ascii="Calibri" w:hAnsi="Calibri" w:cs="Calibri"/>
                <w:b/>
                <w:szCs w:val="20"/>
              </w:rPr>
              <w:t>Summary of issues raised</w:t>
            </w:r>
          </w:p>
        </w:tc>
        <w:tc>
          <w:tcPr>
            <w:tcW w:w="1913" w:type="pct"/>
            <w:tcBorders>
              <w:top w:val="single" w:sz="4" w:space="0" w:color="auto"/>
              <w:left w:val="nil"/>
              <w:bottom w:val="single" w:sz="4" w:space="0" w:color="auto"/>
              <w:right w:val="nil"/>
            </w:tcBorders>
            <w:shd w:val="clear" w:color="auto" w:fill="D9D9D9" w:themeFill="background1" w:themeFillShade="D9"/>
            <w:vAlign w:val="center"/>
          </w:tcPr>
          <w:p w14:paraId="667CDF44" w14:textId="77777777" w:rsidR="0009652B" w:rsidRPr="00EE6A25" w:rsidRDefault="0009652B" w:rsidP="00A44C66">
            <w:pPr>
              <w:pStyle w:val="tabletext"/>
              <w:rPr>
                <w:rFonts w:ascii="Calibri" w:hAnsi="Calibri" w:cs="Calibri"/>
                <w:b/>
                <w:szCs w:val="20"/>
              </w:rPr>
            </w:pPr>
            <w:r w:rsidRPr="00EE6A25">
              <w:rPr>
                <w:rFonts w:ascii="Calibri" w:hAnsi="Calibri" w:cs="Calibri"/>
                <w:b/>
                <w:szCs w:val="20"/>
              </w:rPr>
              <w:t>Comment</w:t>
            </w:r>
          </w:p>
        </w:tc>
      </w:tr>
      <w:tr w:rsidR="00A44C66" w:rsidRPr="00B7057C" w14:paraId="156ADA95" w14:textId="77777777" w:rsidTr="00A44C66">
        <w:tc>
          <w:tcPr>
            <w:tcW w:w="677" w:type="pct"/>
            <w:vMerge w:val="restart"/>
            <w:tcBorders>
              <w:top w:val="single" w:sz="4" w:space="0" w:color="auto"/>
              <w:left w:val="nil"/>
              <w:bottom w:val="nil"/>
              <w:right w:val="nil"/>
            </w:tcBorders>
          </w:tcPr>
          <w:p w14:paraId="30336352" w14:textId="2905655E" w:rsidR="00A44C66" w:rsidRDefault="00A44C66" w:rsidP="00672F8B">
            <w:pPr>
              <w:spacing w:before="60" w:after="60"/>
              <w:rPr>
                <w:rFonts w:asciiTheme="minorHAnsi" w:hAnsiTheme="minorHAnsi" w:cstheme="minorHAnsi"/>
                <w:sz w:val="20"/>
                <w:szCs w:val="20"/>
                <w:lang w:val="en-US"/>
              </w:rPr>
            </w:pPr>
            <w:r>
              <w:rPr>
                <w:rFonts w:asciiTheme="minorHAnsi" w:hAnsiTheme="minorHAnsi" w:cstheme="minorHAnsi"/>
                <w:sz w:val="20"/>
                <w:szCs w:val="20"/>
                <w:lang w:val="en-US"/>
              </w:rPr>
              <w:t>1</w:t>
            </w:r>
          </w:p>
        </w:tc>
        <w:tc>
          <w:tcPr>
            <w:tcW w:w="2410" w:type="pct"/>
            <w:tcBorders>
              <w:top w:val="single" w:sz="4" w:space="0" w:color="auto"/>
              <w:left w:val="nil"/>
              <w:bottom w:val="nil"/>
              <w:right w:val="nil"/>
            </w:tcBorders>
          </w:tcPr>
          <w:p w14:paraId="68BB72E1" w14:textId="51E3EE22" w:rsidR="00A44C66" w:rsidRPr="00B7057C" w:rsidRDefault="00A44C66" w:rsidP="00672F8B">
            <w:pPr>
              <w:spacing w:before="60" w:after="60"/>
              <w:rPr>
                <w:rFonts w:asciiTheme="minorHAnsi" w:hAnsiTheme="minorHAnsi" w:cstheme="minorHAnsi"/>
                <w:sz w:val="20"/>
                <w:szCs w:val="20"/>
                <w:lang w:val="en-US"/>
              </w:rPr>
            </w:pPr>
            <w:r>
              <w:rPr>
                <w:rFonts w:asciiTheme="minorHAnsi" w:hAnsiTheme="minorHAnsi" w:cstheme="minorHAnsi"/>
                <w:sz w:val="20"/>
                <w:szCs w:val="20"/>
                <w:lang w:val="en-US"/>
              </w:rPr>
              <w:t xml:space="preserve">Enquires about any </w:t>
            </w:r>
            <w:r w:rsidRPr="00E618C1">
              <w:rPr>
                <w:rFonts w:asciiTheme="minorHAnsi" w:hAnsiTheme="minorHAnsi" w:cstheme="minorHAnsi"/>
                <w:sz w:val="20"/>
                <w:szCs w:val="20"/>
                <w:lang w:val="en-US"/>
              </w:rPr>
              <w:t xml:space="preserve">control measures in place for unauthorised production of the GM Purple Tomatoes, specifically in the case where consumers obtain seeds from fruit sold in a supermarket, and then </w:t>
            </w:r>
            <w:r>
              <w:rPr>
                <w:rFonts w:asciiTheme="minorHAnsi" w:hAnsiTheme="minorHAnsi" w:cstheme="minorHAnsi"/>
                <w:sz w:val="20"/>
                <w:szCs w:val="20"/>
                <w:lang w:val="en-US"/>
              </w:rPr>
              <w:t xml:space="preserve">use these to grow plants </w:t>
            </w:r>
            <w:r w:rsidRPr="00E618C1">
              <w:rPr>
                <w:rFonts w:asciiTheme="minorHAnsi" w:hAnsiTheme="minorHAnsi" w:cstheme="minorHAnsi"/>
                <w:sz w:val="20"/>
                <w:szCs w:val="20"/>
                <w:lang w:val="en-US"/>
              </w:rPr>
              <w:t>in unprotected uncontained growing sites.</w:t>
            </w:r>
          </w:p>
        </w:tc>
        <w:tc>
          <w:tcPr>
            <w:tcW w:w="1913" w:type="pct"/>
            <w:tcBorders>
              <w:top w:val="single" w:sz="4" w:space="0" w:color="auto"/>
              <w:left w:val="nil"/>
              <w:bottom w:val="nil"/>
              <w:right w:val="nil"/>
            </w:tcBorders>
          </w:tcPr>
          <w:p w14:paraId="7A33199F" w14:textId="77777777" w:rsidR="00A44C66" w:rsidRPr="00B7057C" w:rsidRDefault="00A44C66" w:rsidP="00672F8B">
            <w:pPr>
              <w:spacing w:before="60" w:after="60"/>
              <w:rPr>
                <w:rFonts w:cs="Calibri"/>
                <w:sz w:val="20"/>
                <w:szCs w:val="20"/>
                <w:lang w:val="en-US"/>
              </w:rPr>
            </w:pPr>
            <w:r>
              <w:rPr>
                <w:rFonts w:cs="Calibri"/>
                <w:sz w:val="20"/>
                <w:szCs w:val="20"/>
              </w:rPr>
              <w:t>As this application is for a commercial release of a GM plant, t</w:t>
            </w:r>
            <w:r w:rsidRPr="00F912AC">
              <w:rPr>
                <w:rFonts w:cs="Calibri"/>
                <w:sz w:val="20"/>
                <w:szCs w:val="20"/>
              </w:rPr>
              <w:t>he licence application proposes an ongoing commercial release, with no restrictions on how the GM Purple Tomato is grown or used</w:t>
            </w:r>
            <w:r>
              <w:rPr>
                <w:rFonts w:cs="Calibri"/>
                <w:sz w:val="20"/>
                <w:szCs w:val="20"/>
              </w:rPr>
              <w:t>. It is therefore assumed that there will be dispersal into the environment. Dispersal and persistence of the GMO is discussed in Risk Scenario 3, including the potential for growth by home gardeners. Risk Scenario 3 was assessed as posing negligible risk.</w:t>
            </w:r>
          </w:p>
        </w:tc>
      </w:tr>
      <w:tr w:rsidR="00A44C66" w:rsidRPr="00B7057C" w14:paraId="53E40362" w14:textId="77777777" w:rsidTr="00A44C66">
        <w:tc>
          <w:tcPr>
            <w:tcW w:w="677" w:type="pct"/>
            <w:vMerge/>
            <w:tcBorders>
              <w:top w:val="nil"/>
              <w:left w:val="nil"/>
              <w:bottom w:val="nil"/>
              <w:right w:val="nil"/>
            </w:tcBorders>
          </w:tcPr>
          <w:p w14:paraId="53CBA574" w14:textId="77777777" w:rsidR="00A44C66" w:rsidRDefault="00A44C66" w:rsidP="00672F8B">
            <w:pPr>
              <w:spacing w:before="60" w:after="60"/>
              <w:rPr>
                <w:rFonts w:asciiTheme="minorHAnsi" w:hAnsiTheme="minorHAnsi" w:cstheme="minorHAnsi"/>
                <w:sz w:val="20"/>
                <w:szCs w:val="20"/>
                <w:lang w:val="en-US"/>
              </w:rPr>
            </w:pPr>
          </w:p>
        </w:tc>
        <w:tc>
          <w:tcPr>
            <w:tcW w:w="2410" w:type="pct"/>
            <w:tcBorders>
              <w:top w:val="nil"/>
              <w:left w:val="nil"/>
              <w:bottom w:val="nil"/>
              <w:right w:val="nil"/>
            </w:tcBorders>
          </w:tcPr>
          <w:p w14:paraId="3F50364F" w14:textId="3E7619E1" w:rsidR="00A44C66" w:rsidRPr="00E618C1" w:rsidRDefault="00A44C66" w:rsidP="00672F8B">
            <w:pPr>
              <w:spacing w:before="60" w:after="60"/>
              <w:rPr>
                <w:rFonts w:asciiTheme="minorHAnsi" w:hAnsiTheme="minorHAnsi" w:cstheme="minorHAnsi"/>
                <w:sz w:val="20"/>
                <w:szCs w:val="20"/>
                <w:lang w:val="en-US"/>
              </w:rPr>
            </w:pPr>
            <w:r>
              <w:rPr>
                <w:rFonts w:asciiTheme="minorHAnsi" w:hAnsiTheme="minorHAnsi" w:cstheme="minorHAnsi"/>
                <w:sz w:val="20"/>
                <w:szCs w:val="20"/>
                <w:lang w:val="en-US"/>
              </w:rPr>
              <w:t>Enquires about whether the</w:t>
            </w:r>
            <w:r w:rsidRPr="00E618C1">
              <w:rPr>
                <w:rFonts w:asciiTheme="minorHAnsi" w:hAnsiTheme="minorHAnsi" w:cstheme="minorHAnsi"/>
                <w:sz w:val="20"/>
                <w:szCs w:val="20"/>
                <w:lang w:val="en-US"/>
              </w:rPr>
              <w:t xml:space="preserve"> consumption of GM Purple Tomatoes could contribute to increased human resistance to antibiotics via consumption of antibiotic-resistant plants</w:t>
            </w:r>
            <w:r>
              <w:rPr>
                <w:rFonts w:asciiTheme="minorHAnsi" w:hAnsiTheme="minorHAnsi" w:cstheme="minorHAnsi"/>
                <w:sz w:val="20"/>
                <w:szCs w:val="20"/>
                <w:lang w:val="en-US"/>
              </w:rPr>
              <w:t xml:space="preserve"> and stated that </w:t>
            </w:r>
            <w:r w:rsidRPr="00E618C1">
              <w:rPr>
                <w:rFonts w:asciiTheme="minorHAnsi" w:hAnsiTheme="minorHAnsi" w:cstheme="minorHAnsi"/>
                <w:sz w:val="20"/>
                <w:szCs w:val="20"/>
                <w:lang w:val="en-US"/>
              </w:rPr>
              <w:t>antibiotic resistance is an existential risk in health and food systems</w:t>
            </w:r>
            <w:r>
              <w:rPr>
                <w:rFonts w:asciiTheme="minorHAnsi" w:hAnsiTheme="minorHAnsi" w:cstheme="minorHAnsi"/>
                <w:sz w:val="20"/>
                <w:szCs w:val="20"/>
                <w:lang w:val="en-US"/>
              </w:rPr>
              <w:t>.</w:t>
            </w:r>
          </w:p>
        </w:tc>
        <w:tc>
          <w:tcPr>
            <w:tcW w:w="1913" w:type="pct"/>
            <w:tcBorders>
              <w:top w:val="nil"/>
              <w:left w:val="nil"/>
              <w:bottom w:val="nil"/>
              <w:right w:val="nil"/>
            </w:tcBorders>
          </w:tcPr>
          <w:p w14:paraId="034046AD" w14:textId="77777777" w:rsidR="00A44C66" w:rsidRPr="00B7057C" w:rsidRDefault="00A44C66" w:rsidP="00672F8B">
            <w:pPr>
              <w:spacing w:before="60" w:after="60"/>
              <w:rPr>
                <w:rFonts w:cs="Calibri"/>
                <w:sz w:val="20"/>
                <w:szCs w:val="20"/>
                <w:lang w:val="en-US"/>
              </w:rPr>
            </w:pPr>
            <w:r>
              <w:rPr>
                <w:rFonts w:cs="Calibri"/>
                <w:sz w:val="20"/>
                <w:szCs w:val="20"/>
              </w:rPr>
              <w:t xml:space="preserve">The potential for increased antimicrobial resistance resulting from horizontal gene transfer of the </w:t>
            </w:r>
            <w:r w:rsidRPr="00350E53">
              <w:rPr>
                <w:rFonts w:cs="Calibri"/>
                <w:i/>
                <w:iCs/>
                <w:sz w:val="20"/>
                <w:szCs w:val="20"/>
              </w:rPr>
              <w:t xml:space="preserve">nptII </w:t>
            </w:r>
            <w:r>
              <w:rPr>
                <w:rFonts w:cs="Calibri"/>
                <w:sz w:val="20"/>
                <w:szCs w:val="20"/>
              </w:rPr>
              <w:t>gene present in the GM purple Tomato is discussed in Risk Scenario 2. Risk Scenario 2 was assessed as posing negligible risk.</w:t>
            </w:r>
          </w:p>
        </w:tc>
      </w:tr>
      <w:tr w:rsidR="00A44C66" w:rsidRPr="00B7057C" w14:paraId="79281610" w14:textId="77777777" w:rsidTr="00A44C66">
        <w:tc>
          <w:tcPr>
            <w:tcW w:w="677" w:type="pct"/>
            <w:vMerge/>
            <w:tcBorders>
              <w:top w:val="nil"/>
              <w:left w:val="nil"/>
              <w:bottom w:val="single" w:sz="4" w:space="0" w:color="auto"/>
              <w:right w:val="nil"/>
            </w:tcBorders>
          </w:tcPr>
          <w:p w14:paraId="310166B8" w14:textId="77777777" w:rsidR="00A44C66" w:rsidRPr="00E618C1" w:rsidRDefault="00A44C66" w:rsidP="00672F8B">
            <w:pPr>
              <w:spacing w:before="60" w:after="60"/>
              <w:rPr>
                <w:rFonts w:asciiTheme="minorHAnsi" w:hAnsiTheme="minorHAnsi" w:cstheme="minorHAnsi"/>
                <w:sz w:val="20"/>
                <w:szCs w:val="20"/>
                <w:lang w:val="en-US"/>
              </w:rPr>
            </w:pPr>
          </w:p>
        </w:tc>
        <w:tc>
          <w:tcPr>
            <w:tcW w:w="2410" w:type="pct"/>
            <w:tcBorders>
              <w:top w:val="nil"/>
              <w:left w:val="nil"/>
              <w:bottom w:val="single" w:sz="4" w:space="0" w:color="auto"/>
              <w:right w:val="nil"/>
            </w:tcBorders>
          </w:tcPr>
          <w:p w14:paraId="6D62AAB5" w14:textId="46972F61" w:rsidR="00A44C66" w:rsidRPr="00E618C1" w:rsidRDefault="00A44C66" w:rsidP="00672F8B">
            <w:pPr>
              <w:spacing w:before="60" w:after="60"/>
              <w:rPr>
                <w:rFonts w:asciiTheme="minorHAnsi" w:hAnsiTheme="minorHAnsi" w:cstheme="minorHAnsi"/>
                <w:sz w:val="20"/>
                <w:szCs w:val="20"/>
                <w:lang w:val="en-US"/>
              </w:rPr>
            </w:pPr>
            <w:r w:rsidRPr="00E618C1">
              <w:rPr>
                <w:rFonts w:asciiTheme="minorHAnsi" w:hAnsiTheme="minorHAnsi" w:cstheme="minorHAnsi"/>
                <w:sz w:val="20"/>
                <w:szCs w:val="20"/>
                <w:lang w:val="en-US"/>
              </w:rPr>
              <w:t>Requests that OGTR mandate that FSANZ requires labelling of the GM Purple Tomatoes.</w:t>
            </w:r>
          </w:p>
        </w:tc>
        <w:tc>
          <w:tcPr>
            <w:tcW w:w="1913" w:type="pct"/>
            <w:tcBorders>
              <w:top w:val="nil"/>
              <w:left w:val="nil"/>
              <w:bottom w:val="single" w:sz="4" w:space="0" w:color="auto"/>
              <w:right w:val="nil"/>
            </w:tcBorders>
          </w:tcPr>
          <w:p w14:paraId="7D3BC601" w14:textId="77777777" w:rsidR="00A44C66" w:rsidRPr="00B7057C" w:rsidRDefault="00A44C66" w:rsidP="00672F8B">
            <w:pPr>
              <w:spacing w:before="60" w:after="60"/>
              <w:rPr>
                <w:rFonts w:cs="Calibri"/>
                <w:sz w:val="20"/>
                <w:szCs w:val="20"/>
                <w:lang w:val="en-US"/>
              </w:rPr>
            </w:pPr>
            <w:r>
              <w:rPr>
                <w:rFonts w:cs="Calibri"/>
                <w:sz w:val="20"/>
                <w:szCs w:val="20"/>
                <w:lang w:val="en-US"/>
              </w:rPr>
              <w:t>FSANZ has existing requirements for GM food labelling. FSANZ have recently approved the use and sale of food derived from the GM Purple Tomato and have stated that f</w:t>
            </w:r>
            <w:r w:rsidRPr="00B7057C">
              <w:rPr>
                <w:rFonts w:cs="Calibri"/>
                <w:sz w:val="20"/>
                <w:szCs w:val="20"/>
                <w:lang w:val="en-US"/>
              </w:rPr>
              <w:t xml:space="preserve">ood derived from the purple tomato lines will be required to be </w:t>
            </w:r>
            <w:r w:rsidRPr="006C0DF4">
              <w:rPr>
                <w:rFonts w:cs="Calibri"/>
                <w:sz w:val="20"/>
                <w:szCs w:val="20"/>
                <w:lang w:val="en-US"/>
              </w:rPr>
              <w:t xml:space="preserve">labelled as ‘genetically modified’ unless an exemption applies. See the </w:t>
            </w:r>
            <w:hyperlink r:id="rId94" w:history="1">
              <w:r w:rsidRPr="006C0DF4">
                <w:rPr>
                  <w:rStyle w:val="Hyperlink"/>
                  <w:rFonts w:cs="Calibri"/>
                  <w:color w:val="auto"/>
                  <w:sz w:val="20"/>
                  <w:szCs w:val="20"/>
                  <w:lang w:val="en-US"/>
                </w:rPr>
                <w:t>A1333 page</w:t>
              </w:r>
            </w:hyperlink>
            <w:r w:rsidRPr="006C0DF4">
              <w:rPr>
                <w:rFonts w:cs="Calibri"/>
                <w:sz w:val="20"/>
                <w:szCs w:val="20"/>
                <w:lang w:val="en-US"/>
              </w:rPr>
              <w:t xml:space="preserve"> and the </w:t>
            </w:r>
            <w:hyperlink r:id="rId95" w:history="1">
              <w:r w:rsidRPr="006C0DF4">
                <w:rPr>
                  <w:rStyle w:val="Hyperlink"/>
                  <w:rFonts w:cs="Calibri"/>
                  <w:color w:val="auto"/>
                  <w:sz w:val="20"/>
                  <w:szCs w:val="20"/>
                  <w:lang w:val="en-US"/>
                </w:rPr>
                <w:t>GM Food Labelling page</w:t>
              </w:r>
            </w:hyperlink>
            <w:r w:rsidRPr="006C0DF4">
              <w:rPr>
                <w:rFonts w:cs="Calibri"/>
                <w:sz w:val="20"/>
                <w:szCs w:val="20"/>
                <w:lang w:val="en-US"/>
              </w:rPr>
              <w:t xml:space="preserve"> on the FSANZ website for </w:t>
            </w:r>
            <w:r>
              <w:rPr>
                <w:rFonts w:cs="Calibri"/>
                <w:sz w:val="20"/>
                <w:szCs w:val="20"/>
                <w:lang w:val="en-US"/>
              </w:rPr>
              <w:t>further information.</w:t>
            </w:r>
          </w:p>
        </w:tc>
      </w:tr>
      <w:tr w:rsidR="0009652B" w14:paraId="7409DD04" w14:textId="77777777" w:rsidTr="00A44C66">
        <w:tc>
          <w:tcPr>
            <w:tcW w:w="677" w:type="pct"/>
            <w:tcBorders>
              <w:top w:val="single" w:sz="4" w:space="0" w:color="auto"/>
              <w:left w:val="nil"/>
              <w:bottom w:val="single" w:sz="4" w:space="0" w:color="auto"/>
              <w:right w:val="nil"/>
            </w:tcBorders>
          </w:tcPr>
          <w:p w14:paraId="12B03AFE" w14:textId="35A1C91E" w:rsidR="0009652B" w:rsidRDefault="00A44C66" w:rsidP="00672F8B">
            <w:pPr>
              <w:spacing w:before="60" w:after="60"/>
              <w:rPr>
                <w:rFonts w:cs="Calibri"/>
                <w:sz w:val="20"/>
                <w:szCs w:val="20"/>
              </w:rPr>
            </w:pPr>
            <w:r>
              <w:rPr>
                <w:rFonts w:cs="Calibri"/>
                <w:sz w:val="20"/>
                <w:szCs w:val="20"/>
              </w:rPr>
              <w:t>2</w:t>
            </w:r>
          </w:p>
        </w:tc>
        <w:tc>
          <w:tcPr>
            <w:tcW w:w="2410" w:type="pct"/>
            <w:tcBorders>
              <w:top w:val="single" w:sz="4" w:space="0" w:color="auto"/>
              <w:left w:val="nil"/>
              <w:bottom w:val="single" w:sz="4" w:space="0" w:color="auto"/>
              <w:right w:val="nil"/>
            </w:tcBorders>
          </w:tcPr>
          <w:p w14:paraId="11E34DD7" w14:textId="1DCE6974" w:rsidR="0009652B" w:rsidRDefault="0009652B" w:rsidP="00672F8B">
            <w:pPr>
              <w:spacing w:before="60" w:after="60"/>
              <w:rPr>
                <w:rFonts w:cs="Calibri"/>
                <w:sz w:val="20"/>
                <w:szCs w:val="20"/>
              </w:rPr>
            </w:pPr>
            <w:r>
              <w:rPr>
                <w:rFonts w:cs="Calibri"/>
                <w:sz w:val="20"/>
                <w:szCs w:val="20"/>
              </w:rPr>
              <w:t>Strongly disagrees with the proposed release of the GM Purple Tomato and the use of genetically modifying food for human consumption. Expresses concerns about the amount of testing conducted and the safety related to the consumption of the GM Purple Tomato by the public.</w:t>
            </w:r>
          </w:p>
        </w:tc>
        <w:tc>
          <w:tcPr>
            <w:tcW w:w="1913" w:type="pct"/>
            <w:tcBorders>
              <w:top w:val="single" w:sz="4" w:space="0" w:color="auto"/>
              <w:left w:val="nil"/>
              <w:bottom w:val="single" w:sz="4" w:space="0" w:color="auto"/>
              <w:right w:val="nil"/>
            </w:tcBorders>
          </w:tcPr>
          <w:p w14:paraId="582DE57B" w14:textId="77777777" w:rsidR="0009652B" w:rsidRDefault="0009652B" w:rsidP="00672F8B">
            <w:pPr>
              <w:spacing w:before="60" w:after="60"/>
              <w:rPr>
                <w:rFonts w:cs="Calibri"/>
                <w:sz w:val="20"/>
                <w:szCs w:val="20"/>
              </w:rPr>
            </w:pPr>
            <w:r>
              <w:rPr>
                <w:rFonts w:cs="Calibri"/>
                <w:sz w:val="20"/>
                <w:szCs w:val="20"/>
              </w:rPr>
              <w:t>Personal views on GMOs are noted.</w:t>
            </w:r>
          </w:p>
          <w:p w14:paraId="73C9783F" w14:textId="77777777" w:rsidR="0009652B" w:rsidRDefault="0009652B" w:rsidP="00672F8B">
            <w:pPr>
              <w:spacing w:before="60" w:after="60"/>
              <w:rPr>
                <w:rFonts w:cs="Calibri"/>
                <w:sz w:val="20"/>
                <w:szCs w:val="20"/>
              </w:rPr>
            </w:pPr>
            <w:r>
              <w:rPr>
                <w:rFonts w:cs="Calibri"/>
                <w:sz w:val="20"/>
                <w:szCs w:val="20"/>
              </w:rPr>
              <w:t>Based on data provided and the scientific literature, t</w:t>
            </w:r>
            <w:r w:rsidRPr="006B7EF5">
              <w:rPr>
                <w:rFonts w:cs="Calibri"/>
                <w:sz w:val="20"/>
                <w:szCs w:val="20"/>
              </w:rPr>
              <w:t>he risk assessment conclude</w:t>
            </w:r>
            <w:r>
              <w:rPr>
                <w:rFonts w:cs="Calibri"/>
                <w:sz w:val="20"/>
                <w:szCs w:val="20"/>
              </w:rPr>
              <w:t>d</w:t>
            </w:r>
            <w:r w:rsidRPr="006B7EF5">
              <w:rPr>
                <w:rFonts w:cs="Calibri"/>
                <w:sz w:val="20"/>
                <w:szCs w:val="20"/>
              </w:rPr>
              <w:t xml:space="preserve"> that risks to the health and safety of people from </w:t>
            </w:r>
            <w:r>
              <w:rPr>
                <w:rFonts w:cs="Calibri"/>
                <w:sz w:val="20"/>
                <w:szCs w:val="20"/>
              </w:rPr>
              <w:t xml:space="preserve">the GM Purple Tomato </w:t>
            </w:r>
            <w:r w:rsidRPr="006B7EF5">
              <w:rPr>
                <w:rFonts w:cs="Calibri"/>
                <w:sz w:val="20"/>
                <w:szCs w:val="20"/>
              </w:rPr>
              <w:t xml:space="preserve">are negligible. </w:t>
            </w:r>
          </w:p>
          <w:p w14:paraId="1316FD8E" w14:textId="77777777" w:rsidR="0009652B" w:rsidRDefault="0009652B" w:rsidP="00672F8B">
            <w:pPr>
              <w:spacing w:before="60" w:after="60"/>
              <w:rPr>
                <w:rFonts w:cs="Calibri"/>
                <w:sz w:val="20"/>
                <w:szCs w:val="20"/>
              </w:rPr>
            </w:pPr>
            <w:r w:rsidRPr="006E2F34">
              <w:rPr>
                <w:rFonts w:cs="Calibri"/>
                <w:sz w:val="20"/>
                <w:szCs w:val="20"/>
              </w:rPr>
              <w:t xml:space="preserve">FSANZ has regulatory responsibility for food safety assessments in Australia. Human trials are not part of the information required by FSANZ for the </w:t>
            </w:r>
            <w:r w:rsidRPr="006E2F34">
              <w:rPr>
                <w:rFonts w:cs="Calibri"/>
                <w:sz w:val="20"/>
                <w:szCs w:val="20"/>
              </w:rPr>
              <w:lastRenderedPageBreak/>
              <w:t>safety assessment of a GM food.</w:t>
            </w:r>
            <w:r>
              <w:rPr>
                <w:rFonts w:cs="Calibri"/>
                <w:sz w:val="20"/>
                <w:szCs w:val="20"/>
              </w:rPr>
              <w:t xml:space="preserve"> </w:t>
            </w:r>
            <w:r>
              <w:rPr>
                <w:rFonts w:cs="Calibri"/>
                <w:sz w:val="20"/>
                <w:szCs w:val="20"/>
                <w:lang w:val="en-US"/>
              </w:rPr>
              <w:t xml:space="preserve">FSANZ have recently approved the use and sale of food derived from the GM Purple Tomato, with their assessment finding that </w:t>
            </w:r>
            <w:r w:rsidRPr="008D3455">
              <w:rPr>
                <w:rFonts w:cs="Calibri"/>
                <w:sz w:val="20"/>
                <w:szCs w:val="20"/>
                <w:lang w:val="en-US"/>
              </w:rPr>
              <w:t>food derived from the GM Purple Tomato is as safe as food from conventional tomatoes already in the Australian and New Zealand food supply</w:t>
            </w:r>
            <w:r>
              <w:rPr>
                <w:rFonts w:cs="Calibri"/>
                <w:sz w:val="20"/>
                <w:szCs w:val="20"/>
                <w:lang w:val="en-US"/>
              </w:rPr>
              <w:t xml:space="preserve">. </w:t>
            </w:r>
            <w:r w:rsidRPr="006C0DF4">
              <w:rPr>
                <w:rFonts w:cs="Calibri"/>
                <w:sz w:val="20"/>
                <w:szCs w:val="20"/>
                <w:lang w:val="en-US"/>
              </w:rPr>
              <w:t xml:space="preserve">See the </w:t>
            </w:r>
            <w:hyperlink r:id="rId96" w:history="1">
              <w:r w:rsidRPr="006C0DF4">
                <w:rPr>
                  <w:rStyle w:val="Hyperlink"/>
                  <w:rFonts w:asciiTheme="minorHAnsi" w:hAnsiTheme="minorHAnsi" w:cstheme="minorHAnsi"/>
                  <w:color w:val="auto"/>
                  <w:sz w:val="20"/>
                  <w:szCs w:val="20"/>
                  <w:lang w:val="en-US"/>
                </w:rPr>
                <w:t>A1333 page</w:t>
              </w:r>
            </w:hyperlink>
            <w:r w:rsidRPr="006C0DF4">
              <w:rPr>
                <w:rFonts w:asciiTheme="minorHAnsi" w:hAnsiTheme="minorHAnsi" w:cstheme="minorHAnsi"/>
                <w:sz w:val="20"/>
                <w:szCs w:val="20"/>
              </w:rPr>
              <w:t xml:space="preserve"> and </w:t>
            </w:r>
            <w:hyperlink r:id="rId97" w:history="1">
              <w:r w:rsidRPr="006C0DF4">
                <w:rPr>
                  <w:rStyle w:val="Hyperlink"/>
                  <w:rFonts w:asciiTheme="minorHAnsi" w:hAnsiTheme="minorHAnsi" w:cstheme="minorHAnsi"/>
                  <w:color w:val="auto"/>
                  <w:sz w:val="20"/>
                  <w:szCs w:val="20"/>
                </w:rPr>
                <w:t>Safety assessments of GM foods page</w:t>
              </w:r>
            </w:hyperlink>
            <w:r>
              <w:t xml:space="preserve"> </w:t>
            </w:r>
            <w:r w:rsidRPr="001C1178">
              <w:rPr>
                <w:rFonts w:asciiTheme="minorHAnsi" w:hAnsiTheme="minorHAnsi" w:cstheme="minorHAnsi"/>
                <w:sz w:val="20"/>
                <w:szCs w:val="20"/>
              </w:rPr>
              <w:t>on th</w:t>
            </w:r>
            <w:r>
              <w:rPr>
                <w:rFonts w:asciiTheme="minorHAnsi" w:hAnsiTheme="minorHAnsi" w:cstheme="minorHAnsi"/>
                <w:sz w:val="20"/>
                <w:szCs w:val="20"/>
              </w:rPr>
              <w:t>e FSANZ website for further information.</w:t>
            </w:r>
          </w:p>
        </w:tc>
      </w:tr>
      <w:tr w:rsidR="00A44C66" w:rsidRPr="00B7057C" w14:paraId="57B5BCDA" w14:textId="77777777" w:rsidTr="00A44C66">
        <w:tc>
          <w:tcPr>
            <w:tcW w:w="677" w:type="pct"/>
            <w:vMerge w:val="restart"/>
            <w:tcBorders>
              <w:top w:val="single" w:sz="4" w:space="0" w:color="auto"/>
              <w:left w:val="nil"/>
              <w:bottom w:val="nil"/>
              <w:right w:val="nil"/>
            </w:tcBorders>
          </w:tcPr>
          <w:p w14:paraId="16BB4A62" w14:textId="71AC058A" w:rsidR="00A44C66" w:rsidRDefault="00A44C66" w:rsidP="00672F8B">
            <w:pPr>
              <w:spacing w:before="60" w:after="60"/>
              <w:rPr>
                <w:rFonts w:cs="Calibri"/>
                <w:sz w:val="20"/>
                <w:szCs w:val="20"/>
              </w:rPr>
            </w:pPr>
            <w:r>
              <w:rPr>
                <w:rFonts w:cs="Calibri"/>
                <w:sz w:val="20"/>
                <w:szCs w:val="20"/>
              </w:rPr>
              <w:lastRenderedPageBreak/>
              <w:t>3</w:t>
            </w:r>
          </w:p>
        </w:tc>
        <w:tc>
          <w:tcPr>
            <w:tcW w:w="2410" w:type="pct"/>
            <w:tcBorders>
              <w:top w:val="single" w:sz="4" w:space="0" w:color="auto"/>
              <w:left w:val="nil"/>
              <w:bottom w:val="nil"/>
              <w:right w:val="nil"/>
            </w:tcBorders>
          </w:tcPr>
          <w:p w14:paraId="3970D7A4" w14:textId="0DD3F06D" w:rsidR="00A44C66" w:rsidRDefault="00A44C66" w:rsidP="00672F8B">
            <w:pPr>
              <w:spacing w:before="60" w:after="60"/>
              <w:rPr>
                <w:rFonts w:cs="Calibri"/>
                <w:sz w:val="20"/>
                <w:szCs w:val="20"/>
              </w:rPr>
            </w:pPr>
            <w:r>
              <w:rPr>
                <w:rFonts w:cs="Calibri"/>
                <w:sz w:val="20"/>
                <w:szCs w:val="20"/>
              </w:rPr>
              <w:t>O</w:t>
            </w:r>
            <w:r w:rsidRPr="00DC291F">
              <w:rPr>
                <w:rFonts w:cs="Calibri"/>
                <w:sz w:val="20"/>
                <w:szCs w:val="20"/>
              </w:rPr>
              <w:t>ppose</w:t>
            </w:r>
            <w:r>
              <w:rPr>
                <w:rFonts w:cs="Calibri"/>
                <w:sz w:val="20"/>
                <w:szCs w:val="20"/>
              </w:rPr>
              <w:t>s</w:t>
            </w:r>
            <w:r w:rsidRPr="00DC291F">
              <w:rPr>
                <w:rFonts w:cs="Calibri"/>
                <w:sz w:val="20"/>
                <w:szCs w:val="20"/>
              </w:rPr>
              <w:t xml:space="preserve"> the commercial release of the GM Purple Tomato due to inadequate risk assessment and potential long-term environmental consequences that</w:t>
            </w:r>
            <w:r>
              <w:rPr>
                <w:rFonts w:cs="Calibri"/>
                <w:sz w:val="20"/>
                <w:szCs w:val="20"/>
              </w:rPr>
              <w:t xml:space="preserve"> </w:t>
            </w:r>
            <w:r w:rsidRPr="00DC291F">
              <w:rPr>
                <w:rFonts w:cs="Calibri"/>
                <w:sz w:val="20"/>
                <w:szCs w:val="20"/>
              </w:rPr>
              <w:t>outweigh any benefits</w:t>
            </w:r>
            <w:r>
              <w:rPr>
                <w:rFonts w:cs="Calibri"/>
                <w:sz w:val="20"/>
                <w:szCs w:val="20"/>
              </w:rPr>
              <w:t>. Recommends rejection of this application until knowledge gaps are addressed. Cited the following key concerns:</w:t>
            </w:r>
          </w:p>
        </w:tc>
        <w:tc>
          <w:tcPr>
            <w:tcW w:w="1913" w:type="pct"/>
            <w:tcBorders>
              <w:top w:val="single" w:sz="4" w:space="0" w:color="auto"/>
              <w:left w:val="nil"/>
              <w:bottom w:val="nil"/>
              <w:right w:val="nil"/>
            </w:tcBorders>
          </w:tcPr>
          <w:p w14:paraId="390D8BB7" w14:textId="77777777" w:rsidR="00A44C66" w:rsidRPr="00B7057C" w:rsidRDefault="00A44C66" w:rsidP="00672F8B">
            <w:pPr>
              <w:spacing w:before="60" w:after="60"/>
              <w:rPr>
                <w:rFonts w:cs="Calibri"/>
                <w:sz w:val="20"/>
                <w:szCs w:val="20"/>
                <w:lang w:val="en-US"/>
              </w:rPr>
            </w:pPr>
          </w:p>
        </w:tc>
      </w:tr>
      <w:tr w:rsidR="00A44C66" w:rsidRPr="00B7057C" w14:paraId="14C8BF4B" w14:textId="77777777" w:rsidTr="00A44C66">
        <w:tc>
          <w:tcPr>
            <w:tcW w:w="677" w:type="pct"/>
            <w:vMerge/>
            <w:tcBorders>
              <w:top w:val="nil"/>
              <w:left w:val="nil"/>
              <w:bottom w:val="nil"/>
              <w:right w:val="nil"/>
            </w:tcBorders>
          </w:tcPr>
          <w:p w14:paraId="5DADF089" w14:textId="77777777" w:rsidR="00A44C66" w:rsidRDefault="00A44C66">
            <w:pPr>
              <w:pStyle w:val="ListParagraph"/>
              <w:numPr>
                <w:ilvl w:val="0"/>
                <w:numId w:val="45"/>
              </w:numPr>
              <w:spacing w:before="60" w:after="60"/>
              <w:ind w:left="527" w:hanging="357"/>
              <w:rPr>
                <w:rFonts w:cs="Calibri"/>
                <w:sz w:val="20"/>
                <w:szCs w:val="20"/>
              </w:rPr>
            </w:pPr>
          </w:p>
        </w:tc>
        <w:tc>
          <w:tcPr>
            <w:tcW w:w="2410" w:type="pct"/>
            <w:tcBorders>
              <w:top w:val="nil"/>
              <w:left w:val="nil"/>
              <w:bottom w:val="nil"/>
              <w:right w:val="nil"/>
            </w:tcBorders>
          </w:tcPr>
          <w:p w14:paraId="721ADB12" w14:textId="2A2161B4" w:rsidR="00A44C66" w:rsidRPr="00DC291F" w:rsidRDefault="00A44C66">
            <w:pPr>
              <w:pStyle w:val="ListParagraph"/>
              <w:numPr>
                <w:ilvl w:val="0"/>
                <w:numId w:val="45"/>
              </w:numPr>
              <w:spacing w:before="60" w:after="60"/>
              <w:ind w:left="527" w:hanging="357"/>
              <w:rPr>
                <w:rFonts w:cs="Calibri"/>
                <w:sz w:val="20"/>
                <w:szCs w:val="20"/>
              </w:rPr>
            </w:pPr>
            <w:r>
              <w:rPr>
                <w:rFonts w:cs="Calibri"/>
                <w:sz w:val="20"/>
                <w:szCs w:val="20"/>
              </w:rPr>
              <w:t>Environmental release risks; potential for seed dispersal, uncertainties about whether climate changes could expand the suitable habitat for tomatoes.</w:t>
            </w:r>
          </w:p>
        </w:tc>
        <w:tc>
          <w:tcPr>
            <w:tcW w:w="1913" w:type="pct"/>
            <w:tcBorders>
              <w:top w:val="nil"/>
              <w:left w:val="nil"/>
              <w:bottom w:val="nil"/>
              <w:right w:val="nil"/>
            </w:tcBorders>
          </w:tcPr>
          <w:p w14:paraId="0B53469E" w14:textId="77777777" w:rsidR="00A44C66" w:rsidRPr="00B7057C" w:rsidRDefault="00A44C66" w:rsidP="00672F8B">
            <w:pPr>
              <w:spacing w:before="60" w:after="60"/>
              <w:rPr>
                <w:rFonts w:cs="Calibri"/>
                <w:sz w:val="20"/>
                <w:szCs w:val="20"/>
                <w:lang w:val="en-US"/>
              </w:rPr>
            </w:pPr>
            <w:r>
              <w:rPr>
                <w:rFonts w:cs="Calibri"/>
                <w:sz w:val="20"/>
                <w:szCs w:val="20"/>
              </w:rPr>
              <w:t>As this application is for a commercial release of a GM plant, t</w:t>
            </w:r>
            <w:r w:rsidRPr="00F912AC">
              <w:rPr>
                <w:rFonts w:cs="Calibri"/>
                <w:sz w:val="20"/>
                <w:szCs w:val="20"/>
              </w:rPr>
              <w:t>he licence application proposes an ongoing commercial release, with no restrictions on how the GM Purple Tomato is grown or used</w:t>
            </w:r>
            <w:r>
              <w:rPr>
                <w:rFonts w:cs="Calibri"/>
                <w:sz w:val="20"/>
                <w:szCs w:val="20"/>
              </w:rPr>
              <w:t>. It is therefore assumed that there will be dispersal into the environment. Dispersal and persistence of the GMO is discussed in Risk Scenario 3, including the potential for growth in home gardens. Risk Scenario 3 was assessed as posing negligible risk.</w:t>
            </w:r>
          </w:p>
        </w:tc>
      </w:tr>
      <w:tr w:rsidR="00A44C66" w:rsidRPr="00B7057C" w14:paraId="74571BDF" w14:textId="77777777" w:rsidTr="00A44C66">
        <w:tc>
          <w:tcPr>
            <w:tcW w:w="677" w:type="pct"/>
            <w:vMerge/>
            <w:tcBorders>
              <w:top w:val="nil"/>
              <w:left w:val="nil"/>
              <w:bottom w:val="nil"/>
              <w:right w:val="nil"/>
            </w:tcBorders>
          </w:tcPr>
          <w:p w14:paraId="7226E272" w14:textId="77777777" w:rsidR="00A44C66" w:rsidRDefault="00A44C66">
            <w:pPr>
              <w:pStyle w:val="ListParagraph"/>
              <w:numPr>
                <w:ilvl w:val="0"/>
                <w:numId w:val="45"/>
              </w:numPr>
              <w:spacing w:before="60" w:after="60"/>
              <w:ind w:left="527" w:hanging="357"/>
              <w:rPr>
                <w:rFonts w:cs="Calibri"/>
                <w:sz w:val="20"/>
                <w:szCs w:val="20"/>
              </w:rPr>
            </w:pPr>
          </w:p>
        </w:tc>
        <w:tc>
          <w:tcPr>
            <w:tcW w:w="2410" w:type="pct"/>
            <w:tcBorders>
              <w:top w:val="nil"/>
              <w:left w:val="nil"/>
              <w:bottom w:val="nil"/>
              <w:right w:val="nil"/>
            </w:tcBorders>
          </w:tcPr>
          <w:p w14:paraId="745F53F2" w14:textId="74F18FCF" w:rsidR="00A44C66" w:rsidRPr="00DC291F" w:rsidRDefault="00A44C66">
            <w:pPr>
              <w:pStyle w:val="ListParagraph"/>
              <w:numPr>
                <w:ilvl w:val="0"/>
                <w:numId w:val="45"/>
              </w:numPr>
              <w:spacing w:before="60" w:after="60"/>
              <w:ind w:left="527" w:hanging="357"/>
              <w:rPr>
                <w:rFonts w:cs="Calibri"/>
                <w:sz w:val="20"/>
                <w:szCs w:val="20"/>
              </w:rPr>
            </w:pPr>
            <w:r>
              <w:rPr>
                <w:rFonts w:cs="Calibri"/>
                <w:sz w:val="20"/>
                <w:szCs w:val="20"/>
              </w:rPr>
              <w:t xml:space="preserve">Inclusion of an antibiotic resistance gene; recent research suggests that horizontal gene transfer may be more likely that the RARMP assumes, </w:t>
            </w:r>
            <w:r w:rsidRPr="00E63646">
              <w:rPr>
                <w:rFonts w:cs="Calibri"/>
                <w:i/>
                <w:iCs/>
                <w:sz w:val="20"/>
                <w:szCs w:val="20"/>
              </w:rPr>
              <w:t>nptII</w:t>
            </w:r>
            <w:r>
              <w:rPr>
                <w:rFonts w:cs="Calibri"/>
                <w:sz w:val="20"/>
                <w:szCs w:val="20"/>
              </w:rPr>
              <w:t xml:space="preserve"> confers resistance to critically important antibiotics, selective pressure may drive resistance development.</w:t>
            </w:r>
          </w:p>
        </w:tc>
        <w:tc>
          <w:tcPr>
            <w:tcW w:w="1913" w:type="pct"/>
            <w:tcBorders>
              <w:top w:val="nil"/>
              <w:left w:val="nil"/>
              <w:bottom w:val="nil"/>
              <w:right w:val="nil"/>
            </w:tcBorders>
          </w:tcPr>
          <w:p w14:paraId="0824517F" w14:textId="77777777" w:rsidR="00A44C66" w:rsidRPr="00B7057C" w:rsidRDefault="00A44C66" w:rsidP="00672F8B">
            <w:pPr>
              <w:spacing w:before="60" w:after="60"/>
              <w:rPr>
                <w:rFonts w:cs="Calibri"/>
                <w:sz w:val="20"/>
                <w:szCs w:val="20"/>
                <w:lang w:val="en-US"/>
              </w:rPr>
            </w:pPr>
            <w:r>
              <w:rPr>
                <w:rFonts w:cs="Calibri"/>
                <w:sz w:val="20"/>
                <w:szCs w:val="20"/>
              </w:rPr>
              <w:t xml:space="preserve">The potential for increased antimicrobial resistance resulting from horizontal gene transfer of the </w:t>
            </w:r>
            <w:r w:rsidRPr="00350E53">
              <w:rPr>
                <w:rFonts w:cs="Calibri"/>
                <w:i/>
                <w:iCs/>
                <w:sz w:val="20"/>
                <w:szCs w:val="20"/>
              </w:rPr>
              <w:t xml:space="preserve">nptII </w:t>
            </w:r>
            <w:r>
              <w:rPr>
                <w:rFonts w:cs="Calibri"/>
                <w:sz w:val="20"/>
                <w:szCs w:val="20"/>
              </w:rPr>
              <w:t>gene is discussed in Risk Scenario 2. Risk Scenario 2, which includes recent literature on horizontal gene transfer from plants to microorganisms, was assessed as posing negligible risk.</w:t>
            </w:r>
          </w:p>
        </w:tc>
      </w:tr>
      <w:tr w:rsidR="00A44C66" w:rsidRPr="00B7057C" w14:paraId="58556C32" w14:textId="77777777" w:rsidTr="00A44C66">
        <w:tc>
          <w:tcPr>
            <w:tcW w:w="677" w:type="pct"/>
            <w:vMerge/>
            <w:tcBorders>
              <w:top w:val="nil"/>
              <w:left w:val="nil"/>
              <w:bottom w:val="nil"/>
              <w:right w:val="nil"/>
            </w:tcBorders>
          </w:tcPr>
          <w:p w14:paraId="5D192E98" w14:textId="77777777" w:rsidR="00A44C66" w:rsidRDefault="00A44C66">
            <w:pPr>
              <w:pStyle w:val="ListParagraph"/>
              <w:numPr>
                <w:ilvl w:val="0"/>
                <w:numId w:val="45"/>
              </w:numPr>
              <w:spacing w:before="60" w:after="60"/>
              <w:ind w:left="527" w:hanging="357"/>
              <w:rPr>
                <w:rFonts w:cs="Calibri"/>
                <w:sz w:val="20"/>
                <w:szCs w:val="20"/>
              </w:rPr>
            </w:pPr>
          </w:p>
        </w:tc>
        <w:tc>
          <w:tcPr>
            <w:tcW w:w="2410" w:type="pct"/>
            <w:tcBorders>
              <w:top w:val="nil"/>
              <w:left w:val="nil"/>
              <w:bottom w:val="nil"/>
              <w:right w:val="nil"/>
            </w:tcBorders>
          </w:tcPr>
          <w:p w14:paraId="4CD536B1" w14:textId="58CA1F22" w:rsidR="00A44C66" w:rsidRPr="00863405" w:rsidRDefault="00A44C66">
            <w:pPr>
              <w:pStyle w:val="ListParagraph"/>
              <w:numPr>
                <w:ilvl w:val="0"/>
                <w:numId w:val="45"/>
              </w:numPr>
              <w:spacing w:before="60" w:after="60"/>
              <w:ind w:left="527" w:hanging="357"/>
              <w:rPr>
                <w:rFonts w:cs="Calibri"/>
                <w:sz w:val="20"/>
                <w:szCs w:val="20"/>
              </w:rPr>
            </w:pPr>
            <w:r>
              <w:rPr>
                <w:rFonts w:cs="Calibri"/>
                <w:sz w:val="20"/>
                <w:szCs w:val="20"/>
              </w:rPr>
              <w:t>Unintended genetic effects; upregulation of the defensin, doubled α-tomatine and altered flavonoid pathways, limited toxicity testing.</w:t>
            </w:r>
          </w:p>
        </w:tc>
        <w:tc>
          <w:tcPr>
            <w:tcW w:w="1913" w:type="pct"/>
            <w:tcBorders>
              <w:top w:val="nil"/>
              <w:left w:val="nil"/>
              <w:bottom w:val="nil"/>
              <w:right w:val="nil"/>
            </w:tcBorders>
          </w:tcPr>
          <w:p w14:paraId="2AA007BB" w14:textId="77777777" w:rsidR="00A44C66" w:rsidRPr="00B7057C" w:rsidRDefault="00A44C66" w:rsidP="00672F8B">
            <w:pPr>
              <w:spacing w:before="60" w:after="60"/>
              <w:rPr>
                <w:rFonts w:cs="Calibri"/>
                <w:sz w:val="20"/>
                <w:szCs w:val="20"/>
                <w:lang w:val="en-US"/>
              </w:rPr>
            </w:pPr>
            <w:r>
              <w:rPr>
                <w:rFonts w:cs="Calibri"/>
                <w:sz w:val="20"/>
                <w:szCs w:val="20"/>
                <w:lang w:val="en-US"/>
              </w:rPr>
              <w:t>Potential unintended effects have been discussed in Chapter 2 Section 2.1 of the RARMP. T</w:t>
            </w:r>
            <w:r w:rsidRPr="005A4EC0">
              <w:rPr>
                <w:rFonts w:cs="Calibri"/>
                <w:sz w:val="20"/>
                <w:szCs w:val="20"/>
                <w:lang w:val="en-US"/>
              </w:rPr>
              <w:t>he range of unintended effects produced by genetic modification is not likely to be greater than that from accepted traditional breeding techniques</w:t>
            </w:r>
            <w:r>
              <w:rPr>
                <w:rFonts w:cs="Calibri"/>
                <w:sz w:val="20"/>
                <w:szCs w:val="20"/>
                <w:lang w:val="en-US"/>
              </w:rPr>
              <w:t xml:space="preserve"> </w:t>
            </w:r>
            <w:r w:rsidRPr="008046B2">
              <w:rPr>
                <w:rFonts w:cs="Calibri"/>
                <w:sz w:val="20"/>
                <w:szCs w:val="20"/>
                <w:lang w:val="en-US"/>
              </w:rPr>
              <w:t>such as hybridisation, mutagenesis and somaclonal variation</w:t>
            </w:r>
            <w:r w:rsidRPr="005A4EC0">
              <w:rPr>
                <w:rFonts w:cs="Calibri"/>
                <w:sz w:val="20"/>
                <w:szCs w:val="20"/>
                <w:lang w:val="en-US"/>
              </w:rPr>
              <w:t>.</w:t>
            </w:r>
            <w:r>
              <w:rPr>
                <w:rFonts w:cs="Calibri"/>
                <w:sz w:val="20"/>
                <w:szCs w:val="20"/>
                <w:lang w:val="en-US"/>
              </w:rPr>
              <w:t xml:space="preserve"> The only unintended effect that has been identified has been the upregulation of a defensin. This has been considered in Risk Scenario 1 and found to pose negligible risk.</w:t>
            </w:r>
          </w:p>
        </w:tc>
      </w:tr>
      <w:tr w:rsidR="00A44C66" w:rsidRPr="00452D59" w14:paraId="65B6206E" w14:textId="77777777" w:rsidTr="00A44C66">
        <w:tc>
          <w:tcPr>
            <w:tcW w:w="677" w:type="pct"/>
            <w:vMerge/>
            <w:tcBorders>
              <w:top w:val="nil"/>
              <w:left w:val="nil"/>
              <w:bottom w:val="nil"/>
              <w:right w:val="nil"/>
            </w:tcBorders>
          </w:tcPr>
          <w:p w14:paraId="473F16F8" w14:textId="77777777" w:rsidR="00A44C66" w:rsidRDefault="00A44C66">
            <w:pPr>
              <w:pStyle w:val="ListParagraph"/>
              <w:numPr>
                <w:ilvl w:val="0"/>
                <w:numId w:val="45"/>
              </w:numPr>
              <w:spacing w:before="60" w:after="60"/>
              <w:ind w:left="527" w:hanging="357"/>
              <w:rPr>
                <w:rFonts w:cs="Calibri"/>
                <w:sz w:val="20"/>
                <w:szCs w:val="20"/>
              </w:rPr>
            </w:pPr>
          </w:p>
        </w:tc>
        <w:tc>
          <w:tcPr>
            <w:tcW w:w="2410" w:type="pct"/>
            <w:tcBorders>
              <w:top w:val="nil"/>
              <w:left w:val="nil"/>
              <w:bottom w:val="nil"/>
              <w:right w:val="nil"/>
            </w:tcBorders>
          </w:tcPr>
          <w:p w14:paraId="60249D25" w14:textId="2A1D75DB" w:rsidR="00A44C66" w:rsidRPr="00863405" w:rsidRDefault="00A44C66">
            <w:pPr>
              <w:pStyle w:val="ListParagraph"/>
              <w:numPr>
                <w:ilvl w:val="0"/>
                <w:numId w:val="45"/>
              </w:numPr>
              <w:spacing w:before="60" w:after="60"/>
              <w:ind w:left="527" w:hanging="357"/>
              <w:rPr>
                <w:rFonts w:cs="Calibri"/>
                <w:sz w:val="20"/>
                <w:szCs w:val="20"/>
              </w:rPr>
            </w:pPr>
            <w:r>
              <w:rPr>
                <w:rFonts w:cs="Calibri"/>
                <w:sz w:val="20"/>
                <w:szCs w:val="20"/>
              </w:rPr>
              <w:t>Assessment deficiencies; no Australian field studies, inadequate monitoring proposed post-release, whole genome data not provided for independent review</w:t>
            </w:r>
          </w:p>
        </w:tc>
        <w:tc>
          <w:tcPr>
            <w:tcW w:w="1913" w:type="pct"/>
            <w:tcBorders>
              <w:top w:val="nil"/>
              <w:left w:val="nil"/>
              <w:bottom w:val="nil"/>
              <w:right w:val="nil"/>
            </w:tcBorders>
          </w:tcPr>
          <w:p w14:paraId="77AD6C41" w14:textId="77777777" w:rsidR="00A44C66" w:rsidRPr="00C82F54" w:rsidRDefault="00A44C66" w:rsidP="00672F8B">
            <w:pPr>
              <w:spacing w:before="60" w:after="60"/>
              <w:rPr>
                <w:rFonts w:cs="Calibri"/>
                <w:sz w:val="20"/>
                <w:szCs w:val="20"/>
              </w:rPr>
            </w:pPr>
            <w:r>
              <w:rPr>
                <w:rFonts w:cs="Calibri"/>
                <w:sz w:val="20"/>
                <w:szCs w:val="20"/>
              </w:rPr>
              <w:t>T</w:t>
            </w:r>
            <w:r w:rsidRPr="00C82F54">
              <w:rPr>
                <w:rFonts w:cs="Calibri"/>
                <w:sz w:val="20"/>
                <w:szCs w:val="20"/>
              </w:rPr>
              <w:t xml:space="preserve">he modified trait is limited to the colour of the tomato and is not anticipated to confer an advantage compared to </w:t>
            </w:r>
            <w:r>
              <w:rPr>
                <w:rFonts w:cs="Calibri"/>
                <w:sz w:val="20"/>
                <w:szCs w:val="20"/>
              </w:rPr>
              <w:t>non-GM</w:t>
            </w:r>
            <w:r w:rsidRPr="00C82F54">
              <w:rPr>
                <w:rFonts w:cs="Calibri"/>
                <w:sz w:val="20"/>
                <w:szCs w:val="20"/>
              </w:rPr>
              <w:t xml:space="preserve"> tomato plants. The RARMP explores </w:t>
            </w:r>
            <w:r>
              <w:rPr>
                <w:rFonts w:cs="Calibri"/>
                <w:sz w:val="20"/>
                <w:szCs w:val="20"/>
              </w:rPr>
              <w:t>the potential for increased dispersal and persistence of the GMO in Risk Scenario 3</w:t>
            </w:r>
            <w:r w:rsidRPr="00C82F54">
              <w:rPr>
                <w:rFonts w:cs="Calibri"/>
                <w:sz w:val="20"/>
                <w:szCs w:val="20"/>
              </w:rPr>
              <w:t>, which was found to present negligible risk.</w:t>
            </w:r>
          </w:p>
          <w:p w14:paraId="531EF552" w14:textId="77777777" w:rsidR="00A44C66" w:rsidRPr="00452D59" w:rsidRDefault="00A44C66" w:rsidP="00672F8B">
            <w:pPr>
              <w:spacing w:before="60" w:after="60"/>
              <w:rPr>
                <w:rFonts w:cs="Calibri"/>
                <w:sz w:val="20"/>
                <w:szCs w:val="20"/>
              </w:rPr>
            </w:pPr>
            <w:r w:rsidRPr="00C82F54">
              <w:rPr>
                <w:rFonts w:cs="Calibri"/>
                <w:sz w:val="20"/>
                <w:szCs w:val="20"/>
              </w:rPr>
              <w:t xml:space="preserve">The licence requires the licence holder to inform the Regulator of any new information </w:t>
            </w:r>
            <w:r>
              <w:rPr>
                <w:rFonts w:cs="Calibri"/>
                <w:sz w:val="20"/>
                <w:szCs w:val="20"/>
              </w:rPr>
              <w:t xml:space="preserve">about the GMO that may impact the risks to health and safety of people, or to the environment, </w:t>
            </w:r>
            <w:r w:rsidRPr="00C82F54">
              <w:rPr>
                <w:rFonts w:cs="Calibri"/>
                <w:sz w:val="20"/>
                <w:szCs w:val="20"/>
              </w:rPr>
              <w:t xml:space="preserve">and a post release review can be conducted </w:t>
            </w:r>
            <w:r>
              <w:rPr>
                <w:rFonts w:cs="Calibri"/>
                <w:sz w:val="20"/>
                <w:szCs w:val="20"/>
              </w:rPr>
              <w:t xml:space="preserve">by the Regulator </w:t>
            </w:r>
            <w:r w:rsidRPr="00C82F54">
              <w:rPr>
                <w:rFonts w:cs="Calibri"/>
                <w:sz w:val="20"/>
                <w:szCs w:val="20"/>
              </w:rPr>
              <w:t>at any time.</w:t>
            </w:r>
          </w:p>
        </w:tc>
      </w:tr>
      <w:tr w:rsidR="00A44C66" w:rsidRPr="00B7057C" w14:paraId="235B2F64" w14:textId="77777777" w:rsidTr="00A44C66">
        <w:tc>
          <w:tcPr>
            <w:tcW w:w="677" w:type="pct"/>
            <w:vMerge/>
            <w:tcBorders>
              <w:top w:val="nil"/>
              <w:left w:val="nil"/>
              <w:bottom w:val="single" w:sz="4" w:space="0" w:color="auto"/>
              <w:right w:val="nil"/>
            </w:tcBorders>
          </w:tcPr>
          <w:p w14:paraId="55A56A3B" w14:textId="77777777" w:rsidR="00A44C66" w:rsidRDefault="00A44C66">
            <w:pPr>
              <w:pStyle w:val="ListParagraph"/>
              <w:numPr>
                <w:ilvl w:val="0"/>
                <w:numId w:val="45"/>
              </w:numPr>
              <w:spacing w:before="60" w:after="60"/>
              <w:ind w:left="527" w:hanging="357"/>
              <w:rPr>
                <w:rFonts w:cs="Calibri"/>
                <w:sz w:val="20"/>
                <w:szCs w:val="20"/>
              </w:rPr>
            </w:pPr>
          </w:p>
        </w:tc>
        <w:tc>
          <w:tcPr>
            <w:tcW w:w="2410" w:type="pct"/>
            <w:tcBorders>
              <w:top w:val="nil"/>
              <w:left w:val="nil"/>
              <w:bottom w:val="single" w:sz="4" w:space="0" w:color="auto"/>
              <w:right w:val="nil"/>
            </w:tcBorders>
          </w:tcPr>
          <w:p w14:paraId="17070D68" w14:textId="5A60FBB6" w:rsidR="00A44C66" w:rsidRPr="00863405" w:rsidRDefault="00A44C66">
            <w:pPr>
              <w:pStyle w:val="ListParagraph"/>
              <w:numPr>
                <w:ilvl w:val="0"/>
                <w:numId w:val="45"/>
              </w:numPr>
              <w:spacing w:before="60" w:after="60"/>
              <w:ind w:left="527" w:hanging="357"/>
              <w:rPr>
                <w:rFonts w:cs="Calibri"/>
                <w:sz w:val="20"/>
                <w:szCs w:val="20"/>
              </w:rPr>
            </w:pPr>
            <w:r>
              <w:rPr>
                <w:rFonts w:cs="Calibri"/>
                <w:sz w:val="20"/>
                <w:szCs w:val="20"/>
              </w:rPr>
              <w:t>Questionable necessity; primarily aesthetic change that does not address genuine agricultural need, non-GM purple tomato varieties are already available, approval of this application would set a precedent for approving modifications without compelling justification.</w:t>
            </w:r>
          </w:p>
        </w:tc>
        <w:tc>
          <w:tcPr>
            <w:tcW w:w="1913" w:type="pct"/>
            <w:tcBorders>
              <w:top w:val="nil"/>
              <w:left w:val="nil"/>
              <w:bottom w:val="single" w:sz="4" w:space="0" w:color="auto"/>
              <w:right w:val="nil"/>
            </w:tcBorders>
          </w:tcPr>
          <w:p w14:paraId="049A0269" w14:textId="77777777" w:rsidR="00A44C66" w:rsidRPr="00B7057C" w:rsidRDefault="00A44C66" w:rsidP="00672F8B">
            <w:pPr>
              <w:spacing w:before="60" w:after="60"/>
              <w:rPr>
                <w:rFonts w:cs="Calibri"/>
                <w:sz w:val="20"/>
                <w:szCs w:val="20"/>
                <w:lang w:val="en-US"/>
              </w:rPr>
            </w:pPr>
            <w:r>
              <w:rPr>
                <w:rFonts w:cs="Calibri"/>
                <w:sz w:val="20"/>
                <w:szCs w:val="20"/>
              </w:rPr>
              <w:t>Benefits and marketing issues are outside the scope of the Gene Technology legislation. The Regulator’s responsibility is to identify and manage risk as a result of gene technology.</w:t>
            </w:r>
          </w:p>
        </w:tc>
      </w:tr>
      <w:tr w:rsidR="0009652B" w:rsidRPr="009D3B65" w14:paraId="46F4BEF7" w14:textId="77777777" w:rsidTr="00A44C66">
        <w:tc>
          <w:tcPr>
            <w:tcW w:w="677" w:type="pct"/>
            <w:tcBorders>
              <w:top w:val="single" w:sz="4" w:space="0" w:color="auto"/>
              <w:left w:val="nil"/>
              <w:bottom w:val="single" w:sz="4" w:space="0" w:color="auto"/>
              <w:right w:val="nil"/>
            </w:tcBorders>
          </w:tcPr>
          <w:p w14:paraId="1DD3FC71" w14:textId="566B8167" w:rsidR="0009652B" w:rsidRDefault="00A44C66" w:rsidP="00672F8B">
            <w:pPr>
              <w:spacing w:before="60" w:after="60"/>
              <w:rPr>
                <w:rFonts w:cs="Calibri"/>
                <w:sz w:val="20"/>
                <w:szCs w:val="20"/>
              </w:rPr>
            </w:pPr>
            <w:r>
              <w:rPr>
                <w:rFonts w:cs="Calibri"/>
                <w:sz w:val="20"/>
                <w:szCs w:val="20"/>
              </w:rPr>
              <w:t>4</w:t>
            </w:r>
          </w:p>
        </w:tc>
        <w:tc>
          <w:tcPr>
            <w:tcW w:w="2410" w:type="pct"/>
            <w:tcBorders>
              <w:top w:val="single" w:sz="4" w:space="0" w:color="auto"/>
              <w:left w:val="nil"/>
              <w:bottom w:val="single" w:sz="4" w:space="0" w:color="auto"/>
              <w:right w:val="nil"/>
            </w:tcBorders>
          </w:tcPr>
          <w:p w14:paraId="7C35E079" w14:textId="45E92F9A" w:rsidR="0009652B" w:rsidRDefault="0009652B" w:rsidP="00672F8B">
            <w:pPr>
              <w:spacing w:before="60" w:after="60"/>
              <w:rPr>
                <w:rFonts w:cs="Calibri"/>
                <w:sz w:val="20"/>
                <w:szCs w:val="20"/>
              </w:rPr>
            </w:pPr>
            <w:r>
              <w:rPr>
                <w:rFonts w:cs="Calibri"/>
                <w:sz w:val="20"/>
                <w:szCs w:val="20"/>
              </w:rPr>
              <w:t>Expressed concerns that:</w:t>
            </w:r>
          </w:p>
          <w:p w14:paraId="39F1774C" w14:textId="77777777" w:rsidR="0009652B" w:rsidRPr="007209F1" w:rsidRDefault="0009652B">
            <w:pPr>
              <w:pStyle w:val="ListParagraph"/>
              <w:numPr>
                <w:ilvl w:val="0"/>
                <w:numId w:val="49"/>
              </w:numPr>
              <w:spacing w:before="60" w:after="60"/>
              <w:ind w:left="527" w:hanging="357"/>
              <w:rPr>
                <w:rFonts w:cs="Calibri"/>
                <w:sz w:val="20"/>
                <w:szCs w:val="20"/>
              </w:rPr>
            </w:pPr>
            <w:r w:rsidRPr="007209F1">
              <w:rPr>
                <w:rFonts w:cs="Calibri"/>
                <w:sz w:val="20"/>
                <w:szCs w:val="20"/>
              </w:rPr>
              <w:t>The long term data in relation to human health is not available.</w:t>
            </w:r>
          </w:p>
          <w:p w14:paraId="7F7A6377" w14:textId="77777777" w:rsidR="0009652B" w:rsidRPr="007209F1" w:rsidRDefault="0009652B">
            <w:pPr>
              <w:pStyle w:val="ListParagraph"/>
              <w:numPr>
                <w:ilvl w:val="0"/>
                <w:numId w:val="49"/>
              </w:numPr>
              <w:spacing w:before="60" w:after="60"/>
              <w:ind w:left="527" w:hanging="357"/>
              <w:rPr>
                <w:rFonts w:cs="Calibri"/>
                <w:sz w:val="20"/>
                <w:szCs w:val="20"/>
              </w:rPr>
            </w:pPr>
            <w:r w:rsidRPr="007209F1">
              <w:rPr>
                <w:rFonts w:cs="Calibri"/>
                <w:sz w:val="20"/>
                <w:szCs w:val="20"/>
              </w:rPr>
              <w:t>The danger of it becoming a noxious weed in the environment is considerable.</w:t>
            </w:r>
          </w:p>
          <w:p w14:paraId="1546C9AA" w14:textId="77777777" w:rsidR="0009652B" w:rsidRPr="007209F1" w:rsidRDefault="0009652B">
            <w:pPr>
              <w:pStyle w:val="ListParagraph"/>
              <w:numPr>
                <w:ilvl w:val="0"/>
                <w:numId w:val="49"/>
              </w:numPr>
              <w:spacing w:before="60" w:after="60"/>
              <w:ind w:left="527" w:hanging="357"/>
              <w:rPr>
                <w:rFonts w:cs="Calibri"/>
                <w:sz w:val="20"/>
                <w:szCs w:val="20"/>
              </w:rPr>
            </w:pPr>
            <w:r w:rsidRPr="007209F1">
              <w:rPr>
                <w:rFonts w:cs="Calibri"/>
                <w:sz w:val="20"/>
                <w:szCs w:val="20"/>
              </w:rPr>
              <w:t>The destruction of natural environmental balance is possible.</w:t>
            </w:r>
          </w:p>
          <w:p w14:paraId="57B334EE" w14:textId="77777777" w:rsidR="0009652B" w:rsidRPr="007209F1" w:rsidRDefault="0009652B">
            <w:pPr>
              <w:pStyle w:val="ListParagraph"/>
              <w:numPr>
                <w:ilvl w:val="0"/>
                <w:numId w:val="49"/>
              </w:numPr>
              <w:spacing w:before="60" w:after="60"/>
              <w:ind w:left="527" w:hanging="357"/>
              <w:rPr>
                <w:rFonts w:cs="Calibri"/>
                <w:sz w:val="20"/>
                <w:szCs w:val="20"/>
              </w:rPr>
            </w:pPr>
            <w:r w:rsidRPr="007209F1">
              <w:rPr>
                <w:rFonts w:cs="Calibri"/>
                <w:sz w:val="20"/>
                <w:szCs w:val="20"/>
              </w:rPr>
              <w:t>Once it is released there is no possible way of reversing this decision.</w:t>
            </w:r>
          </w:p>
        </w:tc>
        <w:tc>
          <w:tcPr>
            <w:tcW w:w="1913" w:type="pct"/>
            <w:tcBorders>
              <w:top w:val="single" w:sz="4" w:space="0" w:color="auto"/>
              <w:left w:val="nil"/>
              <w:bottom w:val="single" w:sz="4" w:space="0" w:color="auto"/>
              <w:right w:val="nil"/>
            </w:tcBorders>
          </w:tcPr>
          <w:p w14:paraId="110274D1" w14:textId="77777777" w:rsidR="0009652B" w:rsidRDefault="0009652B" w:rsidP="00672F8B">
            <w:pPr>
              <w:spacing w:before="60" w:after="60"/>
              <w:rPr>
                <w:rFonts w:cs="Calibri"/>
                <w:sz w:val="20"/>
                <w:szCs w:val="20"/>
              </w:rPr>
            </w:pPr>
            <w:r>
              <w:rPr>
                <w:rFonts w:cs="Calibri"/>
                <w:sz w:val="20"/>
                <w:szCs w:val="20"/>
              </w:rPr>
              <w:t>Based on data provided and the scientific literature, t</w:t>
            </w:r>
            <w:r w:rsidRPr="006B7EF5">
              <w:rPr>
                <w:rFonts w:cs="Calibri"/>
                <w:sz w:val="20"/>
                <w:szCs w:val="20"/>
              </w:rPr>
              <w:t>he risk assessment conclude</w:t>
            </w:r>
            <w:r>
              <w:rPr>
                <w:rFonts w:cs="Calibri"/>
                <w:sz w:val="20"/>
                <w:szCs w:val="20"/>
              </w:rPr>
              <w:t>d</w:t>
            </w:r>
            <w:r w:rsidRPr="006B7EF5">
              <w:rPr>
                <w:rFonts w:cs="Calibri"/>
                <w:sz w:val="20"/>
                <w:szCs w:val="20"/>
              </w:rPr>
              <w:t xml:space="preserve"> that risks to the health and safety of people from </w:t>
            </w:r>
            <w:r>
              <w:rPr>
                <w:rFonts w:cs="Calibri"/>
                <w:sz w:val="20"/>
                <w:szCs w:val="20"/>
              </w:rPr>
              <w:t xml:space="preserve">the GM Purple Tomato </w:t>
            </w:r>
            <w:r w:rsidRPr="006B7EF5">
              <w:rPr>
                <w:rFonts w:cs="Calibri"/>
                <w:sz w:val="20"/>
                <w:szCs w:val="20"/>
              </w:rPr>
              <w:t xml:space="preserve">are negligible. </w:t>
            </w:r>
            <w:r>
              <w:rPr>
                <w:rFonts w:cs="Calibri"/>
                <w:sz w:val="20"/>
                <w:szCs w:val="20"/>
              </w:rPr>
              <w:t xml:space="preserve">Dispersal and persistence of the </w:t>
            </w:r>
            <w:r w:rsidRPr="00F912AC">
              <w:rPr>
                <w:rFonts w:cs="Calibri"/>
                <w:sz w:val="20"/>
                <w:szCs w:val="20"/>
              </w:rPr>
              <w:t xml:space="preserve">GM Purple Tomato </w:t>
            </w:r>
            <w:r>
              <w:rPr>
                <w:rFonts w:cs="Calibri"/>
                <w:sz w:val="20"/>
                <w:szCs w:val="20"/>
              </w:rPr>
              <w:t>in the environment is discussed in Risk Scenario 3 and was assessed as posing negligible risk.</w:t>
            </w:r>
          </w:p>
          <w:p w14:paraId="26482E0D" w14:textId="77777777" w:rsidR="0009652B" w:rsidRDefault="0009652B" w:rsidP="00672F8B">
            <w:pPr>
              <w:spacing w:before="60" w:after="60"/>
              <w:rPr>
                <w:rFonts w:cs="Calibri"/>
                <w:sz w:val="20"/>
                <w:szCs w:val="20"/>
                <w:lang w:val="en-US"/>
              </w:rPr>
            </w:pPr>
            <w:r w:rsidRPr="006E2F34">
              <w:rPr>
                <w:rFonts w:cs="Calibri"/>
                <w:sz w:val="20"/>
                <w:szCs w:val="20"/>
              </w:rPr>
              <w:t>FSANZ has regulatory responsibility for food safety assessments in Australia. Human trials are not part of the information required by FSANZ for the safety assessment of a GM food.</w:t>
            </w:r>
            <w:r>
              <w:rPr>
                <w:rFonts w:cs="Calibri"/>
                <w:sz w:val="20"/>
                <w:szCs w:val="20"/>
              </w:rPr>
              <w:t xml:space="preserve"> </w:t>
            </w:r>
            <w:r>
              <w:rPr>
                <w:rFonts w:cs="Calibri"/>
                <w:sz w:val="20"/>
                <w:szCs w:val="20"/>
                <w:lang w:val="en-US"/>
              </w:rPr>
              <w:t xml:space="preserve">FSANZ have recently approved the use and sale of food derived from the GM Purple Tomato, with their assessment finding that </w:t>
            </w:r>
            <w:r w:rsidRPr="008D3455">
              <w:rPr>
                <w:rFonts w:cs="Calibri"/>
                <w:sz w:val="20"/>
                <w:szCs w:val="20"/>
                <w:lang w:val="en-US"/>
              </w:rPr>
              <w:t>food derived from the GM Purple Tomato is as safe as food from conventional tomatoes already in the Australian and New Zealand food supply</w:t>
            </w:r>
            <w:r>
              <w:rPr>
                <w:rFonts w:cs="Calibri"/>
                <w:sz w:val="20"/>
                <w:szCs w:val="20"/>
                <w:lang w:val="en-US"/>
              </w:rPr>
              <w:t xml:space="preserve">. </w:t>
            </w:r>
            <w:r w:rsidRPr="006C0DF4">
              <w:rPr>
                <w:rFonts w:cs="Calibri"/>
                <w:sz w:val="20"/>
                <w:szCs w:val="20"/>
                <w:lang w:val="en-US"/>
              </w:rPr>
              <w:t xml:space="preserve">See the </w:t>
            </w:r>
            <w:hyperlink r:id="rId98" w:history="1">
              <w:r w:rsidRPr="006C0DF4">
                <w:rPr>
                  <w:rStyle w:val="Hyperlink"/>
                  <w:rFonts w:asciiTheme="minorHAnsi" w:hAnsiTheme="minorHAnsi" w:cstheme="minorHAnsi"/>
                  <w:color w:val="auto"/>
                  <w:sz w:val="20"/>
                  <w:szCs w:val="20"/>
                  <w:lang w:val="en-US"/>
                </w:rPr>
                <w:t>A1333 page</w:t>
              </w:r>
            </w:hyperlink>
            <w:r w:rsidRPr="006C0DF4">
              <w:rPr>
                <w:rFonts w:asciiTheme="minorHAnsi" w:hAnsiTheme="minorHAnsi" w:cstheme="minorHAnsi"/>
                <w:sz w:val="20"/>
                <w:szCs w:val="20"/>
              </w:rPr>
              <w:t xml:space="preserve"> and </w:t>
            </w:r>
            <w:hyperlink r:id="rId99" w:history="1">
              <w:r w:rsidRPr="006C0DF4">
                <w:rPr>
                  <w:rStyle w:val="Hyperlink"/>
                  <w:rFonts w:asciiTheme="minorHAnsi" w:hAnsiTheme="minorHAnsi" w:cstheme="minorHAnsi"/>
                  <w:color w:val="auto"/>
                  <w:sz w:val="20"/>
                  <w:szCs w:val="20"/>
                </w:rPr>
                <w:t>Safety assessments of GM foods page</w:t>
              </w:r>
            </w:hyperlink>
            <w:r w:rsidRPr="006C0DF4">
              <w:t xml:space="preserve"> </w:t>
            </w:r>
            <w:r w:rsidRPr="006C0DF4">
              <w:rPr>
                <w:rFonts w:asciiTheme="minorHAnsi" w:hAnsiTheme="minorHAnsi" w:cstheme="minorHAnsi"/>
                <w:sz w:val="20"/>
                <w:szCs w:val="20"/>
              </w:rPr>
              <w:t xml:space="preserve">on </w:t>
            </w:r>
            <w:r w:rsidRPr="001C1178">
              <w:rPr>
                <w:rFonts w:asciiTheme="minorHAnsi" w:hAnsiTheme="minorHAnsi" w:cstheme="minorHAnsi"/>
                <w:sz w:val="20"/>
                <w:szCs w:val="20"/>
              </w:rPr>
              <w:t>th</w:t>
            </w:r>
            <w:r>
              <w:rPr>
                <w:rFonts w:asciiTheme="minorHAnsi" w:hAnsiTheme="minorHAnsi" w:cstheme="minorHAnsi"/>
                <w:sz w:val="20"/>
                <w:szCs w:val="20"/>
              </w:rPr>
              <w:t>e FSANZ website for further information.</w:t>
            </w:r>
          </w:p>
          <w:p w14:paraId="3A1B5E13" w14:textId="77777777" w:rsidR="0009652B" w:rsidRPr="009D3B65" w:rsidRDefault="0009652B" w:rsidP="00672F8B">
            <w:pPr>
              <w:spacing w:before="60" w:after="60"/>
              <w:rPr>
                <w:rFonts w:cs="Calibri"/>
                <w:sz w:val="20"/>
                <w:szCs w:val="20"/>
                <w:lang w:val="en-US"/>
              </w:rPr>
            </w:pPr>
          </w:p>
        </w:tc>
      </w:tr>
      <w:tr w:rsidR="00A44C66" w:rsidRPr="009D3B65" w14:paraId="20582190" w14:textId="77777777" w:rsidTr="00A44C66">
        <w:tc>
          <w:tcPr>
            <w:tcW w:w="677" w:type="pct"/>
            <w:vMerge w:val="restart"/>
            <w:tcBorders>
              <w:top w:val="single" w:sz="4" w:space="0" w:color="auto"/>
              <w:left w:val="nil"/>
              <w:bottom w:val="nil"/>
              <w:right w:val="nil"/>
            </w:tcBorders>
          </w:tcPr>
          <w:p w14:paraId="4CE09208" w14:textId="1FEEB075" w:rsidR="00A44C66" w:rsidRDefault="00A44C66" w:rsidP="00672F8B">
            <w:pPr>
              <w:spacing w:before="60" w:after="60"/>
              <w:rPr>
                <w:rFonts w:cs="Calibri"/>
                <w:sz w:val="20"/>
                <w:szCs w:val="20"/>
              </w:rPr>
            </w:pPr>
            <w:r>
              <w:rPr>
                <w:rFonts w:cs="Calibri"/>
                <w:sz w:val="20"/>
                <w:szCs w:val="20"/>
              </w:rPr>
              <w:t>5</w:t>
            </w:r>
          </w:p>
        </w:tc>
        <w:tc>
          <w:tcPr>
            <w:tcW w:w="2410" w:type="pct"/>
            <w:tcBorders>
              <w:top w:val="single" w:sz="4" w:space="0" w:color="auto"/>
              <w:left w:val="nil"/>
              <w:bottom w:val="nil"/>
              <w:right w:val="nil"/>
            </w:tcBorders>
          </w:tcPr>
          <w:p w14:paraId="364EEF2F" w14:textId="68883831" w:rsidR="00A44C66" w:rsidRPr="004A0B70" w:rsidRDefault="00A44C66" w:rsidP="00672F8B">
            <w:pPr>
              <w:spacing w:before="60" w:after="60"/>
              <w:rPr>
                <w:rFonts w:cs="Calibri"/>
                <w:sz w:val="20"/>
                <w:szCs w:val="20"/>
              </w:rPr>
            </w:pPr>
            <w:r>
              <w:rPr>
                <w:rFonts w:cs="Calibri"/>
                <w:sz w:val="20"/>
                <w:szCs w:val="20"/>
              </w:rPr>
              <w:t>Strongly o</w:t>
            </w:r>
            <w:r w:rsidRPr="007F5196">
              <w:rPr>
                <w:rFonts w:cs="Calibri"/>
                <w:sz w:val="20"/>
                <w:szCs w:val="20"/>
              </w:rPr>
              <w:t>ppose</w:t>
            </w:r>
            <w:r>
              <w:rPr>
                <w:rFonts w:cs="Calibri"/>
                <w:sz w:val="20"/>
                <w:szCs w:val="20"/>
              </w:rPr>
              <w:t>s</w:t>
            </w:r>
            <w:r w:rsidRPr="007F5196">
              <w:rPr>
                <w:rFonts w:cs="Calibri"/>
                <w:sz w:val="20"/>
                <w:szCs w:val="20"/>
              </w:rPr>
              <w:t xml:space="preserve"> </w:t>
            </w:r>
            <w:r>
              <w:rPr>
                <w:rFonts w:cs="Calibri"/>
                <w:sz w:val="20"/>
                <w:szCs w:val="20"/>
              </w:rPr>
              <w:t>the release of</w:t>
            </w:r>
            <w:r w:rsidRPr="007F5196">
              <w:rPr>
                <w:rFonts w:cs="Calibri"/>
                <w:sz w:val="20"/>
                <w:szCs w:val="20"/>
              </w:rPr>
              <w:t xml:space="preserve"> the GMO purple tomatoes in Australia as it poses</w:t>
            </w:r>
            <w:r>
              <w:rPr>
                <w:rFonts w:cs="Calibri"/>
                <w:sz w:val="20"/>
                <w:szCs w:val="20"/>
              </w:rPr>
              <w:t xml:space="preserve"> </w:t>
            </w:r>
            <w:r w:rsidRPr="007F5196">
              <w:rPr>
                <w:rFonts w:cs="Calibri"/>
                <w:sz w:val="20"/>
                <w:szCs w:val="20"/>
              </w:rPr>
              <w:t>unnecessary risks</w:t>
            </w:r>
            <w:r>
              <w:rPr>
                <w:rFonts w:cs="Calibri"/>
                <w:sz w:val="20"/>
                <w:szCs w:val="20"/>
              </w:rPr>
              <w:t>, including the following concerns</w:t>
            </w:r>
            <w:r w:rsidRPr="007F5196">
              <w:rPr>
                <w:rFonts w:cs="Calibri"/>
                <w:sz w:val="20"/>
                <w:szCs w:val="20"/>
              </w:rPr>
              <w:t>:</w:t>
            </w:r>
          </w:p>
        </w:tc>
        <w:tc>
          <w:tcPr>
            <w:tcW w:w="1913" w:type="pct"/>
            <w:tcBorders>
              <w:top w:val="single" w:sz="4" w:space="0" w:color="auto"/>
              <w:left w:val="nil"/>
              <w:bottom w:val="nil"/>
              <w:right w:val="nil"/>
            </w:tcBorders>
          </w:tcPr>
          <w:p w14:paraId="0D3AB5AB" w14:textId="77777777" w:rsidR="00A44C66" w:rsidRPr="009D3B65" w:rsidRDefault="00A44C66" w:rsidP="00672F8B">
            <w:pPr>
              <w:spacing w:before="60" w:after="60"/>
              <w:rPr>
                <w:rFonts w:cs="Calibri"/>
                <w:sz w:val="20"/>
                <w:szCs w:val="20"/>
                <w:lang w:val="en-US"/>
              </w:rPr>
            </w:pPr>
          </w:p>
        </w:tc>
      </w:tr>
      <w:tr w:rsidR="00A44C66" w:rsidRPr="009D3B65" w14:paraId="3844D650" w14:textId="77777777" w:rsidTr="00A44C66">
        <w:tc>
          <w:tcPr>
            <w:tcW w:w="677" w:type="pct"/>
            <w:vMerge/>
            <w:tcBorders>
              <w:top w:val="nil"/>
              <w:left w:val="nil"/>
              <w:bottom w:val="nil"/>
              <w:right w:val="nil"/>
            </w:tcBorders>
          </w:tcPr>
          <w:p w14:paraId="1BE90665" w14:textId="77777777" w:rsidR="00A44C66" w:rsidRDefault="00A44C66">
            <w:pPr>
              <w:pStyle w:val="ListParagraph"/>
              <w:numPr>
                <w:ilvl w:val="0"/>
                <w:numId w:val="46"/>
              </w:numPr>
              <w:spacing w:before="60" w:after="60"/>
              <w:ind w:left="527" w:hanging="357"/>
              <w:rPr>
                <w:rFonts w:cs="Calibri"/>
                <w:sz w:val="20"/>
                <w:szCs w:val="20"/>
              </w:rPr>
            </w:pPr>
          </w:p>
        </w:tc>
        <w:tc>
          <w:tcPr>
            <w:tcW w:w="2410" w:type="pct"/>
            <w:tcBorders>
              <w:top w:val="nil"/>
              <w:left w:val="nil"/>
              <w:bottom w:val="nil"/>
              <w:right w:val="nil"/>
            </w:tcBorders>
          </w:tcPr>
          <w:p w14:paraId="700C4CE1" w14:textId="5E4F1BC4" w:rsidR="00A44C66" w:rsidRPr="007F5196" w:rsidRDefault="00A44C66">
            <w:pPr>
              <w:pStyle w:val="ListParagraph"/>
              <w:numPr>
                <w:ilvl w:val="0"/>
                <w:numId w:val="46"/>
              </w:numPr>
              <w:spacing w:before="60" w:after="60"/>
              <w:ind w:left="527" w:hanging="357"/>
              <w:rPr>
                <w:rFonts w:cs="Calibri"/>
                <w:sz w:val="20"/>
                <w:szCs w:val="20"/>
              </w:rPr>
            </w:pPr>
            <w:r>
              <w:rPr>
                <w:rFonts w:cs="Calibri"/>
                <w:sz w:val="20"/>
                <w:szCs w:val="20"/>
              </w:rPr>
              <w:t>There is a l</w:t>
            </w:r>
            <w:r w:rsidRPr="007F5196">
              <w:rPr>
                <w:rFonts w:cs="Calibri"/>
                <w:sz w:val="20"/>
                <w:szCs w:val="20"/>
              </w:rPr>
              <w:t>ack of long term trials in humans or animals to prove they are safe to eat.</w:t>
            </w:r>
          </w:p>
          <w:p w14:paraId="22EE3D17" w14:textId="77777777" w:rsidR="00A44C66" w:rsidRPr="009D198D" w:rsidRDefault="00A44C66">
            <w:pPr>
              <w:pStyle w:val="ListParagraph"/>
              <w:numPr>
                <w:ilvl w:val="0"/>
                <w:numId w:val="46"/>
              </w:numPr>
              <w:spacing w:before="60" w:after="60"/>
              <w:ind w:left="527" w:hanging="357"/>
              <w:rPr>
                <w:rFonts w:cs="Calibri"/>
                <w:sz w:val="20"/>
                <w:szCs w:val="20"/>
              </w:rPr>
            </w:pPr>
            <w:r w:rsidRPr="009D198D">
              <w:rPr>
                <w:rFonts w:cs="Calibri"/>
                <w:sz w:val="20"/>
                <w:szCs w:val="20"/>
              </w:rPr>
              <w:t xml:space="preserve">Claims that GM foods </w:t>
            </w:r>
            <w:r>
              <w:rPr>
                <w:rFonts w:cs="Calibri"/>
                <w:sz w:val="20"/>
                <w:szCs w:val="20"/>
              </w:rPr>
              <w:t>may</w:t>
            </w:r>
            <w:r w:rsidRPr="009D198D">
              <w:rPr>
                <w:rFonts w:cs="Calibri"/>
                <w:sz w:val="20"/>
                <w:szCs w:val="20"/>
              </w:rPr>
              <w:t xml:space="preserve"> significantly increase </w:t>
            </w:r>
            <w:r>
              <w:rPr>
                <w:rFonts w:cs="Calibri"/>
                <w:sz w:val="20"/>
                <w:szCs w:val="20"/>
              </w:rPr>
              <w:t>of the risk of</w:t>
            </w:r>
            <w:r w:rsidRPr="009D198D">
              <w:rPr>
                <w:rFonts w:cs="Calibri"/>
                <w:sz w:val="20"/>
                <w:szCs w:val="20"/>
              </w:rPr>
              <w:t xml:space="preserve"> severe allergic reactions in children.</w:t>
            </w:r>
          </w:p>
          <w:p w14:paraId="28AA5DD2" w14:textId="77777777" w:rsidR="00A44C66" w:rsidRPr="00361711" w:rsidRDefault="00A44C66">
            <w:pPr>
              <w:pStyle w:val="ListParagraph"/>
              <w:numPr>
                <w:ilvl w:val="0"/>
                <w:numId w:val="46"/>
              </w:numPr>
              <w:spacing w:before="60" w:after="60"/>
              <w:ind w:left="527" w:hanging="357"/>
              <w:rPr>
                <w:rFonts w:cs="Calibri"/>
                <w:sz w:val="20"/>
                <w:szCs w:val="20"/>
              </w:rPr>
            </w:pPr>
            <w:r w:rsidRPr="007F5196">
              <w:rPr>
                <w:rFonts w:cs="Calibri"/>
                <w:sz w:val="20"/>
                <w:szCs w:val="20"/>
              </w:rPr>
              <w:t xml:space="preserve">Claims that scientists who produce GM crops have found that unexpected </w:t>
            </w:r>
            <w:r>
              <w:rPr>
                <w:rFonts w:cs="Calibri"/>
                <w:sz w:val="20"/>
                <w:szCs w:val="20"/>
              </w:rPr>
              <w:t>increase</w:t>
            </w:r>
            <w:r w:rsidRPr="007F5196">
              <w:rPr>
                <w:rFonts w:cs="Calibri"/>
                <w:sz w:val="20"/>
                <w:szCs w:val="20"/>
              </w:rPr>
              <w:t xml:space="preserve"> of toxicity and other undesirable traits.</w:t>
            </w:r>
          </w:p>
        </w:tc>
        <w:tc>
          <w:tcPr>
            <w:tcW w:w="1913" w:type="pct"/>
            <w:tcBorders>
              <w:top w:val="nil"/>
              <w:left w:val="nil"/>
              <w:bottom w:val="nil"/>
              <w:right w:val="nil"/>
            </w:tcBorders>
          </w:tcPr>
          <w:p w14:paraId="2ADDF930" w14:textId="77777777" w:rsidR="00A44C66" w:rsidRDefault="00A44C66" w:rsidP="00672F8B">
            <w:pPr>
              <w:spacing w:before="60" w:after="60"/>
              <w:rPr>
                <w:rFonts w:cs="Calibri"/>
                <w:sz w:val="20"/>
                <w:szCs w:val="20"/>
              </w:rPr>
            </w:pPr>
            <w:r>
              <w:rPr>
                <w:rFonts w:cs="Calibri"/>
                <w:sz w:val="20"/>
                <w:szCs w:val="20"/>
              </w:rPr>
              <w:t>Based on data provided and the scientific literature, t</w:t>
            </w:r>
            <w:r w:rsidRPr="006B7EF5">
              <w:rPr>
                <w:rFonts w:cs="Calibri"/>
                <w:sz w:val="20"/>
                <w:szCs w:val="20"/>
              </w:rPr>
              <w:t>he risk assessment conclude</w:t>
            </w:r>
            <w:r>
              <w:rPr>
                <w:rFonts w:cs="Calibri"/>
                <w:sz w:val="20"/>
                <w:szCs w:val="20"/>
              </w:rPr>
              <w:t>d</w:t>
            </w:r>
            <w:r w:rsidRPr="006B7EF5">
              <w:rPr>
                <w:rFonts w:cs="Calibri"/>
                <w:sz w:val="20"/>
                <w:szCs w:val="20"/>
              </w:rPr>
              <w:t xml:space="preserve"> that risks to the health and safety of people from </w:t>
            </w:r>
            <w:r>
              <w:rPr>
                <w:rFonts w:cs="Calibri"/>
                <w:sz w:val="20"/>
                <w:szCs w:val="20"/>
              </w:rPr>
              <w:t xml:space="preserve">the GM Purple Tomato </w:t>
            </w:r>
            <w:r w:rsidRPr="006B7EF5">
              <w:rPr>
                <w:rFonts w:cs="Calibri"/>
                <w:sz w:val="20"/>
                <w:szCs w:val="20"/>
              </w:rPr>
              <w:t xml:space="preserve">are negligible. </w:t>
            </w:r>
          </w:p>
          <w:p w14:paraId="20AD6D3F" w14:textId="77777777" w:rsidR="00A44C66" w:rsidRPr="009D3B65" w:rsidRDefault="00A44C66" w:rsidP="00672F8B">
            <w:pPr>
              <w:spacing w:before="60" w:after="60"/>
              <w:rPr>
                <w:rFonts w:cs="Calibri"/>
                <w:sz w:val="20"/>
                <w:szCs w:val="20"/>
                <w:lang w:val="en-US"/>
              </w:rPr>
            </w:pPr>
            <w:r w:rsidRPr="006E2F34">
              <w:rPr>
                <w:rFonts w:cs="Calibri"/>
                <w:sz w:val="20"/>
                <w:szCs w:val="20"/>
              </w:rPr>
              <w:t>FSANZ has regulatory responsibility for food safety assessments in Australia.</w:t>
            </w:r>
            <w:r>
              <w:rPr>
                <w:rFonts w:cs="Calibri"/>
                <w:sz w:val="20"/>
                <w:szCs w:val="20"/>
              </w:rPr>
              <w:t xml:space="preserve"> </w:t>
            </w:r>
            <w:r>
              <w:rPr>
                <w:rFonts w:cs="Calibri"/>
                <w:sz w:val="20"/>
                <w:szCs w:val="20"/>
                <w:lang w:val="en-US"/>
              </w:rPr>
              <w:t xml:space="preserve">FSANZ have recently approved the use and sale of food derived from the GM Purple Tomato, with their assessment finding that </w:t>
            </w:r>
            <w:r w:rsidRPr="008D3455">
              <w:rPr>
                <w:rFonts w:cs="Calibri"/>
                <w:sz w:val="20"/>
                <w:szCs w:val="20"/>
                <w:lang w:val="en-US"/>
              </w:rPr>
              <w:t>food derived from the GM Purple Tomato is as safe as food from conventional tomatoes already in the Australian and New Zealand food supply</w:t>
            </w:r>
            <w:r>
              <w:rPr>
                <w:rFonts w:cs="Calibri"/>
                <w:sz w:val="20"/>
                <w:szCs w:val="20"/>
                <w:lang w:val="en-US"/>
              </w:rPr>
              <w:t xml:space="preserve">. </w:t>
            </w:r>
            <w:r w:rsidRPr="0085453F">
              <w:rPr>
                <w:rFonts w:cs="Calibri"/>
                <w:sz w:val="20"/>
                <w:szCs w:val="20"/>
                <w:lang w:val="en-US"/>
              </w:rPr>
              <w:t xml:space="preserve">See the </w:t>
            </w:r>
            <w:hyperlink r:id="rId100" w:history="1">
              <w:r w:rsidRPr="0085453F">
                <w:rPr>
                  <w:rStyle w:val="Hyperlink"/>
                  <w:rFonts w:asciiTheme="minorHAnsi" w:hAnsiTheme="minorHAnsi" w:cstheme="minorHAnsi"/>
                  <w:color w:val="auto"/>
                  <w:sz w:val="20"/>
                  <w:szCs w:val="20"/>
                  <w:lang w:val="en-US"/>
                </w:rPr>
                <w:t>A1333 page</w:t>
              </w:r>
            </w:hyperlink>
            <w:r w:rsidRPr="0085453F">
              <w:rPr>
                <w:rFonts w:asciiTheme="minorHAnsi" w:hAnsiTheme="minorHAnsi" w:cstheme="minorHAnsi"/>
                <w:sz w:val="20"/>
                <w:szCs w:val="20"/>
              </w:rPr>
              <w:t xml:space="preserve"> and </w:t>
            </w:r>
            <w:hyperlink r:id="rId101" w:history="1">
              <w:r w:rsidRPr="0085453F">
                <w:rPr>
                  <w:rStyle w:val="Hyperlink"/>
                  <w:rFonts w:asciiTheme="minorHAnsi" w:hAnsiTheme="minorHAnsi" w:cstheme="minorHAnsi"/>
                  <w:color w:val="auto"/>
                  <w:sz w:val="20"/>
                  <w:szCs w:val="20"/>
                </w:rPr>
                <w:t>Safety assessments of GM foods page</w:t>
              </w:r>
            </w:hyperlink>
            <w:r w:rsidRPr="0085453F">
              <w:t xml:space="preserve"> </w:t>
            </w:r>
            <w:r w:rsidRPr="0085453F">
              <w:rPr>
                <w:rFonts w:asciiTheme="minorHAnsi" w:hAnsiTheme="minorHAnsi" w:cstheme="minorHAnsi"/>
                <w:sz w:val="20"/>
                <w:szCs w:val="20"/>
              </w:rPr>
              <w:t>on the FSANZ website for further information</w:t>
            </w:r>
            <w:r>
              <w:rPr>
                <w:rFonts w:asciiTheme="minorHAnsi" w:hAnsiTheme="minorHAnsi" w:cstheme="minorHAnsi"/>
                <w:sz w:val="20"/>
                <w:szCs w:val="20"/>
              </w:rPr>
              <w:t>.</w:t>
            </w:r>
          </w:p>
        </w:tc>
      </w:tr>
      <w:tr w:rsidR="00A44C66" w:rsidRPr="009D3B65" w14:paraId="5D60E9F0" w14:textId="77777777" w:rsidTr="00A44C66">
        <w:tc>
          <w:tcPr>
            <w:tcW w:w="677" w:type="pct"/>
            <w:vMerge/>
            <w:tcBorders>
              <w:top w:val="nil"/>
              <w:left w:val="nil"/>
              <w:bottom w:val="nil"/>
              <w:right w:val="nil"/>
            </w:tcBorders>
          </w:tcPr>
          <w:p w14:paraId="07E3E2EB" w14:textId="77777777" w:rsidR="00A44C66" w:rsidRPr="007F5196" w:rsidRDefault="00A44C66">
            <w:pPr>
              <w:pStyle w:val="ListParagraph"/>
              <w:numPr>
                <w:ilvl w:val="0"/>
                <w:numId w:val="46"/>
              </w:numPr>
              <w:spacing w:before="60" w:after="60"/>
              <w:ind w:left="527" w:hanging="357"/>
              <w:rPr>
                <w:rFonts w:cs="Calibri"/>
                <w:sz w:val="20"/>
                <w:szCs w:val="20"/>
              </w:rPr>
            </w:pPr>
          </w:p>
        </w:tc>
        <w:tc>
          <w:tcPr>
            <w:tcW w:w="2410" w:type="pct"/>
            <w:tcBorders>
              <w:top w:val="nil"/>
              <w:left w:val="nil"/>
              <w:bottom w:val="nil"/>
              <w:right w:val="nil"/>
            </w:tcBorders>
          </w:tcPr>
          <w:p w14:paraId="43DE9F64" w14:textId="55A72283" w:rsidR="00A44C66" w:rsidRPr="001F04C6" w:rsidRDefault="00A44C66">
            <w:pPr>
              <w:pStyle w:val="ListParagraph"/>
              <w:numPr>
                <w:ilvl w:val="0"/>
                <w:numId w:val="46"/>
              </w:numPr>
              <w:spacing w:before="60" w:after="60"/>
              <w:ind w:left="527" w:hanging="357"/>
              <w:rPr>
                <w:rFonts w:cs="Calibri"/>
                <w:sz w:val="20"/>
                <w:szCs w:val="20"/>
              </w:rPr>
            </w:pPr>
            <w:r w:rsidRPr="007F5196">
              <w:rPr>
                <w:rFonts w:cs="Calibri"/>
                <w:sz w:val="20"/>
                <w:szCs w:val="20"/>
              </w:rPr>
              <w:t>Lack of labelling laws in Australia or NZ for foods containing GMOs.</w:t>
            </w:r>
          </w:p>
        </w:tc>
        <w:tc>
          <w:tcPr>
            <w:tcW w:w="1913" w:type="pct"/>
            <w:tcBorders>
              <w:top w:val="nil"/>
              <w:left w:val="nil"/>
              <w:bottom w:val="nil"/>
              <w:right w:val="nil"/>
            </w:tcBorders>
          </w:tcPr>
          <w:p w14:paraId="4E95A17C" w14:textId="77777777" w:rsidR="00A44C66" w:rsidRPr="009D3B65" w:rsidRDefault="00A44C66" w:rsidP="00672F8B">
            <w:pPr>
              <w:spacing w:before="60" w:after="60"/>
              <w:rPr>
                <w:rFonts w:cs="Calibri"/>
                <w:sz w:val="20"/>
                <w:szCs w:val="20"/>
                <w:lang w:val="en-US"/>
              </w:rPr>
            </w:pPr>
            <w:r>
              <w:rPr>
                <w:rFonts w:cs="Calibri"/>
                <w:sz w:val="20"/>
                <w:szCs w:val="20"/>
                <w:lang w:val="en-US"/>
              </w:rPr>
              <w:t>FSANZ has existing requirements for GM food labelling. FSANZ have recently approved the use and sale of food derived from the GM Purple Tomato and have stated that f</w:t>
            </w:r>
            <w:r w:rsidRPr="00B7057C">
              <w:rPr>
                <w:rFonts w:cs="Calibri"/>
                <w:sz w:val="20"/>
                <w:szCs w:val="20"/>
                <w:lang w:val="en-US"/>
              </w:rPr>
              <w:t>ood derived from the purple tomato lines will be required to be labelled as ‘genetically modified’</w:t>
            </w:r>
            <w:r>
              <w:rPr>
                <w:rFonts w:cs="Calibri"/>
                <w:sz w:val="20"/>
                <w:szCs w:val="20"/>
                <w:lang w:val="en-US"/>
              </w:rPr>
              <w:t xml:space="preserve"> unless an </w:t>
            </w:r>
            <w:r w:rsidRPr="0085453F">
              <w:rPr>
                <w:rFonts w:cs="Calibri"/>
                <w:sz w:val="20"/>
                <w:szCs w:val="20"/>
                <w:lang w:val="en-US"/>
              </w:rPr>
              <w:t xml:space="preserve">exemption applies. See the </w:t>
            </w:r>
            <w:hyperlink r:id="rId102" w:history="1">
              <w:r w:rsidRPr="0085453F">
                <w:rPr>
                  <w:rStyle w:val="Hyperlink"/>
                  <w:rFonts w:cs="Calibri"/>
                  <w:color w:val="auto"/>
                  <w:sz w:val="20"/>
                  <w:szCs w:val="20"/>
                  <w:lang w:val="en-US"/>
                </w:rPr>
                <w:t>A1333 page</w:t>
              </w:r>
            </w:hyperlink>
            <w:r w:rsidRPr="0085453F">
              <w:rPr>
                <w:rFonts w:cs="Calibri"/>
                <w:sz w:val="20"/>
                <w:szCs w:val="20"/>
                <w:lang w:val="en-US"/>
              </w:rPr>
              <w:t xml:space="preserve"> and the </w:t>
            </w:r>
            <w:hyperlink r:id="rId103" w:history="1">
              <w:r w:rsidRPr="0085453F">
                <w:rPr>
                  <w:rStyle w:val="Hyperlink"/>
                  <w:rFonts w:cs="Calibri"/>
                  <w:color w:val="auto"/>
                  <w:sz w:val="20"/>
                  <w:szCs w:val="20"/>
                  <w:lang w:val="en-US"/>
                </w:rPr>
                <w:t>GM Food Labelling page</w:t>
              </w:r>
            </w:hyperlink>
            <w:r w:rsidRPr="0085453F">
              <w:rPr>
                <w:rFonts w:cs="Calibri"/>
                <w:sz w:val="20"/>
                <w:szCs w:val="20"/>
                <w:lang w:val="en-US"/>
              </w:rPr>
              <w:t xml:space="preserve"> on the FSANZ website for </w:t>
            </w:r>
            <w:r>
              <w:rPr>
                <w:rFonts w:cs="Calibri"/>
                <w:sz w:val="20"/>
                <w:szCs w:val="20"/>
                <w:lang w:val="en-US"/>
              </w:rPr>
              <w:t>further information.</w:t>
            </w:r>
          </w:p>
        </w:tc>
      </w:tr>
      <w:tr w:rsidR="00A44C66" w:rsidRPr="009D3B65" w14:paraId="1BB409C4" w14:textId="77777777" w:rsidTr="00A44C66">
        <w:tc>
          <w:tcPr>
            <w:tcW w:w="677" w:type="pct"/>
            <w:vMerge/>
            <w:tcBorders>
              <w:top w:val="nil"/>
              <w:left w:val="nil"/>
              <w:bottom w:val="nil"/>
              <w:right w:val="nil"/>
            </w:tcBorders>
          </w:tcPr>
          <w:p w14:paraId="28DDCA90" w14:textId="77777777" w:rsidR="00A44C66" w:rsidRPr="007F5196" w:rsidRDefault="00A44C66">
            <w:pPr>
              <w:pStyle w:val="ListParagraph"/>
              <w:numPr>
                <w:ilvl w:val="0"/>
                <w:numId w:val="46"/>
              </w:numPr>
              <w:spacing w:before="60" w:after="60"/>
              <w:ind w:left="527" w:hanging="357"/>
              <w:rPr>
                <w:rFonts w:cs="Calibri"/>
                <w:sz w:val="20"/>
                <w:szCs w:val="20"/>
              </w:rPr>
            </w:pPr>
          </w:p>
        </w:tc>
        <w:tc>
          <w:tcPr>
            <w:tcW w:w="2410" w:type="pct"/>
            <w:tcBorders>
              <w:top w:val="nil"/>
              <w:left w:val="nil"/>
              <w:bottom w:val="nil"/>
              <w:right w:val="nil"/>
            </w:tcBorders>
          </w:tcPr>
          <w:p w14:paraId="69FB787F" w14:textId="4C85175B" w:rsidR="00A44C66" w:rsidRPr="001F04C6" w:rsidRDefault="00A44C66">
            <w:pPr>
              <w:pStyle w:val="ListParagraph"/>
              <w:numPr>
                <w:ilvl w:val="0"/>
                <w:numId w:val="46"/>
              </w:numPr>
              <w:spacing w:before="60" w:after="60"/>
              <w:ind w:left="527" w:hanging="357"/>
              <w:rPr>
                <w:rFonts w:cs="Calibri"/>
                <w:sz w:val="20"/>
                <w:szCs w:val="20"/>
              </w:rPr>
            </w:pPr>
            <w:r w:rsidRPr="007F5196">
              <w:rPr>
                <w:rFonts w:cs="Calibri"/>
                <w:sz w:val="20"/>
                <w:szCs w:val="20"/>
              </w:rPr>
              <w:t>Lack of benefits as anthocyanins are already plentiful in non-GM foods.</w:t>
            </w:r>
          </w:p>
        </w:tc>
        <w:tc>
          <w:tcPr>
            <w:tcW w:w="1913" w:type="pct"/>
            <w:tcBorders>
              <w:top w:val="nil"/>
              <w:left w:val="nil"/>
              <w:bottom w:val="nil"/>
              <w:right w:val="nil"/>
            </w:tcBorders>
          </w:tcPr>
          <w:p w14:paraId="6F4A97F2" w14:textId="77777777" w:rsidR="00A44C66" w:rsidRPr="009D3B65" w:rsidRDefault="00A44C66" w:rsidP="00672F8B">
            <w:pPr>
              <w:spacing w:before="60" w:after="60"/>
              <w:rPr>
                <w:rFonts w:cs="Calibri"/>
                <w:sz w:val="20"/>
                <w:szCs w:val="20"/>
                <w:lang w:val="en-US"/>
              </w:rPr>
            </w:pPr>
            <w:r>
              <w:rPr>
                <w:rFonts w:cs="Calibri"/>
                <w:sz w:val="20"/>
                <w:szCs w:val="20"/>
              </w:rPr>
              <w:t>Benefits are outside the scope of the Gene Technology legislation. The Regulator’s responsibility is to identify and manage risk as a result of gene technology.</w:t>
            </w:r>
          </w:p>
        </w:tc>
      </w:tr>
      <w:tr w:rsidR="00A44C66" w:rsidRPr="009D3B65" w14:paraId="5752D12E" w14:textId="77777777" w:rsidTr="00A44C66">
        <w:tc>
          <w:tcPr>
            <w:tcW w:w="677" w:type="pct"/>
            <w:vMerge/>
            <w:tcBorders>
              <w:top w:val="nil"/>
              <w:left w:val="nil"/>
              <w:bottom w:val="nil"/>
              <w:right w:val="nil"/>
            </w:tcBorders>
          </w:tcPr>
          <w:p w14:paraId="1A0C3DED" w14:textId="77777777" w:rsidR="00A44C66" w:rsidRPr="007F5196" w:rsidRDefault="00A44C66">
            <w:pPr>
              <w:pStyle w:val="ListParagraph"/>
              <w:numPr>
                <w:ilvl w:val="0"/>
                <w:numId w:val="46"/>
              </w:numPr>
              <w:spacing w:before="60" w:after="60"/>
              <w:ind w:left="527" w:hanging="357"/>
              <w:rPr>
                <w:rFonts w:cs="Calibri"/>
                <w:sz w:val="20"/>
                <w:szCs w:val="20"/>
              </w:rPr>
            </w:pPr>
          </w:p>
        </w:tc>
        <w:tc>
          <w:tcPr>
            <w:tcW w:w="2410" w:type="pct"/>
            <w:tcBorders>
              <w:top w:val="nil"/>
              <w:left w:val="nil"/>
              <w:bottom w:val="nil"/>
              <w:right w:val="nil"/>
            </w:tcBorders>
          </w:tcPr>
          <w:p w14:paraId="64E75893" w14:textId="5FB0BB3F" w:rsidR="00A44C66" w:rsidRPr="00361711" w:rsidRDefault="00A44C66">
            <w:pPr>
              <w:pStyle w:val="ListParagraph"/>
              <w:numPr>
                <w:ilvl w:val="0"/>
                <w:numId w:val="46"/>
              </w:numPr>
              <w:spacing w:before="60" w:after="60"/>
              <w:ind w:left="527" w:hanging="357"/>
              <w:rPr>
                <w:rFonts w:cs="Calibri"/>
                <w:sz w:val="20"/>
                <w:szCs w:val="20"/>
              </w:rPr>
            </w:pPr>
            <w:r w:rsidRPr="007F5196">
              <w:rPr>
                <w:rFonts w:cs="Calibri"/>
                <w:sz w:val="20"/>
                <w:szCs w:val="20"/>
              </w:rPr>
              <w:t>Introducing GMO foods with all their unknown effects is irresponsible.</w:t>
            </w:r>
          </w:p>
        </w:tc>
        <w:tc>
          <w:tcPr>
            <w:tcW w:w="1913" w:type="pct"/>
            <w:tcBorders>
              <w:top w:val="nil"/>
              <w:left w:val="nil"/>
              <w:bottom w:val="nil"/>
              <w:right w:val="nil"/>
            </w:tcBorders>
          </w:tcPr>
          <w:p w14:paraId="1A3DFE55" w14:textId="77777777" w:rsidR="00A44C66" w:rsidRPr="009D3B65" w:rsidRDefault="00A44C66" w:rsidP="00672F8B">
            <w:pPr>
              <w:spacing w:before="60" w:after="60"/>
              <w:rPr>
                <w:rFonts w:cs="Calibri"/>
                <w:sz w:val="20"/>
                <w:szCs w:val="20"/>
                <w:lang w:val="en-US"/>
              </w:rPr>
            </w:pPr>
            <w:r>
              <w:rPr>
                <w:rFonts w:cs="Calibri"/>
                <w:sz w:val="20"/>
                <w:szCs w:val="20"/>
                <w:lang w:val="en-US"/>
              </w:rPr>
              <w:t>Potential unintended effects have been discussed in Chapter 2 Section 2.1 of the RARMP. T</w:t>
            </w:r>
            <w:r w:rsidRPr="005A4EC0">
              <w:rPr>
                <w:rFonts w:cs="Calibri"/>
                <w:sz w:val="20"/>
                <w:szCs w:val="20"/>
                <w:lang w:val="en-US"/>
              </w:rPr>
              <w:t>he range of unintended effects produced by genetic modification is not likely to be greater than that from accepted traditional breeding techniques</w:t>
            </w:r>
            <w:r>
              <w:rPr>
                <w:rFonts w:cs="Calibri"/>
                <w:sz w:val="20"/>
                <w:szCs w:val="20"/>
                <w:lang w:val="en-US"/>
              </w:rPr>
              <w:t xml:space="preserve"> </w:t>
            </w:r>
            <w:r w:rsidRPr="008046B2">
              <w:rPr>
                <w:rFonts w:cs="Calibri"/>
                <w:sz w:val="20"/>
                <w:szCs w:val="20"/>
                <w:lang w:val="en-US"/>
              </w:rPr>
              <w:t>such as hybridisation, mutagenesis and somaclonal variation</w:t>
            </w:r>
            <w:r w:rsidRPr="005A4EC0">
              <w:rPr>
                <w:rFonts w:cs="Calibri"/>
                <w:sz w:val="20"/>
                <w:szCs w:val="20"/>
                <w:lang w:val="en-US"/>
              </w:rPr>
              <w:t>.</w:t>
            </w:r>
            <w:r>
              <w:rPr>
                <w:rFonts w:cs="Calibri"/>
                <w:sz w:val="20"/>
                <w:szCs w:val="20"/>
                <w:lang w:val="en-US"/>
              </w:rPr>
              <w:t xml:space="preserve"> The only unintended effect that has been identified has been the upregulation of a defensin. This has been considered in Risk Scenario 1 and found to pose negligible risk.</w:t>
            </w:r>
          </w:p>
        </w:tc>
      </w:tr>
      <w:tr w:rsidR="00A44C66" w:rsidRPr="009D3B65" w14:paraId="56FB0BF7" w14:textId="77777777" w:rsidTr="00A44C66">
        <w:tc>
          <w:tcPr>
            <w:tcW w:w="677" w:type="pct"/>
            <w:vMerge/>
            <w:tcBorders>
              <w:top w:val="nil"/>
              <w:left w:val="nil"/>
              <w:bottom w:val="single" w:sz="4" w:space="0" w:color="auto"/>
              <w:right w:val="nil"/>
            </w:tcBorders>
          </w:tcPr>
          <w:p w14:paraId="23395BCB" w14:textId="77777777" w:rsidR="00A44C66" w:rsidRPr="007F5196" w:rsidRDefault="00A44C66">
            <w:pPr>
              <w:pStyle w:val="ListParagraph"/>
              <w:numPr>
                <w:ilvl w:val="0"/>
                <w:numId w:val="46"/>
              </w:numPr>
              <w:spacing w:before="60" w:after="60"/>
              <w:ind w:left="527" w:hanging="357"/>
              <w:rPr>
                <w:rFonts w:cs="Calibri"/>
                <w:sz w:val="20"/>
                <w:szCs w:val="20"/>
              </w:rPr>
            </w:pPr>
          </w:p>
        </w:tc>
        <w:tc>
          <w:tcPr>
            <w:tcW w:w="2410" w:type="pct"/>
            <w:tcBorders>
              <w:top w:val="nil"/>
              <w:left w:val="nil"/>
              <w:bottom w:val="single" w:sz="4" w:space="0" w:color="auto"/>
              <w:right w:val="nil"/>
            </w:tcBorders>
          </w:tcPr>
          <w:p w14:paraId="1F2FA46F" w14:textId="62B05F00" w:rsidR="00A44C66" w:rsidRPr="007F5196" w:rsidRDefault="00A44C66">
            <w:pPr>
              <w:pStyle w:val="ListParagraph"/>
              <w:numPr>
                <w:ilvl w:val="0"/>
                <w:numId w:val="46"/>
              </w:numPr>
              <w:spacing w:before="60" w:after="60"/>
              <w:ind w:left="527" w:hanging="357"/>
              <w:rPr>
                <w:rFonts w:cs="Calibri"/>
                <w:sz w:val="20"/>
                <w:szCs w:val="20"/>
              </w:rPr>
            </w:pPr>
            <w:r w:rsidRPr="007F5196">
              <w:rPr>
                <w:rFonts w:cs="Calibri"/>
                <w:sz w:val="20"/>
                <w:szCs w:val="20"/>
              </w:rPr>
              <w:t>GMO will be virtually impossible to contain so there may be risks for the environment, including effects on animals, insects and soil micro-organisms.</w:t>
            </w:r>
          </w:p>
        </w:tc>
        <w:tc>
          <w:tcPr>
            <w:tcW w:w="1913" w:type="pct"/>
            <w:tcBorders>
              <w:top w:val="nil"/>
              <w:left w:val="nil"/>
              <w:bottom w:val="single" w:sz="4" w:space="0" w:color="auto"/>
              <w:right w:val="nil"/>
            </w:tcBorders>
          </w:tcPr>
          <w:p w14:paraId="01C3FE2F" w14:textId="77777777" w:rsidR="00A44C66" w:rsidRPr="009D3B65" w:rsidRDefault="00A44C66" w:rsidP="00672F8B">
            <w:pPr>
              <w:spacing w:before="60" w:after="60"/>
              <w:rPr>
                <w:rFonts w:cs="Calibri"/>
                <w:sz w:val="20"/>
                <w:szCs w:val="20"/>
                <w:lang w:val="en-US"/>
              </w:rPr>
            </w:pPr>
            <w:r>
              <w:rPr>
                <w:rFonts w:cs="Calibri"/>
                <w:sz w:val="20"/>
                <w:szCs w:val="20"/>
              </w:rPr>
              <w:t>As this application is for a commercial release of a GM plant, t</w:t>
            </w:r>
            <w:r w:rsidRPr="00F912AC">
              <w:rPr>
                <w:rFonts w:cs="Calibri"/>
                <w:sz w:val="20"/>
                <w:szCs w:val="20"/>
              </w:rPr>
              <w:t xml:space="preserve">he licence application proposes an ongoing commercial release, with no restrictions </w:t>
            </w:r>
            <w:r w:rsidRPr="00F912AC">
              <w:rPr>
                <w:rFonts w:cs="Calibri"/>
                <w:sz w:val="20"/>
                <w:szCs w:val="20"/>
              </w:rPr>
              <w:lastRenderedPageBreak/>
              <w:t>on how the GM Purple Tomato is grown or used</w:t>
            </w:r>
            <w:r>
              <w:rPr>
                <w:rFonts w:cs="Calibri"/>
                <w:sz w:val="20"/>
                <w:szCs w:val="20"/>
              </w:rPr>
              <w:t>. It is therefore assumed that there will be dispersal into the environment. Dispersal and persistence of the GMO is discussed in Risk Scenario 3 and was assessed as posing negligible risk.</w:t>
            </w:r>
          </w:p>
        </w:tc>
      </w:tr>
      <w:tr w:rsidR="0009652B" w:rsidRPr="00C06232" w14:paraId="4ACEF6CD" w14:textId="77777777" w:rsidTr="00A44C66">
        <w:tc>
          <w:tcPr>
            <w:tcW w:w="677" w:type="pct"/>
            <w:tcBorders>
              <w:top w:val="single" w:sz="4" w:space="0" w:color="auto"/>
              <w:left w:val="nil"/>
              <w:bottom w:val="single" w:sz="4" w:space="0" w:color="auto"/>
              <w:right w:val="nil"/>
            </w:tcBorders>
          </w:tcPr>
          <w:p w14:paraId="46F86237" w14:textId="316766C6" w:rsidR="0009652B" w:rsidRDefault="00A44C66" w:rsidP="00672F8B">
            <w:pPr>
              <w:spacing w:before="60" w:after="60"/>
              <w:rPr>
                <w:rFonts w:cs="Calibri"/>
                <w:sz w:val="20"/>
                <w:szCs w:val="20"/>
              </w:rPr>
            </w:pPr>
            <w:r>
              <w:rPr>
                <w:rFonts w:cs="Calibri"/>
                <w:sz w:val="20"/>
                <w:szCs w:val="20"/>
              </w:rPr>
              <w:lastRenderedPageBreak/>
              <w:t>6</w:t>
            </w:r>
          </w:p>
        </w:tc>
        <w:tc>
          <w:tcPr>
            <w:tcW w:w="2410" w:type="pct"/>
            <w:tcBorders>
              <w:top w:val="single" w:sz="4" w:space="0" w:color="auto"/>
              <w:left w:val="nil"/>
              <w:bottom w:val="single" w:sz="4" w:space="0" w:color="auto"/>
              <w:right w:val="nil"/>
            </w:tcBorders>
          </w:tcPr>
          <w:p w14:paraId="7806FA17" w14:textId="6A833796" w:rsidR="0009652B" w:rsidRDefault="0009652B" w:rsidP="00672F8B">
            <w:pPr>
              <w:spacing w:before="60" w:after="60"/>
              <w:rPr>
                <w:rFonts w:cs="Calibri"/>
                <w:sz w:val="20"/>
                <w:szCs w:val="20"/>
              </w:rPr>
            </w:pPr>
            <w:r>
              <w:rPr>
                <w:rFonts w:cs="Calibri"/>
                <w:sz w:val="20"/>
                <w:szCs w:val="20"/>
              </w:rPr>
              <w:t>Opposes the release of genetically engineered tomatoes</w:t>
            </w:r>
            <w:r w:rsidRPr="00B24332">
              <w:rPr>
                <w:rFonts w:cs="Calibri"/>
                <w:sz w:val="20"/>
                <w:szCs w:val="20"/>
              </w:rPr>
              <w:t xml:space="preserve"> or food seeds in </w:t>
            </w:r>
            <w:r>
              <w:rPr>
                <w:rFonts w:cs="Calibri"/>
                <w:sz w:val="20"/>
                <w:szCs w:val="20"/>
              </w:rPr>
              <w:t>New Zealand.</w:t>
            </w:r>
          </w:p>
        </w:tc>
        <w:tc>
          <w:tcPr>
            <w:tcW w:w="1913" w:type="pct"/>
            <w:tcBorders>
              <w:top w:val="single" w:sz="4" w:space="0" w:color="auto"/>
              <w:left w:val="nil"/>
              <w:bottom w:val="single" w:sz="4" w:space="0" w:color="auto"/>
              <w:right w:val="nil"/>
            </w:tcBorders>
          </w:tcPr>
          <w:p w14:paraId="3EB542C3" w14:textId="4DE0EE63" w:rsidR="0009652B" w:rsidRPr="00C06232" w:rsidRDefault="0009652B" w:rsidP="00672F8B">
            <w:pPr>
              <w:spacing w:before="60" w:after="60"/>
              <w:rPr>
                <w:rFonts w:cs="Calibri"/>
                <w:sz w:val="20"/>
                <w:szCs w:val="20"/>
                <w:lang w:val="en-US"/>
              </w:rPr>
            </w:pPr>
            <w:r w:rsidRPr="00C06232">
              <w:rPr>
                <w:rFonts w:cs="Calibri"/>
                <w:sz w:val="20"/>
                <w:szCs w:val="20"/>
                <w:lang w:val="en-US"/>
              </w:rPr>
              <w:t>Noted</w:t>
            </w:r>
            <w:r w:rsidR="0085453F">
              <w:rPr>
                <w:rFonts w:cs="Calibri"/>
                <w:sz w:val="20"/>
                <w:szCs w:val="20"/>
                <w:lang w:val="en-US"/>
              </w:rPr>
              <w:t>.</w:t>
            </w:r>
          </w:p>
        </w:tc>
      </w:tr>
      <w:tr w:rsidR="0009652B" w:rsidRPr="00C06232" w14:paraId="667EEFCA" w14:textId="77777777" w:rsidTr="00A44C66">
        <w:tc>
          <w:tcPr>
            <w:tcW w:w="677" w:type="pct"/>
            <w:tcBorders>
              <w:top w:val="single" w:sz="4" w:space="0" w:color="auto"/>
              <w:left w:val="nil"/>
              <w:bottom w:val="single" w:sz="4" w:space="0" w:color="auto"/>
              <w:right w:val="nil"/>
            </w:tcBorders>
          </w:tcPr>
          <w:p w14:paraId="4817D40F" w14:textId="5E239BEC" w:rsidR="0009652B" w:rsidRDefault="00A44C66" w:rsidP="00672F8B">
            <w:pPr>
              <w:spacing w:before="60" w:after="60"/>
              <w:rPr>
                <w:rFonts w:cs="Calibri"/>
                <w:sz w:val="20"/>
                <w:szCs w:val="20"/>
              </w:rPr>
            </w:pPr>
            <w:r>
              <w:rPr>
                <w:rFonts w:cs="Calibri"/>
                <w:sz w:val="20"/>
                <w:szCs w:val="20"/>
              </w:rPr>
              <w:t>7</w:t>
            </w:r>
          </w:p>
        </w:tc>
        <w:tc>
          <w:tcPr>
            <w:tcW w:w="2410" w:type="pct"/>
            <w:tcBorders>
              <w:top w:val="single" w:sz="4" w:space="0" w:color="auto"/>
              <w:left w:val="nil"/>
              <w:bottom w:val="single" w:sz="4" w:space="0" w:color="auto"/>
              <w:right w:val="nil"/>
            </w:tcBorders>
          </w:tcPr>
          <w:p w14:paraId="00DEE6A6" w14:textId="41DCA0F6" w:rsidR="0009652B" w:rsidRDefault="0009652B" w:rsidP="00672F8B">
            <w:pPr>
              <w:spacing w:before="60" w:after="60"/>
              <w:rPr>
                <w:rFonts w:cs="Calibri"/>
                <w:sz w:val="20"/>
                <w:szCs w:val="20"/>
              </w:rPr>
            </w:pPr>
            <w:r>
              <w:rPr>
                <w:rFonts w:cs="Calibri"/>
                <w:sz w:val="20"/>
                <w:szCs w:val="20"/>
              </w:rPr>
              <w:t>Strongly objects to the release of GM purple tomato.</w:t>
            </w:r>
          </w:p>
        </w:tc>
        <w:tc>
          <w:tcPr>
            <w:tcW w:w="1913" w:type="pct"/>
            <w:tcBorders>
              <w:top w:val="single" w:sz="4" w:space="0" w:color="auto"/>
              <w:left w:val="nil"/>
              <w:bottom w:val="single" w:sz="4" w:space="0" w:color="auto"/>
              <w:right w:val="nil"/>
            </w:tcBorders>
          </w:tcPr>
          <w:p w14:paraId="02432F6C" w14:textId="492620EF" w:rsidR="0009652B" w:rsidRPr="00C06232" w:rsidRDefault="0009652B" w:rsidP="00672F8B">
            <w:pPr>
              <w:spacing w:before="60" w:after="60"/>
              <w:rPr>
                <w:rFonts w:cs="Calibri"/>
                <w:sz w:val="20"/>
                <w:szCs w:val="20"/>
                <w:lang w:val="en-US"/>
              </w:rPr>
            </w:pPr>
            <w:r w:rsidRPr="00C06232">
              <w:rPr>
                <w:rFonts w:cs="Calibri"/>
                <w:sz w:val="20"/>
                <w:szCs w:val="20"/>
                <w:lang w:val="en-US"/>
              </w:rPr>
              <w:t>Noted</w:t>
            </w:r>
            <w:r w:rsidR="0085453F">
              <w:rPr>
                <w:rFonts w:cs="Calibri"/>
                <w:sz w:val="20"/>
                <w:szCs w:val="20"/>
                <w:lang w:val="en-US"/>
              </w:rPr>
              <w:t>.</w:t>
            </w:r>
          </w:p>
        </w:tc>
      </w:tr>
      <w:tr w:rsidR="00A44C66" w:rsidRPr="00C06232" w14:paraId="03C2DE5D" w14:textId="77777777" w:rsidTr="00A44C66">
        <w:tc>
          <w:tcPr>
            <w:tcW w:w="677" w:type="pct"/>
            <w:vMerge w:val="restart"/>
            <w:tcBorders>
              <w:top w:val="single" w:sz="4" w:space="0" w:color="auto"/>
              <w:left w:val="nil"/>
              <w:bottom w:val="nil"/>
              <w:right w:val="nil"/>
            </w:tcBorders>
          </w:tcPr>
          <w:p w14:paraId="0C6C4715" w14:textId="7EA7395E" w:rsidR="00A44C66" w:rsidRDefault="00A44C66" w:rsidP="00672F8B">
            <w:pPr>
              <w:spacing w:before="60" w:after="60"/>
              <w:rPr>
                <w:rFonts w:cs="Calibri"/>
                <w:sz w:val="20"/>
                <w:szCs w:val="20"/>
              </w:rPr>
            </w:pPr>
            <w:r>
              <w:rPr>
                <w:rFonts w:cs="Calibri"/>
                <w:sz w:val="20"/>
                <w:szCs w:val="20"/>
              </w:rPr>
              <w:t>8</w:t>
            </w:r>
          </w:p>
        </w:tc>
        <w:tc>
          <w:tcPr>
            <w:tcW w:w="2410" w:type="pct"/>
            <w:tcBorders>
              <w:top w:val="single" w:sz="4" w:space="0" w:color="auto"/>
              <w:left w:val="nil"/>
              <w:bottom w:val="nil"/>
              <w:right w:val="nil"/>
            </w:tcBorders>
          </w:tcPr>
          <w:p w14:paraId="2EC20E82" w14:textId="552F235B" w:rsidR="00A44C66" w:rsidRDefault="00A44C66" w:rsidP="00672F8B">
            <w:pPr>
              <w:spacing w:before="60" w:after="60"/>
              <w:rPr>
                <w:rFonts w:cs="Calibri"/>
                <w:sz w:val="20"/>
                <w:szCs w:val="20"/>
              </w:rPr>
            </w:pPr>
            <w:r>
              <w:rPr>
                <w:rFonts w:cs="Calibri"/>
                <w:sz w:val="20"/>
                <w:szCs w:val="20"/>
              </w:rPr>
              <w:t>T</w:t>
            </w:r>
            <w:r w:rsidRPr="000E449A">
              <w:rPr>
                <w:rFonts w:cs="Calibri"/>
                <w:sz w:val="20"/>
                <w:szCs w:val="20"/>
              </w:rPr>
              <w:t>otally oppose</w:t>
            </w:r>
            <w:r>
              <w:rPr>
                <w:rFonts w:cs="Calibri"/>
                <w:sz w:val="20"/>
                <w:szCs w:val="20"/>
              </w:rPr>
              <w:t>s</w:t>
            </w:r>
            <w:r w:rsidRPr="000E449A">
              <w:rPr>
                <w:rFonts w:cs="Calibri"/>
                <w:sz w:val="20"/>
                <w:szCs w:val="20"/>
              </w:rPr>
              <w:t xml:space="preserve"> the release of the </w:t>
            </w:r>
            <w:r>
              <w:rPr>
                <w:rFonts w:cs="Calibri"/>
                <w:sz w:val="20"/>
                <w:szCs w:val="20"/>
              </w:rPr>
              <w:t>GM</w:t>
            </w:r>
            <w:r w:rsidRPr="000E449A">
              <w:rPr>
                <w:rFonts w:cs="Calibri"/>
                <w:sz w:val="20"/>
                <w:szCs w:val="20"/>
              </w:rPr>
              <w:t xml:space="preserve"> purple tomato</w:t>
            </w:r>
            <w:r>
              <w:rPr>
                <w:rFonts w:cs="Calibri"/>
                <w:sz w:val="20"/>
                <w:szCs w:val="20"/>
              </w:rPr>
              <w:t xml:space="preserve"> o</w:t>
            </w:r>
            <w:r w:rsidRPr="000E449A">
              <w:rPr>
                <w:rFonts w:cs="Calibri"/>
                <w:sz w:val="20"/>
                <w:szCs w:val="20"/>
              </w:rPr>
              <w:t>n the grounds that</w:t>
            </w:r>
            <w:r>
              <w:rPr>
                <w:rFonts w:cs="Calibri"/>
                <w:sz w:val="20"/>
                <w:szCs w:val="20"/>
              </w:rPr>
              <w:t>:</w:t>
            </w:r>
          </w:p>
          <w:p w14:paraId="65B34E97" w14:textId="77777777" w:rsidR="00A44C66" w:rsidRPr="000B36C3" w:rsidRDefault="00A44C66">
            <w:pPr>
              <w:pStyle w:val="ListParagraph"/>
              <w:numPr>
                <w:ilvl w:val="0"/>
                <w:numId w:val="50"/>
              </w:numPr>
              <w:spacing w:before="60" w:after="60"/>
              <w:ind w:left="527" w:hanging="357"/>
              <w:rPr>
                <w:rFonts w:cs="Calibri"/>
                <w:sz w:val="20"/>
                <w:szCs w:val="20"/>
              </w:rPr>
            </w:pPr>
            <w:r w:rsidRPr="000B36C3">
              <w:rPr>
                <w:rFonts w:cs="Calibri"/>
                <w:sz w:val="20"/>
                <w:szCs w:val="20"/>
              </w:rPr>
              <w:t>this is an unnecessary food</w:t>
            </w:r>
          </w:p>
        </w:tc>
        <w:tc>
          <w:tcPr>
            <w:tcW w:w="1913" w:type="pct"/>
            <w:tcBorders>
              <w:top w:val="single" w:sz="4" w:space="0" w:color="auto"/>
              <w:left w:val="nil"/>
              <w:bottom w:val="nil"/>
              <w:right w:val="nil"/>
            </w:tcBorders>
          </w:tcPr>
          <w:p w14:paraId="2ADAEDFE" w14:textId="77777777" w:rsidR="00A44C66" w:rsidRDefault="00A44C66" w:rsidP="00672F8B">
            <w:pPr>
              <w:spacing w:before="60" w:after="60"/>
              <w:rPr>
                <w:rFonts w:cs="Calibri"/>
                <w:sz w:val="20"/>
                <w:szCs w:val="20"/>
                <w:lang w:val="en-US"/>
              </w:rPr>
            </w:pPr>
          </w:p>
          <w:p w14:paraId="2BE8FBC5" w14:textId="77777777" w:rsidR="00A44C66" w:rsidRDefault="00A44C66" w:rsidP="00672F8B">
            <w:pPr>
              <w:spacing w:before="60" w:after="60"/>
              <w:rPr>
                <w:rFonts w:cs="Calibri"/>
                <w:sz w:val="20"/>
                <w:szCs w:val="20"/>
                <w:lang w:val="en-US"/>
              </w:rPr>
            </w:pPr>
          </w:p>
          <w:p w14:paraId="240F8DE2" w14:textId="56CA49EA" w:rsidR="00A44C66" w:rsidRPr="00C06232" w:rsidRDefault="00A44C66" w:rsidP="00672F8B">
            <w:pPr>
              <w:spacing w:before="60" w:after="60"/>
              <w:rPr>
                <w:rFonts w:cs="Calibri"/>
                <w:sz w:val="20"/>
                <w:szCs w:val="20"/>
                <w:lang w:val="en-US"/>
              </w:rPr>
            </w:pPr>
            <w:r w:rsidRPr="00C06232">
              <w:rPr>
                <w:rFonts w:cs="Calibri"/>
                <w:sz w:val="20"/>
                <w:szCs w:val="20"/>
                <w:lang w:val="en-US"/>
              </w:rPr>
              <w:t>Noted</w:t>
            </w:r>
            <w:r w:rsidR="0085453F">
              <w:rPr>
                <w:rFonts w:cs="Calibri"/>
                <w:sz w:val="20"/>
                <w:szCs w:val="20"/>
                <w:lang w:val="en-US"/>
              </w:rPr>
              <w:t>.</w:t>
            </w:r>
          </w:p>
        </w:tc>
      </w:tr>
      <w:tr w:rsidR="00A44C66" w:rsidRPr="00452D59" w14:paraId="643B56F0" w14:textId="77777777" w:rsidTr="00A44C66">
        <w:tc>
          <w:tcPr>
            <w:tcW w:w="677" w:type="pct"/>
            <w:vMerge/>
            <w:tcBorders>
              <w:top w:val="nil"/>
              <w:left w:val="nil"/>
              <w:bottom w:val="nil"/>
              <w:right w:val="nil"/>
            </w:tcBorders>
          </w:tcPr>
          <w:p w14:paraId="761DFE77" w14:textId="77777777" w:rsidR="00A44C66" w:rsidRPr="00452D59" w:rsidRDefault="00A44C66">
            <w:pPr>
              <w:pStyle w:val="ListParagraph"/>
              <w:numPr>
                <w:ilvl w:val="0"/>
                <w:numId w:val="50"/>
              </w:numPr>
              <w:spacing w:before="60" w:after="60"/>
              <w:ind w:left="527" w:hanging="357"/>
              <w:rPr>
                <w:rFonts w:cs="Calibri"/>
                <w:sz w:val="20"/>
                <w:szCs w:val="20"/>
              </w:rPr>
            </w:pPr>
          </w:p>
        </w:tc>
        <w:tc>
          <w:tcPr>
            <w:tcW w:w="2410" w:type="pct"/>
            <w:tcBorders>
              <w:top w:val="nil"/>
              <w:left w:val="nil"/>
              <w:bottom w:val="nil"/>
              <w:right w:val="nil"/>
            </w:tcBorders>
          </w:tcPr>
          <w:p w14:paraId="65D93F4B" w14:textId="30EFAF1F" w:rsidR="00A44C66" w:rsidRPr="000B36C3" w:rsidRDefault="00A44C66">
            <w:pPr>
              <w:pStyle w:val="ListParagraph"/>
              <w:numPr>
                <w:ilvl w:val="0"/>
                <w:numId w:val="50"/>
              </w:numPr>
              <w:spacing w:before="60" w:after="60"/>
              <w:ind w:left="527" w:hanging="357"/>
              <w:rPr>
                <w:rFonts w:cs="Calibri"/>
                <w:sz w:val="20"/>
                <w:szCs w:val="20"/>
              </w:rPr>
            </w:pPr>
            <w:r w:rsidRPr="00452D59">
              <w:rPr>
                <w:rFonts w:cs="Calibri"/>
                <w:sz w:val="20"/>
                <w:szCs w:val="20"/>
              </w:rPr>
              <w:t xml:space="preserve">they </w:t>
            </w:r>
            <w:r w:rsidRPr="000B36C3">
              <w:rPr>
                <w:rFonts w:cs="Calibri"/>
                <w:sz w:val="20"/>
                <w:szCs w:val="20"/>
              </w:rPr>
              <w:t>have concerns about the safety of this product both on public health and the environment</w:t>
            </w:r>
          </w:p>
        </w:tc>
        <w:tc>
          <w:tcPr>
            <w:tcW w:w="1913" w:type="pct"/>
            <w:tcBorders>
              <w:top w:val="nil"/>
              <w:left w:val="nil"/>
              <w:bottom w:val="nil"/>
              <w:right w:val="nil"/>
            </w:tcBorders>
          </w:tcPr>
          <w:p w14:paraId="5A5E1236" w14:textId="77777777" w:rsidR="00A44C66" w:rsidRPr="00C82F54" w:rsidRDefault="00A44C66" w:rsidP="00672F8B">
            <w:pPr>
              <w:spacing w:before="60" w:after="60"/>
              <w:rPr>
                <w:rFonts w:cs="Calibri"/>
                <w:sz w:val="20"/>
                <w:szCs w:val="20"/>
              </w:rPr>
            </w:pPr>
            <w:r>
              <w:rPr>
                <w:rFonts w:cs="Calibri"/>
                <w:sz w:val="20"/>
                <w:szCs w:val="20"/>
              </w:rPr>
              <w:t>T</w:t>
            </w:r>
            <w:r w:rsidRPr="00C82F54">
              <w:rPr>
                <w:rFonts w:cs="Calibri"/>
                <w:sz w:val="20"/>
                <w:szCs w:val="20"/>
              </w:rPr>
              <w:t xml:space="preserve">he modified trait is limited to the colour of the tomato and is not anticipated to confer an advantage compared to </w:t>
            </w:r>
            <w:r>
              <w:rPr>
                <w:rFonts w:cs="Calibri"/>
                <w:sz w:val="20"/>
                <w:szCs w:val="20"/>
              </w:rPr>
              <w:t>non-GM</w:t>
            </w:r>
            <w:r w:rsidRPr="00C82F54">
              <w:rPr>
                <w:rFonts w:cs="Calibri"/>
                <w:sz w:val="20"/>
                <w:szCs w:val="20"/>
              </w:rPr>
              <w:t xml:space="preserve"> tomato plants. The RARMP </w:t>
            </w:r>
            <w:r>
              <w:rPr>
                <w:rFonts w:cs="Calibri"/>
                <w:sz w:val="20"/>
                <w:szCs w:val="20"/>
              </w:rPr>
              <w:t>assesse</w:t>
            </w:r>
            <w:r w:rsidRPr="00C82F54">
              <w:rPr>
                <w:rFonts w:cs="Calibri"/>
                <w:sz w:val="20"/>
                <w:szCs w:val="20"/>
              </w:rPr>
              <w:t xml:space="preserve">s </w:t>
            </w:r>
            <w:r>
              <w:rPr>
                <w:rFonts w:cs="Calibri"/>
                <w:sz w:val="20"/>
                <w:szCs w:val="20"/>
              </w:rPr>
              <w:t>the potential for increased dispersal and persistence of the GMO in Risk Scenario 3</w:t>
            </w:r>
            <w:r w:rsidRPr="00C82F54">
              <w:rPr>
                <w:rFonts w:cs="Calibri"/>
                <w:sz w:val="20"/>
                <w:szCs w:val="20"/>
              </w:rPr>
              <w:t>, which was found to present negligible risk.</w:t>
            </w:r>
          </w:p>
          <w:p w14:paraId="65ED8605" w14:textId="77777777" w:rsidR="00A44C66" w:rsidRPr="00452D59" w:rsidRDefault="00A44C66" w:rsidP="00672F8B">
            <w:pPr>
              <w:spacing w:before="60" w:after="60"/>
              <w:rPr>
                <w:rFonts w:cs="Calibri"/>
                <w:sz w:val="20"/>
                <w:szCs w:val="20"/>
              </w:rPr>
            </w:pPr>
            <w:r w:rsidRPr="00C82F54">
              <w:rPr>
                <w:rFonts w:cs="Calibri"/>
                <w:sz w:val="20"/>
                <w:szCs w:val="20"/>
              </w:rPr>
              <w:t xml:space="preserve">The licence requires the licence holder to inform the Regulator of any new information </w:t>
            </w:r>
            <w:r>
              <w:rPr>
                <w:rFonts w:cs="Calibri"/>
                <w:sz w:val="20"/>
                <w:szCs w:val="20"/>
              </w:rPr>
              <w:t xml:space="preserve">about the GMO that may impact the risks to health and safety of people, or to the environment, </w:t>
            </w:r>
            <w:r w:rsidRPr="00C82F54">
              <w:rPr>
                <w:rFonts w:cs="Calibri"/>
                <w:sz w:val="20"/>
                <w:szCs w:val="20"/>
              </w:rPr>
              <w:t xml:space="preserve">and a post release review can be conducted </w:t>
            </w:r>
            <w:r>
              <w:rPr>
                <w:rFonts w:cs="Calibri"/>
                <w:sz w:val="20"/>
                <w:szCs w:val="20"/>
              </w:rPr>
              <w:t xml:space="preserve">by the Regulator </w:t>
            </w:r>
            <w:r w:rsidRPr="00C82F54">
              <w:rPr>
                <w:rFonts w:cs="Calibri"/>
                <w:sz w:val="20"/>
                <w:szCs w:val="20"/>
              </w:rPr>
              <w:t>at any time.</w:t>
            </w:r>
          </w:p>
        </w:tc>
      </w:tr>
      <w:tr w:rsidR="00A44C66" w14:paraId="2B98CB3F" w14:textId="77777777" w:rsidTr="00A44C66">
        <w:tc>
          <w:tcPr>
            <w:tcW w:w="677" w:type="pct"/>
            <w:vMerge/>
            <w:tcBorders>
              <w:top w:val="nil"/>
              <w:left w:val="nil"/>
              <w:bottom w:val="nil"/>
              <w:right w:val="nil"/>
            </w:tcBorders>
          </w:tcPr>
          <w:p w14:paraId="6E2395EF" w14:textId="77777777" w:rsidR="00A44C66" w:rsidRDefault="00A44C66">
            <w:pPr>
              <w:pStyle w:val="ListParagraph"/>
              <w:numPr>
                <w:ilvl w:val="0"/>
                <w:numId w:val="51"/>
              </w:numPr>
              <w:spacing w:before="60" w:after="60"/>
              <w:ind w:left="527" w:hanging="357"/>
              <w:rPr>
                <w:rFonts w:cs="Calibri"/>
                <w:sz w:val="20"/>
                <w:szCs w:val="20"/>
              </w:rPr>
            </w:pPr>
          </w:p>
        </w:tc>
        <w:tc>
          <w:tcPr>
            <w:tcW w:w="2410" w:type="pct"/>
            <w:tcBorders>
              <w:top w:val="nil"/>
              <w:left w:val="nil"/>
              <w:bottom w:val="nil"/>
              <w:right w:val="nil"/>
            </w:tcBorders>
          </w:tcPr>
          <w:p w14:paraId="53832F52" w14:textId="77B822FF" w:rsidR="00A44C66" w:rsidRPr="000B36C3" w:rsidRDefault="00A44C66">
            <w:pPr>
              <w:pStyle w:val="ListParagraph"/>
              <w:numPr>
                <w:ilvl w:val="0"/>
                <w:numId w:val="51"/>
              </w:numPr>
              <w:spacing w:before="60" w:after="60"/>
              <w:ind w:left="527" w:hanging="357"/>
              <w:rPr>
                <w:rFonts w:cs="Calibri"/>
                <w:sz w:val="20"/>
                <w:szCs w:val="20"/>
              </w:rPr>
            </w:pPr>
            <w:r>
              <w:rPr>
                <w:rFonts w:cs="Calibri"/>
                <w:sz w:val="20"/>
                <w:szCs w:val="20"/>
              </w:rPr>
              <w:t xml:space="preserve">they have concerns about pollen transferring to non-GM tomatoes and impacting the non-GM and organic market </w:t>
            </w:r>
          </w:p>
        </w:tc>
        <w:tc>
          <w:tcPr>
            <w:tcW w:w="1913" w:type="pct"/>
            <w:tcBorders>
              <w:top w:val="nil"/>
              <w:left w:val="nil"/>
              <w:bottom w:val="nil"/>
              <w:right w:val="nil"/>
            </w:tcBorders>
          </w:tcPr>
          <w:p w14:paraId="6ABB3979" w14:textId="77777777" w:rsidR="00A44C66" w:rsidRDefault="00A44C66" w:rsidP="00672F8B">
            <w:pPr>
              <w:spacing w:before="60" w:after="60"/>
              <w:rPr>
                <w:rFonts w:cs="Calibri"/>
                <w:sz w:val="20"/>
                <w:szCs w:val="20"/>
                <w:lang w:val="en-US"/>
              </w:rPr>
            </w:pPr>
            <w:r>
              <w:rPr>
                <w:rFonts w:cs="Calibri"/>
                <w:sz w:val="20"/>
                <w:szCs w:val="20"/>
                <w:lang w:val="en-US"/>
              </w:rPr>
              <w:t xml:space="preserve">Noted. Segregation and marketing issues are outside the scope </w:t>
            </w:r>
            <w:r>
              <w:rPr>
                <w:rFonts w:cs="Calibri"/>
                <w:sz w:val="20"/>
                <w:szCs w:val="20"/>
              </w:rPr>
              <w:t>of the Gene Technology legislation.</w:t>
            </w:r>
          </w:p>
        </w:tc>
      </w:tr>
      <w:tr w:rsidR="00A44C66" w14:paraId="4EA6A729" w14:textId="77777777" w:rsidTr="00A44C66">
        <w:tc>
          <w:tcPr>
            <w:tcW w:w="677" w:type="pct"/>
            <w:vMerge/>
            <w:tcBorders>
              <w:top w:val="nil"/>
              <w:left w:val="nil"/>
              <w:bottom w:val="single" w:sz="4" w:space="0" w:color="auto"/>
              <w:right w:val="nil"/>
            </w:tcBorders>
          </w:tcPr>
          <w:p w14:paraId="1FD00132" w14:textId="77777777" w:rsidR="00A44C66" w:rsidRPr="000B36C3" w:rsidRDefault="00A44C66">
            <w:pPr>
              <w:pStyle w:val="ListParagraph"/>
              <w:numPr>
                <w:ilvl w:val="0"/>
                <w:numId w:val="51"/>
              </w:numPr>
              <w:spacing w:before="60" w:after="60"/>
              <w:ind w:left="527" w:hanging="357"/>
              <w:rPr>
                <w:rFonts w:cs="Calibri"/>
                <w:sz w:val="20"/>
                <w:szCs w:val="20"/>
              </w:rPr>
            </w:pPr>
          </w:p>
        </w:tc>
        <w:tc>
          <w:tcPr>
            <w:tcW w:w="2410" w:type="pct"/>
            <w:tcBorders>
              <w:top w:val="nil"/>
              <w:left w:val="nil"/>
              <w:bottom w:val="single" w:sz="4" w:space="0" w:color="auto"/>
              <w:right w:val="nil"/>
            </w:tcBorders>
          </w:tcPr>
          <w:p w14:paraId="1FBA0622" w14:textId="663BD10E" w:rsidR="00A44C66" w:rsidRPr="000B36C3" w:rsidRDefault="00A44C66">
            <w:pPr>
              <w:pStyle w:val="ListParagraph"/>
              <w:numPr>
                <w:ilvl w:val="0"/>
                <w:numId w:val="51"/>
              </w:numPr>
              <w:spacing w:before="60" w:after="60"/>
              <w:ind w:left="527" w:hanging="357"/>
              <w:rPr>
                <w:rFonts w:cs="Calibri"/>
                <w:sz w:val="20"/>
                <w:szCs w:val="20"/>
              </w:rPr>
            </w:pPr>
            <w:r w:rsidRPr="000B36C3">
              <w:rPr>
                <w:rFonts w:cs="Calibri"/>
                <w:sz w:val="20"/>
                <w:szCs w:val="20"/>
              </w:rPr>
              <w:t>this GM food should be labelled as GM if imported into New Zealand</w:t>
            </w:r>
            <w:r>
              <w:rPr>
                <w:rFonts w:cs="Calibri"/>
                <w:sz w:val="20"/>
                <w:szCs w:val="20"/>
              </w:rPr>
              <w:t>.</w:t>
            </w:r>
          </w:p>
        </w:tc>
        <w:tc>
          <w:tcPr>
            <w:tcW w:w="1913" w:type="pct"/>
            <w:tcBorders>
              <w:top w:val="nil"/>
              <w:left w:val="nil"/>
              <w:bottom w:val="single" w:sz="4" w:space="0" w:color="auto"/>
              <w:right w:val="nil"/>
            </w:tcBorders>
          </w:tcPr>
          <w:p w14:paraId="3E89FC73" w14:textId="77777777" w:rsidR="00A44C66" w:rsidRDefault="00A44C66" w:rsidP="00672F8B">
            <w:pPr>
              <w:spacing w:before="60" w:after="60"/>
              <w:rPr>
                <w:rFonts w:cs="Calibri"/>
                <w:sz w:val="20"/>
                <w:szCs w:val="20"/>
                <w:lang w:val="en-US"/>
              </w:rPr>
            </w:pPr>
            <w:r>
              <w:rPr>
                <w:rFonts w:cs="Calibri"/>
                <w:sz w:val="20"/>
                <w:szCs w:val="20"/>
                <w:lang w:val="en-US"/>
              </w:rPr>
              <w:t>FSANZ has existing requirements for GM food labelling. FSANZ have recently approved the use and sale of food derived from the GM Purple Tomato and have stated that f</w:t>
            </w:r>
            <w:r w:rsidRPr="00B7057C">
              <w:rPr>
                <w:rFonts w:cs="Calibri"/>
                <w:sz w:val="20"/>
                <w:szCs w:val="20"/>
                <w:lang w:val="en-US"/>
              </w:rPr>
              <w:t>ood derived from the purple tomato lines will be required to be labelled as ‘genetically modified’</w:t>
            </w:r>
            <w:r>
              <w:rPr>
                <w:rFonts w:cs="Calibri"/>
                <w:sz w:val="20"/>
                <w:szCs w:val="20"/>
                <w:lang w:val="en-US"/>
              </w:rPr>
              <w:t xml:space="preserve"> unless an </w:t>
            </w:r>
            <w:r w:rsidRPr="0085453F">
              <w:rPr>
                <w:rFonts w:cs="Calibri"/>
                <w:sz w:val="20"/>
                <w:szCs w:val="20"/>
                <w:lang w:val="en-US"/>
              </w:rPr>
              <w:t xml:space="preserve">exemption applies. See the </w:t>
            </w:r>
            <w:hyperlink r:id="rId104" w:history="1">
              <w:r w:rsidRPr="0085453F">
                <w:rPr>
                  <w:rStyle w:val="Hyperlink"/>
                  <w:rFonts w:cs="Calibri"/>
                  <w:color w:val="auto"/>
                  <w:sz w:val="20"/>
                  <w:szCs w:val="20"/>
                  <w:lang w:val="en-US"/>
                </w:rPr>
                <w:t>A1333 page</w:t>
              </w:r>
            </w:hyperlink>
            <w:r w:rsidRPr="0085453F">
              <w:rPr>
                <w:rFonts w:cs="Calibri"/>
                <w:sz w:val="20"/>
                <w:szCs w:val="20"/>
                <w:lang w:val="en-US"/>
              </w:rPr>
              <w:t xml:space="preserve"> and the </w:t>
            </w:r>
            <w:hyperlink r:id="rId105" w:history="1">
              <w:r w:rsidRPr="0085453F">
                <w:rPr>
                  <w:rStyle w:val="Hyperlink"/>
                  <w:rFonts w:cs="Calibri"/>
                  <w:color w:val="auto"/>
                  <w:sz w:val="20"/>
                  <w:szCs w:val="20"/>
                  <w:lang w:val="en-US"/>
                </w:rPr>
                <w:t>GM Food Labelling page</w:t>
              </w:r>
            </w:hyperlink>
            <w:r w:rsidRPr="0085453F">
              <w:rPr>
                <w:rFonts w:cs="Calibri"/>
                <w:sz w:val="20"/>
                <w:szCs w:val="20"/>
                <w:lang w:val="en-US"/>
              </w:rPr>
              <w:t xml:space="preserve"> on the FSANZ website for further information.</w:t>
            </w:r>
          </w:p>
        </w:tc>
      </w:tr>
      <w:tr w:rsidR="0009652B" w:rsidRPr="00C06232" w14:paraId="1EFB02B1" w14:textId="77777777" w:rsidTr="00A44C66">
        <w:tc>
          <w:tcPr>
            <w:tcW w:w="677" w:type="pct"/>
            <w:tcBorders>
              <w:top w:val="single" w:sz="4" w:space="0" w:color="auto"/>
              <w:left w:val="nil"/>
              <w:bottom w:val="single" w:sz="4" w:space="0" w:color="auto"/>
              <w:right w:val="nil"/>
            </w:tcBorders>
          </w:tcPr>
          <w:p w14:paraId="3D4FFE69" w14:textId="4A177FC6" w:rsidR="0009652B" w:rsidRDefault="00A44C66" w:rsidP="00672F8B">
            <w:pPr>
              <w:spacing w:before="60" w:after="60"/>
              <w:rPr>
                <w:rFonts w:cs="Calibri"/>
                <w:sz w:val="20"/>
                <w:szCs w:val="20"/>
              </w:rPr>
            </w:pPr>
            <w:r>
              <w:rPr>
                <w:rFonts w:cs="Calibri"/>
                <w:sz w:val="20"/>
                <w:szCs w:val="20"/>
              </w:rPr>
              <w:t>9</w:t>
            </w:r>
          </w:p>
        </w:tc>
        <w:tc>
          <w:tcPr>
            <w:tcW w:w="2410" w:type="pct"/>
            <w:tcBorders>
              <w:top w:val="single" w:sz="4" w:space="0" w:color="auto"/>
              <w:left w:val="nil"/>
              <w:bottom w:val="single" w:sz="4" w:space="0" w:color="auto"/>
              <w:right w:val="nil"/>
            </w:tcBorders>
          </w:tcPr>
          <w:p w14:paraId="6A67B27F" w14:textId="09CA9F5A" w:rsidR="0009652B" w:rsidRDefault="0009652B" w:rsidP="00672F8B">
            <w:pPr>
              <w:spacing w:before="60" w:after="60"/>
              <w:rPr>
                <w:rFonts w:cs="Calibri"/>
                <w:sz w:val="20"/>
                <w:szCs w:val="20"/>
              </w:rPr>
            </w:pPr>
            <w:r>
              <w:rPr>
                <w:rFonts w:cs="Calibri"/>
                <w:sz w:val="20"/>
                <w:szCs w:val="20"/>
              </w:rPr>
              <w:t>Does not support</w:t>
            </w:r>
            <w:r w:rsidRPr="009D3B65">
              <w:rPr>
                <w:rFonts w:cs="Calibri"/>
                <w:sz w:val="20"/>
                <w:szCs w:val="20"/>
              </w:rPr>
              <w:t xml:space="preserve"> the release into the open environment of any </w:t>
            </w:r>
            <w:r>
              <w:rPr>
                <w:rFonts w:cs="Calibri"/>
                <w:sz w:val="20"/>
                <w:szCs w:val="20"/>
              </w:rPr>
              <w:t xml:space="preserve">GM </w:t>
            </w:r>
            <w:r w:rsidRPr="009D3B65">
              <w:rPr>
                <w:rFonts w:cs="Calibri"/>
                <w:sz w:val="20"/>
                <w:szCs w:val="20"/>
              </w:rPr>
              <w:t xml:space="preserve">horticultural or animal product. </w:t>
            </w:r>
            <w:r>
              <w:rPr>
                <w:rFonts w:cs="Calibri"/>
                <w:sz w:val="20"/>
                <w:szCs w:val="20"/>
              </w:rPr>
              <w:t>Supports natural processes instead</w:t>
            </w:r>
            <w:r w:rsidRPr="009D3B65">
              <w:rPr>
                <w:rFonts w:cs="Calibri"/>
                <w:sz w:val="20"/>
                <w:szCs w:val="20"/>
              </w:rPr>
              <w:t>.</w:t>
            </w:r>
          </w:p>
        </w:tc>
        <w:tc>
          <w:tcPr>
            <w:tcW w:w="1913" w:type="pct"/>
            <w:tcBorders>
              <w:top w:val="single" w:sz="4" w:space="0" w:color="auto"/>
              <w:left w:val="nil"/>
              <w:bottom w:val="single" w:sz="4" w:space="0" w:color="auto"/>
              <w:right w:val="nil"/>
            </w:tcBorders>
          </w:tcPr>
          <w:p w14:paraId="2737B3D7" w14:textId="29826EB9" w:rsidR="0009652B" w:rsidRPr="00C06232" w:rsidRDefault="0009652B" w:rsidP="00672F8B">
            <w:pPr>
              <w:spacing w:before="60" w:after="60"/>
              <w:rPr>
                <w:rFonts w:cs="Calibri"/>
                <w:sz w:val="20"/>
                <w:szCs w:val="20"/>
                <w:lang w:val="en-US"/>
              </w:rPr>
            </w:pPr>
            <w:r w:rsidRPr="00C06232">
              <w:rPr>
                <w:rFonts w:cs="Calibri"/>
                <w:sz w:val="20"/>
                <w:szCs w:val="20"/>
                <w:lang w:val="en-US"/>
              </w:rPr>
              <w:t>Noted</w:t>
            </w:r>
            <w:r w:rsidR="0085453F">
              <w:rPr>
                <w:rFonts w:cs="Calibri"/>
                <w:sz w:val="20"/>
                <w:szCs w:val="20"/>
                <w:lang w:val="en-US"/>
              </w:rPr>
              <w:t>.</w:t>
            </w:r>
          </w:p>
        </w:tc>
      </w:tr>
      <w:tr w:rsidR="0009652B" w:rsidRPr="00C06232" w14:paraId="307EBC1B" w14:textId="77777777" w:rsidTr="00A44C66">
        <w:tc>
          <w:tcPr>
            <w:tcW w:w="677" w:type="pct"/>
            <w:tcBorders>
              <w:top w:val="single" w:sz="4" w:space="0" w:color="auto"/>
              <w:left w:val="nil"/>
              <w:bottom w:val="single" w:sz="4" w:space="0" w:color="auto"/>
              <w:right w:val="nil"/>
            </w:tcBorders>
          </w:tcPr>
          <w:p w14:paraId="67380205" w14:textId="66BC14F4" w:rsidR="0009652B" w:rsidRDefault="00A44C66" w:rsidP="00672F8B">
            <w:pPr>
              <w:spacing w:before="60" w:after="60"/>
              <w:rPr>
                <w:rFonts w:cs="Calibri"/>
                <w:sz w:val="20"/>
                <w:szCs w:val="20"/>
              </w:rPr>
            </w:pPr>
            <w:r>
              <w:rPr>
                <w:rFonts w:cs="Calibri"/>
                <w:sz w:val="20"/>
                <w:szCs w:val="20"/>
              </w:rPr>
              <w:lastRenderedPageBreak/>
              <w:t>10</w:t>
            </w:r>
          </w:p>
        </w:tc>
        <w:tc>
          <w:tcPr>
            <w:tcW w:w="2410" w:type="pct"/>
            <w:tcBorders>
              <w:top w:val="single" w:sz="4" w:space="0" w:color="auto"/>
              <w:left w:val="nil"/>
              <w:bottom w:val="single" w:sz="4" w:space="0" w:color="auto"/>
              <w:right w:val="nil"/>
            </w:tcBorders>
          </w:tcPr>
          <w:p w14:paraId="1EA313FF" w14:textId="40DFDD42" w:rsidR="0009652B" w:rsidRDefault="0009652B" w:rsidP="00672F8B">
            <w:pPr>
              <w:spacing w:before="60" w:after="60"/>
              <w:rPr>
                <w:rFonts w:cs="Calibri"/>
                <w:sz w:val="20"/>
                <w:szCs w:val="20"/>
              </w:rPr>
            </w:pPr>
            <w:r>
              <w:rPr>
                <w:rFonts w:cs="Calibri"/>
                <w:sz w:val="20"/>
                <w:szCs w:val="20"/>
              </w:rPr>
              <w:t>Does not support the release of the GM purple tomato until the long-term effects of this release on the health and safety of people and the environment are known.</w:t>
            </w:r>
          </w:p>
        </w:tc>
        <w:tc>
          <w:tcPr>
            <w:tcW w:w="1913" w:type="pct"/>
            <w:tcBorders>
              <w:top w:val="single" w:sz="4" w:space="0" w:color="auto"/>
              <w:left w:val="nil"/>
              <w:bottom w:val="single" w:sz="4" w:space="0" w:color="auto"/>
              <w:right w:val="nil"/>
            </w:tcBorders>
          </w:tcPr>
          <w:p w14:paraId="7142F35A" w14:textId="77777777" w:rsidR="0009652B" w:rsidRPr="00C06232" w:rsidRDefault="0009652B" w:rsidP="00672F8B">
            <w:pPr>
              <w:spacing w:before="60" w:after="60"/>
              <w:rPr>
                <w:rFonts w:cs="Calibri"/>
                <w:sz w:val="20"/>
                <w:szCs w:val="20"/>
                <w:lang w:val="en-US"/>
              </w:rPr>
            </w:pPr>
            <w:r>
              <w:rPr>
                <w:rFonts w:cs="Calibri"/>
                <w:sz w:val="20"/>
                <w:szCs w:val="20"/>
                <w:lang w:val="en-US"/>
              </w:rPr>
              <w:t xml:space="preserve">The RARMP concluded that the GM Purple Tomato poses negligible risks. </w:t>
            </w:r>
            <w:r w:rsidRPr="00C82F54">
              <w:rPr>
                <w:rFonts w:cs="Calibri"/>
                <w:sz w:val="20"/>
                <w:szCs w:val="20"/>
              </w:rPr>
              <w:t xml:space="preserve">The licence requires the licence holder to inform the Regulator of any new information </w:t>
            </w:r>
            <w:r>
              <w:rPr>
                <w:rFonts w:cs="Calibri"/>
                <w:sz w:val="20"/>
                <w:szCs w:val="20"/>
              </w:rPr>
              <w:t xml:space="preserve">about the GMO that may impact the risks to health and safety of people, or to the environment, </w:t>
            </w:r>
            <w:r w:rsidRPr="00C82F54">
              <w:rPr>
                <w:rFonts w:cs="Calibri"/>
                <w:sz w:val="20"/>
                <w:szCs w:val="20"/>
              </w:rPr>
              <w:t xml:space="preserve">and a post release review can be conducted </w:t>
            </w:r>
            <w:r>
              <w:rPr>
                <w:rFonts w:cs="Calibri"/>
                <w:sz w:val="20"/>
                <w:szCs w:val="20"/>
              </w:rPr>
              <w:t xml:space="preserve">by the Regulator </w:t>
            </w:r>
            <w:r w:rsidRPr="00C82F54">
              <w:rPr>
                <w:rFonts w:cs="Calibri"/>
                <w:sz w:val="20"/>
                <w:szCs w:val="20"/>
              </w:rPr>
              <w:t>at any time.</w:t>
            </w:r>
          </w:p>
        </w:tc>
      </w:tr>
      <w:tr w:rsidR="0009652B" w:rsidRPr="00C06232" w14:paraId="0A58994D" w14:textId="77777777" w:rsidTr="00A44C66">
        <w:tc>
          <w:tcPr>
            <w:tcW w:w="677" w:type="pct"/>
            <w:tcBorders>
              <w:top w:val="single" w:sz="4" w:space="0" w:color="auto"/>
              <w:left w:val="nil"/>
              <w:bottom w:val="single" w:sz="4" w:space="0" w:color="auto"/>
              <w:right w:val="nil"/>
            </w:tcBorders>
          </w:tcPr>
          <w:p w14:paraId="572EBAF8" w14:textId="291B9D06" w:rsidR="0009652B" w:rsidRDefault="00A44C66" w:rsidP="00672F8B">
            <w:pPr>
              <w:spacing w:before="60" w:after="60"/>
              <w:rPr>
                <w:rFonts w:cs="Calibri"/>
                <w:sz w:val="20"/>
                <w:szCs w:val="20"/>
              </w:rPr>
            </w:pPr>
            <w:r>
              <w:rPr>
                <w:rFonts w:cs="Calibri"/>
                <w:sz w:val="20"/>
                <w:szCs w:val="20"/>
              </w:rPr>
              <w:t>11</w:t>
            </w:r>
          </w:p>
        </w:tc>
        <w:tc>
          <w:tcPr>
            <w:tcW w:w="2410" w:type="pct"/>
            <w:tcBorders>
              <w:top w:val="single" w:sz="4" w:space="0" w:color="auto"/>
              <w:left w:val="nil"/>
              <w:bottom w:val="single" w:sz="4" w:space="0" w:color="auto"/>
              <w:right w:val="nil"/>
            </w:tcBorders>
          </w:tcPr>
          <w:p w14:paraId="09032DC1" w14:textId="6AB259DF" w:rsidR="0009652B" w:rsidRDefault="0009652B" w:rsidP="00672F8B">
            <w:pPr>
              <w:spacing w:before="60" w:after="60"/>
              <w:rPr>
                <w:rFonts w:cs="Calibri"/>
                <w:sz w:val="20"/>
                <w:szCs w:val="20"/>
              </w:rPr>
            </w:pPr>
            <w:r>
              <w:rPr>
                <w:rFonts w:cs="Calibri"/>
                <w:sz w:val="20"/>
                <w:szCs w:val="20"/>
              </w:rPr>
              <w:t>Strongly opposes the release of the GM purple tomato based on concerns around the safety of animals and the environment, including chemical resistance.</w:t>
            </w:r>
          </w:p>
        </w:tc>
        <w:tc>
          <w:tcPr>
            <w:tcW w:w="1913" w:type="pct"/>
            <w:tcBorders>
              <w:top w:val="single" w:sz="4" w:space="0" w:color="auto"/>
              <w:left w:val="nil"/>
              <w:bottom w:val="single" w:sz="4" w:space="0" w:color="auto"/>
              <w:right w:val="nil"/>
            </w:tcBorders>
          </w:tcPr>
          <w:p w14:paraId="59FF05B3" w14:textId="77777777" w:rsidR="0009652B" w:rsidRPr="00C06232" w:rsidRDefault="0009652B" w:rsidP="00672F8B">
            <w:pPr>
              <w:spacing w:before="60" w:after="60"/>
              <w:rPr>
                <w:rFonts w:cs="Calibri"/>
                <w:sz w:val="20"/>
                <w:szCs w:val="20"/>
                <w:lang w:val="en-US"/>
              </w:rPr>
            </w:pPr>
            <w:r w:rsidRPr="00C06232">
              <w:rPr>
                <w:rFonts w:cs="Calibri"/>
                <w:sz w:val="20"/>
                <w:szCs w:val="20"/>
                <w:lang w:val="en-US"/>
              </w:rPr>
              <w:t xml:space="preserve">The potential for harm to come to animals following exposure to the GM Purple Tomato is considered in Risk Scenario 1. </w:t>
            </w:r>
            <w:r w:rsidRPr="00C06232">
              <w:rPr>
                <w:rFonts w:cs="Calibri"/>
                <w:sz w:val="20"/>
                <w:szCs w:val="20"/>
              </w:rPr>
              <w:t>Risk Scenario 1 was assessed as posing negligible risk.</w:t>
            </w:r>
          </w:p>
          <w:p w14:paraId="278A93E6" w14:textId="77777777" w:rsidR="0009652B" w:rsidRPr="00C06232" w:rsidRDefault="0009652B" w:rsidP="00672F8B">
            <w:pPr>
              <w:spacing w:before="60" w:after="60"/>
              <w:rPr>
                <w:rFonts w:cs="Calibri"/>
                <w:sz w:val="20"/>
                <w:szCs w:val="20"/>
                <w:lang w:val="en-US"/>
              </w:rPr>
            </w:pPr>
            <w:r w:rsidRPr="00C06232">
              <w:rPr>
                <w:rFonts w:cs="Calibri"/>
                <w:sz w:val="20"/>
                <w:szCs w:val="20"/>
                <w:lang w:val="en-US"/>
              </w:rPr>
              <w:t>Issues relating to the use of agricultural chemicals are outside the scope of the Regulator’s assessments. The APVMA has regulatory responsibility for agricultural chemicals, including herbicide and insecticide</w:t>
            </w:r>
            <w:r>
              <w:rPr>
                <w:rFonts w:cs="Calibri"/>
                <w:sz w:val="20"/>
                <w:szCs w:val="20"/>
                <w:lang w:val="en-US"/>
              </w:rPr>
              <w:t xml:space="preserve"> use and the development of</w:t>
            </w:r>
            <w:r w:rsidRPr="00C06232">
              <w:rPr>
                <w:rFonts w:cs="Calibri"/>
                <w:sz w:val="20"/>
                <w:szCs w:val="20"/>
                <w:lang w:val="en-US"/>
              </w:rPr>
              <w:t xml:space="preserve"> herbicide</w:t>
            </w:r>
            <w:r>
              <w:rPr>
                <w:rFonts w:cs="Calibri"/>
                <w:sz w:val="20"/>
                <w:szCs w:val="20"/>
                <w:lang w:val="en-US"/>
              </w:rPr>
              <w:t xml:space="preserve"> resistance in weeds</w:t>
            </w:r>
            <w:r w:rsidRPr="00C06232">
              <w:rPr>
                <w:rFonts w:cs="Calibri"/>
                <w:sz w:val="20"/>
                <w:szCs w:val="20"/>
                <w:lang w:val="en-US"/>
              </w:rPr>
              <w:t>, in Australia.</w:t>
            </w:r>
          </w:p>
        </w:tc>
      </w:tr>
      <w:tr w:rsidR="00A44C66" w:rsidRPr="00C06232" w14:paraId="3880B96D" w14:textId="77777777" w:rsidTr="00A44C66">
        <w:tc>
          <w:tcPr>
            <w:tcW w:w="677" w:type="pct"/>
            <w:vMerge w:val="restart"/>
            <w:tcBorders>
              <w:top w:val="single" w:sz="4" w:space="0" w:color="auto"/>
              <w:left w:val="nil"/>
              <w:bottom w:val="nil"/>
              <w:right w:val="nil"/>
            </w:tcBorders>
          </w:tcPr>
          <w:p w14:paraId="223A1EB7" w14:textId="7DAAB2E4" w:rsidR="00A44C66" w:rsidRDefault="00A44C66" w:rsidP="00672F8B">
            <w:pPr>
              <w:spacing w:before="60" w:after="60"/>
              <w:rPr>
                <w:rFonts w:cs="Calibri"/>
                <w:sz w:val="20"/>
                <w:szCs w:val="20"/>
              </w:rPr>
            </w:pPr>
            <w:r>
              <w:rPr>
                <w:rFonts w:cs="Calibri"/>
                <w:sz w:val="20"/>
                <w:szCs w:val="20"/>
              </w:rPr>
              <w:t>12</w:t>
            </w:r>
          </w:p>
        </w:tc>
        <w:tc>
          <w:tcPr>
            <w:tcW w:w="2410" w:type="pct"/>
            <w:tcBorders>
              <w:top w:val="single" w:sz="4" w:space="0" w:color="auto"/>
              <w:left w:val="nil"/>
              <w:bottom w:val="nil"/>
              <w:right w:val="nil"/>
            </w:tcBorders>
          </w:tcPr>
          <w:p w14:paraId="03FDE20A" w14:textId="36C798B5" w:rsidR="00A44C66" w:rsidRDefault="00A44C66" w:rsidP="00672F8B">
            <w:pPr>
              <w:spacing w:before="60" w:after="60"/>
              <w:rPr>
                <w:rFonts w:cs="Calibri"/>
                <w:sz w:val="20"/>
                <w:szCs w:val="20"/>
              </w:rPr>
            </w:pPr>
            <w:r>
              <w:rPr>
                <w:rFonts w:cs="Calibri"/>
                <w:sz w:val="20"/>
                <w:szCs w:val="20"/>
              </w:rPr>
              <w:t xml:space="preserve">Is of the view that the </w:t>
            </w:r>
            <w:r w:rsidRPr="009E2200">
              <w:rPr>
                <w:rFonts w:cs="Calibri"/>
                <w:sz w:val="20"/>
                <w:szCs w:val="20"/>
              </w:rPr>
              <w:t>proposed commercial release of GM</w:t>
            </w:r>
            <w:r>
              <w:rPr>
                <w:rFonts w:cs="Calibri"/>
                <w:sz w:val="20"/>
                <w:szCs w:val="20"/>
              </w:rPr>
              <w:t xml:space="preserve"> </w:t>
            </w:r>
            <w:r w:rsidRPr="009E2200">
              <w:rPr>
                <w:rFonts w:cs="Calibri"/>
                <w:sz w:val="20"/>
                <w:szCs w:val="20"/>
              </w:rPr>
              <w:t>purple tomatoes</w:t>
            </w:r>
            <w:r>
              <w:rPr>
                <w:rFonts w:cs="Calibri"/>
                <w:sz w:val="20"/>
                <w:szCs w:val="20"/>
              </w:rPr>
              <w:t xml:space="preserve"> </w:t>
            </w:r>
            <w:r w:rsidRPr="009E2200">
              <w:rPr>
                <w:rFonts w:cs="Calibri"/>
                <w:sz w:val="20"/>
                <w:szCs w:val="20"/>
              </w:rPr>
              <w:t>poses unjustified, unassessed, and unacceptable hazards and risks to Australia’s</w:t>
            </w:r>
            <w:r>
              <w:rPr>
                <w:rFonts w:cs="Calibri"/>
                <w:sz w:val="20"/>
                <w:szCs w:val="20"/>
              </w:rPr>
              <w:t xml:space="preserve"> </w:t>
            </w:r>
            <w:r w:rsidRPr="009E2200">
              <w:rPr>
                <w:rFonts w:cs="Calibri"/>
                <w:sz w:val="20"/>
                <w:szCs w:val="20"/>
              </w:rPr>
              <w:t>environment, farmers, processors, and markets</w:t>
            </w:r>
            <w:r>
              <w:rPr>
                <w:rFonts w:cs="Calibri"/>
                <w:sz w:val="20"/>
                <w:szCs w:val="20"/>
              </w:rPr>
              <w:t xml:space="preserve"> and recommends the following actions be taken:</w:t>
            </w:r>
          </w:p>
        </w:tc>
        <w:tc>
          <w:tcPr>
            <w:tcW w:w="1913" w:type="pct"/>
            <w:tcBorders>
              <w:top w:val="single" w:sz="4" w:space="0" w:color="auto"/>
              <w:left w:val="nil"/>
              <w:bottom w:val="nil"/>
              <w:right w:val="nil"/>
            </w:tcBorders>
          </w:tcPr>
          <w:p w14:paraId="3DD53C8D" w14:textId="77777777" w:rsidR="00A44C66" w:rsidRPr="00C06232" w:rsidRDefault="00A44C66" w:rsidP="00672F8B">
            <w:pPr>
              <w:spacing w:before="60" w:after="60"/>
              <w:rPr>
                <w:rFonts w:cs="Calibri"/>
                <w:sz w:val="20"/>
                <w:szCs w:val="20"/>
                <w:lang w:val="en-US"/>
              </w:rPr>
            </w:pPr>
          </w:p>
        </w:tc>
      </w:tr>
      <w:tr w:rsidR="00A44C66" w:rsidRPr="009E2200" w14:paraId="06249A03" w14:textId="77777777" w:rsidTr="00A44C66">
        <w:tc>
          <w:tcPr>
            <w:tcW w:w="677" w:type="pct"/>
            <w:vMerge/>
            <w:tcBorders>
              <w:top w:val="nil"/>
              <w:left w:val="nil"/>
              <w:bottom w:val="nil"/>
              <w:right w:val="nil"/>
            </w:tcBorders>
          </w:tcPr>
          <w:p w14:paraId="173A78C6" w14:textId="77777777" w:rsidR="00A44C66" w:rsidRPr="00AA4C40" w:rsidRDefault="00A44C66">
            <w:pPr>
              <w:pStyle w:val="ListParagraph"/>
              <w:numPr>
                <w:ilvl w:val="0"/>
                <w:numId w:val="47"/>
              </w:numPr>
              <w:spacing w:before="60" w:after="60"/>
              <w:ind w:left="527" w:hanging="357"/>
              <w:rPr>
                <w:rFonts w:cs="Calibri"/>
                <w:sz w:val="20"/>
                <w:szCs w:val="20"/>
              </w:rPr>
            </w:pPr>
          </w:p>
        </w:tc>
        <w:tc>
          <w:tcPr>
            <w:tcW w:w="2410" w:type="pct"/>
            <w:tcBorders>
              <w:top w:val="nil"/>
              <w:left w:val="nil"/>
              <w:bottom w:val="nil"/>
              <w:right w:val="nil"/>
            </w:tcBorders>
          </w:tcPr>
          <w:p w14:paraId="3D565A06" w14:textId="2AB9067B" w:rsidR="00A44C66" w:rsidRPr="00AA4C40" w:rsidRDefault="00A44C66">
            <w:pPr>
              <w:pStyle w:val="ListParagraph"/>
              <w:numPr>
                <w:ilvl w:val="0"/>
                <w:numId w:val="47"/>
              </w:numPr>
              <w:spacing w:before="60" w:after="60"/>
              <w:ind w:left="527" w:hanging="357"/>
              <w:rPr>
                <w:rFonts w:cs="Calibri"/>
                <w:sz w:val="20"/>
                <w:szCs w:val="20"/>
              </w:rPr>
            </w:pPr>
            <w:r w:rsidRPr="00AA4C40">
              <w:rPr>
                <w:rFonts w:cs="Calibri"/>
                <w:sz w:val="20"/>
                <w:szCs w:val="20"/>
              </w:rPr>
              <w:t>Conduct an integrated, formal, cross-agency assessment of DIR 218 (OGTR, FSANZ, DAFF, APVMA) to fill regulatory and information gaps, including all impacts such as environmental, health, coexistence, trade, and the public-interest.</w:t>
            </w:r>
          </w:p>
        </w:tc>
        <w:tc>
          <w:tcPr>
            <w:tcW w:w="1913" w:type="pct"/>
            <w:tcBorders>
              <w:top w:val="nil"/>
              <w:left w:val="nil"/>
              <w:bottom w:val="nil"/>
              <w:right w:val="nil"/>
            </w:tcBorders>
          </w:tcPr>
          <w:p w14:paraId="34C86056" w14:textId="77777777" w:rsidR="00A44C66" w:rsidRPr="009E2200" w:rsidRDefault="00A44C66" w:rsidP="00672F8B">
            <w:pPr>
              <w:spacing w:before="60" w:after="60"/>
              <w:rPr>
                <w:rFonts w:cs="Calibri"/>
                <w:sz w:val="20"/>
                <w:szCs w:val="20"/>
                <w:lang w:val="en-US"/>
              </w:rPr>
            </w:pPr>
            <w:r w:rsidRPr="00376827">
              <w:rPr>
                <w:rFonts w:cs="Calibri"/>
                <w:sz w:val="20"/>
                <w:szCs w:val="20"/>
                <w:lang w:val="en-US"/>
              </w:rPr>
              <w:t xml:space="preserve">While the Regulator must consider risks to human health and safety and the environment </w:t>
            </w:r>
            <w:r>
              <w:rPr>
                <w:rFonts w:cs="Calibri"/>
                <w:sz w:val="20"/>
                <w:szCs w:val="20"/>
                <w:lang w:val="en-US"/>
              </w:rPr>
              <w:t>as a result of a genetic modification of a parent organism</w:t>
            </w:r>
            <w:r w:rsidRPr="00376827">
              <w:rPr>
                <w:rFonts w:cs="Calibri"/>
                <w:sz w:val="20"/>
                <w:szCs w:val="20"/>
                <w:lang w:val="en-US"/>
              </w:rPr>
              <w:t>, other agencies have responsibility for regulating GMOs or genetically modified products as part of a broader or different mandate. Accordingly, the Regulator must consult Commonwealth regulatory agencies prescribed in the Regulations (including FSANZ</w:t>
            </w:r>
            <w:r>
              <w:rPr>
                <w:rFonts w:cs="Calibri"/>
                <w:sz w:val="20"/>
                <w:szCs w:val="20"/>
                <w:lang w:val="en-US"/>
              </w:rPr>
              <w:t xml:space="preserve">, </w:t>
            </w:r>
            <w:r w:rsidRPr="00376827">
              <w:rPr>
                <w:rFonts w:cs="Calibri"/>
                <w:sz w:val="20"/>
                <w:szCs w:val="20"/>
                <w:lang w:val="en-US"/>
              </w:rPr>
              <w:t>APVMA</w:t>
            </w:r>
            <w:r>
              <w:rPr>
                <w:rFonts w:cs="Calibri"/>
                <w:sz w:val="20"/>
                <w:szCs w:val="20"/>
                <w:lang w:val="en-US"/>
              </w:rPr>
              <w:t>, and DAFF</w:t>
            </w:r>
            <w:r w:rsidRPr="00376827">
              <w:rPr>
                <w:rFonts w:cs="Calibri"/>
                <w:sz w:val="20"/>
                <w:szCs w:val="20"/>
                <w:lang w:val="en-US"/>
              </w:rPr>
              <w:t>) on all licence applications for dealings involving the intentional release of GMOs to the environment.</w:t>
            </w:r>
            <w:r>
              <w:rPr>
                <w:rFonts w:cs="Calibri"/>
                <w:sz w:val="20"/>
                <w:szCs w:val="20"/>
                <w:lang w:val="en-US"/>
              </w:rPr>
              <w:t xml:space="preserve"> The OGTR assessment was conducted simultaneously with the FSANZ assessment. </w:t>
            </w:r>
          </w:p>
        </w:tc>
      </w:tr>
      <w:tr w:rsidR="00A44C66" w:rsidRPr="009E2200" w14:paraId="74C981B6" w14:textId="77777777" w:rsidTr="00A44C66">
        <w:trPr>
          <w:trHeight w:val="1596"/>
        </w:trPr>
        <w:tc>
          <w:tcPr>
            <w:tcW w:w="677" w:type="pct"/>
            <w:vMerge/>
            <w:tcBorders>
              <w:top w:val="nil"/>
              <w:left w:val="nil"/>
              <w:bottom w:val="nil"/>
              <w:right w:val="nil"/>
            </w:tcBorders>
          </w:tcPr>
          <w:p w14:paraId="3476F2CE" w14:textId="77777777" w:rsidR="00A44C66" w:rsidRPr="00AA4C40" w:rsidRDefault="00A44C66">
            <w:pPr>
              <w:pStyle w:val="ListParagraph"/>
              <w:numPr>
                <w:ilvl w:val="0"/>
                <w:numId w:val="47"/>
              </w:numPr>
              <w:spacing w:before="60" w:after="60"/>
              <w:ind w:left="527" w:hanging="357"/>
              <w:rPr>
                <w:rFonts w:cs="Calibri"/>
                <w:sz w:val="20"/>
                <w:szCs w:val="20"/>
              </w:rPr>
            </w:pPr>
          </w:p>
        </w:tc>
        <w:tc>
          <w:tcPr>
            <w:tcW w:w="2410" w:type="pct"/>
            <w:tcBorders>
              <w:top w:val="nil"/>
              <w:left w:val="nil"/>
              <w:bottom w:val="nil"/>
              <w:right w:val="nil"/>
            </w:tcBorders>
          </w:tcPr>
          <w:p w14:paraId="4535259A" w14:textId="39380079" w:rsidR="00A44C66" w:rsidRPr="00AA4C40" w:rsidRDefault="00A44C66">
            <w:pPr>
              <w:pStyle w:val="ListParagraph"/>
              <w:numPr>
                <w:ilvl w:val="0"/>
                <w:numId w:val="47"/>
              </w:numPr>
              <w:spacing w:before="60" w:after="60"/>
              <w:ind w:left="527" w:hanging="357"/>
              <w:rPr>
                <w:rFonts w:cs="Calibri"/>
                <w:sz w:val="20"/>
                <w:szCs w:val="20"/>
              </w:rPr>
            </w:pPr>
            <w:r w:rsidRPr="00AA4C40">
              <w:rPr>
                <w:rFonts w:cs="Calibri"/>
                <w:sz w:val="20"/>
                <w:szCs w:val="20"/>
              </w:rPr>
              <w:t>Reject DIR 218 on the grounds that the RARMP fails to account for plausible pathways to harm and cumulative risks.</w:t>
            </w:r>
          </w:p>
          <w:p w14:paraId="22F06DD9" w14:textId="77777777" w:rsidR="00A44C66" w:rsidRPr="00AA4C40" w:rsidRDefault="00A44C66">
            <w:pPr>
              <w:pStyle w:val="ListParagraph"/>
              <w:numPr>
                <w:ilvl w:val="0"/>
                <w:numId w:val="47"/>
              </w:numPr>
              <w:spacing w:before="60" w:after="60"/>
              <w:ind w:left="527" w:hanging="357"/>
              <w:rPr>
                <w:rFonts w:cs="Calibri"/>
                <w:sz w:val="20"/>
                <w:szCs w:val="20"/>
              </w:rPr>
            </w:pPr>
            <w:r w:rsidRPr="00AA4C40">
              <w:rPr>
                <w:rFonts w:cs="Calibri"/>
                <w:sz w:val="20"/>
                <w:szCs w:val="20"/>
              </w:rPr>
              <w:t xml:space="preserve">Suspend any commercial release, at least until full, independent, long-term trials and studies are conducted under Australian </w:t>
            </w:r>
            <w:r w:rsidRPr="00AA4C40">
              <w:rPr>
                <w:rFonts w:cs="Calibri"/>
                <w:sz w:val="20"/>
                <w:szCs w:val="20"/>
              </w:rPr>
              <w:lastRenderedPageBreak/>
              <w:t>conditions, including environmental persistence, gene flow, and potential antibiotic-resistance gene transmission.</w:t>
            </w:r>
          </w:p>
        </w:tc>
        <w:tc>
          <w:tcPr>
            <w:tcW w:w="1913" w:type="pct"/>
            <w:tcBorders>
              <w:top w:val="nil"/>
              <w:left w:val="nil"/>
              <w:bottom w:val="nil"/>
              <w:right w:val="nil"/>
            </w:tcBorders>
          </w:tcPr>
          <w:p w14:paraId="7CB2DCB2" w14:textId="77777777" w:rsidR="00A44C66" w:rsidRPr="009E2200" w:rsidRDefault="00A44C66" w:rsidP="00672F8B">
            <w:pPr>
              <w:spacing w:before="60" w:after="60"/>
              <w:rPr>
                <w:rFonts w:cs="Calibri"/>
                <w:sz w:val="20"/>
                <w:szCs w:val="20"/>
                <w:lang w:val="en-US"/>
              </w:rPr>
            </w:pPr>
            <w:r w:rsidRPr="005E369F">
              <w:rPr>
                <w:rFonts w:cs="Calibri"/>
                <w:sz w:val="20"/>
                <w:szCs w:val="20"/>
                <w:lang w:val="en-US"/>
              </w:rPr>
              <w:lastRenderedPageBreak/>
              <w:t>The RARMP includes a thorough and critical assessment of data supplied by the applicant, together with a comprehensive review of other relevant national and international scientific literature</w:t>
            </w:r>
            <w:r>
              <w:rPr>
                <w:rFonts w:cs="Calibri"/>
                <w:sz w:val="20"/>
                <w:szCs w:val="20"/>
                <w:lang w:val="en-US"/>
              </w:rPr>
              <w:t xml:space="preserve">, and international experience </w:t>
            </w:r>
            <w:r>
              <w:rPr>
                <w:rFonts w:cs="Calibri"/>
                <w:sz w:val="20"/>
                <w:szCs w:val="20"/>
                <w:lang w:val="en-US"/>
              </w:rPr>
              <w:lastRenderedPageBreak/>
              <w:t>with the GMO</w:t>
            </w:r>
            <w:r w:rsidRPr="005E369F">
              <w:rPr>
                <w:rFonts w:cs="Calibri"/>
                <w:sz w:val="20"/>
                <w:szCs w:val="20"/>
                <w:lang w:val="en-US"/>
              </w:rPr>
              <w:t>. The RARMP is finalised following an extensive consultation process involving expert scientists, Australian Government authorities and regulatory agencies, State and Territory Governments, relevant local councils, the Minister for the Environment and the public. The RARMP conclude</w:t>
            </w:r>
            <w:r>
              <w:rPr>
                <w:rFonts w:cs="Calibri"/>
                <w:sz w:val="20"/>
                <w:szCs w:val="20"/>
                <w:lang w:val="en-US"/>
              </w:rPr>
              <w:t>s</w:t>
            </w:r>
            <w:r w:rsidRPr="005E369F">
              <w:rPr>
                <w:rFonts w:cs="Calibri"/>
                <w:sz w:val="20"/>
                <w:szCs w:val="20"/>
                <w:lang w:val="en-US"/>
              </w:rPr>
              <w:t xml:space="preserve"> that the commercial release of this GM </w:t>
            </w:r>
            <w:r>
              <w:rPr>
                <w:rFonts w:cs="Calibri"/>
                <w:sz w:val="20"/>
                <w:szCs w:val="20"/>
                <w:lang w:val="en-US"/>
              </w:rPr>
              <w:t>tomato</w:t>
            </w:r>
            <w:r w:rsidRPr="005E369F">
              <w:rPr>
                <w:rFonts w:cs="Calibri"/>
                <w:sz w:val="20"/>
                <w:szCs w:val="20"/>
                <w:lang w:val="en-US"/>
              </w:rPr>
              <w:t xml:space="preserve"> poses negligible risks to the health and safety of people or to the environment.</w:t>
            </w:r>
            <w:r>
              <w:rPr>
                <w:rFonts w:cs="Calibri"/>
                <w:sz w:val="20"/>
                <w:szCs w:val="20"/>
                <w:lang w:val="en-US"/>
              </w:rPr>
              <w:t xml:space="preserve"> </w:t>
            </w:r>
          </w:p>
        </w:tc>
      </w:tr>
      <w:tr w:rsidR="00A44C66" w:rsidRPr="009E2200" w14:paraId="65F78D02" w14:textId="77777777" w:rsidTr="00A44C66">
        <w:tc>
          <w:tcPr>
            <w:tcW w:w="677" w:type="pct"/>
            <w:vMerge/>
            <w:tcBorders>
              <w:top w:val="nil"/>
              <w:left w:val="nil"/>
              <w:bottom w:val="nil"/>
              <w:right w:val="nil"/>
            </w:tcBorders>
          </w:tcPr>
          <w:p w14:paraId="0758392B" w14:textId="77777777" w:rsidR="00A44C66" w:rsidRPr="00AA4C40" w:rsidRDefault="00A44C66">
            <w:pPr>
              <w:pStyle w:val="ListParagraph"/>
              <w:numPr>
                <w:ilvl w:val="0"/>
                <w:numId w:val="47"/>
              </w:numPr>
              <w:spacing w:before="60" w:after="60"/>
              <w:ind w:left="527" w:hanging="357"/>
              <w:rPr>
                <w:rFonts w:cs="Calibri"/>
                <w:sz w:val="20"/>
                <w:szCs w:val="20"/>
              </w:rPr>
            </w:pPr>
          </w:p>
        </w:tc>
        <w:tc>
          <w:tcPr>
            <w:tcW w:w="2410" w:type="pct"/>
            <w:tcBorders>
              <w:top w:val="nil"/>
              <w:left w:val="nil"/>
              <w:bottom w:val="nil"/>
              <w:right w:val="nil"/>
            </w:tcBorders>
          </w:tcPr>
          <w:p w14:paraId="7182166E" w14:textId="524DA24D" w:rsidR="00A44C66" w:rsidRPr="00AA4C40" w:rsidRDefault="00A44C66">
            <w:pPr>
              <w:pStyle w:val="ListParagraph"/>
              <w:numPr>
                <w:ilvl w:val="0"/>
                <w:numId w:val="47"/>
              </w:numPr>
              <w:spacing w:before="60" w:after="60"/>
              <w:ind w:left="527" w:hanging="357"/>
              <w:rPr>
                <w:rFonts w:cs="Calibri"/>
                <w:sz w:val="20"/>
                <w:szCs w:val="20"/>
              </w:rPr>
            </w:pPr>
            <w:r w:rsidRPr="00AA4C40">
              <w:rPr>
                <w:rFonts w:cs="Calibri"/>
                <w:sz w:val="20"/>
                <w:szCs w:val="20"/>
              </w:rPr>
              <w:t>Prohibit antibiotic-resistance marker genes from all GM plants proposed for release.</w:t>
            </w:r>
          </w:p>
        </w:tc>
        <w:tc>
          <w:tcPr>
            <w:tcW w:w="1913" w:type="pct"/>
            <w:tcBorders>
              <w:top w:val="nil"/>
              <w:left w:val="nil"/>
              <w:bottom w:val="nil"/>
              <w:right w:val="nil"/>
            </w:tcBorders>
          </w:tcPr>
          <w:p w14:paraId="26A368C8" w14:textId="77777777" w:rsidR="00A44C66" w:rsidRPr="009E2200" w:rsidRDefault="00A44C66" w:rsidP="00672F8B">
            <w:pPr>
              <w:spacing w:before="60" w:after="60"/>
              <w:rPr>
                <w:rFonts w:cs="Calibri"/>
                <w:sz w:val="20"/>
                <w:szCs w:val="20"/>
                <w:lang w:val="en-US"/>
              </w:rPr>
            </w:pPr>
            <w:r>
              <w:rPr>
                <w:rFonts w:cs="Calibri"/>
                <w:sz w:val="20"/>
                <w:szCs w:val="20"/>
              </w:rPr>
              <w:t>The potential for increased antimicrobial resistance is discussed in Risk Scenario 2, and was assessed as posing negligible risk.</w:t>
            </w:r>
          </w:p>
        </w:tc>
      </w:tr>
      <w:tr w:rsidR="00A44C66" w:rsidRPr="009E2200" w14:paraId="3DBB1395" w14:textId="77777777" w:rsidTr="00A44C66">
        <w:tc>
          <w:tcPr>
            <w:tcW w:w="677" w:type="pct"/>
            <w:vMerge/>
            <w:tcBorders>
              <w:top w:val="nil"/>
              <w:left w:val="nil"/>
              <w:bottom w:val="nil"/>
              <w:right w:val="nil"/>
            </w:tcBorders>
          </w:tcPr>
          <w:p w14:paraId="38E1FFF7" w14:textId="77777777" w:rsidR="00A44C66" w:rsidRPr="00AA4C40" w:rsidRDefault="00A44C66">
            <w:pPr>
              <w:pStyle w:val="ListParagraph"/>
              <w:numPr>
                <w:ilvl w:val="0"/>
                <w:numId w:val="47"/>
              </w:numPr>
              <w:spacing w:before="60" w:after="60"/>
              <w:ind w:left="527" w:hanging="357"/>
              <w:rPr>
                <w:rFonts w:cs="Calibri"/>
                <w:sz w:val="20"/>
                <w:szCs w:val="20"/>
              </w:rPr>
            </w:pPr>
          </w:p>
        </w:tc>
        <w:tc>
          <w:tcPr>
            <w:tcW w:w="2410" w:type="pct"/>
            <w:tcBorders>
              <w:top w:val="nil"/>
              <w:left w:val="nil"/>
              <w:bottom w:val="nil"/>
              <w:right w:val="nil"/>
            </w:tcBorders>
          </w:tcPr>
          <w:p w14:paraId="64E96316" w14:textId="5E95EE40" w:rsidR="00A44C66" w:rsidRPr="00AA4C40" w:rsidRDefault="00A44C66">
            <w:pPr>
              <w:pStyle w:val="ListParagraph"/>
              <w:numPr>
                <w:ilvl w:val="0"/>
                <w:numId w:val="47"/>
              </w:numPr>
              <w:spacing w:before="60" w:after="60"/>
              <w:ind w:left="527" w:hanging="357"/>
              <w:rPr>
                <w:rFonts w:cs="Calibri"/>
                <w:sz w:val="20"/>
                <w:szCs w:val="20"/>
              </w:rPr>
            </w:pPr>
            <w:r w:rsidRPr="00AA4C40">
              <w:rPr>
                <w:rFonts w:cs="Calibri"/>
                <w:sz w:val="20"/>
                <w:szCs w:val="20"/>
              </w:rPr>
              <w:t>Require mandatory Identity Preservation and Coexistence Management Plans for all trial and commercial proposals, incorporating batch traceability and periodic DNA testing.</w:t>
            </w:r>
          </w:p>
        </w:tc>
        <w:tc>
          <w:tcPr>
            <w:tcW w:w="1913" w:type="pct"/>
            <w:tcBorders>
              <w:top w:val="nil"/>
              <w:left w:val="nil"/>
              <w:bottom w:val="nil"/>
              <w:right w:val="nil"/>
            </w:tcBorders>
          </w:tcPr>
          <w:p w14:paraId="688B2944" w14:textId="77777777" w:rsidR="00A44C66" w:rsidRPr="009E2200" w:rsidRDefault="00A44C66" w:rsidP="00672F8B">
            <w:pPr>
              <w:spacing w:before="60" w:after="60"/>
              <w:rPr>
                <w:rFonts w:cs="Calibri"/>
                <w:sz w:val="20"/>
                <w:szCs w:val="20"/>
                <w:lang w:val="en-US"/>
              </w:rPr>
            </w:pPr>
            <w:r w:rsidRPr="009162F9">
              <w:rPr>
                <w:rFonts w:cs="Calibri"/>
                <w:sz w:val="20"/>
                <w:szCs w:val="20"/>
                <w:lang w:val="en-US"/>
              </w:rPr>
              <w:t>Marketing and trade issues, including segregation and coexistence regimes, are outside the scope of assessments conducted by the Regulator.</w:t>
            </w:r>
          </w:p>
        </w:tc>
      </w:tr>
      <w:tr w:rsidR="00A44C66" w:rsidRPr="009E2200" w14:paraId="6F6774BD" w14:textId="77777777" w:rsidTr="00A44C66">
        <w:tc>
          <w:tcPr>
            <w:tcW w:w="677" w:type="pct"/>
            <w:vMerge/>
            <w:tcBorders>
              <w:top w:val="nil"/>
              <w:left w:val="nil"/>
              <w:bottom w:val="single" w:sz="4" w:space="0" w:color="auto"/>
              <w:right w:val="nil"/>
            </w:tcBorders>
          </w:tcPr>
          <w:p w14:paraId="27494CA2" w14:textId="77777777" w:rsidR="00A44C66" w:rsidRPr="00AA4C40" w:rsidRDefault="00A44C66">
            <w:pPr>
              <w:pStyle w:val="ListParagraph"/>
              <w:numPr>
                <w:ilvl w:val="0"/>
                <w:numId w:val="47"/>
              </w:numPr>
              <w:spacing w:before="60" w:after="60"/>
              <w:ind w:left="527" w:hanging="357"/>
              <w:rPr>
                <w:rFonts w:cs="Calibri"/>
                <w:sz w:val="20"/>
                <w:szCs w:val="20"/>
              </w:rPr>
            </w:pPr>
          </w:p>
        </w:tc>
        <w:tc>
          <w:tcPr>
            <w:tcW w:w="2410" w:type="pct"/>
            <w:tcBorders>
              <w:top w:val="nil"/>
              <w:left w:val="nil"/>
              <w:bottom w:val="single" w:sz="4" w:space="0" w:color="auto"/>
              <w:right w:val="nil"/>
            </w:tcBorders>
          </w:tcPr>
          <w:p w14:paraId="4CEB1AF6" w14:textId="51258417" w:rsidR="00A44C66" w:rsidRPr="00AA4C40" w:rsidRDefault="00A44C66">
            <w:pPr>
              <w:pStyle w:val="ListParagraph"/>
              <w:numPr>
                <w:ilvl w:val="0"/>
                <w:numId w:val="47"/>
              </w:numPr>
              <w:spacing w:before="60" w:after="60"/>
              <w:ind w:left="527" w:hanging="357"/>
              <w:rPr>
                <w:rFonts w:cs="Calibri"/>
                <w:sz w:val="20"/>
                <w:szCs w:val="20"/>
              </w:rPr>
            </w:pPr>
            <w:r w:rsidRPr="00AA4C40">
              <w:rPr>
                <w:rFonts w:cs="Calibri"/>
                <w:sz w:val="20"/>
                <w:szCs w:val="20"/>
              </w:rPr>
              <w:t xml:space="preserve">Assess </w:t>
            </w:r>
            <w:bookmarkStart w:id="384" w:name="_Hlk218507489"/>
            <w:r w:rsidRPr="00F74957">
              <w:rPr>
                <w:rFonts w:cs="Calibri"/>
                <w:sz w:val="20"/>
                <w:szCs w:val="20"/>
              </w:rPr>
              <w:t xml:space="preserve">Exclusive Capturable Commercial Benefit </w:t>
            </w:r>
            <w:r>
              <w:rPr>
                <w:rFonts w:cs="Calibri"/>
                <w:sz w:val="20"/>
                <w:szCs w:val="20"/>
              </w:rPr>
              <w:t>(</w:t>
            </w:r>
            <w:r w:rsidRPr="00AA4C40">
              <w:rPr>
                <w:rFonts w:cs="Calibri"/>
                <w:sz w:val="20"/>
                <w:szCs w:val="20"/>
              </w:rPr>
              <w:t>ECCB</w:t>
            </w:r>
            <w:r>
              <w:rPr>
                <w:rFonts w:cs="Calibri"/>
                <w:sz w:val="20"/>
                <w:szCs w:val="20"/>
              </w:rPr>
              <w:t>)</w:t>
            </w:r>
            <w:r w:rsidRPr="00AA4C40">
              <w:rPr>
                <w:rFonts w:cs="Calibri"/>
                <w:sz w:val="20"/>
                <w:szCs w:val="20"/>
              </w:rPr>
              <w:t xml:space="preserve"> </w:t>
            </w:r>
            <w:bookmarkEnd w:id="384"/>
            <w:r w:rsidRPr="00AA4C40">
              <w:rPr>
                <w:rFonts w:cs="Calibri"/>
                <w:sz w:val="20"/>
                <w:szCs w:val="20"/>
              </w:rPr>
              <w:t>and market-concentration risks as part of public-interest evaluation before any licences can be issued.</w:t>
            </w:r>
          </w:p>
        </w:tc>
        <w:tc>
          <w:tcPr>
            <w:tcW w:w="1913" w:type="pct"/>
            <w:tcBorders>
              <w:top w:val="nil"/>
              <w:left w:val="nil"/>
              <w:bottom w:val="single" w:sz="4" w:space="0" w:color="auto"/>
              <w:right w:val="nil"/>
            </w:tcBorders>
          </w:tcPr>
          <w:p w14:paraId="7276356B" w14:textId="77777777" w:rsidR="00A44C66" w:rsidRDefault="00A44C66" w:rsidP="00672F8B">
            <w:pPr>
              <w:spacing w:before="60" w:after="60"/>
              <w:rPr>
                <w:rFonts w:cs="Calibri"/>
                <w:sz w:val="20"/>
                <w:szCs w:val="20"/>
              </w:rPr>
            </w:pPr>
            <w:r>
              <w:rPr>
                <w:rFonts w:cs="Calibri"/>
                <w:sz w:val="20"/>
                <w:szCs w:val="20"/>
                <w:lang w:val="en-US"/>
              </w:rPr>
              <w:t xml:space="preserve">Patents, licensing arrangements and economic risks </w:t>
            </w:r>
            <w:r>
              <w:rPr>
                <w:rFonts w:cs="Calibri"/>
                <w:sz w:val="20"/>
                <w:szCs w:val="20"/>
              </w:rPr>
              <w:t>are outside the scope of the Gene Technology legislation.</w:t>
            </w:r>
          </w:p>
          <w:p w14:paraId="3BEC32D9" w14:textId="77777777" w:rsidR="00A44C66" w:rsidRPr="009E2200" w:rsidRDefault="00A44C66" w:rsidP="00672F8B">
            <w:pPr>
              <w:spacing w:before="60" w:after="60"/>
              <w:rPr>
                <w:rFonts w:cs="Calibri"/>
                <w:sz w:val="20"/>
                <w:szCs w:val="20"/>
                <w:lang w:val="en-US"/>
              </w:rPr>
            </w:pPr>
            <w:r w:rsidRPr="0085453F">
              <w:rPr>
                <w:rFonts w:cs="Calibri"/>
                <w:sz w:val="20"/>
                <w:szCs w:val="20"/>
                <w:lang w:val="en-US"/>
              </w:rPr>
              <w:t xml:space="preserve">ECCB is considered by FSANZ. An </w:t>
            </w:r>
            <w:hyperlink r:id="rId106" w:history="1">
              <w:r w:rsidRPr="0085453F">
                <w:rPr>
                  <w:rStyle w:val="Hyperlink"/>
                  <w:rFonts w:cs="Calibri"/>
                  <w:color w:val="auto"/>
                  <w:sz w:val="20"/>
                  <w:szCs w:val="20"/>
                  <w:lang w:val="en-US"/>
                </w:rPr>
                <w:t>exclusive use permission</w:t>
              </w:r>
            </w:hyperlink>
            <w:r w:rsidRPr="0085453F">
              <w:rPr>
                <w:rFonts w:cs="Calibri"/>
                <w:sz w:val="20"/>
                <w:szCs w:val="20"/>
                <w:lang w:val="en-US"/>
              </w:rPr>
              <w:t xml:space="preserve"> for novel foods or nutritive substances may </w:t>
            </w:r>
            <w:r>
              <w:rPr>
                <w:rFonts w:cs="Calibri"/>
                <w:sz w:val="20"/>
                <w:szCs w:val="20"/>
                <w:lang w:val="en-US"/>
              </w:rPr>
              <w:t>be</w:t>
            </w:r>
            <w:r w:rsidRPr="0071125C">
              <w:rPr>
                <w:rFonts w:cs="Calibri"/>
                <w:sz w:val="20"/>
                <w:szCs w:val="20"/>
                <w:lang w:val="en-US"/>
              </w:rPr>
              <w:t xml:space="preserve"> </w:t>
            </w:r>
            <w:r>
              <w:rPr>
                <w:rFonts w:cs="Calibri"/>
                <w:sz w:val="20"/>
                <w:szCs w:val="20"/>
                <w:lang w:val="en-US"/>
              </w:rPr>
              <w:t>assessed</w:t>
            </w:r>
            <w:r w:rsidRPr="0071125C">
              <w:rPr>
                <w:rFonts w:cs="Calibri"/>
                <w:sz w:val="20"/>
                <w:szCs w:val="20"/>
                <w:lang w:val="en-US"/>
              </w:rPr>
              <w:t xml:space="preserve"> by FSANZ if an applicant expressly applies for it.</w:t>
            </w:r>
          </w:p>
        </w:tc>
      </w:tr>
      <w:tr w:rsidR="00A44C66" w:rsidRPr="00C06232" w14:paraId="2E71F11A" w14:textId="77777777" w:rsidTr="00A44C66">
        <w:tc>
          <w:tcPr>
            <w:tcW w:w="677" w:type="pct"/>
            <w:vMerge w:val="restart"/>
            <w:tcBorders>
              <w:top w:val="single" w:sz="4" w:space="0" w:color="auto"/>
              <w:left w:val="nil"/>
              <w:bottom w:val="nil"/>
              <w:right w:val="nil"/>
            </w:tcBorders>
          </w:tcPr>
          <w:p w14:paraId="23B387FC" w14:textId="4E53D048" w:rsidR="00A44C66" w:rsidRDefault="00A44C66" w:rsidP="00672F8B">
            <w:pPr>
              <w:spacing w:before="60" w:after="60"/>
              <w:rPr>
                <w:rFonts w:cs="Calibri"/>
                <w:sz w:val="20"/>
                <w:szCs w:val="20"/>
              </w:rPr>
            </w:pPr>
            <w:r>
              <w:rPr>
                <w:rFonts w:cs="Calibri"/>
                <w:sz w:val="20"/>
                <w:szCs w:val="20"/>
              </w:rPr>
              <w:t>13</w:t>
            </w:r>
          </w:p>
        </w:tc>
        <w:tc>
          <w:tcPr>
            <w:tcW w:w="2410" w:type="pct"/>
            <w:tcBorders>
              <w:top w:val="single" w:sz="4" w:space="0" w:color="auto"/>
              <w:left w:val="nil"/>
              <w:bottom w:val="nil"/>
              <w:right w:val="nil"/>
            </w:tcBorders>
          </w:tcPr>
          <w:p w14:paraId="6EF6628E" w14:textId="420DBA5E" w:rsidR="00A44C66" w:rsidRDefault="00A44C66" w:rsidP="00672F8B">
            <w:pPr>
              <w:spacing w:before="60" w:after="60"/>
              <w:rPr>
                <w:rFonts w:cs="Calibri"/>
                <w:sz w:val="20"/>
                <w:szCs w:val="20"/>
              </w:rPr>
            </w:pPr>
            <w:r>
              <w:rPr>
                <w:rFonts w:cs="Calibri"/>
                <w:sz w:val="20"/>
                <w:szCs w:val="20"/>
              </w:rPr>
              <w:t xml:space="preserve">Does </w:t>
            </w:r>
            <w:r w:rsidRPr="006F457B">
              <w:rPr>
                <w:rFonts w:cs="Calibri"/>
                <w:sz w:val="20"/>
                <w:szCs w:val="20"/>
              </w:rPr>
              <w:t>not want GM food</w:t>
            </w:r>
            <w:r>
              <w:rPr>
                <w:rFonts w:cs="Calibri"/>
                <w:sz w:val="20"/>
                <w:szCs w:val="20"/>
              </w:rPr>
              <w:t>.</w:t>
            </w:r>
          </w:p>
        </w:tc>
        <w:tc>
          <w:tcPr>
            <w:tcW w:w="1913" w:type="pct"/>
            <w:tcBorders>
              <w:top w:val="single" w:sz="4" w:space="0" w:color="auto"/>
              <w:left w:val="nil"/>
              <w:bottom w:val="nil"/>
              <w:right w:val="nil"/>
            </w:tcBorders>
          </w:tcPr>
          <w:p w14:paraId="7D2FD100" w14:textId="38F5EF0F" w:rsidR="00A44C66" w:rsidRPr="00C06232" w:rsidRDefault="00A44C66" w:rsidP="00672F8B">
            <w:pPr>
              <w:spacing w:before="60" w:after="60"/>
              <w:rPr>
                <w:rFonts w:cs="Calibri"/>
                <w:sz w:val="20"/>
                <w:szCs w:val="20"/>
                <w:lang w:val="en-US"/>
              </w:rPr>
            </w:pPr>
            <w:r>
              <w:rPr>
                <w:rFonts w:cs="Calibri"/>
                <w:sz w:val="20"/>
                <w:szCs w:val="20"/>
                <w:lang w:val="en-US"/>
              </w:rPr>
              <w:t>Noted</w:t>
            </w:r>
            <w:r w:rsidR="0085453F">
              <w:rPr>
                <w:rFonts w:cs="Calibri"/>
                <w:sz w:val="20"/>
                <w:szCs w:val="20"/>
                <w:lang w:val="en-US"/>
              </w:rPr>
              <w:t>.</w:t>
            </w:r>
          </w:p>
        </w:tc>
      </w:tr>
      <w:tr w:rsidR="00A44C66" w14:paraId="5E3EF18A" w14:textId="77777777" w:rsidTr="00A44C66">
        <w:tc>
          <w:tcPr>
            <w:tcW w:w="677" w:type="pct"/>
            <w:vMerge/>
            <w:tcBorders>
              <w:top w:val="nil"/>
              <w:left w:val="nil"/>
              <w:bottom w:val="single" w:sz="4" w:space="0" w:color="auto"/>
              <w:right w:val="nil"/>
            </w:tcBorders>
          </w:tcPr>
          <w:p w14:paraId="47817CC5" w14:textId="77777777" w:rsidR="00A44C66" w:rsidRDefault="00A44C66" w:rsidP="00672F8B">
            <w:pPr>
              <w:spacing w:before="60" w:after="60"/>
              <w:rPr>
                <w:rFonts w:cs="Calibri"/>
                <w:sz w:val="20"/>
                <w:szCs w:val="20"/>
              </w:rPr>
            </w:pPr>
          </w:p>
        </w:tc>
        <w:tc>
          <w:tcPr>
            <w:tcW w:w="2410" w:type="pct"/>
            <w:tcBorders>
              <w:top w:val="nil"/>
              <w:left w:val="nil"/>
              <w:bottom w:val="single" w:sz="4" w:space="0" w:color="auto"/>
              <w:right w:val="nil"/>
            </w:tcBorders>
          </w:tcPr>
          <w:p w14:paraId="643B2EE9" w14:textId="39748E3D" w:rsidR="00A44C66" w:rsidRDefault="00A44C66" w:rsidP="00672F8B">
            <w:pPr>
              <w:spacing w:before="60" w:after="60"/>
              <w:rPr>
                <w:rFonts w:cs="Calibri"/>
                <w:sz w:val="20"/>
                <w:szCs w:val="20"/>
              </w:rPr>
            </w:pPr>
            <w:r>
              <w:rPr>
                <w:rFonts w:cs="Calibri"/>
                <w:sz w:val="20"/>
                <w:szCs w:val="20"/>
              </w:rPr>
              <w:t>Is concerned about hybridisation of non-GM tomatoes with the GM purple tomato.</w:t>
            </w:r>
          </w:p>
        </w:tc>
        <w:tc>
          <w:tcPr>
            <w:tcW w:w="1913" w:type="pct"/>
            <w:tcBorders>
              <w:top w:val="nil"/>
              <w:left w:val="nil"/>
              <w:bottom w:val="single" w:sz="4" w:space="0" w:color="auto"/>
              <w:right w:val="nil"/>
            </w:tcBorders>
          </w:tcPr>
          <w:p w14:paraId="4D8390E3" w14:textId="77777777" w:rsidR="00A44C66" w:rsidRDefault="00A44C66" w:rsidP="00672F8B">
            <w:pPr>
              <w:spacing w:before="60" w:after="60"/>
              <w:rPr>
                <w:rFonts w:cs="Calibri"/>
                <w:sz w:val="20"/>
                <w:szCs w:val="20"/>
                <w:lang w:val="en-US"/>
              </w:rPr>
            </w:pPr>
            <w:r w:rsidRPr="000D7866">
              <w:rPr>
                <w:rFonts w:cs="Calibri"/>
                <w:sz w:val="20"/>
                <w:szCs w:val="20"/>
                <w:lang w:val="en-US"/>
              </w:rPr>
              <w:t xml:space="preserve">Outcrossing </w:t>
            </w:r>
            <w:r>
              <w:rPr>
                <w:rFonts w:cs="Calibri"/>
                <w:sz w:val="20"/>
                <w:szCs w:val="20"/>
                <w:lang w:val="en-US"/>
              </w:rPr>
              <w:t xml:space="preserve">of the GMO </w:t>
            </w:r>
            <w:r w:rsidRPr="000D7866">
              <w:rPr>
                <w:rFonts w:cs="Calibri"/>
                <w:sz w:val="20"/>
                <w:szCs w:val="20"/>
                <w:lang w:val="en-US"/>
              </w:rPr>
              <w:t>with sexually compatible plants</w:t>
            </w:r>
            <w:r>
              <w:rPr>
                <w:rFonts w:cs="Calibri"/>
                <w:sz w:val="20"/>
                <w:szCs w:val="20"/>
                <w:lang w:val="en-US"/>
              </w:rPr>
              <w:t xml:space="preserve">, including hybridisation with non-GM tomatoes, is considered in Risk Scenario 4. </w:t>
            </w:r>
            <w:r>
              <w:rPr>
                <w:rFonts w:cs="Calibri"/>
                <w:sz w:val="20"/>
                <w:szCs w:val="20"/>
              </w:rPr>
              <w:t>Risk Scenario 4 was assessed as posing negligible risk.</w:t>
            </w:r>
          </w:p>
          <w:p w14:paraId="4B5A320D" w14:textId="77777777" w:rsidR="00A44C66" w:rsidRDefault="00A44C66" w:rsidP="00672F8B">
            <w:pPr>
              <w:spacing w:before="60" w:after="60"/>
              <w:rPr>
                <w:rFonts w:cs="Calibri"/>
                <w:sz w:val="20"/>
                <w:szCs w:val="20"/>
                <w:lang w:val="en-US"/>
              </w:rPr>
            </w:pPr>
            <w:r w:rsidRPr="00C06232">
              <w:rPr>
                <w:rFonts w:cs="Calibri"/>
                <w:sz w:val="20"/>
                <w:szCs w:val="20"/>
                <w:lang w:val="en-US"/>
              </w:rPr>
              <w:t>Marketing and trade issues, including segregation and coexistence regimes, are outside the scope of assessments conducted by the Regulator.</w:t>
            </w:r>
          </w:p>
        </w:tc>
      </w:tr>
      <w:tr w:rsidR="00A44C66" w:rsidRPr="000B36C3" w14:paraId="79BF8ED3" w14:textId="77777777" w:rsidTr="00A44C66">
        <w:tc>
          <w:tcPr>
            <w:tcW w:w="677" w:type="pct"/>
            <w:vMerge w:val="restart"/>
            <w:tcBorders>
              <w:top w:val="single" w:sz="4" w:space="0" w:color="auto"/>
              <w:left w:val="nil"/>
              <w:bottom w:val="nil"/>
              <w:right w:val="nil"/>
            </w:tcBorders>
          </w:tcPr>
          <w:p w14:paraId="079186C6" w14:textId="447832BA" w:rsidR="00A44C66" w:rsidRDefault="00A44C66" w:rsidP="00672F8B">
            <w:pPr>
              <w:spacing w:before="60" w:after="60"/>
              <w:rPr>
                <w:rFonts w:cs="Calibri"/>
                <w:sz w:val="20"/>
                <w:szCs w:val="20"/>
              </w:rPr>
            </w:pPr>
            <w:r>
              <w:rPr>
                <w:rFonts w:cs="Calibri"/>
                <w:sz w:val="20"/>
                <w:szCs w:val="20"/>
              </w:rPr>
              <w:t>14</w:t>
            </w:r>
          </w:p>
        </w:tc>
        <w:tc>
          <w:tcPr>
            <w:tcW w:w="2410" w:type="pct"/>
            <w:tcBorders>
              <w:top w:val="single" w:sz="4" w:space="0" w:color="auto"/>
              <w:left w:val="nil"/>
              <w:bottom w:val="nil"/>
              <w:right w:val="nil"/>
            </w:tcBorders>
          </w:tcPr>
          <w:p w14:paraId="2FC52CA7" w14:textId="4D9C7DC3" w:rsidR="00A44C66" w:rsidRDefault="00A44C66" w:rsidP="00672F8B">
            <w:pPr>
              <w:spacing w:before="60" w:after="60"/>
              <w:rPr>
                <w:rFonts w:cs="Calibri"/>
                <w:sz w:val="20"/>
                <w:szCs w:val="20"/>
              </w:rPr>
            </w:pPr>
            <w:r>
              <w:rPr>
                <w:rFonts w:cs="Calibri"/>
                <w:sz w:val="20"/>
                <w:szCs w:val="20"/>
              </w:rPr>
              <w:t>C</w:t>
            </w:r>
            <w:r w:rsidRPr="00F14B58">
              <w:rPr>
                <w:rFonts w:cs="Calibri"/>
                <w:sz w:val="20"/>
                <w:szCs w:val="20"/>
              </w:rPr>
              <w:t xml:space="preserve">oncerned </w:t>
            </w:r>
            <w:r>
              <w:rPr>
                <w:rFonts w:cs="Calibri"/>
                <w:sz w:val="20"/>
                <w:szCs w:val="20"/>
              </w:rPr>
              <w:t>about</w:t>
            </w:r>
            <w:r w:rsidRPr="00F14B58">
              <w:rPr>
                <w:rFonts w:cs="Calibri"/>
                <w:sz w:val="20"/>
                <w:szCs w:val="20"/>
              </w:rPr>
              <w:t xml:space="preserve"> the widespread distribution of genetically engineered tomatoes containing </w:t>
            </w:r>
            <w:r>
              <w:rPr>
                <w:rFonts w:cs="Calibri"/>
                <w:sz w:val="20"/>
                <w:szCs w:val="20"/>
              </w:rPr>
              <w:t xml:space="preserve">viable </w:t>
            </w:r>
            <w:r w:rsidRPr="00F14B58">
              <w:rPr>
                <w:rFonts w:cs="Calibri"/>
                <w:sz w:val="20"/>
                <w:szCs w:val="20"/>
              </w:rPr>
              <w:t xml:space="preserve">seeds </w:t>
            </w:r>
            <w:r>
              <w:rPr>
                <w:rFonts w:cs="Calibri"/>
                <w:sz w:val="20"/>
                <w:szCs w:val="20"/>
              </w:rPr>
              <w:t xml:space="preserve">resulting in the </w:t>
            </w:r>
            <w:r w:rsidRPr="00F14B58">
              <w:rPr>
                <w:rFonts w:cs="Calibri"/>
                <w:sz w:val="20"/>
                <w:szCs w:val="20"/>
              </w:rPr>
              <w:t>uncontrolled</w:t>
            </w:r>
            <w:r>
              <w:rPr>
                <w:rFonts w:cs="Calibri"/>
                <w:sz w:val="20"/>
                <w:szCs w:val="20"/>
              </w:rPr>
              <w:t xml:space="preserve"> </w:t>
            </w:r>
            <w:r w:rsidRPr="00F14B58">
              <w:rPr>
                <w:rFonts w:cs="Calibri"/>
                <w:sz w:val="20"/>
                <w:szCs w:val="20"/>
              </w:rPr>
              <w:t xml:space="preserve">distribution of </w:t>
            </w:r>
            <w:r>
              <w:rPr>
                <w:rFonts w:cs="Calibri"/>
                <w:sz w:val="20"/>
                <w:szCs w:val="20"/>
              </w:rPr>
              <w:t xml:space="preserve">the </w:t>
            </w:r>
            <w:r w:rsidRPr="00F14B58">
              <w:rPr>
                <w:rFonts w:cs="Calibri"/>
                <w:sz w:val="20"/>
                <w:szCs w:val="20"/>
              </w:rPr>
              <w:t>genetic material.</w:t>
            </w:r>
          </w:p>
        </w:tc>
        <w:tc>
          <w:tcPr>
            <w:tcW w:w="1913" w:type="pct"/>
            <w:tcBorders>
              <w:top w:val="single" w:sz="4" w:space="0" w:color="auto"/>
              <w:left w:val="nil"/>
              <w:bottom w:val="nil"/>
              <w:right w:val="nil"/>
            </w:tcBorders>
          </w:tcPr>
          <w:p w14:paraId="3A4EBD43" w14:textId="77777777" w:rsidR="00A44C66" w:rsidRPr="000B36C3" w:rsidRDefault="00A44C66" w:rsidP="00672F8B">
            <w:pPr>
              <w:spacing w:before="60" w:after="60"/>
              <w:rPr>
                <w:rFonts w:cs="Calibri"/>
                <w:sz w:val="20"/>
                <w:szCs w:val="20"/>
              </w:rPr>
            </w:pPr>
            <w:r>
              <w:rPr>
                <w:rFonts w:cs="Calibri"/>
                <w:sz w:val="20"/>
                <w:szCs w:val="20"/>
              </w:rPr>
              <w:t>As this application is for a commercial release of a GM plant, t</w:t>
            </w:r>
            <w:r w:rsidRPr="00F912AC">
              <w:rPr>
                <w:rFonts w:cs="Calibri"/>
                <w:sz w:val="20"/>
                <w:szCs w:val="20"/>
              </w:rPr>
              <w:t>he licence application proposes an ongoing commercial release, with no restrictions on how the GM Purple Tomato is grown or used</w:t>
            </w:r>
            <w:r>
              <w:rPr>
                <w:rFonts w:cs="Calibri"/>
                <w:sz w:val="20"/>
                <w:szCs w:val="20"/>
              </w:rPr>
              <w:t xml:space="preserve">. It is therefore assumed that there will be dispersal into the environment. Dispersal and persistence of the GMO is discussed in Risk Scenario </w:t>
            </w:r>
            <w:r>
              <w:rPr>
                <w:rFonts w:cs="Calibri"/>
                <w:sz w:val="20"/>
                <w:szCs w:val="20"/>
              </w:rPr>
              <w:lastRenderedPageBreak/>
              <w:t>3, including the potential for growth in home gardens. Risk Scenario 3 was assessed as posing negligible risk.</w:t>
            </w:r>
          </w:p>
        </w:tc>
      </w:tr>
      <w:tr w:rsidR="00A44C66" w14:paraId="2AAFD1F6" w14:textId="77777777" w:rsidTr="00A44C66">
        <w:tc>
          <w:tcPr>
            <w:tcW w:w="677" w:type="pct"/>
            <w:vMerge/>
            <w:tcBorders>
              <w:top w:val="nil"/>
              <w:left w:val="nil"/>
              <w:bottom w:val="single" w:sz="4" w:space="0" w:color="auto"/>
              <w:right w:val="nil"/>
            </w:tcBorders>
          </w:tcPr>
          <w:p w14:paraId="1CE55650" w14:textId="77777777" w:rsidR="00A44C66" w:rsidRDefault="00A44C66" w:rsidP="00672F8B">
            <w:pPr>
              <w:spacing w:before="60" w:after="60"/>
              <w:rPr>
                <w:rFonts w:cs="Calibri"/>
                <w:sz w:val="20"/>
                <w:szCs w:val="20"/>
              </w:rPr>
            </w:pPr>
          </w:p>
        </w:tc>
        <w:tc>
          <w:tcPr>
            <w:tcW w:w="2410" w:type="pct"/>
            <w:tcBorders>
              <w:top w:val="nil"/>
              <w:left w:val="nil"/>
              <w:bottom w:val="single" w:sz="4" w:space="0" w:color="auto"/>
              <w:right w:val="nil"/>
            </w:tcBorders>
          </w:tcPr>
          <w:p w14:paraId="44D72C8A" w14:textId="74EC00BD" w:rsidR="00A44C66" w:rsidRDefault="00A44C66" w:rsidP="00672F8B">
            <w:pPr>
              <w:spacing w:before="60" w:after="60"/>
              <w:rPr>
                <w:rFonts w:cs="Calibri"/>
                <w:sz w:val="20"/>
                <w:szCs w:val="20"/>
              </w:rPr>
            </w:pPr>
            <w:r>
              <w:rPr>
                <w:rFonts w:cs="Calibri"/>
                <w:sz w:val="20"/>
                <w:szCs w:val="20"/>
              </w:rPr>
              <w:t>Concerned about the impacts of the release on existing tomato varieties and negative impacts on organic/GE free claims.</w:t>
            </w:r>
          </w:p>
        </w:tc>
        <w:tc>
          <w:tcPr>
            <w:tcW w:w="1913" w:type="pct"/>
            <w:tcBorders>
              <w:top w:val="nil"/>
              <w:left w:val="nil"/>
              <w:bottom w:val="single" w:sz="4" w:space="0" w:color="auto"/>
              <w:right w:val="nil"/>
            </w:tcBorders>
          </w:tcPr>
          <w:p w14:paraId="0DD47597" w14:textId="77777777" w:rsidR="00A44C66" w:rsidRDefault="00A44C66" w:rsidP="00672F8B">
            <w:pPr>
              <w:spacing w:before="60" w:after="60"/>
              <w:rPr>
                <w:rFonts w:cs="Calibri"/>
                <w:sz w:val="20"/>
                <w:szCs w:val="20"/>
              </w:rPr>
            </w:pPr>
            <w:r w:rsidRPr="00C06232">
              <w:rPr>
                <w:rFonts w:cs="Calibri"/>
                <w:sz w:val="20"/>
                <w:szCs w:val="20"/>
                <w:lang w:val="en-US"/>
              </w:rPr>
              <w:t>Marketing and trade issues, including segregation and coexistence regimes, are outside the scope of assessments conducted by the Regulator.</w:t>
            </w:r>
          </w:p>
        </w:tc>
      </w:tr>
      <w:tr w:rsidR="00A44C66" w:rsidRPr="00C06232" w14:paraId="46EBB523" w14:textId="77777777" w:rsidTr="00A44C66">
        <w:tc>
          <w:tcPr>
            <w:tcW w:w="677" w:type="pct"/>
            <w:vMerge w:val="restart"/>
            <w:tcBorders>
              <w:top w:val="single" w:sz="4" w:space="0" w:color="auto"/>
              <w:left w:val="nil"/>
              <w:bottom w:val="nil"/>
              <w:right w:val="nil"/>
            </w:tcBorders>
          </w:tcPr>
          <w:p w14:paraId="489CAC3C" w14:textId="3A0A177C" w:rsidR="00A44C66" w:rsidRDefault="00A44C66" w:rsidP="00672F8B">
            <w:pPr>
              <w:spacing w:before="60" w:after="60"/>
              <w:rPr>
                <w:rFonts w:cs="Calibri"/>
                <w:sz w:val="20"/>
                <w:szCs w:val="20"/>
              </w:rPr>
            </w:pPr>
            <w:r>
              <w:rPr>
                <w:rFonts w:cs="Calibri"/>
                <w:sz w:val="20"/>
                <w:szCs w:val="20"/>
              </w:rPr>
              <w:t>15</w:t>
            </w:r>
          </w:p>
        </w:tc>
        <w:tc>
          <w:tcPr>
            <w:tcW w:w="2410" w:type="pct"/>
            <w:tcBorders>
              <w:top w:val="single" w:sz="4" w:space="0" w:color="auto"/>
              <w:left w:val="nil"/>
              <w:bottom w:val="nil"/>
              <w:right w:val="nil"/>
            </w:tcBorders>
          </w:tcPr>
          <w:p w14:paraId="3616955F" w14:textId="252CF416" w:rsidR="00A44C66" w:rsidRDefault="00A44C66" w:rsidP="00672F8B">
            <w:pPr>
              <w:spacing w:before="60" w:after="60"/>
              <w:rPr>
                <w:rFonts w:cs="Calibri"/>
                <w:sz w:val="20"/>
                <w:szCs w:val="20"/>
              </w:rPr>
            </w:pPr>
            <w:r>
              <w:rPr>
                <w:rFonts w:cs="Calibri"/>
                <w:sz w:val="20"/>
                <w:szCs w:val="20"/>
              </w:rPr>
              <w:t>A</w:t>
            </w:r>
            <w:r w:rsidRPr="00F04D5E">
              <w:rPr>
                <w:rFonts w:cs="Calibri"/>
                <w:sz w:val="20"/>
                <w:szCs w:val="20"/>
              </w:rPr>
              <w:t xml:space="preserve">dvises against the approval of </w:t>
            </w:r>
            <w:r>
              <w:rPr>
                <w:rFonts w:cs="Calibri"/>
                <w:sz w:val="20"/>
                <w:szCs w:val="20"/>
              </w:rPr>
              <w:t>the application</w:t>
            </w:r>
            <w:r w:rsidRPr="00F04D5E">
              <w:rPr>
                <w:rFonts w:cs="Calibri"/>
                <w:sz w:val="20"/>
                <w:szCs w:val="20"/>
              </w:rPr>
              <w:t xml:space="preserve"> in its current form</w:t>
            </w:r>
            <w:r>
              <w:rPr>
                <w:rFonts w:cs="Calibri"/>
                <w:sz w:val="20"/>
                <w:szCs w:val="20"/>
              </w:rPr>
              <w:t xml:space="preserve"> as the RARMP</w:t>
            </w:r>
            <w:r w:rsidRPr="00F04D5E">
              <w:rPr>
                <w:rFonts w:cs="Calibri"/>
                <w:sz w:val="20"/>
                <w:szCs w:val="20"/>
              </w:rPr>
              <w:t xml:space="preserve"> does not provide sufficient evidence to support its conclusion of negligible risk</w:t>
            </w:r>
            <w:r>
              <w:rPr>
                <w:rFonts w:cs="Calibri"/>
                <w:sz w:val="20"/>
                <w:szCs w:val="20"/>
              </w:rPr>
              <w:t>, citing the following concerns:</w:t>
            </w:r>
          </w:p>
        </w:tc>
        <w:tc>
          <w:tcPr>
            <w:tcW w:w="1913" w:type="pct"/>
            <w:tcBorders>
              <w:top w:val="single" w:sz="4" w:space="0" w:color="auto"/>
              <w:left w:val="nil"/>
              <w:bottom w:val="nil"/>
              <w:right w:val="nil"/>
            </w:tcBorders>
          </w:tcPr>
          <w:p w14:paraId="1B6D3089" w14:textId="77777777" w:rsidR="00A44C66" w:rsidRPr="00C06232" w:rsidRDefault="00A44C66" w:rsidP="00672F8B">
            <w:pPr>
              <w:spacing w:before="60" w:after="60"/>
              <w:rPr>
                <w:rFonts w:cs="Calibri"/>
                <w:sz w:val="20"/>
                <w:szCs w:val="20"/>
                <w:lang w:val="en-US"/>
              </w:rPr>
            </w:pPr>
          </w:p>
        </w:tc>
      </w:tr>
      <w:tr w:rsidR="00A44C66" w:rsidRPr="00C06232" w14:paraId="22D72699" w14:textId="77777777" w:rsidTr="00A44C66">
        <w:tc>
          <w:tcPr>
            <w:tcW w:w="677" w:type="pct"/>
            <w:vMerge/>
            <w:tcBorders>
              <w:top w:val="nil"/>
              <w:left w:val="nil"/>
              <w:bottom w:val="nil"/>
              <w:right w:val="nil"/>
            </w:tcBorders>
          </w:tcPr>
          <w:p w14:paraId="3236E34D" w14:textId="77777777" w:rsidR="00A44C66" w:rsidRPr="00EF5B3B" w:rsidRDefault="00A44C66">
            <w:pPr>
              <w:pStyle w:val="ListParagraph"/>
              <w:numPr>
                <w:ilvl w:val="0"/>
                <w:numId w:val="48"/>
              </w:numPr>
              <w:spacing w:before="60" w:after="60"/>
              <w:ind w:left="527" w:hanging="357"/>
              <w:rPr>
                <w:rFonts w:cs="Calibri"/>
                <w:sz w:val="20"/>
                <w:szCs w:val="20"/>
              </w:rPr>
            </w:pPr>
          </w:p>
        </w:tc>
        <w:tc>
          <w:tcPr>
            <w:tcW w:w="2410" w:type="pct"/>
            <w:tcBorders>
              <w:top w:val="nil"/>
              <w:left w:val="nil"/>
              <w:bottom w:val="nil"/>
              <w:right w:val="nil"/>
            </w:tcBorders>
          </w:tcPr>
          <w:p w14:paraId="5B90D07C" w14:textId="3D885523" w:rsidR="00A44C66" w:rsidRPr="00EF5B3B" w:rsidRDefault="00A44C66">
            <w:pPr>
              <w:pStyle w:val="ListParagraph"/>
              <w:numPr>
                <w:ilvl w:val="0"/>
                <w:numId w:val="48"/>
              </w:numPr>
              <w:spacing w:before="60" w:after="60"/>
              <w:ind w:left="527" w:hanging="357"/>
              <w:rPr>
                <w:rFonts w:cs="Calibri"/>
                <w:sz w:val="20"/>
                <w:szCs w:val="20"/>
              </w:rPr>
            </w:pPr>
            <w:r w:rsidRPr="00EF5B3B">
              <w:rPr>
                <w:rFonts w:cs="Calibri"/>
                <w:sz w:val="20"/>
                <w:szCs w:val="20"/>
              </w:rPr>
              <w:t>Commercial greenhouses will not contain the GM pollen, leading to the introduction and establishment of GM material into non-GM agricultural landscapes.</w:t>
            </w:r>
          </w:p>
        </w:tc>
        <w:tc>
          <w:tcPr>
            <w:tcW w:w="1913" w:type="pct"/>
            <w:tcBorders>
              <w:top w:val="nil"/>
              <w:left w:val="nil"/>
              <w:bottom w:val="nil"/>
              <w:right w:val="nil"/>
            </w:tcBorders>
          </w:tcPr>
          <w:p w14:paraId="5D9B1DE8" w14:textId="77777777" w:rsidR="00A44C66" w:rsidRPr="00C06232" w:rsidRDefault="00A44C66" w:rsidP="00672F8B">
            <w:pPr>
              <w:spacing w:before="60" w:after="60"/>
              <w:rPr>
                <w:rFonts w:cs="Calibri"/>
                <w:sz w:val="20"/>
                <w:szCs w:val="20"/>
                <w:lang w:val="en-US"/>
              </w:rPr>
            </w:pPr>
            <w:r>
              <w:rPr>
                <w:rFonts w:cs="Calibri"/>
                <w:sz w:val="20"/>
                <w:szCs w:val="20"/>
              </w:rPr>
              <w:t>As this application is for a commercial release of a GM plant, t</w:t>
            </w:r>
            <w:r w:rsidRPr="00F912AC">
              <w:rPr>
                <w:rFonts w:cs="Calibri"/>
                <w:sz w:val="20"/>
                <w:szCs w:val="20"/>
              </w:rPr>
              <w:t>he licence application proposes an ongoing commercial release, with no restrictions on how the GM Purple Tomato is grown or used</w:t>
            </w:r>
            <w:r>
              <w:rPr>
                <w:rFonts w:cs="Calibri"/>
                <w:sz w:val="20"/>
                <w:szCs w:val="20"/>
              </w:rPr>
              <w:t>. It is therefore assumed that there will be dispersal into the environment. Dispersal and persistence of the GMO is discussed in Risk Scenario 3, including the potential for growth in home gardens. Risk Scenario 3 was assessed as posing negligible risk</w:t>
            </w:r>
            <w:r w:rsidRPr="00C06232">
              <w:rPr>
                <w:rFonts w:cs="Calibri"/>
                <w:sz w:val="20"/>
                <w:szCs w:val="20"/>
                <w:lang w:val="en-US"/>
              </w:rPr>
              <w:t xml:space="preserve">. </w:t>
            </w:r>
          </w:p>
        </w:tc>
      </w:tr>
      <w:tr w:rsidR="00A44C66" w:rsidRPr="00C06232" w14:paraId="4FB2D46C" w14:textId="77777777" w:rsidTr="00A44C66">
        <w:tc>
          <w:tcPr>
            <w:tcW w:w="677" w:type="pct"/>
            <w:vMerge/>
            <w:tcBorders>
              <w:top w:val="nil"/>
              <w:left w:val="nil"/>
              <w:bottom w:val="nil"/>
              <w:right w:val="nil"/>
            </w:tcBorders>
          </w:tcPr>
          <w:p w14:paraId="607D79D6" w14:textId="77777777" w:rsidR="00A44C66" w:rsidRPr="00EF5B3B" w:rsidRDefault="00A44C66">
            <w:pPr>
              <w:pStyle w:val="ListParagraph"/>
              <w:numPr>
                <w:ilvl w:val="0"/>
                <w:numId w:val="48"/>
              </w:numPr>
              <w:spacing w:before="60" w:after="60"/>
              <w:ind w:left="527" w:hanging="357"/>
              <w:rPr>
                <w:rFonts w:cs="Calibri"/>
                <w:sz w:val="20"/>
                <w:szCs w:val="20"/>
              </w:rPr>
            </w:pPr>
          </w:p>
        </w:tc>
        <w:tc>
          <w:tcPr>
            <w:tcW w:w="2410" w:type="pct"/>
            <w:tcBorders>
              <w:top w:val="nil"/>
              <w:left w:val="nil"/>
              <w:bottom w:val="nil"/>
              <w:right w:val="nil"/>
            </w:tcBorders>
          </w:tcPr>
          <w:p w14:paraId="32F082D7" w14:textId="194EDDBD" w:rsidR="00A44C66" w:rsidRPr="00EF5B3B" w:rsidRDefault="00A44C66">
            <w:pPr>
              <w:pStyle w:val="ListParagraph"/>
              <w:numPr>
                <w:ilvl w:val="0"/>
                <w:numId w:val="48"/>
              </w:numPr>
              <w:spacing w:before="60" w:after="60"/>
              <w:ind w:left="527" w:hanging="357"/>
              <w:rPr>
                <w:rFonts w:cs="Calibri"/>
                <w:sz w:val="20"/>
                <w:szCs w:val="20"/>
              </w:rPr>
            </w:pPr>
            <w:r w:rsidRPr="00EF5B3B">
              <w:rPr>
                <w:rFonts w:cs="Calibri"/>
                <w:sz w:val="20"/>
                <w:szCs w:val="20"/>
              </w:rPr>
              <w:t>It is a credible risk pathway that enhanced anthocyanin expression could confer a fitness advantage to the GM tomato, increasing its persistence and invasiveness should it escape cultivation.</w:t>
            </w:r>
            <w:r>
              <w:rPr>
                <w:rFonts w:cs="Calibri"/>
                <w:sz w:val="20"/>
                <w:szCs w:val="20"/>
              </w:rPr>
              <w:t xml:space="preserve"> Cites double shelf li</w:t>
            </w:r>
            <w:r w:rsidR="0085453F">
              <w:rPr>
                <w:rFonts w:cs="Calibri"/>
                <w:sz w:val="20"/>
                <w:szCs w:val="20"/>
              </w:rPr>
              <w:t>f</w:t>
            </w:r>
            <w:r>
              <w:rPr>
                <w:rFonts w:cs="Calibri"/>
                <w:sz w:val="20"/>
                <w:szCs w:val="20"/>
              </w:rPr>
              <w:t xml:space="preserve">e of the GM fruit compared to non-GM parent, which </w:t>
            </w:r>
            <w:r w:rsidRPr="00345807">
              <w:rPr>
                <w:rFonts w:cs="Calibri"/>
                <w:sz w:val="20"/>
                <w:szCs w:val="20"/>
              </w:rPr>
              <w:t>could plausibly lead to a greater number of viable seeds in dropped or dispersed fruit</w:t>
            </w:r>
            <w:r>
              <w:rPr>
                <w:rFonts w:cs="Calibri"/>
                <w:sz w:val="20"/>
                <w:szCs w:val="20"/>
              </w:rPr>
              <w:t>.</w:t>
            </w:r>
          </w:p>
        </w:tc>
        <w:tc>
          <w:tcPr>
            <w:tcW w:w="1913" w:type="pct"/>
            <w:tcBorders>
              <w:top w:val="nil"/>
              <w:left w:val="nil"/>
              <w:bottom w:val="nil"/>
              <w:right w:val="nil"/>
            </w:tcBorders>
          </w:tcPr>
          <w:p w14:paraId="4FD841FA" w14:textId="77777777" w:rsidR="00A44C66" w:rsidRPr="00C06232" w:rsidRDefault="00A44C66" w:rsidP="00672F8B">
            <w:pPr>
              <w:spacing w:before="60" w:after="60"/>
              <w:rPr>
                <w:rFonts w:cs="Calibri"/>
                <w:sz w:val="20"/>
                <w:szCs w:val="20"/>
                <w:lang w:val="en-US"/>
              </w:rPr>
            </w:pPr>
            <w:r w:rsidRPr="00C06232">
              <w:rPr>
                <w:rFonts w:cs="Calibri"/>
                <w:sz w:val="20"/>
                <w:szCs w:val="20"/>
                <w:lang w:val="en-US"/>
              </w:rPr>
              <w:t>While Chapter 1 Section 4.1.1.1 of the RARMP notes that anthocyanins may protect against certain plant stresses, Risk Scenario 2 considers that increased anthocyanin expression appears limited to the ripening fruit of the GMO. It is therefore not expected that the GM Purple Tomato plants would have improved stress tolerance and ability to persist in the environment compared to non-GM tomatoes.</w:t>
            </w:r>
          </w:p>
          <w:p w14:paraId="366805CA" w14:textId="77777777" w:rsidR="00A44C66" w:rsidRPr="00C06232" w:rsidRDefault="00A44C66" w:rsidP="00672F8B">
            <w:pPr>
              <w:spacing w:before="60" w:after="60"/>
              <w:rPr>
                <w:rFonts w:cs="Calibri"/>
                <w:sz w:val="20"/>
                <w:szCs w:val="20"/>
                <w:lang w:val="en-US"/>
              </w:rPr>
            </w:pPr>
            <w:r w:rsidRPr="00C06232">
              <w:rPr>
                <w:rFonts w:cs="Calibri"/>
                <w:sz w:val="20"/>
                <w:szCs w:val="20"/>
                <w:lang w:val="en-US"/>
              </w:rPr>
              <w:t>Regarding anthocyanins in the fruit, there are non-GM tomatoes that have been conventionally bred to have increased anthocyanin production in the fruit. There are no reports that these non-GM purple tomatoes have a fitness advantage compared to their non-purple counterparts and have become environmental weeds.</w:t>
            </w:r>
          </w:p>
        </w:tc>
      </w:tr>
      <w:tr w:rsidR="00A44C66" w:rsidRPr="00C06232" w14:paraId="13BB397D" w14:textId="77777777" w:rsidTr="00A44C66">
        <w:tc>
          <w:tcPr>
            <w:tcW w:w="677" w:type="pct"/>
            <w:vMerge/>
            <w:tcBorders>
              <w:top w:val="nil"/>
              <w:left w:val="nil"/>
              <w:bottom w:val="nil"/>
              <w:right w:val="nil"/>
            </w:tcBorders>
          </w:tcPr>
          <w:p w14:paraId="55C45109" w14:textId="77777777" w:rsidR="00A44C66" w:rsidRPr="00EF5B3B" w:rsidRDefault="00A44C66">
            <w:pPr>
              <w:pStyle w:val="ListParagraph"/>
              <w:numPr>
                <w:ilvl w:val="0"/>
                <w:numId w:val="48"/>
              </w:numPr>
              <w:spacing w:before="60" w:after="60"/>
              <w:ind w:left="527" w:hanging="357"/>
              <w:rPr>
                <w:rFonts w:cs="Calibri"/>
                <w:sz w:val="20"/>
                <w:szCs w:val="20"/>
              </w:rPr>
            </w:pPr>
          </w:p>
        </w:tc>
        <w:tc>
          <w:tcPr>
            <w:tcW w:w="2410" w:type="pct"/>
            <w:tcBorders>
              <w:top w:val="nil"/>
              <w:left w:val="nil"/>
              <w:bottom w:val="nil"/>
              <w:right w:val="nil"/>
            </w:tcBorders>
          </w:tcPr>
          <w:p w14:paraId="1A8C1C5D" w14:textId="48B7FF27" w:rsidR="00A44C66" w:rsidRPr="00EF5B3B" w:rsidRDefault="00A44C66">
            <w:pPr>
              <w:pStyle w:val="ListParagraph"/>
              <w:numPr>
                <w:ilvl w:val="0"/>
                <w:numId w:val="48"/>
              </w:numPr>
              <w:spacing w:before="60" w:after="60"/>
              <w:ind w:left="527" w:hanging="357"/>
              <w:rPr>
                <w:rFonts w:cs="Calibri"/>
                <w:sz w:val="20"/>
                <w:szCs w:val="20"/>
              </w:rPr>
            </w:pPr>
            <w:r w:rsidRPr="00EF5B3B">
              <w:rPr>
                <w:rFonts w:cs="Calibri"/>
                <w:sz w:val="20"/>
                <w:szCs w:val="20"/>
              </w:rPr>
              <w:t xml:space="preserve">The genetic modification has far-reaching and not fully characterised metabolic consequences, citing the nearly 300-fold increase in the expression of the endogenous plant defensin gene, </w:t>
            </w:r>
            <w:r w:rsidRPr="00EF5B3B">
              <w:rPr>
                <w:rFonts w:cs="Calibri"/>
                <w:i/>
                <w:iCs/>
                <w:sz w:val="20"/>
                <w:szCs w:val="20"/>
              </w:rPr>
              <w:t>tgas118</w:t>
            </w:r>
            <w:r w:rsidRPr="00EF5B3B">
              <w:rPr>
                <w:rFonts w:cs="Calibri"/>
                <w:sz w:val="20"/>
                <w:szCs w:val="20"/>
              </w:rPr>
              <w:t>, in the fruit.</w:t>
            </w:r>
          </w:p>
        </w:tc>
        <w:tc>
          <w:tcPr>
            <w:tcW w:w="1913" w:type="pct"/>
            <w:tcBorders>
              <w:top w:val="nil"/>
              <w:left w:val="nil"/>
              <w:bottom w:val="nil"/>
              <w:right w:val="nil"/>
            </w:tcBorders>
          </w:tcPr>
          <w:p w14:paraId="0C28C932" w14:textId="77777777" w:rsidR="00A44C66" w:rsidRPr="00C06232" w:rsidRDefault="00A44C66" w:rsidP="00672F8B">
            <w:pPr>
              <w:spacing w:before="60" w:after="60"/>
              <w:rPr>
                <w:rFonts w:cs="Calibri"/>
                <w:sz w:val="20"/>
                <w:szCs w:val="20"/>
                <w:lang w:val="en-US"/>
              </w:rPr>
            </w:pPr>
            <w:r>
              <w:rPr>
                <w:rFonts w:cs="Calibri"/>
                <w:sz w:val="20"/>
                <w:szCs w:val="20"/>
                <w:lang w:val="en-US"/>
              </w:rPr>
              <w:t>Potential unintended effects have been discussed in Chapter 2 Section 2.1 of the RARMP. T</w:t>
            </w:r>
            <w:r w:rsidRPr="005A4EC0">
              <w:rPr>
                <w:rFonts w:cs="Calibri"/>
                <w:sz w:val="20"/>
                <w:szCs w:val="20"/>
                <w:lang w:val="en-US"/>
              </w:rPr>
              <w:t>he range of unintended effects produced by genetic modification is not likely to be greater than that from accepted traditional breeding techniques</w:t>
            </w:r>
            <w:r>
              <w:rPr>
                <w:rFonts w:cs="Calibri"/>
                <w:sz w:val="20"/>
                <w:szCs w:val="20"/>
                <w:lang w:val="en-US"/>
              </w:rPr>
              <w:t xml:space="preserve"> </w:t>
            </w:r>
            <w:r w:rsidRPr="008046B2">
              <w:rPr>
                <w:rFonts w:cs="Calibri"/>
                <w:sz w:val="20"/>
                <w:szCs w:val="20"/>
                <w:lang w:val="en-US"/>
              </w:rPr>
              <w:t xml:space="preserve">such as </w:t>
            </w:r>
            <w:r w:rsidRPr="008046B2">
              <w:rPr>
                <w:rFonts w:cs="Calibri"/>
                <w:sz w:val="20"/>
                <w:szCs w:val="20"/>
                <w:lang w:val="en-US"/>
              </w:rPr>
              <w:lastRenderedPageBreak/>
              <w:t>hybridisation, mutagenesis and somaclonal variation</w:t>
            </w:r>
            <w:r w:rsidRPr="005A4EC0">
              <w:rPr>
                <w:rFonts w:cs="Calibri"/>
                <w:sz w:val="20"/>
                <w:szCs w:val="20"/>
                <w:lang w:val="en-US"/>
              </w:rPr>
              <w:t>.</w:t>
            </w:r>
            <w:r>
              <w:rPr>
                <w:rFonts w:cs="Calibri"/>
                <w:sz w:val="20"/>
                <w:szCs w:val="20"/>
                <w:lang w:val="en-US"/>
              </w:rPr>
              <w:t xml:space="preserve"> The only unintended effect that has been identified has been the upregulation of a defensin. This has been considered in Risk Scenario 1 and found to pose negligible risk.</w:t>
            </w:r>
          </w:p>
        </w:tc>
      </w:tr>
      <w:tr w:rsidR="00A44C66" w:rsidRPr="00C06232" w14:paraId="32055482" w14:textId="77777777" w:rsidTr="00A44C66">
        <w:tc>
          <w:tcPr>
            <w:tcW w:w="677" w:type="pct"/>
            <w:vMerge/>
            <w:tcBorders>
              <w:top w:val="nil"/>
              <w:left w:val="nil"/>
              <w:bottom w:val="nil"/>
              <w:right w:val="nil"/>
            </w:tcBorders>
          </w:tcPr>
          <w:p w14:paraId="41A7D93D" w14:textId="77777777" w:rsidR="00A44C66" w:rsidRPr="00EF5B3B" w:rsidRDefault="00A44C66">
            <w:pPr>
              <w:pStyle w:val="ListParagraph"/>
              <w:numPr>
                <w:ilvl w:val="0"/>
                <w:numId w:val="48"/>
              </w:numPr>
              <w:spacing w:before="60" w:after="60"/>
              <w:ind w:left="527" w:hanging="357"/>
              <w:rPr>
                <w:rFonts w:cs="Calibri"/>
                <w:sz w:val="20"/>
                <w:szCs w:val="20"/>
              </w:rPr>
            </w:pPr>
          </w:p>
        </w:tc>
        <w:tc>
          <w:tcPr>
            <w:tcW w:w="2410" w:type="pct"/>
            <w:tcBorders>
              <w:top w:val="nil"/>
              <w:left w:val="nil"/>
              <w:bottom w:val="nil"/>
              <w:right w:val="nil"/>
            </w:tcBorders>
          </w:tcPr>
          <w:p w14:paraId="10993E57" w14:textId="6765A640" w:rsidR="00A44C66" w:rsidRPr="00EF5B3B" w:rsidRDefault="00A44C66">
            <w:pPr>
              <w:pStyle w:val="ListParagraph"/>
              <w:numPr>
                <w:ilvl w:val="0"/>
                <w:numId w:val="48"/>
              </w:numPr>
              <w:spacing w:before="60" w:after="60"/>
              <w:ind w:left="527" w:hanging="357"/>
              <w:rPr>
                <w:rFonts w:cs="Calibri"/>
                <w:sz w:val="20"/>
                <w:szCs w:val="20"/>
              </w:rPr>
            </w:pPr>
            <w:r w:rsidRPr="00EF5B3B">
              <w:rPr>
                <w:rFonts w:cs="Calibri"/>
                <w:sz w:val="20"/>
                <w:szCs w:val="20"/>
              </w:rPr>
              <w:t>The deliberate, large-scale environmental release of a functional antibiotic resistance gene (</w:t>
            </w:r>
            <w:r w:rsidRPr="00EF5B3B">
              <w:rPr>
                <w:rFonts w:cs="Calibri"/>
                <w:i/>
                <w:iCs/>
                <w:sz w:val="20"/>
                <w:szCs w:val="20"/>
              </w:rPr>
              <w:t>nptII</w:t>
            </w:r>
            <w:r w:rsidRPr="00EF5B3B">
              <w:rPr>
                <w:rFonts w:cs="Calibri"/>
                <w:sz w:val="20"/>
                <w:szCs w:val="20"/>
              </w:rPr>
              <w:t xml:space="preserve">) is inconsistent with the precautionary principle, which should be applied where potential consequences are severe. </w:t>
            </w:r>
            <w:r>
              <w:rPr>
                <w:rFonts w:cs="Calibri"/>
                <w:sz w:val="20"/>
                <w:szCs w:val="20"/>
              </w:rPr>
              <w:t xml:space="preserve">States that since antimicrobial resistance </w:t>
            </w:r>
            <w:r w:rsidRPr="00EF5B3B">
              <w:rPr>
                <w:rFonts w:cs="Calibri"/>
                <w:sz w:val="20"/>
                <w:szCs w:val="20"/>
              </w:rPr>
              <w:t>marker genes are now largely considered legacy technology in plant biotechnology, their inclusion in a new commercial release is an avoidable risk to human health.</w:t>
            </w:r>
          </w:p>
        </w:tc>
        <w:tc>
          <w:tcPr>
            <w:tcW w:w="1913" w:type="pct"/>
            <w:tcBorders>
              <w:top w:val="nil"/>
              <w:left w:val="nil"/>
              <w:bottom w:val="nil"/>
              <w:right w:val="nil"/>
            </w:tcBorders>
          </w:tcPr>
          <w:p w14:paraId="61F93F7C" w14:textId="77777777" w:rsidR="00A44C66" w:rsidRPr="00C06232" w:rsidRDefault="00A44C66" w:rsidP="00672F8B">
            <w:pPr>
              <w:spacing w:before="60" w:after="60"/>
              <w:rPr>
                <w:rFonts w:cs="Calibri"/>
                <w:sz w:val="20"/>
                <w:szCs w:val="20"/>
                <w:lang w:val="en-US"/>
              </w:rPr>
            </w:pPr>
            <w:r>
              <w:rPr>
                <w:rFonts w:cs="Calibri"/>
                <w:sz w:val="20"/>
                <w:szCs w:val="20"/>
              </w:rPr>
              <w:t xml:space="preserve">The potential for increased antimicrobial resistance resulting from horizontal gene transfer of the </w:t>
            </w:r>
            <w:r w:rsidRPr="00350E53">
              <w:rPr>
                <w:rFonts w:cs="Calibri"/>
                <w:i/>
                <w:iCs/>
                <w:sz w:val="20"/>
                <w:szCs w:val="20"/>
              </w:rPr>
              <w:t xml:space="preserve">nptII </w:t>
            </w:r>
            <w:r>
              <w:rPr>
                <w:rFonts w:cs="Calibri"/>
                <w:sz w:val="20"/>
                <w:szCs w:val="20"/>
              </w:rPr>
              <w:t>gene present in the GM purple Tomato is discussed in Risk Scenario 2. Risk Scenario 2 was assessed as posing negligible risk.</w:t>
            </w:r>
          </w:p>
        </w:tc>
      </w:tr>
      <w:tr w:rsidR="00A44C66" w:rsidRPr="00C06232" w14:paraId="787BEFEF" w14:textId="77777777" w:rsidTr="00A44C66">
        <w:tc>
          <w:tcPr>
            <w:tcW w:w="677" w:type="pct"/>
            <w:vMerge/>
            <w:tcBorders>
              <w:top w:val="nil"/>
              <w:left w:val="nil"/>
              <w:bottom w:val="single" w:sz="4" w:space="0" w:color="auto"/>
              <w:right w:val="nil"/>
            </w:tcBorders>
          </w:tcPr>
          <w:p w14:paraId="15C4ECC7" w14:textId="77777777" w:rsidR="00A44C66" w:rsidRPr="00EF5B3B" w:rsidRDefault="00A44C66">
            <w:pPr>
              <w:pStyle w:val="ListParagraph"/>
              <w:numPr>
                <w:ilvl w:val="0"/>
                <w:numId w:val="48"/>
              </w:numPr>
              <w:spacing w:before="60" w:after="60"/>
              <w:ind w:left="527" w:hanging="357"/>
              <w:rPr>
                <w:rFonts w:cs="Calibri"/>
                <w:sz w:val="20"/>
                <w:szCs w:val="20"/>
              </w:rPr>
            </w:pPr>
          </w:p>
        </w:tc>
        <w:tc>
          <w:tcPr>
            <w:tcW w:w="2410" w:type="pct"/>
            <w:tcBorders>
              <w:top w:val="nil"/>
              <w:left w:val="nil"/>
              <w:bottom w:val="single" w:sz="4" w:space="0" w:color="auto"/>
              <w:right w:val="nil"/>
            </w:tcBorders>
          </w:tcPr>
          <w:p w14:paraId="1187DE9D" w14:textId="5F45D9E4" w:rsidR="00A44C66" w:rsidRPr="00EF5B3B" w:rsidRDefault="00A44C66">
            <w:pPr>
              <w:pStyle w:val="ListParagraph"/>
              <w:numPr>
                <w:ilvl w:val="0"/>
                <w:numId w:val="48"/>
              </w:numPr>
              <w:spacing w:before="60" w:after="60"/>
              <w:ind w:left="527" w:hanging="357"/>
              <w:rPr>
                <w:rFonts w:cs="Calibri"/>
                <w:sz w:val="20"/>
                <w:szCs w:val="20"/>
              </w:rPr>
            </w:pPr>
            <w:r w:rsidRPr="00EF5B3B">
              <w:rPr>
                <w:rFonts w:cs="Calibri"/>
                <w:sz w:val="20"/>
                <w:szCs w:val="20"/>
              </w:rPr>
              <w:t>Considers the proposed risk management plan to be inadequate. If the Regulator proceeds toward an approval, the licence must, at a minimum, have conditions that contain the release, prohibit open cultivation, ensure waste material is devitalised, require feral population surveillance, ensure seeds and plant material are traceable from propagation to point of sale, and require a full review of the licence and any environmental monitoring data after a period of no more than five years.</w:t>
            </w:r>
          </w:p>
        </w:tc>
        <w:tc>
          <w:tcPr>
            <w:tcW w:w="1913" w:type="pct"/>
            <w:tcBorders>
              <w:top w:val="nil"/>
              <w:left w:val="nil"/>
              <w:bottom w:val="single" w:sz="4" w:space="0" w:color="auto"/>
              <w:right w:val="nil"/>
            </w:tcBorders>
          </w:tcPr>
          <w:p w14:paraId="2473E948" w14:textId="77777777" w:rsidR="00A44C66" w:rsidRPr="00C06232" w:rsidRDefault="00A44C66" w:rsidP="00672F8B">
            <w:pPr>
              <w:spacing w:before="60" w:after="60"/>
              <w:rPr>
                <w:rFonts w:cs="Calibri"/>
                <w:sz w:val="20"/>
                <w:szCs w:val="20"/>
                <w:lang w:val="en-US"/>
              </w:rPr>
            </w:pPr>
            <w:r w:rsidRPr="00C06232">
              <w:rPr>
                <w:rFonts w:cs="Calibri"/>
                <w:sz w:val="20"/>
                <w:szCs w:val="20"/>
                <w:lang w:val="en-US"/>
              </w:rPr>
              <w:t xml:space="preserve">This is a licence application for commercial release of the GM Purple Tomato. Since the RARMP concludes that the GMO poses no greater risks to human health and the environment than non-GM tomatoes, no specific licence conditions </w:t>
            </w:r>
            <w:r>
              <w:rPr>
                <w:rFonts w:cs="Calibri"/>
                <w:sz w:val="20"/>
                <w:szCs w:val="20"/>
                <w:lang w:val="en-US"/>
              </w:rPr>
              <w:t>are required</w:t>
            </w:r>
            <w:r w:rsidRPr="00C06232">
              <w:rPr>
                <w:rFonts w:cs="Calibri"/>
                <w:sz w:val="20"/>
                <w:szCs w:val="20"/>
                <w:lang w:val="en-US"/>
              </w:rPr>
              <w:t xml:space="preserve"> to contain the GM Purple Tomato. Only general conditions are included in the licence, to ensure that there is ongoing oversight of the release.</w:t>
            </w:r>
          </w:p>
          <w:p w14:paraId="0DC92422" w14:textId="77777777" w:rsidR="00A44C66" w:rsidRPr="00C06232" w:rsidRDefault="00A44C66" w:rsidP="00672F8B">
            <w:pPr>
              <w:spacing w:before="60" w:after="60"/>
              <w:rPr>
                <w:rFonts w:cs="Calibri"/>
                <w:sz w:val="20"/>
                <w:szCs w:val="20"/>
                <w:lang w:val="en-US"/>
              </w:rPr>
            </w:pPr>
            <w:r w:rsidRPr="00C06232">
              <w:rPr>
                <w:rFonts w:cs="Calibri"/>
                <w:sz w:val="20"/>
                <w:szCs w:val="20"/>
                <w:lang w:val="en-US"/>
              </w:rPr>
              <w:t>Volunteer plants from the GM Purple Tomato would be controlled by standard weed management practices the same as non-GM tomatoes.</w:t>
            </w:r>
          </w:p>
        </w:tc>
      </w:tr>
    </w:tbl>
    <w:p w14:paraId="02633EAA" w14:textId="19A4E3BB" w:rsidR="006A6E54" w:rsidRPr="00836247" w:rsidRDefault="006A6E54" w:rsidP="006A6E54"/>
    <w:sectPr w:rsidR="006A6E54" w:rsidRPr="00836247" w:rsidSect="00410BC5">
      <w:footerReference w:type="default" r:id="rId107"/>
      <w:pgSz w:w="11906" w:h="16838"/>
      <w:pgMar w:top="1247"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45267E" w14:textId="77777777" w:rsidR="00AF58BE" w:rsidRDefault="00AF58BE" w:rsidP="00C642EA">
      <w:pPr>
        <w:spacing w:after="0"/>
      </w:pPr>
      <w:r>
        <w:separator/>
      </w:r>
    </w:p>
  </w:endnote>
  <w:endnote w:type="continuationSeparator" w:id="0">
    <w:p w14:paraId="754AAEC6" w14:textId="77777777" w:rsidR="00AF58BE" w:rsidRDefault="00AF58BE" w:rsidP="00C642E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B0A7B" w14:textId="1194B9FB" w:rsidR="00BA1075" w:rsidRDefault="00F826A3">
    <w:pPr>
      <w:pStyle w:val="Footer"/>
    </w:pPr>
    <w:r>
      <w:rPr>
        <w:noProof/>
      </w:rPr>
      <mc:AlternateContent>
        <mc:Choice Requires="wps">
          <w:drawing>
            <wp:anchor distT="0" distB="0" distL="0" distR="0" simplePos="0" relativeHeight="251675648" behindDoc="0" locked="0" layoutInCell="1" allowOverlap="1" wp14:anchorId="11AF8836" wp14:editId="043AB6E1">
              <wp:simplePos x="635" y="635"/>
              <wp:positionH relativeFrom="page">
                <wp:align>center</wp:align>
              </wp:positionH>
              <wp:positionV relativeFrom="page">
                <wp:align>bottom</wp:align>
              </wp:positionV>
              <wp:extent cx="622300" cy="452755"/>
              <wp:effectExtent l="0" t="0" r="6350" b="0"/>
              <wp:wrapNone/>
              <wp:docPr id="479682969"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79C353D8" w14:textId="557486CB"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1AF8836" id="_x0000_t202" coordsize="21600,21600" o:spt="202" path="m,l,21600r21600,l21600,xe">
              <v:stroke joinstyle="miter"/>
              <v:path gradientshapeok="t" o:connecttype="rect"/>
            </v:shapetype>
            <v:shape id="Text Box 8" o:spid="_x0000_s1027" type="#_x0000_t202" alt="OFFICIAL" style="position:absolute;margin-left:0;margin-top:0;width:49pt;height:35.6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" filled="f" stroked="f">
              <v:textbox style="mso-fit-shape-to-text:t" inset="0,0,0,15pt">
                <w:txbxContent>
                  <w:p w14:paraId="79C353D8" w14:textId="557486CB"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E41A8" w14:textId="7D499443" w:rsidR="009A4D6F" w:rsidRPr="00410BC5" w:rsidRDefault="00B84E26" w:rsidP="00410BC5">
    <w:pPr>
      <w:pStyle w:val="Footer"/>
      <w:pBdr>
        <w:top w:val="single" w:sz="4" w:space="1" w:color="auto"/>
      </w:pBdr>
      <w:tabs>
        <w:tab w:val="right" w:pos="9214"/>
      </w:tabs>
      <w:rPr>
        <w:sz w:val="16"/>
        <w:szCs w:val="10"/>
      </w:rPr>
    </w:pPr>
    <w:r w:rsidRPr="00B84E26">
      <w:rPr>
        <w:sz w:val="16"/>
        <w:szCs w:val="10"/>
      </w:rPr>
      <w:t xml:space="preserve">Appendix B - Summary of submissions from prescribed experts, agencies and authorities </w:t>
    </w:r>
    <w:r w:rsidR="000E322F">
      <w:rPr>
        <w:sz w:val="16"/>
        <w:szCs w:val="10"/>
      </w:rPr>
      <w:t xml:space="preserve">on </w:t>
    </w:r>
    <w:r w:rsidRPr="00B84E26">
      <w:rPr>
        <w:sz w:val="16"/>
        <w:szCs w:val="10"/>
      </w:rPr>
      <w:t>consultation RARMP</w:t>
    </w:r>
    <w:r w:rsidR="009A4D6F" w:rsidRPr="00410BC5">
      <w:rPr>
        <w:sz w:val="16"/>
        <w:szCs w:val="10"/>
      </w:rPr>
      <w:tab/>
    </w:r>
    <w:r w:rsidR="009A4D6F" w:rsidRPr="00410BC5">
      <w:rPr>
        <w:sz w:val="16"/>
        <w:szCs w:val="10"/>
      </w:rPr>
      <w:fldChar w:fldCharType="begin"/>
    </w:r>
    <w:r w:rsidR="009A4D6F" w:rsidRPr="00410BC5">
      <w:rPr>
        <w:sz w:val="16"/>
        <w:szCs w:val="10"/>
      </w:rPr>
      <w:instrText xml:space="preserve"> PAGE </w:instrText>
    </w:r>
    <w:r w:rsidR="009A4D6F" w:rsidRPr="00410BC5">
      <w:rPr>
        <w:sz w:val="16"/>
        <w:szCs w:val="10"/>
      </w:rPr>
      <w:fldChar w:fldCharType="separate"/>
    </w:r>
    <w:r w:rsidR="009A4D6F" w:rsidRPr="00410BC5">
      <w:rPr>
        <w:sz w:val="16"/>
        <w:szCs w:val="10"/>
      </w:rPr>
      <w:t>3</w:t>
    </w:r>
    <w:r w:rsidR="009A4D6F" w:rsidRPr="00410BC5">
      <w:rPr>
        <w:sz w:val="16"/>
        <w:szCs w:val="1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16A972" w14:textId="0AC9B7EB" w:rsidR="00540BCB" w:rsidRPr="00410BC5" w:rsidRDefault="00892BD3" w:rsidP="00410BC5">
    <w:pPr>
      <w:pStyle w:val="Footer"/>
      <w:pBdr>
        <w:top w:val="single" w:sz="4" w:space="1" w:color="auto"/>
      </w:pBdr>
      <w:tabs>
        <w:tab w:val="right" w:pos="9214"/>
      </w:tabs>
      <w:rPr>
        <w:sz w:val="16"/>
        <w:szCs w:val="10"/>
      </w:rPr>
    </w:pPr>
    <w:r w:rsidRPr="00892BD3">
      <w:rPr>
        <w:sz w:val="16"/>
        <w:szCs w:val="10"/>
      </w:rPr>
      <w:t>Appendix C - Summary of submissions from the public</w:t>
    </w:r>
    <w:r>
      <w:rPr>
        <w:sz w:val="16"/>
        <w:szCs w:val="10"/>
      </w:rPr>
      <w:tab/>
    </w:r>
    <w:r w:rsidR="00540BCB" w:rsidRPr="00410BC5">
      <w:rPr>
        <w:sz w:val="16"/>
        <w:szCs w:val="10"/>
      </w:rPr>
      <w:tab/>
    </w:r>
    <w:r w:rsidR="00540BCB" w:rsidRPr="00410BC5">
      <w:rPr>
        <w:sz w:val="16"/>
        <w:szCs w:val="10"/>
      </w:rPr>
      <w:fldChar w:fldCharType="begin"/>
    </w:r>
    <w:r w:rsidR="00540BCB" w:rsidRPr="00410BC5">
      <w:rPr>
        <w:sz w:val="16"/>
        <w:szCs w:val="10"/>
      </w:rPr>
      <w:instrText xml:space="preserve"> PAGE </w:instrText>
    </w:r>
    <w:r w:rsidR="00540BCB" w:rsidRPr="00410BC5">
      <w:rPr>
        <w:sz w:val="16"/>
        <w:szCs w:val="10"/>
      </w:rPr>
      <w:fldChar w:fldCharType="separate"/>
    </w:r>
    <w:r w:rsidR="00540BCB" w:rsidRPr="00410BC5">
      <w:rPr>
        <w:sz w:val="16"/>
        <w:szCs w:val="10"/>
      </w:rPr>
      <w:t>3</w:t>
    </w:r>
    <w:r w:rsidR="00540BCB" w:rsidRPr="00410BC5">
      <w:rPr>
        <w:sz w:val="16"/>
        <w:szCs w:val="1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D9FD1" w14:textId="320BF0CB" w:rsidR="00BA1075" w:rsidRDefault="00F826A3">
    <w:pPr>
      <w:pStyle w:val="Footer"/>
    </w:pPr>
    <w:r>
      <w:rPr>
        <w:noProof/>
      </w:rPr>
      <mc:AlternateContent>
        <mc:Choice Requires="wps">
          <w:drawing>
            <wp:anchor distT="0" distB="0" distL="0" distR="0" simplePos="0" relativeHeight="251674624" behindDoc="0" locked="0" layoutInCell="1" allowOverlap="1" wp14:anchorId="0F2162A2" wp14:editId="338CB995">
              <wp:simplePos x="635" y="635"/>
              <wp:positionH relativeFrom="page">
                <wp:align>center</wp:align>
              </wp:positionH>
              <wp:positionV relativeFrom="page">
                <wp:align>bottom</wp:align>
              </wp:positionV>
              <wp:extent cx="622300" cy="452755"/>
              <wp:effectExtent l="0" t="0" r="6350" b="0"/>
              <wp:wrapNone/>
              <wp:docPr id="755098740"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183CF750" w14:textId="75E8743A"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F2162A2" id="_x0000_t202" coordsize="21600,21600" o:spt="202" path="m,l,21600r21600,l21600,xe">
              <v:stroke joinstyle="miter"/>
              <v:path gradientshapeok="t" o:connecttype="rect"/>
            </v:shapetype>
            <v:shape id="Text Box 7" o:spid="_x0000_s1029" type="#_x0000_t202" alt="OFFICIAL" style="position:absolute;margin-left:0;margin-top:0;width:49pt;height:35.65pt;z-index:2516746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" filled="f" stroked="f">
              <v:textbox style="mso-fit-shape-to-text:t" inset="0,0,0,15pt">
                <w:txbxContent>
                  <w:p w14:paraId="183CF750" w14:textId="75E8743A"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D0D8C" w14:textId="1F1FE9CA" w:rsidR="0077357E" w:rsidRPr="00410BC5" w:rsidRDefault="0077357E" w:rsidP="00410BC5">
    <w:pPr>
      <w:pStyle w:val="Footer"/>
      <w:pBdr>
        <w:top w:val="single" w:sz="4" w:space="1" w:color="auto"/>
      </w:pBdr>
      <w:tabs>
        <w:tab w:val="right" w:pos="9214"/>
      </w:tabs>
      <w:rPr>
        <w:sz w:val="16"/>
        <w:szCs w:val="10"/>
      </w:rPr>
    </w:pP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D8F4C" w14:textId="614836A7" w:rsidR="0077357E" w:rsidRDefault="00F826A3">
    <w:pPr>
      <w:pStyle w:val="Footer"/>
      <w:jc w:val="right"/>
    </w:pPr>
    <w:r>
      <w:rPr>
        <w:noProof/>
      </w:rPr>
      <mc:AlternateContent>
        <mc:Choice Requires="wps">
          <w:drawing>
            <wp:anchor distT="0" distB="0" distL="0" distR="0" simplePos="0" relativeHeight="251677696" behindDoc="0" locked="0" layoutInCell="1" allowOverlap="1" wp14:anchorId="2A65900B" wp14:editId="7778EF97">
              <wp:simplePos x="635" y="635"/>
              <wp:positionH relativeFrom="page">
                <wp:align>center</wp:align>
              </wp:positionH>
              <wp:positionV relativeFrom="page">
                <wp:align>bottom</wp:align>
              </wp:positionV>
              <wp:extent cx="622300" cy="452755"/>
              <wp:effectExtent l="0" t="0" r="6350" b="0"/>
              <wp:wrapNone/>
              <wp:docPr id="1235515132"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55E59396" w14:textId="635BC12C"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65900B" id="_x0000_t202" coordsize="21600,21600" o:spt="202" path="m,l,21600r21600,l21600,xe">
              <v:stroke joinstyle="miter"/>
              <v:path gradientshapeok="t" o:connecttype="rect"/>
            </v:shapetype>
            <v:shape id="Text Box 10" o:spid="_x0000_s1030" type="#_x0000_t202" alt="OFFICIAL" style="position:absolute;left:0;text-align:left;margin-left:0;margin-top:0;width:49pt;height:35.65pt;z-index:25167769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" filled="f" stroked="f">
              <v:textbox style="mso-fit-shape-to-text:t" inset="0,0,0,15pt">
                <w:txbxContent>
                  <w:p w14:paraId="55E59396" w14:textId="635BC12C"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v:textbox>
              <w10:wrap anchorx="page" anchory="page"/>
            </v:shape>
          </w:pict>
        </mc:Fallback>
      </mc:AlternateContent>
    </w:r>
  </w:p>
  <w:sdt>
    <w:sdtPr>
      <w:id w:val="1234885209"/>
      <w:docPartObj>
        <w:docPartGallery w:val="Page Numbers (Bottom of Page)"/>
        <w:docPartUnique/>
      </w:docPartObj>
    </w:sdtPr>
    <w:sdtEndPr>
      <w:rPr>
        <w:noProof/>
      </w:rPr>
    </w:sdtEndPr>
    <w:sdtContent>
      <w:p w14:paraId="6E43BA91" w14:textId="77777777" w:rsidR="0077357E" w:rsidRDefault="007735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DF24E9" w14:textId="77777777" w:rsidR="0077357E" w:rsidRDefault="007735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6833C" w14:textId="2658BA2F" w:rsidR="00C4712E" w:rsidRPr="00410BC5" w:rsidRDefault="00C4712E" w:rsidP="00410BC5">
    <w:pPr>
      <w:pStyle w:val="Footer"/>
      <w:pBdr>
        <w:top w:val="single" w:sz="4" w:space="1" w:color="auto"/>
      </w:pBdr>
      <w:tabs>
        <w:tab w:val="right" w:pos="9214"/>
      </w:tabs>
      <w:rPr>
        <w:sz w:val="16"/>
        <w:szCs w:val="10"/>
      </w:rPr>
    </w:pPr>
    <w:r w:rsidRPr="00410BC5">
      <w:rPr>
        <w:sz w:val="16"/>
        <w:szCs w:val="10"/>
      </w:rPr>
      <w:t xml:space="preserve">Chapter </w:t>
    </w:r>
    <w:r>
      <w:rPr>
        <w:sz w:val="16"/>
        <w:szCs w:val="10"/>
      </w:rPr>
      <w:t>1</w:t>
    </w:r>
    <w:r w:rsidRPr="00410BC5">
      <w:rPr>
        <w:sz w:val="16"/>
        <w:szCs w:val="10"/>
      </w:rPr>
      <w:t xml:space="preserve"> – Risk assessment context</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5080F" w14:textId="3E394B90" w:rsidR="0077357E" w:rsidRPr="00410BC5" w:rsidRDefault="0077357E" w:rsidP="00410BC5">
    <w:pPr>
      <w:pStyle w:val="Footer"/>
      <w:pBdr>
        <w:top w:val="single" w:sz="4" w:space="1" w:color="auto"/>
      </w:pBdr>
      <w:tabs>
        <w:tab w:val="right" w:pos="9214"/>
      </w:tabs>
      <w:rPr>
        <w:sz w:val="16"/>
        <w:szCs w:val="10"/>
      </w:rPr>
    </w:pPr>
    <w:r w:rsidRPr="00410BC5">
      <w:rPr>
        <w:sz w:val="16"/>
        <w:szCs w:val="10"/>
      </w:rPr>
      <w:t xml:space="preserve">Chapter </w:t>
    </w:r>
    <w:r>
      <w:rPr>
        <w:sz w:val="16"/>
        <w:szCs w:val="10"/>
      </w:rPr>
      <w:t>2</w:t>
    </w:r>
    <w:r w:rsidRPr="00410BC5">
      <w:rPr>
        <w:sz w:val="16"/>
        <w:szCs w:val="10"/>
      </w:rPr>
      <w:t xml:space="preserve"> – Risk assessment</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F6037" w14:textId="0CB48351" w:rsidR="008E168B" w:rsidRPr="00410BC5" w:rsidRDefault="00D214C6" w:rsidP="00410BC5">
    <w:pPr>
      <w:pStyle w:val="Footer"/>
      <w:pBdr>
        <w:top w:val="single" w:sz="4" w:space="1" w:color="auto"/>
      </w:pBdr>
      <w:tabs>
        <w:tab w:val="right" w:pos="9214"/>
      </w:tabs>
      <w:rPr>
        <w:sz w:val="16"/>
        <w:szCs w:val="10"/>
      </w:rPr>
    </w:pPr>
    <w:r>
      <w:rPr>
        <w:sz w:val="16"/>
        <w:szCs w:val="10"/>
      </w:rPr>
      <w:t xml:space="preserve">Chapter </w:t>
    </w:r>
    <w:r w:rsidR="00D74BFC">
      <w:rPr>
        <w:sz w:val="16"/>
        <w:szCs w:val="10"/>
      </w:rPr>
      <w:t>3</w:t>
    </w:r>
    <w:r>
      <w:rPr>
        <w:sz w:val="16"/>
        <w:szCs w:val="10"/>
      </w:rPr>
      <w:t xml:space="preserve"> – </w:t>
    </w:r>
    <w:r w:rsidR="00D74BFC">
      <w:rPr>
        <w:sz w:val="16"/>
        <w:szCs w:val="10"/>
      </w:rPr>
      <w:t>Risk management plan</w:t>
    </w:r>
    <w:r w:rsidR="008E168B" w:rsidRPr="00410BC5">
      <w:rPr>
        <w:sz w:val="16"/>
        <w:szCs w:val="10"/>
      </w:rPr>
      <w:tab/>
    </w:r>
    <w:r w:rsidR="008E168B" w:rsidRPr="00410BC5">
      <w:rPr>
        <w:sz w:val="16"/>
        <w:szCs w:val="10"/>
      </w:rPr>
      <w:tab/>
    </w:r>
    <w:r w:rsidR="008E168B" w:rsidRPr="00410BC5">
      <w:rPr>
        <w:sz w:val="16"/>
        <w:szCs w:val="10"/>
      </w:rPr>
      <w:fldChar w:fldCharType="begin"/>
    </w:r>
    <w:r w:rsidR="008E168B" w:rsidRPr="00410BC5">
      <w:rPr>
        <w:sz w:val="16"/>
        <w:szCs w:val="10"/>
      </w:rPr>
      <w:instrText xml:space="preserve"> PAGE </w:instrText>
    </w:r>
    <w:r w:rsidR="008E168B" w:rsidRPr="00410BC5">
      <w:rPr>
        <w:sz w:val="16"/>
        <w:szCs w:val="10"/>
      </w:rPr>
      <w:fldChar w:fldCharType="separate"/>
    </w:r>
    <w:r w:rsidR="008E168B" w:rsidRPr="00410BC5">
      <w:rPr>
        <w:sz w:val="16"/>
        <w:szCs w:val="10"/>
      </w:rPr>
      <w:t>3</w:t>
    </w:r>
    <w:r w:rsidR="008E168B" w:rsidRPr="00410BC5">
      <w:rPr>
        <w:sz w:val="16"/>
        <w:szCs w:val="1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AD626" w14:textId="041E7360" w:rsidR="00D214C6" w:rsidRPr="00410BC5" w:rsidRDefault="00D214C6" w:rsidP="00410BC5">
    <w:pPr>
      <w:pStyle w:val="Footer"/>
      <w:pBdr>
        <w:top w:val="single" w:sz="4" w:space="1" w:color="auto"/>
      </w:pBdr>
      <w:tabs>
        <w:tab w:val="right" w:pos="9214"/>
      </w:tabs>
      <w:rPr>
        <w:sz w:val="16"/>
        <w:szCs w:val="10"/>
      </w:rPr>
    </w:pPr>
    <w:r>
      <w:rPr>
        <w:sz w:val="16"/>
        <w:szCs w:val="10"/>
      </w:rPr>
      <w:t>References</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8A435" w14:textId="1F3CDF27" w:rsidR="00FC189C" w:rsidRPr="00410BC5" w:rsidRDefault="00614B51" w:rsidP="00410BC5">
    <w:pPr>
      <w:pStyle w:val="Footer"/>
      <w:pBdr>
        <w:top w:val="single" w:sz="4" w:space="1" w:color="auto"/>
      </w:pBdr>
      <w:tabs>
        <w:tab w:val="right" w:pos="9214"/>
      </w:tabs>
      <w:rPr>
        <w:sz w:val="16"/>
        <w:szCs w:val="10"/>
      </w:rPr>
    </w:pPr>
    <w:r>
      <w:rPr>
        <w:sz w:val="16"/>
        <w:szCs w:val="10"/>
      </w:rPr>
      <w:t>Appendix A</w:t>
    </w:r>
    <w:r w:rsidR="009A4D6F">
      <w:rPr>
        <w:sz w:val="16"/>
        <w:szCs w:val="10"/>
      </w:rPr>
      <w:t xml:space="preserve"> -</w:t>
    </w:r>
    <w:r w:rsidR="0086232C">
      <w:rPr>
        <w:sz w:val="16"/>
        <w:szCs w:val="10"/>
      </w:rPr>
      <w:t xml:space="preserve"> </w:t>
    </w:r>
    <w:r w:rsidR="0086232C" w:rsidRPr="0086232C">
      <w:rPr>
        <w:sz w:val="16"/>
        <w:szCs w:val="10"/>
      </w:rPr>
      <w:t>Summary of submissions from prescribed experts, agencies and authorities (RARMP preparation)</w:t>
    </w:r>
    <w:r w:rsidR="00FC189C" w:rsidRPr="00410BC5">
      <w:rPr>
        <w:sz w:val="16"/>
        <w:szCs w:val="10"/>
      </w:rPr>
      <w:tab/>
    </w:r>
    <w:r w:rsidR="00FC189C" w:rsidRPr="00410BC5">
      <w:rPr>
        <w:sz w:val="16"/>
        <w:szCs w:val="10"/>
      </w:rPr>
      <w:fldChar w:fldCharType="begin"/>
    </w:r>
    <w:r w:rsidR="00FC189C" w:rsidRPr="00410BC5">
      <w:rPr>
        <w:sz w:val="16"/>
        <w:szCs w:val="10"/>
      </w:rPr>
      <w:instrText xml:space="preserve"> PAGE </w:instrText>
    </w:r>
    <w:r w:rsidR="00FC189C" w:rsidRPr="00410BC5">
      <w:rPr>
        <w:sz w:val="16"/>
        <w:szCs w:val="10"/>
      </w:rPr>
      <w:fldChar w:fldCharType="separate"/>
    </w:r>
    <w:r w:rsidR="00FC189C" w:rsidRPr="00410BC5">
      <w:rPr>
        <w:sz w:val="16"/>
        <w:szCs w:val="10"/>
      </w:rPr>
      <w:t>3</w:t>
    </w:r>
    <w:r w:rsidR="00FC189C" w:rsidRPr="00410BC5">
      <w:rPr>
        <w:sz w:val="16"/>
        <w:szCs w:val="1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C3B6F5" w14:textId="77777777" w:rsidR="00AF58BE" w:rsidRDefault="00AF58BE" w:rsidP="00C642EA">
      <w:pPr>
        <w:spacing w:after="0"/>
      </w:pPr>
      <w:r>
        <w:separator/>
      </w:r>
    </w:p>
  </w:footnote>
  <w:footnote w:type="continuationSeparator" w:id="0">
    <w:p w14:paraId="685F4611" w14:textId="77777777" w:rsidR="00AF58BE" w:rsidRDefault="00AF58BE" w:rsidP="00C642EA">
      <w:pPr>
        <w:spacing w:after="0"/>
      </w:pPr>
      <w:r>
        <w:continuationSeparator/>
      </w:r>
    </w:p>
  </w:footnote>
  <w:footnote w:id="1">
    <w:p w14:paraId="37DE2B7B" w14:textId="77777777" w:rsidR="00B940A9" w:rsidRPr="00B0135D" w:rsidRDefault="00B940A9" w:rsidP="00B940A9">
      <w:pPr>
        <w:pStyle w:val="FootnoteText"/>
        <w:spacing w:before="60"/>
      </w:pPr>
      <w:r w:rsidRPr="00B0135D">
        <w:rPr>
          <w:rStyle w:val="FootnoteReference"/>
        </w:rPr>
        <w:footnoteRef/>
      </w:r>
      <w:r w:rsidRPr="00B0135D">
        <w:t xml:space="preserve"> </w:t>
      </w:r>
      <w:r>
        <w:t>T</w:t>
      </w:r>
      <w:r w:rsidRPr="00B0135D">
        <w:t xml:space="preserve">he original title for the application </w:t>
      </w:r>
      <w:r>
        <w:t xml:space="preserve">was </w:t>
      </w:r>
      <w:r w:rsidRPr="00627838">
        <w:rPr>
          <w:i/>
          <w:iCs/>
        </w:rPr>
        <w:t>Commercial release of Lycopersicon esculentum genetically modified for purple anthocyanin pigment in ripe fruit</w:t>
      </w:r>
      <w:r>
        <w:t>.</w:t>
      </w:r>
    </w:p>
  </w:footnote>
  <w:footnote w:id="2">
    <w:p w14:paraId="11128877" w14:textId="5629E608" w:rsidR="00995656" w:rsidRDefault="00995656">
      <w:pPr>
        <w:pStyle w:val="FootnoteText"/>
      </w:pPr>
      <w:r>
        <w:rPr>
          <w:rStyle w:val="FootnoteReference"/>
        </w:rPr>
        <w:footnoteRef/>
      </w:r>
      <w:r>
        <w:t xml:space="preserve"> An </w:t>
      </w:r>
      <w:r w:rsidRPr="005E0252">
        <w:rPr>
          <w:b/>
          <w:bCs/>
        </w:rPr>
        <w:t>event</w:t>
      </w:r>
      <w:r>
        <w:t xml:space="preserve"> is when DNA is inserted</w:t>
      </w:r>
      <w:r w:rsidRPr="007F6283">
        <w:t xml:space="preserve"> into </w:t>
      </w:r>
      <w:r>
        <w:t xml:space="preserve">the </w:t>
      </w:r>
      <w:r w:rsidRPr="007F6283">
        <w:t>plant genome as a result of a single transformation process</w:t>
      </w:r>
      <w:r>
        <w:t>. Each time the transformation process occurs it is a new event, even if the same plasmid is used. The DNA may be inserted at a different location in the plant genome in a new event.</w:t>
      </w:r>
    </w:p>
  </w:footnote>
  <w:footnote w:id="3">
    <w:p w14:paraId="77681CDB" w14:textId="3342D2EF" w:rsidR="00BB3E39" w:rsidRDefault="00BB3E39">
      <w:pPr>
        <w:pStyle w:val="FootnoteText"/>
      </w:pPr>
      <w:r>
        <w:rPr>
          <w:rStyle w:val="FootnoteReference"/>
        </w:rPr>
        <w:footnoteRef/>
      </w:r>
      <w:r>
        <w:t xml:space="preserve"> </w:t>
      </w:r>
      <w:r w:rsidRPr="00BB3E39">
        <w:t xml:space="preserve">Desirable organisms are those that are valued and should be protected, while undesirable organisms cause harm and should be controlled </w:t>
      </w:r>
      <w:r w:rsidR="003815EA">
        <w:fldChar w:fldCharType="begin"/>
      </w:r>
      <w:r w:rsidR="003815EA">
        <w:instrText xml:space="preserve"> ADDIN EN.CITE &lt;EndNote&gt;&lt;Cite&gt;&lt;Author&gt;OGTR&lt;/Author&gt;&lt;Year&gt;2013&lt;/Year&gt;&lt;RecNum&gt;1&lt;/RecNum&gt;&lt;DisplayText&gt;(OGTR, 2013)&lt;/DisplayText&gt;&lt;record&gt;&lt;rec-number&gt;1&lt;/rec-number&gt;&lt;foreign-keys&gt;&lt;key app="EN" db-id="wz9x5s2ahfd99oe05ddpfs5zp2rwvtfs9xr9" timestamp="1750407867"&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3815EA">
        <w:fldChar w:fldCharType="separate"/>
      </w:r>
      <w:r w:rsidR="003815EA">
        <w:rPr>
          <w:noProof/>
        </w:rPr>
        <w:t>(</w:t>
      </w:r>
      <w:hyperlink w:anchor="_ENREF_107" w:tooltip="OGTR, 2013 #1" w:history="1">
        <w:r w:rsidR="00E5312E">
          <w:rPr>
            <w:noProof/>
          </w:rPr>
          <w:t>OGTR, 2013</w:t>
        </w:r>
      </w:hyperlink>
      <w:r w:rsidR="003815EA">
        <w:rPr>
          <w:noProof/>
        </w:rPr>
        <w:t>)</w:t>
      </w:r>
      <w:r w:rsidR="003815EA">
        <w:fldChar w:fldCharType="end"/>
      </w:r>
      <w:r w:rsidRPr="00BB3E39">
        <w:t>. This is determined by legislation, government policies, national and international guidance material, and widely accepted community norms. Undesirable plants that cause economic, social or environmental harm, or harm to human/animal health, are called weeds. Animals that cause harm are known as pests.</w:t>
      </w:r>
    </w:p>
  </w:footnote>
  <w:footnote w:id="4">
    <w:p w14:paraId="38951978" w14:textId="77777777" w:rsidR="00145FDE" w:rsidRDefault="00145FDE" w:rsidP="00145FDE">
      <w:r w:rsidRPr="00090EF5">
        <w:rPr>
          <w:rFonts w:eastAsiaTheme="majorEastAsia"/>
          <w:sz w:val="20"/>
          <w:vertAlign w:val="superscript"/>
        </w:rPr>
        <w:footnoteRef/>
      </w:r>
      <w:r w:rsidRPr="00090EF5">
        <w:rPr>
          <w:sz w:val="20"/>
          <w:vertAlign w:val="superscript"/>
        </w:rPr>
        <w:t xml:space="preserve"> </w:t>
      </w:r>
      <w:r w:rsidRPr="00090EF5">
        <w:rPr>
          <w:sz w:val="20"/>
        </w:rPr>
        <w:t xml:space="preserve">Prescribed </w:t>
      </w:r>
      <w:r>
        <w:rPr>
          <w:sz w:val="20"/>
        </w:rPr>
        <w:t xml:space="preserve">experts, </w:t>
      </w:r>
      <w:r w:rsidRPr="00090EF5">
        <w:rPr>
          <w:sz w:val="20"/>
        </w:rPr>
        <w:t xml:space="preserve">agencies </w:t>
      </w:r>
      <w:r>
        <w:rPr>
          <w:sz w:val="20"/>
        </w:rPr>
        <w:t xml:space="preserve">and authorities </w:t>
      </w:r>
      <w:r w:rsidRPr="00090EF5">
        <w:rPr>
          <w:sz w:val="20"/>
        </w:rPr>
        <w:t>include GTTAC, State and Territory Governments, relevant local governments, Australian government agencies and the Minister for the Environment</w:t>
      </w:r>
      <w:r>
        <w:rPr>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F4839" w14:textId="2F3D98B4" w:rsidR="00BA1075" w:rsidRDefault="00F826A3">
    <w:pPr>
      <w:pStyle w:val="Header"/>
    </w:pPr>
    <w:r>
      <w:rPr>
        <w:noProof/>
      </w:rPr>
      <mc:AlternateContent>
        <mc:Choice Requires="wps">
          <w:drawing>
            <wp:anchor distT="0" distB="0" distL="0" distR="0" simplePos="0" relativeHeight="251669504" behindDoc="0" locked="0" layoutInCell="1" allowOverlap="1" wp14:anchorId="69180190" wp14:editId="3E8DCF28">
              <wp:simplePos x="635" y="635"/>
              <wp:positionH relativeFrom="page">
                <wp:align>center</wp:align>
              </wp:positionH>
              <wp:positionV relativeFrom="page">
                <wp:align>top</wp:align>
              </wp:positionV>
              <wp:extent cx="622300" cy="452755"/>
              <wp:effectExtent l="0" t="0" r="6350" b="4445"/>
              <wp:wrapNone/>
              <wp:docPr id="2069665946"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1089914E" w14:textId="08982199"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9180190" id="_x0000_t202" coordsize="21600,21600" o:spt="202" path="m,l,21600r21600,l21600,xe">
              <v:stroke joinstyle="miter"/>
              <v:path gradientshapeok="t" o:connecttype="rect"/>
            </v:shapetype>
            <v:shape id="Text Box 2" o:spid="_x0000_s1026" type="#_x0000_t202" alt="OFFICIAL" style="position:absolute;margin-left:0;margin-top:0;width:49pt;height:35.65pt;z-index:2516695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" filled="f" stroked="f">
              <v:textbox style="mso-fit-shape-to-text:t" inset="0,15pt,0,0">
                <w:txbxContent>
                  <w:p w14:paraId="1089914E" w14:textId="08982199"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06E8C" w14:textId="32585B7D" w:rsidR="0077357E" w:rsidRDefault="00283434">
    <w:pPr>
      <w:pStyle w:val="Header"/>
    </w:pPr>
    <w:r>
      <w:rPr>
        <w:noProof/>
      </w:rPr>
      <w:drawing>
        <wp:inline distT="0" distB="0" distL="0" distR="0" wp14:anchorId="1EDA9F78" wp14:editId="02BA8768">
          <wp:extent cx="3383479" cy="694706"/>
          <wp:effectExtent l="0" t="0" r="7620" b="0"/>
          <wp:docPr id="3" name="Picture 3"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408627" cy="699870"/>
                  </a:xfrm>
                  <a:prstGeom prst="rect">
                    <a:avLst/>
                  </a:prstGeom>
                  <a:noFill/>
                  <a:ln>
                    <a:noFill/>
                  </a:ln>
                </pic:spPr>
              </pic:pic>
            </a:graphicData>
          </a:graphic>
        </wp:inline>
      </w:drawing>
    </w:r>
  </w:p>
  <w:p w14:paraId="7B9F396B" w14:textId="5814DFA1" w:rsidR="0077357E" w:rsidRPr="00910C9C" w:rsidRDefault="00BA1075" w:rsidP="00C642EA">
    <w:pPr>
      <w:pStyle w:val="Header"/>
      <w:jc w:val="right"/>
      <w:rPr>
        <w:sz w:val="14"/>
        <w:szCs w:val="14"/>
      </w:rPr>
    </w:pPr>
    <w:r w:rsidRPr="0045646D">
      <w:rPr>
        <w:rFonts w:cs="Calibri"/>
        <w:sz w:val="24"/>
        <w:szCs w:val="24"/>
      </w:rPr>
      <w:t>January</w:t>
    </w:r>
    <w:r w:rsidR="00C311D4" w:rsidRPr="0045646D">
      <w:rPr>
        <w:rFonts w:cs="Calibri"/>
        <w:sz w:val="24"/>
        <w:szCs w:val="24"/>
      </w:rPr>
      <w:t xml:space="preserve"> </w:t>
    </w:r>
    <w:r w:rsidR="0053154C" w:rsidRPr="0045646D">
      <w:rPr>
        <w:rFonts w:cs="Calibri"/>
        <w:sz w:val="24"/>
        <w:szCs w:val="24"/>
      </w:rPr>
      <w:t>202</w:t>
    </w:r>
    <w:r w:rsidRPr="0045646D">
      <w:rPr>
        <w:rFonts w:cs="Calibri"/>
        <w:sz w:val="24"/>
        <w:szCs w:val="24"/>
      </w:rPr>
      <w:t>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A1AA4" w14:textId="537FE586" w:rsidR="00BA1075" w:rsidRDefault="00F826A3">
    <w:pPr>
      <w:pStyle w:val="Header"/>
    </w:pPr>
    <w:r>
      <w:rPr>
        <w:noProof/>
      </w:rPr>
      <mc:AlternateContent>
        <mc:Choice Requires="wps">
          <w:drawing>
            <wp:anchor distT="0" distB="0" distL="0" distR="0" simplePos="0" relativeHeight="251668480" behindDoc="0" locked="0" layoutInCell="1" allowOverlap="1" wp14:anchorId="6C953578" wp14:editId="13326537">
              <wp:simplePos x="635" y="635"/>
              <wp:positionH relativeFrom="page">
                <wp:align>center</wp:align>
              </wp:positionH>
              <wp:positionV relativeFrom="page">
                <wp:align>top</wp:align>
              </wp:positionV>
              <wp:extent cx="622300" cy="452755"/>
              <wp:effectExtent l="0" t="0" r="6350" b="4445"/>
              <wp:wrapNone/>
              <wp:docPr id="2001799375"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0301AF58" w14:textId="72B06C7A"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C953578" id="_x0000_t202" coordsize="21600,21600" o:spt="202" path="m,l,21600r21600,l21600,xe">
              <v:stroke joinstyle="miter"/>
              <v:path gradientshapeok="t" o:connecttype="rect"/>
            </v:shapetype>
            <v:shape id="Text Box 1" o:spid="_x0000_s1028" type="#_x0000_t202" alt="OFFICIAL" style="position:absolute;margin-left:0;margin-top:0;width:49pt;height:35.65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" filled="f" stroked="f">
              <v:textbox style="mso-fit-shape-to-text:t" inset="0,15pt,0,0">
                <w:txbxContent>
                  <w:p w14:paraId="0301AF58" w14:textId="72B06C7A" w:rsidR="00F826A3" w:rsidRPr="00F826A3" w:rsidRDefault="00F826A3" w:rsidP="00F826A3">
                    <w:pPr>
                      <w:spacing w:after="0"/>
                      <w:rPr>
                        <w:rFonts w:ascii="Aptos" w:eastAsia="Aptos" w:hAnsi="Aptos" w:cs="Aptos"/>
                        <w:noProof/>
                        <w:color w:val="FF0000"/>
                        <w:sz w:val="24"/>
                        <w:szCs w:val="24"/>
                      </w:rPr>
                    </w:pPr>
                    <w:r w:rsidRPr="00F826A3">
                      <w:rPr>
                        <w:rFonts w:ascii="Aptos" w:eastAsia="Aptos" w:hAnsi="Aptos" w:cs="Aptos"/>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5D8EA" w14:textId="397D8339" w:rsidR="0077357E" w:rsidRPr="00A011C9" w:rsidRDefault="0077357E" w:rsidP="00A011C9">
    <w:pPr>
      <w:pBdr>
        <w:bottom w:val="single" w:sz="4" w:space="1" w:color="auto"/>
      </w:pBdr>
      <w:tabs>
        <w:tab w:val="right" w:pos="9639"/>
      </w:tabs>
      <w:ind w:right="-2"/>
      <w:rPr>
        <w:rFonts w:eastAsia="SimSun"/>
        <w:sz w:val="16"/>
        <w:szCs w:val="16"/>
      </w:rPr>
    </w:pPr>
    <w:r>
      <w:rPr>
        <w:rFonts w:eastAsia="SimSun"/>
        <w:sz w:val="16"/>
        <w:szCs w:val="16"/>
      </w:rPr>
      <w:t xml:space="preserve">DIR </w:t>
    </w:r>
    <w:r w:rsidR="007640BB">
      <w:rPr>
        <w:rFonts w:eastAsia="SimSun"/>
        <w:sz w:val="16"/>
        <w:szCs w:val="16"/>
      </w:rPr>
      <w:t>21</w:t>
    </w:r>
    <w:r w:rsidR="00B940A9">
      <w:rPr>
        <w:rFonts w:eastAsia="SimSun"/>
        <w:sz w:val="16"/>
        <w:szCs w:val="16"/>
      </w:rPr>
      <w:t>8</w:t>
    </w:r>
    <w:r w:rsidRPr="004A2E0D">
      <w:rPr>
        <w:rFonts w:eastAsia="SimSun"/>
        <w:sz w:val="16"/>
        <w:szCs w:val="16"/>
      </w:rPr>
      <w:t xml:space="preserve"> – Risk Assessment and Risk </w:t>
    </w:r>
    <w:r w:rsidRPr="00457A27">
      <w:rPr>
        <w:rFonts w:eastAsia="SimSun"/>
        <w:sz w:val="16"/>
        <w:szCs w:val="16"/>
      </w:rPr>
      <w:t xml:space="preserve">Management </w:t>
    </w:r>
    <w:r w:rsidRPr="0045646D">
      <w:rPr>
        <w:rFonts w:eastAsia="SimSun"/>
        <w:sz w:val="16"/>
        <w:szCs w:val="16"/>
      </w:rPr>
      <w:t>Plan (</w:t>
    </w:r>
    <w:r w:rsidR="00BA1075" w:rsidRPr="0045646D">
      <w:rPr>
        <w:rFonts w:eastAsia="SimSun"/>
        <w:sz w:val="16"/>
        <w:szCs w:val="16"/>
      </w:rPr>
      <w:t>January</w:t>
    </w:r>
    <w:r w:rsidR="004F4E77" w:rsidRPr="0045646D">
      <w:rPr>
        <w:rFonts w:eastAsia="SimSun"/>
        <w:sz w:val="16"/>
        <w:szCs w:val="16"/>
      </w:rPr>
      <w:t xml:space="preserve"> </w:t>
    </w:r>
    <w:r w:rsidR="007640BB" w:rsidRPr="0045646D">
      <w:rPr>
        <w:rFonts w:eastAsia="SimSun"/>
        <w:sz w:val="16"/>
        <w:szCs w:val="16"/>
      </w:rPr>
      <w:t>202</w:t>
    </w:r>
    <w:r w:rsidR="00BA1075" w:rsidRPr="0045646D">
      <w:rPr>
        <w:rFonts w:eastAsia="SimSun"/>
        <w:sz w:val="16"/>
        <w:szCs w:val="16"/>
      </w:rPr>
      <w:t>6</w:t>
    </w:r>
    <w:r w:rsidRPr="0045646D">
      <w:rPr>
        <w:rFonts w:eastAsia="SimSun"/>
        <w:sz w:val="16"/>
        <w:szCs w:val="16"/>
      </w:rPr>
      <w:t>)</w:t>
    </w:r>
    <w:r w:rsidRPr="004A2E0D">
      <w:rPr>
        <w:rFonts w:eastAsia="SimSun"/>
        <w:sz w:val="16"/>
        <w:szCs w:val="16"/>
      </w:rPr>
      <w:tab/>
      <w:t>Office of the Gene Technology Regulato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32E7B" w14:textId="3714B83E" w:rsidR="00613C2D" w:rsidRPr="00A011C9" w:rsidRDefault="00613C2D" w:rsidP="00A011C9">
    <w:pPr>
      <w:pBdr>
        <w:bottom w:val="single" w:sz="4" w:space="1" w:color="auto"/>
      </w:pBdr>
      <w:tabs>
        <w:tab w:val="right" w:pos="9639"/>
      </w:tabs>
      <w:ind w:right="-2"/>
      <w:rPr>
        <w:rFonts w:eastAsia="SimSun"/>
        <w:sz w:val="16"/>
        <w:szCs w:val="16"/>
      </w:rPr>
    </w:pPr>
    <w:r>
      <w:rPr>
        <w:rFonts w:eastAsia="SimSun"/>
        <w:sz w:val="16"/>
        <w:szCs w:val="16"/>
      </w:rPr>
      <w:t>DIR 218</w:t>
    </w:r>
    <w:r w:rsidRPr="004A2E0D">
      <w:rPr>
        <w:rFonts w:eastAsia="SimSun"/>
        <w:sz w:val="16"/>
        <w:szCs w:val="16"/>
      </w:rPr>
      <w:t xml:space="preserve"> – Risk Assessment and Risk </w:t>
    </w:r>
    <w:r w:rsidRPr="00457A27">
      <w:rPr>
        <w:rFonts w:eastAsia="SimSun"/>
        <w:sz w:val="16"/>
        <w:szCs w:val="16"/>
      </w:rPr>
      <w:t>Managem</w:t>
    </w:r>
    <w:r w:rsidRPr="006D3A9B">
      <w:rPr>
        <w:rFonts w:eastAsia="SimSun"/>
        <w:sz w:val="16"/>
        <w:szCs w:val="16"/>
      </w:rPr>
      <w:t>ent Plan (September 2025)</w:t>
    </w:r>
    <w:r w:rsidRPr="004A2E0D">
      <w:rPr>
        <w:rFonts w:eastAsia="SimSun"/>
        <w:sz w:val="16"/>
        <w:szCs w:val="16"/>
      </w:rPr>
      <w:tab/>
    </w:r>
    <w:r>
      <w:rPr>
        <w:rFonts w:eastAsia="SimSun"/>
        <w:sz w:val="16"/>
        <w:szCs w:val="16"/>
      </w:rPr>
      <w:tab/>
    </w:r>
    <w:r>
      <w:rPr>
        <w:rFonts w:eastAsia="SimSun"/>
        <w:sz w:val="16"/>
        <w:szCs w:val="16"/>
      </w:rPr>
      <w:tab/>
    </w:r>
    <w:r>
      <w:rPr>
        <w:rFonts w:eastAsia="SimSun"/>
        <w:sz w:val="16"/>
        <w:szCs w:val="16"/>
      </w:rPr>
      <w:tab/>
    </w:r>
    <w:r>
      <w:rPr>
        <w:rFonts w:eastAsia="SimSun"/>
        <w:sz w:val="16"/>
        <w:szCs w:val="16"/>
      </w:rPr>
      <w:tab/>
    </w:r>
    <w:r w:rsidRPr="004A2E0D">
      <w:rPr>
        <w:rFonts w:eastAsia="SimSun"/>
        <w:sz w:val="16"/>
        <w:szCs w:val="16"/>
      </w:rPr>
      <w:t>Office of the Gene Technology Regulato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E2AD6" w14:textId="30ECEFB3" w:rsidR="00613C2D" w:rsidRPr="00A011C9" w:rsidRDefault="00613C2D" w:rsidP="00A011C9">
    <w:pPr>
      <w:pBdr>
        <w:bottom w:val="single" w:sz="4" w:space="1" w:color="auto"/>
      </w:pBdr>
      <w:tabs>
        <w:tab w:val="right" w:pos="9639"/>
      </w:tabs>
      <w:ind w:right="-2"/>
      <w:rPr>
        <w:rFonts w:eastAsia="SimSun"/>
        <w:sz w:val="16"/>
        <w:szCs w:val="16"/>
      </w:rPr>
    </w:pPr>
    <w:r>
      <w:rPr>
        <w:rFonts w:eastAsia="SimSun"/>
        <w:sz w:val="16"/>
        <w:szCs w:val="16"/>
      </w:rPr>
      <w:t>DIR 218</w:t>
    </w:r>
    <w:r w:rsidRPr="004A2E0D">
      <w:rPr>
        <w:rFonts w:eastAsia="SimSun"/>
        <w:sz w:val="16"/>
        <w:szCs w:val="16"/>
      </w:rPr>
      <w:t xml:space="preserve"> – Risk Assessment and Risk </w:t>
    </w:r>
    <w:r w:rsidRPr="00457A27">
      <w:rPr>
        <w:rFonts w:eastAsia="SimSun"/>
        <w:sz w:val="16"/>
        <w:szCs w:val="16"/>
      </w:rPr>
      <w:t xml:space="preserve">Management </w:t>
    </w:r>
    <w:r w:rsidRPr="005D7710">
      <w:rPr>
        <w:rFonts w:eastAsia="SimSun"/>
        <w:sz w:val="16"/>
        <w:szCs w:val="16"/>
      </w:rPr>
      <w:t>Plan (</w:t>
    </w:r>
    <w:r w:rsidR="00BA1075" w:rsidRPr="005D7710">
      <w:rPr>
        <w:rFonts w:eastAsia="SimSun"/>
        <w:sz w:val="16"/>
        <w:szCs w:val="16"/>
      </w:rPr>
      <w:t>January 2026</w:t>
    </w:r>
    <w:r w:rsidRPr="005D7710">
      <w:rPr>
        <w:rFonts w:eastAsia="SimSun"/>
        <w:sz w:val="16"/>
        <w:szCs w:val="16"/>
      </w:rPr>
      <w:t>)</w:t>
    </w:r>
    <w:r w:rsidRPr="004A2E0D">
      <w:rPr>
        <w:rFonts w:eastAsia="SimSun"/>
        <w:sz w:val="16"/>
        <w:szCs w:val="16"/>
      </w:rPr>
      <w:tab/>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C5D96"/>
    <w:multiLevelType w:val="hybridMultilevel"/>
    <w:tmpl w:val="F56A8E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542B4A"/>
    <w:multiLevelType w:val="hybridMultilevel"/>
    <w:tmpl w:val="8B908784"/>
    <w:lvl w:ilvl="0" w:tplc="7A60416C">
      <w:start w:val="1"/>
      <w:numFmt w:val="lowerRoman"/>
      <w:pStyle w:val="Conditionlevel3"/>
      <w:lvlText w:val="%1."/>
      <w:lvlJc w:val="right"/>
      <w:pPr>
        <w:ind w:left="720" w:hanging="360"/>
      </w:pPr>
      <w:rPr>
        <w:specVanish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4AF55CC"/>
    <w:multiLevelType w:val="multilevel"/>
    <w:tmpl w:val="BD9C9020"/>
    <w:lvl w:ilvl="0">
      <w:start w:val="1"/>
      <w:numFmt w:val="decimal"/>
      <w:pStyle w:val="Sectionheading1"/>
      <w:lvlText w:val="Section %1"/>
      <w:lvlJc w:val="left"/>
      <w:pPr>
        <w:ind w:left="357" w:hanging="357"/>
      </w:pPr>
      <w:rPr>
        <w:rFonts w:hint="default"/>
        <w:i w:val="0"/>
      </w:rPr>
    </w:lvl>
    <w:lvl w:ilvl="1">
      <w:start w:val="1"/>
      <w:numFmt w:val="decimal"/>
      <w:pStyle w:val="Sectionheading2"/>
      <w:lvlText w:val="%1.%2"/>
      <w:lvlJc w:val="left"/>
      <w:pPr>
        <w:ind w:left="357" w:hanging="357"/>
      </w:pPr>
      <w:rPr>
        <w:rFonts w:hint="default"/>
      </w:rPr>
    </w:lvl>
    <w:lvl w:ilvl="2">
      <w:start w:val="1"/>
      <w:numFmt w:val="decimal"/>
      <w:pStyle w:val="Sectionheading3"/>
      <w:lvlText w:val="%1.%2.%3"/>
      <w:lvlJc w:val="left"/>
      <w:pPr>
        <w:ind w:left="357" w:hanging="357"/>
      </w:pPr>
      <w:rPr>
        <w:rFonts w:hint="default"/>
      </w:rPr>
    </w:lvl>
    <w:lvl w:ilvl="3">
      <w:start w:val="1"/>
      <w:numFmt w:val="decimal"/>
      <w:pStyle w:val="Sectionheading4"/>
      <w:lvlText w:val="%1.%2.%3.%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3"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74C132F"/>
    <w:multiLevelType w:val="hybridMultilevel"/>
    <w:tmpl w:val="4A868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C642D7"/>
    <w:multiLevelType w:val="hybridMultilevel"/>
    <w:tmpl w:val="CBCA80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91B02FF"/>
    <w:multiLevelType w:val="hybridMultilevel"/>
    <w:tmpl w:val="43BC0400"/>
    <w:lvl w:ilvl="0" w:tplc="EEA02FB4">
      <w:start w:val="1"/>
      <w:numFmt w:val="decimal"/>
      <w:pStyle w:val="RARMPparagraph"/>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7" w15:restartNumberingAfterBreak="0">
    <w:nsid w:val="0E992603"/>
    <w:multiLevelType w:val="hybridMultilevel"/>
    <w:tmpl w:val="EDDEF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8C1CBE"/>
    <w:multiLevelType w:val="hybridMultilevel"/>
    <w:tmpl w:val="986CEC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FA31508"/>
    <w:multiLevelType w:val="hybridMultilevel"/>
    <w:tmpl w:val="F74CB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39F63F5"/>
    <w:multiLevelType w:val="hybridMultilevel"/>
    <w:tmpl w:val="421239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B0A0C31"/>
    <w:multiLevelType w:val="hybridMultilevel"/>
    <w:tmpl w:val="CC52E854"/>
    <w:lvl w:ilvl="0" w:tplc="7BBEC7C4">
      <w:start w:val="1"/>
      <w:numFmt w:val="decimal"/>
      <w:pStyle w:val="List1"/>
      <w:lvlText w:val="%1."/>
      <w:lvlJc w:val="righ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F373C86"/>
    <w:multiLevelType w:val="hybridMultilevel"/>
    <w:tmpl w:val="379EF8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09A6F1D"/>
    <w:multiLevelType w:val="hybridMultilevel"/>
    <w:tmpl w:val="2654ED80"/>
    <w:lvl w:ilvl="0" w:tplc="EA684728">
      <w:start w:val="1"/>
      <w:numFmt w:val="lowerLetter"/>
      <w:pStyle w:val="Conditionlevel2"/>
      <w:lvlText w:val="(%1)"/>
      <w:lvlJc w:val="left"/>
      <w:rPr>
        <w:specVanish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3344328"/>
    <w:multiLevelType w:val="hybridMultilevel"/>
    <w:tmpl w:val="0BFAB4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8241BA8"/>
    <w:multiLevelType w:val="hybridMultilevel"/>
    <w:tmpl w:val="0BEE17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2217E8"/>
    <w:multiLevelType w:val="multilevel"/>
    <w:tmpl w:val="1A189198"/>
    <w:lvl w:ilvl="0">
      <w:start w:val="1"/>
      <w:numFmt w:val="decimal"/>
      <w:lvlText w:val="%1."/>
      <w:lvlJc w:val="left"/>
      <w:pPr>
        <w:ind w:left="851" w:hanging="567"/>
      </w:pPr>
      <w:rPr>
        <w:rFonts w:ascii="Calibri" w:hAnsi="Calibri" w:hint="default"/>
        <w:b w:val="0"/>
        <w:i w:val="0"/>
        <w:sz w:val="22"/>
      </w:rPr>
    </w:lvl>
    <w:lvl w:ilvl="1">
      <w:start w:val="1"/>
      <w:numFmt w:val="lowerLetter"/>
      <w:pStyle w:val="a"/>
      <w:lvlText w:val="(%2)"/>
      <w:lvlJc w:val="left"/>
      <w:pPr>
        <w:ind w:left="992" w:hanging="425"/>
      </w:pPr>
      <w:rPr>
        <w:rFonts w:asciiTheme="minorHAnsi" w:hAnsiTheme="minorHAnsi" w:hint="default"/>
        <w:b w:val="0"/>
        <w:bCs w:val="0"/>
        <w:i w:val="0"/>
        <w:iCs w:val="0"/>
        <w:color w:val="auto"/>
        <w:sz w:val="22"/>
        <w:szCs w:val="22"/>
      </w:rPr>
    </w:lvl>
    <w:lvl w:ilvl="2">
      <w:start w:val="1"/>
      <w:numFmt w:val="lowerRoman"/>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i w:val="0"/>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7" w15:restartNumberingAfterBreak="0">
    <w:nsid w:val="2B627E95"/>
    <w:multiLevelType w:val="hybridMultilevel"/>
    <w:tmpl w:val="CE9857A8"/>
    <w:lvl w:ilvl="0" w:tplc="ECD2F5A2">
      <w:start w:val="1"/>
      <w:numFmt w:val="lowerLetter"/>
      <w:pStyle w:val="Listbulleta"/>
      <w:lvlText w:val="(%1)"/>
      <w:lvlJc w:val="left"/>
      <w:pPr>
        <w:ind w:left="108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2EB803F6"/>
    <w:multiLevelType w:val="hybridMultilevel"/>
    <w:tmpl w:val="682E4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F5925C7"/>
    <w:multiLevelType w:val="hybridMultilevel"/>
    <w:tmpl w:val="5AB663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2CC0787"/>
    <w:multiLevelType w:val="hybridMultilevel"/>
    <w:tmpl w:val="CCEAE8C6"/>
    <w:lvl w:ilvl="0" w:tplc="77709EDE">
      <w:start w:val="1"/>
      <w:numFmt w:val="decimal"/>
      <w:pStyle w:val="Chapterheading"/>
      <w:lvlText w:val="Chapter %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367E3D3C"/>
    <w:multiLevelType w:val="hybridMultilevel"/>
    <w:tmpl w:val="54F4A6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6AE6ABF"/>
    <w:multiLevelType w:val="multilevel"/>
    <w:tmpl w:val="107EF544"/>
    <w:lvl w:ilvl="0">
      <w:start w:val="1"/>
      <w:numFmt w:val="decimal"/>
      <w:pStyle w:val="1RARMP"/>
      <w:lvlText w:val="Chapter %1"/>
      <w:lvlJc w:val="left"/>
      <w:pPr>
        <w:tabs>
          <w:tab w:val="num" w:pos="3545"/>
        </w:tabs>
        <w:ind w:left="3261"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RARMP"/>
      <w:lvlText w:val="Section %2"/>
      <w:lvlJc w:val="left"/>
      <w:pPr>
        <w:tabs>
          <w:tab w:val="num" w:pos="1531"/>
        </w:tabs>
        <w:ind w:left="1531" w:hanging="153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RARMP"/>
      <w:lvlText w:val="%2.%3"/>
      <w:lvlJc w:val="left"/>
      <w:pPr>
        <w:tabs>
          <w:tab w:val="num" w:pos="284"/>
        </w:tabs>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RARMP"/>
      <w:lvlText w:val="%2.%3.%4"/>
      <w:lvlJc w:val="left"/>
      <w:pPr>
        <w:tabs>
          <w:tab w:val="num" w:pos="993"/>
        </w:tabs>
        <w:ind w:left="709"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391F175C"/>
    <w:multiLevelType w:val="hybridMultilevel"/>
    <w:tmpl w:val="3708BD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D11631A"/>
    <w:multiLevelType w:val="hybridMultilevel"/>
    <w:tmpl w:val="62E41A30"/>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07166E0"/>
    <w:multiLevelType w:val="hybridMultilevel"/>
    <w:tmpl w:val="D788FC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27" w15:restartNumberingAfterBreak="0">
    <w:nsid w:val="4198324A"/>
    <w:multiLevelType w:val="hybridMultilevel"/>
    <w:tmpl w:val="F2FAF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1DD7046"/>
    <w:multiLevelType w:val="multilevel"/>
    <w:tmpl w:val="391A15C6"/>
    <w:lvl w:ilvl="0">
      <w:start w:val="1"/>
      <w:numFmt w:val="bullet"/>
      <w:lvlText w:val=""/>
      <w:lvlJc w:val="left"/>
      <w:pPr>
        <w:ind w:left="717"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pStyle w:val="TableListi"/>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42A4611D"/>
    <w:multiLevelType w:val="hybridMultilevel"/>
    <w:tmpl w:val="DEE468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30D0491"/>
    <w:multiLevelType w:val="hybridMultilevel"/>
    <w:tmpl w:val="F2EA986A"/>
    <w:lvl w:ilvl="0" w:tplc="B4C447DC">
      <w:start w:val="1"/>
      <w:numFmt w:val="decimal"/>
      <w:pStyle w:val="RARMPnumberedparagraphs"/>
      <w:lvlText w:val="%1."/>
      <w:lvlJc w:val="left"/>
      <w:pPr>
        <w:ind w:left="4187"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655" w:hanging="360"/>
      </w:pPr>
    </w:lvl>
    <w:lvl w:ilvl="2" w:tplc="0C09001B">
      <w:start w:val="1"/>
      <w:numFmt w:val="lowerRoman"/>
      <w:lvlText w:val="%3."/>
      <w:lvlJc w:val="right"/>
      <w:pPr>
        <w:ind w:left="1375" w:hanging="180"/>
      </w:pPr>
    </w:lvl>
    <w:lvl w:ilvl="3" w:tplc="0C09000F" w:tentative="1">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31" w15:restartNumberingAfterBreak="0">
    <w:nsid w:val="473168B6"/>
    <w:multiLevelType w:val="hybridMultilevel"/>
    <w:tmpl w:val="FDD6BDC0"/>
    <w:lvl w:ilvl="0" w:tplc="0C090003">
      <w:start w:val="1"/>
      <w:numFmt w:val="bullet"/>
      <w:lvlText w:val="o"/>
      <w:lvlJc w:val="left"/>
      <w:pPr>
        <w:ind w:left="1434" w:hanging="360"/>
      </w:pPr>
      <w:rPr>
        <w:rFonts w:ascii="Courier New" w:hAnsi="Courier New" w:cs="Courier New" w:hint="default"/>
      </w:rPr>
    </w:lvl>
    <w:lvl w:ilvl="1" w:tplc="FFFFFFFF" w:tentative="1">
      <w:start w:val="1"/>
      <w:numFmt w:val="bullet"/>
      <w:lvlText w:val="o"/>
      <w:lvlJc w:val="left"/>
      <w:pPr>
        <w:ind w:left="2154" w:hanging="360"/>
      </w:pPr>
      <w:rPr>
        <w:rFonts w:ascii="Courier New" w:hAnsi="Courier New" w:cs="Courier New" w:hint="default"/>
      </w:rPr>
    </w:lvl>
    <w:lvl w:ilvl="2" w:tplc="FFFFFFFF" w:tentative="1">
      <w:start w:val="1"/>
      <w:numFmt w:val="bullet"/>
      <w:lvlText w:val=""/>
      <w:lvlJc w:val="left"/>
      <w:pPr>
        <w:ind w:left="2874" w:hanging="360"/>
      </w:pPr>
      <w:rPr>
        <w:rFonts w:ascii="Wingdings" w:hAnsi="Wingdings" w:hint="default"/>
      </w:rPr>
    </w:lvl>
    <w:lvl w:ilvl="3" w:tplc="FFFFFFFF" w:tentative="1">
      <w:start w:val="1"/>
      <w:numFmt w:val="bullet"/>
      <w:lvlText w:val=""/>
      <w:lvlJc w:val="left"/>
      <w:pPr>
        <w:ind w:left="3594" w:hanging="360"/>
      </w:pPr>
      <w:rPr>
        <w:rFonts w:ascii="Symbol" w:hAnsi="Symbol" w:hint="default"/>
      </w:rPr>
    </w:lvl>
    <w:lvl w:ilvl="4" w:tplc="FFFFFFFF" w:tentative="1">
      <w:start w:val="1"/>
      <w:numFmt w:val="bullet"/>
      <w:lvlText w:val="o"/>
      <w:lvlJc w:val="left"/>
      <w:pPr>
        <w:ind w:left="4314" w:hanging="360"/>
      </w:pPr>
      <w:rPr>
        <w:rFonts w:ascii="Courier New" w:hAnsi="Courier New" w:cs="Courier New" w:hint="default"/>
      </w:rPr>
    </w:lvl>
    <w:lvl w:ilvl="5" w:tplc="FFFFFFFF" w:tentative="1">
      <w:start w:val="1"/>
      <w:numFmt w:val="bullet"/>
      <w:lvlText w:val=""/>
      <w:lvlJc w:val="left"/>
      <w:pPr>
        <w:ind w:left="5034" w:hanging="360"/>
      </w:pPr>
      <w:rPr>
        <w:rFonts w:ascii="Wingdings" w:hAnsi="Wingdings" w:hint="default"/>
      </w:rPr>
    </w:lvl>
    <w:lvl w:ilvl="6" w:tplc="FFFFFFFF" w:tentative="1">
      <w:start w:val="1"/>
      <w:numFmt w:val="bullet"/>
      <w:lvlText w:val=""/>
      <w:lvlJc w:val="left"/>
      <w:pPr>
        <w:ind w:left="5754" w:hanging="360"/>
      </w:pPr>
      <w:rPr>
        <w:rFonts w:ascii="Symbol" w:hAnsi="Symbol" w:hint="default"/>
      </w:rPr>
    </w:lvl>
    <w:lvl w:ilvl="7" w:tplc="FFFFFFFF" w:tentative="1">
      <w:start w:val="1"/>
      <w:numFmt w:val="bullet"/>
      <w:lvlText w:val="o"/>
      <w:lvlJc w:val="left"/>
      <w:pPr>
        <w:ind w:left="6474" w:hanging="360"/>
      </w:pPr>
      <w:rPr>
        <w:rFonts w:ascii="Courier New" w:hAnsi="Courier New" w:cs="Courier New" w:hint="default"/>
      </w:rPr>
    </w:lvl>
    <w:lvl w:ilvl="8" w:tplc="FFFFFFFF" w:tentative="1">
      <w:start w:val="1"/>
      <w:numFmt w:val="bullet"/>
      <w:lvlText w:val=""/>
      <w:lvlJc w:val="left"/>
      <w:pPr>
        <w:ind w:left="7194" w:hanging="360"/>
      </w:pPr>
      <w:rPr>
        <w:rFonts w:ascii="Wingdings" w:hAnsi="Wingdings" w:hint="default"/>
      </w:rPr>
    </w:lvl>
  </w:abstractNum>
  <w:abstractNum w:abstractNumId="32" w15:restartNumberingAfterBreak="0">
    <w:nsid w:val="4C97796F"/>
    <w:multiLevelType w:val="hybridMultilevel"/>
    <w:tmpl w:val="78221AA8"/>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E583AFC"/>
    <w:multiLevelType w:val="hybridMultilevel"/>
    <w:tmpl w:val="1AC684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851525A"/>
    <w:multiLevelType w:val="hybridMultilevel"/>
    <w:tmpl w:val="2C10AF88"/>
    <w:lvl w:ilvl="0" w:tplc="6F6CF40A">
      <w:start w:val="1"/>
      <w:numFmt w:val="bullet"/>
      <w:pStyle w:val="List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ADD1781"/>
    <w:multiLevelType w:val="hybridMultilevel"/>
    <w:tmpl w:val="B75019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0B25659"/>
    <w:multiLevelType w:val="hybridMultilevel"/>
    <w:tmpl w:val="2F844DF2"/>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21469E3"/>
    <w:multiLevelType w:val="hybridMultilevel"/>
    <w:tmpl w:val="06A671EC"/>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4630353"/>
    <w:multiLevelType w:val="hybridMultilevel"/>
    <w:tmpl w:val="FE025D9C"/>
    <w:lvl w:ilvl="0" w:tplc="0C090001">
      <w:start w:val="1"/>
      <w:numFmt w:val="bullet"/>
      <w:lvlText w:val=""/>
      <w:lvlJc w:val="left"/>
      <w:pPr>
        <w:ind w:left="1077" w:hanging="360"/>
      </w:pPr>
      <w:rPr>
        <w:rFonts w:ascii="Symbol" w:hAnsi="Symbol" w:hint="default"/>
      </w:rPr>
    </w:lvl>
    <w:lvl w:ilvl="1" w:tplc="FFFFFFFF">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39" w15:restartNumberingAfterBreak="0">
    <w:nsid w:val="663123CF"/>
    <w:multiLevelType w:val="hybridMultilevel"/>
    <w:tmpl w:val="E9260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9DE2B4B"/>
    <w:multiLevelType w:val="hybridMultilevel"/>
    <w:tmpl w:val="3F7021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A464052"/>
    <w:multiLevelType w:val="hybridMultilevel"/>
    <w:tmpl w:val="B13483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A8C42FD"/>
    <w:multiLevelType w:val="hybridMultilevel"/>
    <w:tmpl w:val="64BA91DA"/>
    <w:lvl w:ilvl="0" w:tplc="4DA4ED08">
      <w:start w:val="1"/>
      <w:numFmt w:val="decimal"/>
      <w:pStyle w:val="Conditionlevel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06937A7"/>
    <w:multiLevelType w:val="hybridMultilevel"/>
    <w:tmpl w:val="C9CC2AC4"/>
    <w:lvl w:ilvl="0" w:tplc="0C09001B">
      <w:start w:val="1"/>
      <w:numFmt w:val="lowerRoman"/>
      <w:lvlText w:val="%1."/>
      <w:lvlJc w:val="right"/>
      <w:pPr>
        <w:ind w:left="720" w:hanging="360"/>
      </w:pPr>
    </w:lvl>
    <w:lvl w:ilvl="1" w:tplc="115A0B6E">
      <w:start w:val="1"/>
      <w:numFmt w:val="lowerRoman"/>
      <w:lvlText w:val="%2."/>
      <w:lvlJc w:val="right"/>
      <w:pPr>
        <w:ind w:left="144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A1747232">
      <w:start w:val="1"/>
      <w:numFmt w:val="lowerRoman"/>
      <w:pStyle w:val="i"/>
      <w:lvlText w:val="%3."/>
      <w:lvlJc w:val="right"/>
      <w:pPr>
        <w:ind w:left="1418" w:hanging="284"/>
      </w:pPr>
      <w:rPr>
        <w:rFonts w:hint="default"/>
        <w:i w:val="0"/>
      </w:rPr>
    </w:lvl>
    <w:lvl w:ilvl="3" w:tplc="A20646B2">
      <w:start w:val="1"/>
      <w:numFmt w:val="lowerLetter"/>
      <w:lvlText w:val="(%4)"/>
      <w:lvlJc w:val="left"/>
      <w:pPr>
        <w:ind w:left="2880" w:hanging="360"/>
      </w:pPr>
      <w:rPr>
        <w:rFonts w:hint="default"/>
      </w:rPr>
    </w:lvl>
    <w:lvl w:ilvl="4" w:tplc="F402773E">
      <w:numFmt w:val="bullet"/>
      <w:lvlText w:val=""/>
      <w:lvlJc w:val="left"/>
      <w:pPr>
        <w:ind w:left="3600" w:hanging="360"/>
      </w:pPr>
      <w:rPr>
        <w:rFonts w:ascii="Symbol" w:eastAsia="Times New Roman" w:hAnsi="Symbol" w:cs="Times New Roman" w:hint="default"/>
      </w:r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5836E34"/>
    <w:multiLevelType w:val="hybridMultilevel"/>
    <w:tmpl w:val="389413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74D0DA6"/>
    <w:multiLevelType w:val="hybridMultilevel"/>
    <w:tmpl w:val="7C4C09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8651627"/>
    <w:multiLevelType w:val="multilevel"/>
    <w:tmpl w:val="ABBE4230"/>
    <w:lvl w:ilvl="0">
      <w:start w:val="1"/>
      <w:numFmt w:val="upperRoman"/>
      <w:lvlText w:val="%1."/>
      <w:lvlJc w:val="right"/>
      <w:pPr>
        <w:ind w:left="1077" w:hanging="360"/>
      </w:pPr>
    </w:lvl>
    <w:lvl w:ilvl="1">
      <w:start w:val="2"/>
      <w:numFmt w:val="decimal"/>
      <w:isLgl/>
      <w:lvlText w:val="%1.%2"/>
      <w:lvlJc w:val="left"/>
      <w:pPr>
        <w:ind w:left="1167" w:hanging="450"/>
      </w:pPr>
      <w:rPr>
        <w:rFonts w:hint="default"/>
      </w:rPr>
    </w:lvl>
    <w:lvl w:ilvl="2">
      <w:start w:val="1"/>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2157" w:hanging="144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47" w15:restartNumberingAfterBreak="0">
    <w:nsid w:val="786B0046"/>
    <w:multiLevelType w:val="hybridMultilevel"/>
    <w:tmpl w:val="E6864616"/>
    <w:lvl w:ilvl="0" w:tplc="0C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798401C4"/>
    <w:multiLevelType w:val="hybridMultilevel"/>
    <w:tmpl w:val="C8DEA1A6"/>
    <w:lvl w:ilvl="0" w:tplc="10362940">
      <w:start w:val="1"/>
      <w:numFmt w:val="lowerRoman"/>
      <w:pStyle w:val="Listi"/>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582108307">
    <w:abstractNumId w:val="20"/>
  </w:num>
  <w:num w:numId="2" w16cid:durableId="227541725">
    <w:abstractNumId w:val="6"/>
  </w:num>
  <w:num w:numId="3" w16cid:durableId="1890409681">
    <w:abstractNumId w:val="2"/>
  </w:num>
  <w:num w:numId="4" w16cid:durableId="277832858">
    <w:abstractNumId w:val="2"/>
    <w:lvlOverride w:ilvl="0">
      <w:startOverride w:val="1"/>
    </w:lvlOverride>
  </w:num>
  <w:num w:numId="5" w16cid:durableId="1105148567">
    <w:abstractNumId w:val="46"/>
  </w:num>
  <w:num w:numId="6" w16cid:durableId="1063063394">
    <w:abstractNumId w:val="34"/>
  </w:num>
  <w:num w:numId="7" w16cid:durableId="562453097">
    <w:abstractNumId w:val="2"/>
    <w:lvlOverride w:ilvl="0">
      <w:startOverride w:val="1"/>
    </w:lvlOverride>
  </w:num>
  <w:num w:numId="8" w16cid:durableId="531849082">
    <w:abstractNumId w:val="11"/>
  </w:num>
  <w:num w:numId="9" w16cid:durableId="1812667818">
    <w:abstractNumId w:val="48"/>
  </w:num>
  <w:num w:numId="10" w16cid:durableId="1737822503">
    <w:abstractNumId w:val="28"/>
  </w:num>
  <w:num w:numId="11" w16cid:durableId="426267730">
    <w:abstractNumId w:val="13"/>
  </w:num>
  <w:num w:numId="12" w16cid:durableId="1540318614">
    <w:abstractNumId w:val="42"/>
  </w:num>
  <w:num w:numId="13" w16cid:durableId="1960796691">
    <w:abstractNumId w:val="1"/>
  </w:num>
  <w:num w:numId="14" w16cid:durableId="1320887938">
    <w:abstractNumId w:val="26"/>
  </w:num>
  <w:num w:numId="15" w16cid:durableId="201984944">
    <w:abstractNumId w:val="30"/>
  </w:num>
  <w:num w:numId="16" w16cid:durableId="692658844">
    <w:abstractNumId w:val="22"/>
  </w:num>
  <w:num w:numId="17" w16cid:durableId="90517878">
    <w:abstractNumId w:val="17"/>
  </w:num>
  <w:num w:numId="18" w16cid:durableId="984549769">
    <w:abstractNumId w:val="38"/>
  </w:num>
  <w:num w:numId="19" w16cid:durableId="102913655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425620296">
    <w:abstractNumId w:val="43"/>
  </w:num>
  <w:num w:numId="21" w16cid:durableId="587420101">
    <w:abstractNumId w:val="23"/>
  </w:num>
  <w:num w:numId="22" w16cid:durableId="2105177898">
    <w:abstractNumId w:val="40"/>
  </w:num>
  <w:num w:numId="23" w16cid:durableId="104232310">
    <w:abstractNumId w:val="10"/>
  </w:num>
  <w:num w:numId="24" w16cid:durableId="722142035">
    <w:abstractNumId w:val="18"/>
  </w:num>
  <w:num w:numId="25" w16cid:durableId="2116437611">
    <w:abstractNumId w:val="27"/>
  </w:num>
  <w:num w:numId="26" w16cid:durableId="236131260">
    <w:abstractNumId w:val="3"/>
  </w:num>
  <w:num w:numId="27" w16cid:durableId="2081249939">
    <w:abstractNumId w:val="37"/>
  </w:num>
  <w:num w:numId="28" w16cid:durableId="1578855332">
    <w:abstractNumId w:val="32"/>
  </w:num>
  <w:num w:numId="29" w16cid:durableId="1710182582">
    <w:abstractNumId w:val="36"/>
  </w:num>
  <w:num w:numId="30" w16cid:durableId="61954839">
    <w:abstractNumId w:val="35"/>
  </w:num>
  <w:num w:numId="31" w16cid:durableId="2051487110">
    <w:abstractNumId w:val="14"/>
  </w:num>
  <w:num w:numId="32" w16cid:durableId="1101099945">
    <w:abstractNumId w:val="45"/>
  </w:num>
  <w:num w:numId="33" w16cid:durableId="62340396">
    <w:abstractNumId w:val="5"/>
  </w:num>
  <w:num w:numId="34" w16cid:durableId="2074886598">
    <w:abstractNumId w:val="0"/>
  </w:num>
  <w:num w:numId="35" w16cid:durableId="1495340372">
    <w:abstractNumId w:val="39"/>
  </w:num>
  <w:num w:numId="36" w16cid:durableId="2055956901">
    <w:abstractNumId w:val="19"/>
  </w:num>
  <w:num w:numId="37" w16cid:durableId="1524979940">
    <w:abstractNumId w:val="44"/>
  </w:num>
  <w:num w:numId="38" w16cid:durableId="874273662">
    <w:abstractNumId w:val="25"/>
  </w:num>
  <w:num w:numId="39" w16cid:durableId="1625189203">
    <w:abstractNumId w:val="8"/>
  </w:num>
  <w:num w:numId="40" w16cid:durableId="1762407144">
    <w:abstractNumId w:val="21"/>
  </w:num>
  <w:num w:numId="41" w16cid:durableId="1798835672">
    <w:abstractNumId w:val="29"/>
  </w:num>
  <w:num w:numId="42" w16cid:durableId="1617564302">
    <w:abstractNumId w:val="31"/>
  </w:num>
  <w:num w:numId="43" w16cid:durableId="610624339">
    <w:abstractNumId w:val="24"/>
  </w:num>
  <w:num w:numId="44" w16cid:durableId="757412606">
    <w:abstractNumId w:val="47"/>
  </w:num>
  <w:num w:numId="45" w16cid:durableId="616528014">
    <w:abstractNumId w:val="15"/>
  </w:num>
  <w:num w:numId="46" w16cid:durableId="133984767">
    <w:abstractNumId w:val="7"/>
  </w:num>
  <w:num w:numId="47" w16cid:durableId="706027451">
    <w:abstractNumId w:val="9"/>
  </w:num>
  <w:num w:numId="48" w16cid:durableId="1958369445">
    <w:abstractNumId w:val="41"/>
  </w:num>
  <w:num w:numId="49" w16cid:durableId="1865707238">
    <w:abstractNumId w:val="33"/>
  </w:num>
  <w:num w:numId="50" w16cid:durableId="1352956739">
    <w:abstractNumId w:val="12"/>
  </w:num>
  <w:num w:numId="51" w16cid:durableId="459423424">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62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z9x5s2ahfd99oe05ddpfs5zp2rwvtfs9xr9&quot;&gt;DIR-218 -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9&lt;/item&gt;&lt;item&gt;20&lt;/item&gt;&lt;item&gt;21&lt;/item&gt;&lt;item&gt;22&lt;/item&gt;&lt;item&gt;23&lt;/item&gt;&lt;item&gt;24&lt;/item&gt;&lt;item&gt;25&lt;/item&gt;&lt;item&gt;26&lt;/item&gt;&lt;item&gt;27&lt;/item&gt;&lt;item&gt;28&lt;/item&gt;&lt;item&gt;30&lt;/item&gt;&lt;item&gt;31&lt;/item&gt;&lt;item&gt;32&lt;/item&gt;&lt;item&gt;34&lt;/item&gt;&lt;item&gt;36&lt;/item&gt;&lt;item&gt;38&lt;/item&gt;&lt;item&gt;41&lt;/item&gt;&lt;item&gt;42&lt;/item&gt;&lt;item&gt;44&lt;/item&gt;&lt;item&gt;45&lt;/item&gt;&lt;item&gt;46&lt;/item&gt;&lt;item&gt;47&lt;/item&gt;&lt;item&gt;48&lt;/item&gt;&lt;item&gt;49&lt;/item&gt;&lt;item&gt;50&lt;/item&gt;&lt;item&gt;51&lt;/item&gt;&lt;item&gt;52&lt;/item&gt;&lt;item&gt;55&lt;/item&gt;&lt;item&gt;57&lt;/item&gt;&lt;item&gt;58&lt;/item&gt;&lt;item&gt;59&lt;/item&gt;&lt;item&gt;61&lt;/item&gt;&lt;item&gt;62&lt;/item&gt;&lt;item&gt;63&lt;/item&gt;&lt;item&gt;65&lt;/item&gt;&lt;item&gt;66&lt;/item&gt;&lt;item&gt;67&lt;/item&gt;&lt;item&gt;68&lt;/item&gt;&lt;item&gt;69&lt;/item&gt;&lt;item&gt;71&lt;/item&gt;&lt;item&gt;72&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100&lt;/item&gt;&lt;item&gt;102&lt;/item&gt;&lt;item&gt;103&lt;/item&gt;&lt;item&gt;104&lt;/item&gt;&lt;item&gt;106&lt;/item&gt;&lt;item&gt;107&lt;/item&gt;&lt;item&gt;108&lt;/item&gt;&lt;item&gt;109&lt;/item&gt;&lt;item&gt;110&lt;/item&gt;&lt;item&gt;111&lt;/item&gt;&lt;item&gt;112&lt;/item&gt;&lt;item&gt;113&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6&lt;/item&gt;&lt;item&gt;157&lt;/item&gt;&lt;item&gt;158&lt;/item&gt;&lt;item&gt;159&lt;/item&gt;&lt;item&gt;161&lt;/item&gt;&lt;item&gt;163&lt;/item&gt;&lt;item&gt;164&lt;/item&gt;&lt;item&gt;165&lt;/item&gt;&lt;item&gt;166&lt;/item&gt;&lt;item&gt;167&lt;/item&gt;&lt;item&gt;168&lt;/item&gt;&lt;item&gt;169&lt;/item&gt;&lt;item&gt;171&lt;/item&gt;&lt;item&gt;173&lt;/item&gt;&lt;item&gt;174&lt;/item&gt;&lt;item&gt;177&lt;/item&gt;&lt;item&gt;178&lt;/item&gt;&lt;item&gt;179&lt;/item&gt;&lt;item&gt;180&lt;/item&gt;&lt;item&gt;181&lt;/item&gt;&lt;item&gt;182&lt;/item&gt;&lt;item&gt;183&lt;/item&gt;&lt;item&gt;184&lt;/item&gt;&lt;item&gt;186&lt;/item&gt;&lt;item&gt;187&lt;/item&gt;&lt;item&gt;188&lt;/item&gt;&lt;item&gt;189&lt;/item&gt;&lt;item&gt;190&lt;/item&gt;&lt;item&gt;192&lt;/item&gt;&lt;item&gt;193&lt;/item&gt;&lt;item&gt;194&lt;/item&gt;&lt;item&gt;195&lt;/item&gt;&lt;item&gt;196&lt;/item&gt;&lt;item&gt;197&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record-ids&gt;&lt;/item&gt;&lt;/Libraries&gt;"/>
  </w:docVars>
  <w:rsids>
    <w:rsidRoot w:val="00C642EA"/>
    <w:rsid w:val="000011C8"/>
    <w:rsid w:val="00001F19"/>
    <w:rsid w:val="00001F9D"/>
    <w:rsid w:val="0000215C"/>
    <w:rsid w:val="0000257E"/>
    <w:rsid w:val="000026E6"/>
    <w:rsid w:val="00002E75"/>
    <w:rsid w:val="00002F45"/>
    <w:rsid w:val="000030D2"/>
    <w:rsid w:val="00003BCC"/>
    <w:rsid w:val="00003DD6"/>
    <w:rsid w:val="00003F27"/>
    <w:rsid w:val="00004003"/>
    <w:rsid w:val="0000455E"/>
    <w:rsid w:val="00004ACA"/>
    <w:rsid w:val="00004C2A"/>
    <w:rsid w:val="00004DCF"/>
    <w:rsid w:val="00005282"/>
    <w:rsid w:val="00005CDD"/>
    <w:rsid w:val="00005FF7"/>
    <w:rsid w:val="0000718D"/>
    <w:rsid w:val="000071BD"/>
    <w:rsid w:val="000071F2"/>
    <w:rsid w:val="0000721D"/>
    <w:rsid w:val="00007293"/>
    <w:rsid w:val="00007371"/>
    <w:rsid w:val="0000739C"/>
    <w:rsid w:val="00007843"/>
    <w:rsid w:val="00007A7A"/>
    <w:rsid w:val="00010227"/>
    <w:rsid w:val="000103B8"/>
    <w:rsid w:val="00010550"/>
    <w:rsid w:val="00010E2A"/>
    <w:rsid w:val="000111D9"/>
    <w:rsid w:val="000112D4"/>
    <w:rsid w:val="000116AE"/>
    <w:rsid w:val="000124D6"/>
    <w:rsid w:val="000131F1"/>
    <w:rsid w:val="00013795"/>
    <w:rsid w:val="00013911"/>
    <w:rsid w:val="00013916"/>
    <w:rsid w:val="00013EB0"/>
    <w:rsid w:val="00013EB9"/>
    <w:rsid w:val="00014166"/>
    <w:rsid w:val="0001470F"/>
    <w:rsid w:val="00014789"/>
    <w:rsid w:val="0001486C"/>
    <w:rsid w:val="000148ED"/>
    <w:rsid w:val="00014C7D"/>
    <w:rsid w:val="00014CE2"/>
    <w:rsid w:val="00014EE2"/>
    <w:rsid w:val="00015369"/>
    <w:rsid w:val="00015494"/>
    <w:rsid w:val="00015896"/>
    <w:rsid w:val="00016107"/>
    <w:rsid w:val="000163A4"/>
    <w:rsid w:val="00016B62"/>
    <w:rsid w:val="00016D1D"/>
    <w:rsid w:val="00017D0F"/>
    <w:rsid w:val="00017F1A"/>
    <w:rsid w:val="00020115"/>
    <w:rsid w:val="00020245"/>
    <w:rsid w:val="00020608"/>
    <w:rsid w:val="00020622"/>
    <w:rsid w:val="000206E5"/>
    <w:rsid w:val="00020883"/>
    <w:rsid w:val="000210D0"/>
    <w:rsid w:val="0002190A"/>
    <w:rsid w:val="00021939"/>
    <w:rsid w:val="00021A70"/>
    <w:rsid w:val="00021BC0"/>
    <w:rsid w:val="00021C1D"/>
    <w:rsid w:val="00021E68"/>
    <w:rsid w:val="00022373"/>
    <w:rsid w:val="000226A2"/>
    <w:rsid w:val="00022809"/>
    <w:rsid w:val="00022F37"/>
    <w:rsid w:val="00022F3C"/>
    <w:rsid w:val="00022F5D"/>
    <w:rsid w:val="00024029"/>
    <w:rsid w:val="000243B4"/>
    <w:rsid w:val="0002448C"/>
    <w:rsid w:val="000247FE"/>
    <w:rsid w:val="00024B00"/>
    <w:rsid w:val="00024D4B"/>
    <w:rsid w:val="00024DE4"/>
    <w:rsid w:val="00025420"/>
    <w:rsid w:val="000269C4"/>
    <w:rsid w:val="00026B91"/>
    <w:rsid w:val="00026BA1"/>
    <w:rsid w:val="00026CDA"/>
    <w:rsid w:val="00027002"/>
    <w:rsid w:val="0002731B"/>
    <w:rsid w:val="00027CF4"/>
    <w:rsid w:val="000302A2"/>
    <w:rsid w:val="000306F4"/>
    <w:rsid w:val="0003087E"/>
    <w:rsid w:val="00030BD9"/>
    <w:rsid w:val="00030DC8"/>
    <w:rsid w:val="00031077"/>
    <w:rsid w:val="000312D5"/>
    <w:rsid w:val="0003166D"/>
    <w:rsid w:val="0003282B"/>
    <w:rsid w:val="000328FB"/>
    <w:rsid w:val="000336D8"/>
    <w:rsid w:val="0003393E"/>
    <w:rsid w:val="00033AF8"/>
    <w:rsid w:val="00034165"/>
    <w:rsid w:val="00034323"/>
    <w:rsid w:val="00034961"/>
    <w:rsid w:val="00035733"/>
    <w:rsid w:val="00035B5C"/>
    <w:rsid w:val="00035C83"/>
    <w:rsid w:val="00036057"/>
    <w:rsid w:val="000377D5"/>
    <w:rsid w:val="00037B5D"/>
    <w:rsid w:val="00040AB8"/>
    <w:rsid w:val="00040ECC"/>
    <w:rsid w:val="000415F9"/>
    <w:rsid w:val="00041B2D"/>
    <w:rsid w:val="00041C42"/>
    <w:rsid w:val="00041D32"/>
    <w:rsid w:val="00041F5C"/>
    <w:rsid w:val="00042103"/>
    <w:rsid w:val="0004219A"/>
    <w:rsid w:val="00042399"/>
    <w:rsid w:val="0004269A"/>
    <w:rsid w:val="00042708"/>
    <w:rsid w:val="00042A36"/>
    <w:rsid w:val="00042C29"/>
    <w:rsid w:val="00042CB4"/>
    <w:rsid w:val="000433A1"/>
    <w:rsid w:val="0004343E"/>
    <w:rsid w:val="000445AC"/>
    <w:rsid w:val="000448F8"/>
    <w:rsid w:val="00044AE7"/>
    <w:rsid w:val="00044B4E"/>
    <w:rsid w:val="00044C2F"/>
    <w:rsid w:val="00045ADE"/>
    <w:rsid w:val="00045FA9"/>
    <w:rsid w:val="000463E8"/>
    <w:rsid w:val="00046907"/>
    <w:rsid w:val="00046929"/>
    <w:rsid w:val="00046C3A"/>
    <w:rsid w:val="000503DF"/>
    <w:rsid w:val="00050A0F"/>
    <w:rsid w:val="00050C88"/>
    <w:rsid w:val="00050EE4"/>
    <w:rsid w:val="00051119"/>
    <w:rsid w:val="00051367"/>
    <w:rsid w:val="000514CE"/>
    <w:rsid w:val="000519A7"/>
    <w:rsid w:val="000520E8"/>
    <w:rsid w:val="0005236C"/>
    <w:rsid w:val="000524EA"/>
    <w:rsid w:val="00052EC3"/>
    <w:rsid w:val="00052F64"/>
    <w:rsid w:val="0005340B"/>
    <w:rsid w:val="000537DA"/>
    <w:rsid w:val="00053887"/>
    <w:rsid w:val="000538D4"/>
    <w:rsid w:val="00053E84"/>
    <w:rsid w:val="00054268"/>
    <w:rsid w:val="00054331"/>
    <w:rsid w:val="00054645"/>
    <w:rsid w:val="000547B1"/>
    <w:rsid w:val="00054A22"/>
    <w:rsid w:val="00054A95"/>
    <w:rsid w:val="00054B66"/>
    <w:rsid w:val="00055D28"/>
    <w:rsid w:val="0005606D"/>
    <w:rsid w:val="0005630F"/>
    <w:rsid w:val="00057017"/>
    <w:rsid w:val="000572F9"/>
    <w:rsid w:val="00057546"/>
    <w:rsid w:val="00057CD2"/>
    <w:rsid w:val="00057D45"/>
    <w:rsid w:val="00057FE0"/>
    <w:rsid w:val="00060162"/>
    <w:rsid w:val="00060472"/>
    <w:rsid w:val="00060E71"/>
    <w:rsid w:val="00060F8E"/>
    <w:rsid w:val="0006137A"/>
    <w:rsid w:val="000614B4"/>
    <w:rsid w:val="00061AB7"/>
    <w:rsid w:val="00062237"/>
    <w:rsid w:val="00062FE3"/>
    <w:rsid w:val="00063AD6"/>
    <w:rsid w:val="00063F1A"/>
    <w:rsid w:val="00064118"/>
    <w:rsid w:val="0006442B"/>
    <w:rsid w:val="00064981"/>
    <w:rsid w:val="00064F36"/>
    <w:rsid w:val="000651D8"/>
    <w:rsid w:val="00065764"/>
    <w:rsid w:val="00065A69"/>
    <w:rsid w:val="00065BFC"/>
    <w:rsid w:val="000664FA"/>
    <w:rsid w:val="0006654D"/>
    <w:rsid w:val="000668FF"/>
    <w:rsid w:val="00066A05"/>
    <w:rsid w:val="00066AEE"/>
    <w:rsid w:val="00066E3A"/>
    <w:rsid w:val="000673C2"/>
    <w:rsid w:val="000674C9"/>
    <w:rsid w:val="000676D4"/>
    <w:rsid w:val="00067C4D"/>
    <w:rsid w:val="00070461"/>
    <w:rsid w:val="00070B4A"/>
    <w:rsid w:val="00070D58"/>
    <w:rsid w:val="00070E35"/>
    <w:rsid w:val="00070FBB"/>
    <w:rsid w:val="00071070"/>
    <w:rsid w:val="000712BB"/>
    <w:rsid w:val="00071B1D"/>
    <w:rsid w:val="00071D10"/>
    <w:rsid w:val="00072036"/>
    <w:rsid w:val="00072232"/>
    <w:rsid w:val="000729DC"/>
    <w:rsid w:val="00072D67"/>
    <w:rsid w:val="0007341F"/>
    <w:rsid w:val="0007377F"/>
    <w:rsid w:val="00073792"/>
    <w:rsid w:val="000737CE"/>
    <w:rsid w:val="00073856"/>
    <w:rsid w:val="000738D6"/>
    <w:rsid w:val="00073B39"/>
    <w:rsid w:val="0007431F"/>
    <w:rsid w:val="00074605"/>
    <w:rsid w:val="000748C1"/>
    <w:rsid w:val="00074EF9"/>
    <w:rsid w:val="00075A7F"/>
    <w:rsid w:val="00075B5D"/>
    <w:rsid w:val="00076061"/>
    <w:rsid w:val="00076613"/>
    <w:rsid w:val="00076EC8"/>
    <w:rsid w:val="000772A6"/>
    <w:rsid w:val="0007779F"/>
    <w:rsid w:val="00077D10"/>
    <w:rsid w:val="00077EDF"/>
    <w:rsid w:val="00080167"/>
    <w:rsid w:val="00080296"/>
    <w:rsid w:val="0008038A"/>
    <w:rsid w:val="000808E0"/>
    <w:rsid w:val="00081726"/>
    <w:rsid w:val="00081DE2"/>
    <w:rsid w:val="000829A4"/>
    <w:rsid w:val="00082F88"/>
    <w:rsid w:val="000831DA"/>
    <w:rsid w:val="00083538"/>
    <w:rsid w:val="0008370C"/>
    <w:rsid w:val="00083837"/>
    <w:rsid w:val="000843DE"/>
    <w:rsid w:val="00084574"/>
    <w:rsid w:val="000845F1"/>
    <w:rsid w:val="00084944"/>
    <w:rsid w:val="0008514C"/>
    <w:rsid w:val="000854CA"/>
    <w:rsid w:val="00085608"/>
    <w:rsid w:val="00085904"/>
    <w:rsid w:val="00086B99"/>
    <w:rsid w:val="00086FD1"/>
    <w:rsid w:val="000902C3"/>
    <w:rsid w:val="00090487"/>
    <w:rsid w:val="000906C8"/>
    <w:rsid w:val="0009097D"/>
    <w:rsid w:val="000915DF"/>
    <w:rsid w:val="00091889"/>
    <w:rsid w:val="00091929"/>
    <w:rsid w:val="00091941"/>
    <w:rsid w:val="00091B0B"/>
    <w:rsid w:val="0009256C"/>
    <w:rsid w:val="000927E7"/>
    <w:rsid w:val="00092927"/>
    <w:rsid w:val="00092CB0"/>
    <w:rsid w:val="00093160"/>
    <w:rsid w:val="00093BBF"/>
    <w:rsid w:val="00093C5A"/>
    <w:rsid w:val="000943DF"/>
    <w:rsid w:val="0009440F"/>
    <w:rsid w:val="000949C6"/>
    <w:rsid w:val="0009537C"/>
    <w:rsid w:val="00095448"/>
    <w:rsid w:val="00095743"/>
    <w:rsid w:val="00095870"/>
    <w:rsid w:val="00095B3D"/>
    <w:rsid w:val="00095EF6"/>
    <w:rsid w:val="00095F72"/>
    <w:rsid w:val="0009610D"/>
    <w:rsid w:val="000963C2"/>
    <w:rsid w:val="0009652B"/>
    <w:rsid w:val="0009654A"/>
    <w:rsid w:val="00096D1F"/>
    <w:rsid w:val="00096D81"/>
    <w:rsid w:val="00097109"/>
    <w:rsid w:val="000971E0"/>
    <w:rsid w:val="000971EA"/>
    <w:rsid w:val="0009787A"/>
    <w:rsid w:val="000978F3"/>
    <w:rsid w:val="00097AAB"/>
    <w:rsid w:val="00097D4A"/>
    <w:rsid w:val="00097DF1"/>
    <w:rsid w:val="000A005B"/>
    <w:rsid w:val="000A0497"/>
    <w:rsid w:val="000A1A44"/>
    <w:rsid w:val="000A1DAE"/>
    <w:rsid w:val="000A22CB"/>
    <w:rsid w:val="000A259F"/>
    <w:rsid w:val="000A28B8"/>
    <w:rsid w:val="000A35EC"/>
    <w:rsid w:val="000A411D"/>
    <w:rsid w:val="000A4386"/>
    <w:rsid w:val="000A4E37"/>
    <w:rsid w:val="000A55B9"/>
    <w:rsid w:val="000A5E5F"/>
    <w:rsid w:val="000A61D1"/>
    <w:rsid w:val="000A655F"/>
    <w:rsid w:val="000A6F94"/>
    <w:rsid w:val="000A6FA7"/>
    <w:rsid w:val="000A733C"/>
    <w:rsid w:val="000A7C0F"/>
    <w:rsid w:val="000A7C78"/>
    <w:rsid w:val="000A7FDF"/>
    <w:rsid w:val="000B036E"/>
    <w:rsid w:val="000B0837"/>
    <w:rsid w:val="000B08CB"/>
    <w:rsid w:val="000B0B67"/>
    <w:rsid w:val="000B0ED5"/>
    <w:rsid w:val="000B18AA"/>
    <w:rsid w:val="000B270A"/>
    <w:rsid w:val="000B2749"/>
    <w:rsid w:val="000B2FBE"/>
    <w:rsid w:val="000B3819"/>
    <w:rsid w:val="000B3B4A"/>
    <w:rsid w:val="000B3B6D"/>
    <w:rsid w:val="000B4209"/>
    <w:rsid w:val="000B4D0E"/>
    <w:rsid w:val="000B5A80"/>
    <w:rsid w:val="000B60AF"/>
    <w:rsid w:val="000B6448"/>
    <w:rsid w:val="000B654A"/>
    <w:rsid w:val="000B6576"/>
    <w:rsid w:val="000B6B56"/>
    <w:rsid w:val="000B6CFA"/>
    <w:rsid w:val="000B6DBC"/>
    <w:rsid w:val="000B6E56"/>
    <w:rsid w:val="000B6E5B"/>
    <w:rsid w:val="000B6EB1"/>
    <w:rsid w:val="000B71BD"/>
    <w:rsid w:val="000B7801"/>
    <w:rsid w:val="000B7D5E"/>
    <w:rsid w:val="000C04DE"/>
    <w:rsid w:val="000C0B44"/>
    <w:rsid w:val="000C0ED6"/>
    <w:rsid w:val="000C0FBD"/>
    <w:rsid w:val="000C16DE"/>
    <w:rsid w:val="000C1FCB"/>
    <w:rsid w:val="000C2085"/>
    <w:rsid w:val="000C211A"/>
    <w:rsid w:val="000C23CE"/>
    <w:rsid w:val="000C25D7"/>
    <w:rsid w:val="000C26D9"/>
    <w:rsid w:val="000C304D"/>
    <w:rsid w:val="000C337C"/>
    <w:rsid w:val="000C3479"/>
    <w:rsid w:val="000C372F"/>
    <w:rsid w:val="000C4629"/>
    <w:rsid w:val="000C4D16"/>
    <w:rsid w:val="000C4FE6"/>
    <w:rsid w:val="000C55F4"/>
    <w:rsid w:val="000C60C2"/>
    <w:rsid w:val="000C61EC"/>
    <w:rsid w:val="000C67A4"/>
    <w:rsid w:val="000C67E9"/>
    <w:rsid w:val="000C6A73"/>
    <w:rsid w:val="000C6D28"/>
    <w:rsid w:val="000C7000"/>
    <w:rsid w:val="000C7160"/>
    <w:rsid w:val="000C7DED"/>
    <w:rsid w:val="000C7E7F"/>
    <w:rsid w:val="000D0148"/>
    <w:rsid w:val="000D1063"/>
    <w:rsid w:val="000D19EE"/>
    <w:rsid w:val="000D1AA0"/>
    <w:rsid w:val="000D2828"/>
    <w:rsid w:val="000D29E7"/>
    <w:rsid w:val="000D2F89"/>
    <w:rsid w:val="000D376D"/>
    <w:rsid w:val="000D396C"/>
    <w:rsid w:val="000D3AB6"/>
    <w:rsid w:val="000D47E7"/>
    <w:rsid w:val="000D4EB5"/>
    <w:rsid w:val="000D5001"/>
    <w:rsid w:val="000D5C3D"/>
    <w:rsid w:val="000D5EF3"/>
    <w:rsid w:val="000D603B"/>
    <w:rsid w:val="000D675B"/>
    <w:rsid w:val="000D721F"/>
    <w:rsid w:val="000E09DD"/>
    <w:rsid w:val="000E0BE9"/>
    <w:rsid w:val="000E0D6D"/>
    <w:rsid w:val="000E1271"/>
    <w:rsid w:val="000E1335"/>
    <w:rsid w:val="000E146B"/>
    <w:rsid w:val="000E1470"/>
    <w:rsid w:val="000E149E"/>
    <w:rsid w:val="000E1616"/>
    <w:rsid w:val="000E1791"/>
    <w:rsid w:val="000E17DB"/>
    <w:rsid w:val="000E1BCD"/>
    <w:rsid w:val="000E1FE6"/>
    <w:rsid w:val="000E1FFA"/>
    <w:rsid w:val="000E2984"/>
    <w:rsid w:val="000E2D5D"/>
    <w:rsid w:val="000E2FA3"/>
    <w:rsid w:val="000E322F"/>
    <w:rsid w:val="000E3533"/>
    <w:rsid w:val="000E3A1E"/>
    <w:rsid w:val="000E4361"/>
    <w:rsid w:val="000E461D"/>
    <w:rsid w:val="000E55DA"/>
    <w:rsid w:val="000E5798"/>
    <w:rsid w:val="000E5927"/>
    <w:rsid w:val="000E5BDC"/>
    <w:rsid w:val="000E5EB4"/>
    <w:rsid w:val="000E67FB"/>
    <w:rsid w:val="000E766A"/>
    <w:rsid w:val="000E7769"/>
    <w:rsid w:val="000F0322"/>
    <w:rsid w:val="000F0F19"/>
    <w:rsid w:val="000F179A"/>
    <w:rsid w:val="000F17D1"/>
    <w:rsid w:val="000F1AD5"/>
    <w:rsid w:val="000F277C"/>
    <w:rsid w:val="000F2C1E"/>
    <w:rsid w:val="000F2CA8"/>
    <w:rsid w:val="000F2D27"/>
    <w:rsid w:val="000F2F6B"/>
    <w:rsid w:val="000F3251"/>
    <w:rsid w:val="000F3ADB"/>
    <w:rsid w:val="000F3B0F"/>
    <w:rsid w:val="000F3C6F"/>
    <w:rsid w:val="000F415F"/>
    <w:rsid w:val="000F47D9"/>
    <w:rsid w:val="000F50A6"/>
    <w:rsid w:val="000F536E"/>
    <w:rsid w:val="000F567F"/>
    <w:rsid w:val="000F579E"/>
    <w:rsid w:val="000F58F1"/>
    <w:rsid w:val="000F59D4"/>
    <w:rsid w:val="000F5C9E"/>
    <w:rsid w:val="000F5E85"/>
    <w:rsid w:val="000F6CA9"/>
    <w:rsid w:val="000F7012"/>
    <w:rsid w:val="000F72D4"/>
    <w:rsid w:val="000F75CB"/>
    <w:rsid w:val="000F7924"/>
    <w:rsid w:val="00100829"/>
    <w:rsid w:val="00100996"/>
    <w:rsid w:val="0010139D"/>
    <w:rsid w:val="00101507"/>
    <w:rsid w:val="0010170C"/>
    <w:rsid w:val="001017BD"/>
    <w:rsid w:val="00101879"/>
    <w:rsid w:val="001018AF"/>
    <w:rsid w:val="001018CC"/>
    <w:rsid w:val="00102D21"/>
    <w:rsid w:val="00103128"/>
    <w:rsid w:val="00103200"/>
    <w:rsid w:val="001038F9"/>
    <w:rsid w:val="00103A3F"/>
    <w:rsid w:val="00103AC1"/>
    <w:rsid w:val="00103E4F"/>
    <w:rsid w:val="00103E9E"/>
    <w:rsid w:val="00103F43"/>
    <w:rsid w:val="001047F7"/>
    <w:rsid w:val="00104805"/>
    <w:rsid w:val="00104CB0"/>
    <w:rsid w:val="00104FDC"/>
    <w:rsid w:val="001056E0"/>
    <w:rsid w:val="00105730"/>
    <w:rsid w:val="00105C0B"/>
    <w:rsid w:val="001063A3"/>
    <w:rsid w:val="001069BA"/>
    <w:rsid w:val="001076C1"/>
    <w:rsid w:val="001107D9"/>
    <w:rsid w:val="001109AA"/>
    <w:rsid w:val="001111DC"/>
    <w:rsid w:val="00111319"/>
    <w:rsid w:val="00111AF0"/>
    <w:rsid w:val="0011293A"/>
    <w:rsid w:val="00112B1D"/>
    <w:rsid w:val="00112CD6"/>
    <w:rsid w:val="00112E08"/>
    <w:rsid w:val="00113622"/>
    <w:rsid w:val="0011369D"/>
    <w:rsid w:val="00113C20"/>
    <w:rsid w:val="00113D33"/>
    <w:rsid w:val="00113DA9"/>
    <w:rsid w:val="00114221"/>
    <w:rsid w:val="00114229"/>
    <w:rsid w:val="0011456D"/>
    <w:rsid w:val="00114B55"/>
    <w:rsid w:val="0011509D"/>
    <w:rsid w:val="001150D5"/>
    <w:rsid w:val="00115814"/>
    <w:rsid w:val="00116227"/>
    <w:rsid w:val="00116387"/>
    <w:rsid w:val="00116622"/>
    <w:rsid w:val="00116AD3"/>
    <w:rsid w:val="00116B35"/>
    <w:rsid w:val="00117B4E"/>
    <w:rsid w:val="00117E4A"/>
    <w:rsid w:val="001202D0"/>
    <w:rsid w:val="0012071C"/>
    <w:rsid w:val="001208BD"/>
    <w:rsid w:val="00120A8D"/>
    <w:rsid w:val="001210BB"/>
    <w:rsid w:val="00121444"/>
    <w:rsid w:val="00121C67"/>
    <w:rsid w:val="001220D4"/>
    <w:rsid w:val="00122949"/>
    <w:rsid w:val="00122A53"/>
    <w:rsid w:val="00122A59"/>
    <w:rsid w:val="00122E93"/>
    <w:rsid w:val="00122FD0"/>
    <w:rsid w:val="00123749"/>
    <w:rsid w:val="00123E00"/>
    <w:rsid w:val="00124194"/>
    <w:rsid w:val="00124477"/>
    <w:rsid w:val="00124820"/>
    <w:rsid w:val="00124A60"/>
    <w:rsid w:val="00124B5E"/>
    <w:rsid w:val="00124CF1"/>
    <w:rsid w:val="0012542D"/>
    <w:rsid w:val="00125C30"/>
    <w:rsid w:val="00125D50"/>
    <w:rsid w:val="00125E7A"/>
    <w:rsid w:val="00125F5A"/>
    <w:rsid w:val="00125FCD"/>
    <w:rsid w:val="001260DA"/>
    <w:rsid w:val="00126741"/>
    <w:rsid w:val="00126AE3"/>
    <w:rsid w:val="00126B5F"/>
    <w:rsid w:val="00127087"/>
    <w:rsid w:val="0012708A"/>
    <w:rsid w:val="00127450"/>
    <w:rsid w:val="0012745E"/>
    <w:rsid w:val="00127E25"/>
    <w:rsid w:val="00130964"/>
    <w:rsid w:val="001309D0"/>
    <w:rsid w:val="00130AA3"/>
    <w:rsid w:val="00130F01"/>
    <w:rsid w:val="00131180"/>
    <w:rsid w:val="0013178C"/>
    <w:rsid w:val="0013248E"/>
    <w:rsid w:val="001328AD"/>
    <w:rsid w:val="00132D83"/>
    <w:rsid w:val="00132FAC"/>
    <w:rsid w:val="0013382E"/>
    <w:rsid w:val="00133D72"/>
    <w:rsid w:val="00133E79"/>
    <w:rsid w:val="0013466C"/>
    <w:rsid w:val="00134684"/>
    <w:rsid w:val="00134802"/>
    <w:rsid w:val="00134ADF"/>
    <w:rsid w:val="00135022"/>
    <w:rsid w:val="001350C0"/>
    <w:rsid w:val="001356F7"/>
    <w:rsid w:val="001357B0"/>
    <w:rsid w:val="00135FDF"/>
    <w:rsid w:val="0013671C"/>
    <w:rsid w:val="00136CD0"/>
    <w:rsid w:val="00136D22"/>
    <w:rsid w:val="0013700F"/>
    <w:rsid w:val="001371EF"/>
    <w:rsid w:val="00137A69"/>
    <w:rsid w:val="00137BE6"/>
    <w:rsid w:val="00137EC0"/>
    <w:rsid w:val="001407D1"/>
    <w:rsid w:val="00140DBD"/>
    <w:rsid w:val="001410BE"/>
    <w:rsid w:val="00141799"/>
    <w:rsid w:val="001417E3"/>
    <w:rsid w:val="00141BB6"/>
    <w:rsid w:val="00141EFB"/>
    <w:rsid w:val="00141FFC"/>
    <w:rsid w:val="001424A1"/>
    <w:rsid w:val="001426F6"/>
    <w:rsid w:val="00142B6D"/>
    <w:rsid w:val="00142FB6"/>
    <w:rsid w:val="00143012"/>
    <w:rsid w:val="0014335D"/>
    <w:rsid w:val="00143443"/>
    <w:rsid w:val="001435A8"/>
    <w:rsid w:val="001441A4"/>
    <w:rsid w:val="001446DE"/>
    <w:rsid w:val="00144862"/>
    <w:rsid w:val="00144905"/>
    <w:rsid w:val="00144F32"/>
    <w:rsid w:val="00145799"/>
    <w:rsid w:val="001457BA"/>
    <w:rsid w:val="0014583F"/>
    <w:rsid w:val="00145E14"/>
    <w:rsid w:val="00145FDE"/>
    <w:rsid w:val="00146320"/>
    <w:rsid w:val="001465AA"/>
    <w:rsid w:val="00146960"/>
    <w:rsid w:val="00146BDE"/>
    <w:rsid w:val="00146CCF"/>
    <w:rsid w:val="0014762E"/>
    <w:rsid w:val="00147B40"/>
    <w:rsid w:val="00147CF2"/>
    <w:rsid w:val="001500A7"/>
    <w:rsid w:val="00150114"/>
    <w:rsid w:val="00150437"/>
    <w:rsid w:val="00150649"/>
    <w:rsid w:val="0015094E"/>
    <w:rsid w:val="00150AF5"/>
    <w:rsid w:val="00151136"/>
    <w:rsid w:val="00151437"/>
    <w:rsid w:val="00151B04"/>
    <w:rsid w:val="00151D5C"/>
    <w:rsid w:val="00151DC0"/>
    <w:rsid w:val="0015267F"/>
    <w:rsid w:val="00152766"/>
    <w:rsid w:val="00152DBB"/>
    <w:rsid w:val="00153EA2"/>
    <w:rsid w:val="00154F8D"/>
    <w:rsid w:val="001552DC"/>
    <w:rsid w:val="00156136"/>
    <w:rsid w:val="00156612"/>
    <w:rsid w:val="00156689"/>
    <w:rsid w:val="00157296"/>
    <w:rsid w:val="0015766F"/>
    <w:rsid w:val="00157A24"/>
    <w:rsid w:val="00160109"/>
    <w:rsid w:val="00160443"/>
    <w:rsid w:val="0016046E"/>
    <w:rsid w:val="001609AB"/>
    <w:rsid w:val="00160B4A"/>
    <w:rsid w:val="0016103E"/>
    <w:rsid w:val="00161224"/>
    <w:rsid w:val="0016152A"/>
    <w:rsid w:val="00161D98"/>
    <w:rsid w:val="00161E39"/>
    <w:rsid w:val="00162963"/>
    <w:rsid w:val="00162AC5"/>
    <w:rsid w:val="00162B12"/>
    <w:rsid w:val="001633B4"/>
    <w:rsid w:val="0016348B"/>
    <w:rsid w:val="00163645"/>
    <w:rsid w:val="0016378B"/>
    <w:rsid w:val="001639E3"/>
    <w:rsid w:val="00163A08"/>
    <w:rsid w:val="00163F0E"/>
    <w:rsid w:val="00163F75"/>
    <w:rsid w:val="001641B8"/>
    <w:rsid w:val="00164217"/>
    <w:rsid w:val="00164339"/>
    <w:rsid w:val="0016475F"/>
    <w:rsid w:val="00164BF0"/>
    <w:rsid w:val="00164D35"/>
    <w:rsid w:val="001653AA"/>
    <w:rsid w:val="0016560E"/>
    <w:rsid w:val="00165F2F"/>
    <w:rsid w:val="0016637D"/>
    <w:rsid w:val="00166E2D"/>
    <w:rsid w:val="00167142"/>
    <w:rsid w:val="00167178"/>
    <w:rsid w:val="0016735A"/>
    <w:rsid w:val="001675F7"/>
    <w:rsid w:val="00167CFB"/>
    <w:rsid w:val="00167D27"/>
    <w:rsid w:val="00167F22"/>
    <w:rsid w:val="00170255"/>
    <w:rsid w:val="00170583"/>
    <w:rsid w:val="00170D99"/>
    <w:rsid w:val="00170DBB"/>
    <w:rsid w:val="00170E98"/>
    <w:rsid w:val="00171C2D"/>
    <w:rsid w:val="00171D48"/>
    <w:rsid w:val="00171D49"/>
    <w:rsid w:val="00172036"/>
    <w:rsid w:val="00172268"/>
    <w:rsid w:val="00172287"/>
    <w:rsid w:val="00172470"/>
    <w:rsid w:val="00172A65"/>
    <w:rsid w:val="00173279"/>
    <w:rsid w:val="001733A6"/>
    <w:rsid w:val="00173837"/>
    <w:rsid w:val="00173EA8"/>
    <w:rsid w:val="001741FE"/>
    <w:rsid w:val="00174568"/>
    <w:rsid w:val="00174659"/>
    <w:rsid w:val="00174859"/>
    <w:rsid w:val="00174A92"/>
    <w:rsid w:val="00174F9D"/>
    <w:rsid w:val="0017541B"/>
    <w:rsid w:val="0017586B"/>
    <w:rsid w:val="00176640"/>
    <w:rsid w:val="001768F6"/>
    <w:rsid w:val="0017702C"/>
    <w:rsid w:val="001776C0"/>
    <w:rsid w:val="00177DD7"/>
    <w:rsid w:val="00177FEA"/>
    <w:rsid w:val="00180086"/>
    <w:rsid w:val="001805BD"/>
    <w:rsid w:val="001808B9"/>
    <w:rsid w:val="001809B0"/>
    <w:rsid w:val="001809EB"/>
    <w:rsid w:val="00180DF5"/>
    <w:rsid w:val="00181DCE"/>
    <w:rsid w:val="00181EF5"/>
    <w:rsid w:val="00181FBD"/>
    <w:rsid w:val="001823CA"/>
    <w:rsid w:val="00182C2B"/>
    <w:rsid w:val="00182E15"/>
    <w:rsid w:val="001836E7"/>
    <w:rsid w:val="00183855"/>
    <w:rsid w:val="001838AD"/>
    <w:rsid w:val="001838FB"/>
    <w:rsid w:val="00183A97"/>
    <w:rsid w:val="00183AAB"/>
    <w:rsid w:val="00183DA8"/>
    <w:rsid w:val="00183E54"/>
    <w:rsid w:val="0018419C"/>
    <w:rsid w:val="0018433A"/>
    <w:rsid w:val="00184CC9"/>
    <w:rsid w:val="00184D25"/>
    <w:rsid w:val="00184EFF"/>
    <w:rsid w:val="001852EC"/>
    <w:rsid w:val="00185532"/>
    <w:rsid w:val="00185CD7"/>
    <w:rsid w:val="00186381"/>
    <w:rsid w:val="00186394"/>
    <w:rsid w:val="00186902"/>
    <w:rsid w:val="00187461"/>
    <w:rsid w:val="00187F34"/>
    <w:rsid w:val="00190199"/>
    <w:rsid w:val="00190A7C"/>
    <w:rsid w:val="00190E5B"/>
    <w:rsid w:val="0019139D"/>
    <w:rsid w:val="00191806"/>
    <w:rsid w:val="00192C48"/>
    <w:rsid w:val="00192E85"/>
    <w:rsid w:val="00193221"/>
    <w:rsid w:val="0019340A"/>
    <w:rsid w:val="0019362E"/>
    <w:rsid w:val="0019376F"/>
    <w:rsid w:val="0019381A"/>
    <w:rsid w:val="001939FE"/>
    <w:rsid w:val="00193A9D"/>
    <w:rsid w:val="00194063"/>
    <w:rsid w:val="001943E6"/>
    <w:rsid w:val="00194798"/>
    <w:rsid w:val="0019490F"/>
    <w:rsid w:val="00194911"/>
    <w:rsid w:val="00194C82"/>
    <w:rsid w:val="00195455"/>
    <w:rsid w:val="00195A9C"/>
    <w:rsid w:val="001963B9"/>
    <w:rsid w:val="00196407"/>
    <w:rsid w:val="00196957"/>
    <w:rsid w:val="001976E1"/>
    <w:rsid w:val="001A0109"/>
    <w:rsid w:val="001A092E"/>
    <w:rsid w:val="001A155D"/>
    <w:rsid w:val="001A1BA7"/>
    <w:rsid w:val="001A1DD6"/>
    <w:rsid w:val="001A226B"/>
    <w:rsid w:val="001A24E1"/>
    <w:rsid w:val="001A2821"/>
    <w:rsid w:val="001A2ABD"/>
    <w:rsid w:val="001A2B9E"/>
    <w:rsid w:val="001A3075"/>
    <w:rsid w:val="001A38C7"/>
    <w:rsid w:val="001A40A2"/>
    <w:rsid w:val="001A443A"/>
    <w:rsid w:val="001A46FA"/>
    <w:rsid w:val="001A4B5E"/>
    <w:rsid w:val="001A4D60"/>
    <w:rsid w:val="001A5054"/>
    <w:rsid w:val="001A50C5"/>
    <w:rsid w:val="001A53E5"/>
    <w:rsid w:val="001A5BFD"/>
    <w:rsid w:val="001A5C59"/>
    <w:rsid w:val="001A6E69"/>
    <w:rsid w:val="001A6EFF"/>
    <w:rsid w:val="001A76C1"/>
    <w:rsid w:val="001B01C9"/>
    <w:rsid w:val="001B048C"/>
    <w:rsid w:val="001B06AB"/>
    <w:rsid w:val="001B06E8"/>
    <w:rsid w:val="001B120D"/>
    <w:rsid w:val="001B1541"/>
    <w:rsid w:val="001B158A"/>
    <w:rsid w:val="001B179F"/>
    <w:rsid w:val="001B1AE1"/>
    <w:rsid w:val="001B1D05"/>
    <w:rsid w:val="001B255C"/>
    <w:rsid w:val="001B2694"/>
    <w:rsid w:val="001B2701"/>
    <w:rsid w:val="001B2C41"/>
    <w:rsid w:val="001B2FA9"/>
    <w:rsid w:val="001B37D0"/>
    <w:rsid w:val="001B424F"/>
    <w:rsid w:val="001B581B"/>
    <w:rsid w:val="001B6443"/>
    <w:rsid w:val="001B6A07"/>
    <w:rsid w:val="001B7265"/>
    <w:rsid w:val="001B79C0"/>
    <w:rsid w:val="001B7AE3"/>
    <w:rsid w:val="001B7FF8"/>
    <w:rsid w:val="001C144C"/>
    <w:rsid w:val="001C15FB"/>
    <w:rsid w:val="001C1814"/>
    <w:rsid w:val="001C191F"/>
    <w:rsid w:val="001C1B59"/>
    <w:rsid w:val="001C279C"/>
    <w:rsid w:val="001C2A04"/>
    <w:rsid w:val="001C2E56"/>
    <w:rsid w:val="001C31A2"/>
    <w:rsid w:val="001C33A8"/>
    <w:rsid w:val="001C3908"/>
    <w:rsid w:val="001C3ADA"/>
    <w:rsid w:val="001C3C02"/>
    <w:rsid w:val="001C3FB1"/>
    <w:rsid w:val="001C4347"/>
    <w:rsid w:val="001C4960"/>
    <w:rsid w:val="001C4A4A"/>
    <w:rsid w:val="001C4B17"/>
    <w:rsid w:val="001C4DC5"/>
    <w:rsid w:val="001C580F"/>
    <w:rsid w:val="001C5B41"/>
    <w:rsid w:val="001C6732"/>
    <w:rsid w:val="001C6A59"/>
    <w:rsid w:val="001C6BF3"/>
    <w:rsid w:val="001C7276"/>
    <w:rsid w:val="001C7279"/>
    <w:rsid w:val="001C7417"/>
    <w:rsid w:val="001C74F4"/>
    <w:rsid w:val="001C7908"/>
    <w:rsid w:val="001C7B9D"/>
    <w:rsid w:val="001C7D69"/>
    <w:rsid w:val="001D018F"/>
    <w:rsid w:val="001D03EE"/>
    <w:rsid w:val="001D09BF"/>
    <w:rsid w:val="001D0DCD"/>
    <w:rsid w:val="001D0F2F"/>
    <w:rsid w:val="001D11E2"/>
    <w:rsid w:val="001D1486"/>
    <w:rsid w:val="001D184A"/>
    <w:rsid w:val="001D18EE"/>
    <w:rsid w:val="001D1D83"/>
    <w:rsid w:val="001D22CA"/>
    <w:rsid w:val="001D22E0"/>
    <w:rsid w:val="001D276D"/>
    <w:rsid w:val="001D30E8"/>
    <w:rsid w:val="001D37B9"/>
    <w:rsid w:val="001D40A0"/>
    <w:rsid w:val="001D4381"/>
    <w:rsid w:val="001D48F7"/>
    <w:rsid w:val="001D4AB2"/>
    <w:rsid w:val="001D55CB"/>
    <w:rsid w:val="001D5782"/>
    <w:rsid w:val="001D59A1"/>
    <w:rsid w:val="001D6402"/>
    <w:rsid w:val="001D66A8"/>
    <w:rsid w:val="001D782A"/>
    <w:rsid w:val="001E00FE"/>
    <w:rsid w:val="001E038F"/>
    <w:rsid w:val="001E045F"/>
    <w:rsid w:val="001E0544"/>
    <w:rsid w:val="001E1646"/>
    <w:rsid w:val="001E1896"/>
    <w:rsid w:val="001E1937"/>
    <w:rsid w:val="001E1A64"/>
    <w:rsid w:val="001E1B95"/>
    <w:rsid w:val="001E203F"/>
    <w:rsid w:val="001E2274"/>
    <w:rsid w:val="001E270A"/>
    <w:rsid w:val="001E2A4D"/>
    <w:rsid w:val="001E34D5"/>
    <w:rsid w:val="001E4396"/>
    <w:rsid w:val="001E47A7"/>
    <w:rsid w:val="001E4ABD"/>
    <w:rsid w:val="001E4DEE"/>
    <w:rsid w:val="001E5054"/>
    <w:rsid w:val="001E5ED1"/>
    <w:rsid w:val="001E5F4A"/>
    <w:rsid w:val="001E674B"/>
    <w:rsid w:val="001E68CD"/>
    <w:rsid w:val="001E6E05"/>
    <w:rsid w:val="001E7040"/>
    <w:rsid w:val="001E705A"/>
    <w:rsid w:val="001E70F5"/>
    <w:rsid w:val="001E78D9"/>
    <w:rsid w:val="001E78F0"/>
    <w:rsid w:val="001E7D68"/>
    <w:rsid w:val="001F06E7"/>
    <w:rsid w:val="001F0A15"/>
    <w:rsid w:val="001F0CBF"/>
    <w:rsid w:val="001F0F98"/>
    <w:rsid w:val="001F1137"/>
    <w:rsid w:val="001F125F"/>
    <w:rsid w:val="001F16E8"/>
    <w:rsid w:val="001F1728"/>
    <w:rsid w:val="001F1FDB"/>
    <w:rsid w:val="001F26FE"/>
    <w:rsid w:val="001F292A"/>
    <w:rsid w:val="001F2ACF"/>
    <w:rsid w:val="001F3015"/>
    <w:rsid w:val="001F33B0"/>
    <w:rsid w:val="001F3784"/>
    <w:rsid w:val="001F3C5C"/>
    <w:rsid w:val="001F3CF3"/>
    <w:rsid w:val="001F43F4"/>
    <w:rsid w:val="001F4589"/>
    <w:rsid w:val="001F5695"/>
    <w:rsid w:val="001F5940"/>
    <w:rsid w:val="001F5AEC"/>
    <w:rsid w:val="001F5B65"/>
    <w:rsid w:val="001F6197"/>
    <w:rsid w:val="001F61E9"/>
    <w:rsid w:val="001F69CF"/>
    <w:rsid w:val="001F7980"/>
    <w:rsid w:val="001F7D29"/>
    <w:rsid w:val="00200849"/>
    <w:rsid w:val="002009EF"/>
    <w:rsid w:val="00201002"/>
    <w:rsid w:val="00201014"/>
    <w:rsid w:val="002012D1"/>
    <w:rsid w:val="00201308"/>
    <w:rsid w:val="0020277A"/>
    <w:rsid w:val="00202FED"/>
    <w:rsid w:val="002036C0"/>
    <w:rsid w:val="00203BD6"/>
    <w:rsid w:val="00203CE3"/>
    <w:rsid w:val="00204045"/>
    <w:rsid w:val="0020416F"/>
    <w:rsid w:val="00204823"/>
    <w:rsid w:val="0020578A"/>
    <w:rsid w:val="002059AB"/>
    <w:rsid w:val="00205B2F"/>
    <w:rsid w:val="00206AED"/>
    <w:rsid w:val="00206E43"/>
    <w:rsid w:val="002070EA"/>
    <w:rsid w:val="0020779F"/>
    <w:rsid w:val="00207D05"/>
    <w:rsid w:val="00207DBD"/>
    <w:rsid w:val="00210449"/>
    <w:rsid w:val="0021052A"/>
    <w:rsid w:val="00210BBD"/>
    <w:rsid w:val="00210D0C"/>
    <w:rsid w:val="00210D2A"/>
    <w:rsid w:val="0021157D"/>
    <w:rsid w:val="00212261"/>
    <w:rsid w:val="00212649"/>
    <w:rsid w:val="00212A59"/>
    <w:rsid w:val="00213254"/>
    <w:rsid w:val="00213511"/>
    <w:rsid w:val="00213DA4"/>
    <w:rsid w:val="0021454D"/>
    <w:rsid w:val="0021482D"/>
    <w:rsid w:val="00214AD9"/>
    <w:rsid w:val="00214AF3"/>
    <w:rsid w:val="00214B8D"/>
    <w:rsid w:val="00214F4D"/>
    <w:rsid w:val="00215546"/>
    <w:rsid w:val="002157E1"/>
    <w:rsid w:val="00215A53"/>
    <w:rsid w:val="00215E50"/>
    <w:rsid w:val="00216338"/>
    <w:rsid w:val="0021635B"/>
    <w:rsid w:val="00216501"/>
    <w:rsid w:val="00216916"/>
    <w:rsid w:val="00217705"/>
    <w:rsid w:val="00217AEF"/>
    <w:rsid w:val="002202DC"/>
    <w:rsid w:val="00220345"/>
    <w:rsid w:val="002203A1"/>
    <w:rsid w:val="0022046A"/>
    <w:rsid w:val="002206BE"/>
    <w:rsid w:val="00221084"/>
    <w:rsid w:val="00221495"/>
    <w:rsid w:val="00221557"/>
    <w:rsid w:val="0022173A"/>
    <w:rsid w:val="0022174C"/>
    <w:rsid w:val="00221A6B"/>
    <w:rsid w:val="0022216B"/>
    <w:rsid w:val="00222771"/>
    <w:rsid w:val="00222A2F"/>
    <w:rsid w:val="00223093"/>
    <w:rsid w:val="002230E2"/>
    <w:rsid w:val="00224413"/>
    <w:rsid w:val="002246E3"/>
    <w:rsid w:val="00224864"/>
    <w:rsid w:val="002251D5"/>
    <w:rsid w:val="00225361"/>
    <w:rsid w:val="002258BD"/>
    <w:rsid w:val="00225B54"/>
    <w:rsid w:val="00225C27"/>
    <w:rsid w:val="002262C3"/>
    <w:rsid w:val="00226335"/>
    <w:rsid w:val="00226479"/>
    <w:rsid w:val="00226D2D"/>
    <w:rsid w:val="00226F48"/>
    <w:rsid w:val="00227183"/>
    <w:rsid w:val="0022723E"/>
    <w:rsid w:val="00227ED6"/>
    <w:rsid w:val="002301D8"/>
    <w:rsid w:val="00230525"/>
    <w:rsid w:val="002308F8"/>
    <w:rsid w:val="00230D9D"/>
    <w:rsid w:val="00230E1E"/>
    <w:rsid w:val="002316B8"/>
    <w:rsid w:val="00231DC6"/>
    <w:rsid w:val="00232213"/>
    <w:rsid w:val="0023235E"/>
    <w:rsid w:val="00232A99"/>
    <w:rsid w:val="00232BC8"/>
    <w:rsid w:val="0023359F"/>
    <w:rsid w:val="002337D9"/>
    <w:rsid w:val="00233AAF"/>
    <w:rsid w:val="00233B5B"/>
    <w:rsid w:val="002340A6"/>
    <w:rsid w:val="002344CF"/>
    <w:rsid w:val="00234E6E"/>
    <w:rsid w:val="00234F3A"/>
    <w:rsid w:val="00234F5B"/>
    <w:rsid w:val="0023575E"/>
    <w:rsid w:val="00235903"/>
    <w:rsid w:val="00235A4D"/>
    <w:rsid w:val="00235D15"/>
    <w:rsid w:val="00235D30"/>
    <w:rsid w:val="00235EDA"/>
    <w:rsid w:val="00236787"/>
    <w:rsid w:val="00236C58"/>
    <w:rsid w:val="00236E3D"/>
    <w:rsid w:val="00236EF6"/>
    <w:rsid w:val="00237074"/>
    <w:rsid w:val="00237392"/>
    <w:rsid w:val="002378AA"/>
    <w:rsid w:val="00237925"/>
    <w:rsid w:val="00237943"/>
    <w:rsid w:val="00237EE6"/>
    <w:rsid w:val="00241133"/>
    <w:rsid w:val="0024135B"/>
    <w:rsid w:val="00241523"/>
    <w:rsid w:val="002415B2"/>
    <w:rsid w:val="00241A16"/>
    <w:rsid w:val="00241CFA"/>
    <w:rsid w:val="0024242F"/>
    <w:rsid w:val="002424C7"/>
    <w:rsid w:val="00242C96"/>
    <w:rsid w:val="00242DFD"/>
    <w:rsid w:val="00243018"/>
    <w:rsid w:val="0024352A"/>
    <w:rsid w:val="0024384F"/>
    <w:rsid w:val="0024388F"/>
    <w:rsid w:val="00243A55"/>
    <w:rsid w:val="002443B6"/>
    <w:rsid w:val="00244785"/>
    <w:rsid w:val="00245BFE"/>
    <w:rsid w:val="00245E03"/>
    <w:rsid w:val="00245E31"/>
    <w:rsid w:val="0024686A"/>
    <w:rsid w:val="00247136"/>
    <w:rsid w:val="002471BC"/>
    <w:rsid w:val="0024734A"/>
    <w:rsid w:val="00247484"/>
    <w:rsid w:val="00247CEC"/>
    <w:rsid w:val="00247D46"/>
    <w:rsid w:val="00250017"/>
    <w:rsid w:val="0025043F"/>
    <w:rsid w:val="00250A8A"/>
    <w:rsid w:val="00250B17"/>
    <w:rsid w:val="0025124F"/>
    <w:rsid w:val="00251C1E"/>
    <w:rsid w:val="00251CE6"/>
    <w:rsid w:val="00252230"/>
    <w:rsid w:val="0025236E"/>
    <w:rsid w:val="0025253C"/>
    <w:rsid w:val="002527A0"/>
    <w:rsid w:val="00252C75"/>
    <w:rsid w:val="002533C7"/>
    <w:rsid w:val="002535B4"/>
    <w:rsid w:val="0025361F"/>
    <w:rsid w:val="00254AFC"/>
    <w:rsid w:val="00255535"/>
    <w:rsid w:val="0025554E"/>
    <w:rsid w:val="00256286"/>
    <w:rsid w:val="002562D6"/>
    <w:rsid w:val="002562EC"/>
    <w:rsid w:val="00256845"/>
    <w:rsid w:val="002569A2"/>
    <w:rsid w:val="00257265"/>
    <w:rsid w:val="00257675"/>
    <w:rsid w:val="00260634"/>
    <w:rsid w:val="00260B02"/>
    <w:rsid w:val="00261294"/>
    <w:rsid w:val="00261685"/>
    <w:rsid w:val="00261E2E"/>
    <w:rsid w:val="00261EE6"/>
    <w:rsid w:val="00261FED"/>
    <w:rsid w:val="002620A7"/>
    <w:rsid w:val="00262145"/>
    <w:rsid w:val="00262226"/>
    <w:rsid w:val="00262A11"/>
    <w:rsid w:val="00262CC3"/>
    <w:rsid w:val="00263A55"/>
    <w:rsid w:val="00263A9C"/>
    <w:rsid w:val="00263C2B"/>
    <w:rsid w:val="00264221"/>
    <w:rsid w:val="00265430"/>
    <w:rsid w:val="00265459"/>
    <w:rsid w:val="0026548B"/>
    <w:rsid w:val="002657AB"/>
    <w:rsid w:val="00265E4D"/>
    <w:rsid w:val="002660BC"/>
    <w:rsid w:val="002660F3"/>
    <w:rsid w:val="00266642"/>
    <w:rsid w:val="002668C8"/>
    <w:rsid w:val="00266AD2"/>
    <w:rsid w:val="00266F49"/>
    <w:rsid w:val="0026748D"/>
    <w:rsid w:val="00267B03"/>
    <w:rsid w:val="00270334"/>
    <w:rsid w:val="00270927"/>
    <w:rsid w:val="00271A1F"/>
    <w:rsid w:val="002723F2"/>
    <w:rsid w:val="002737F5"/>
    <w:rsid w:val="00273886"/>
    <w:rsid w:val="00273DAB"/>
    <w:rsid w:val="00273F58"/>
    <w:rsid w:val="00274798"/>
    <w:rsid w:val="002748AB"/>
    <w:rsid w:val="002748EF"/>
    <w:rsid w:val="00274F53"/>
    <w:rsid w:val="00275689"/>
    <w:rsid w:val="002759D1"/>
    <w:rsid w:val="00275FB5"/>
    <w:rsid w:val="00276088"/>
    <w:rsid w:val="002760E8"/>
    <w:rsid w:val="00276352"/>
    <w:rsid w:val="00276365"/>
    <w:rsid w:val="00276789"/>
    <w:rsid w:val="002767EF"/>
    <w:rsid w:val="00276FA3"/>
    <w:rsid w:val="00277420"/>
    <w:rsid w:val="0027777C"/>
    <w:rsid w:val="0028014C"/>
    <w:rsid w:val="002802C5"/>
    <w:rsid w:val="0028094F"/>
    <w:rsid w:val="0028111B"/>
    <w:rsid w:val="002816CC"/>
    <w:rsid w:val="00281C1E"/>
    <w:rsid w:val="00281E0B"/>
    <w:rsid w:val="00281F1C"/>
    <w:rsid w:val="00281FA1"/>
    <w:rsid w:val="00282125"/>
    <w:rsid w:val="002821EA"/>
    <w:rsid w:val="002822D2"/>
    <w:rsid w:val="0028256F"/>
    <w:rsid w:val="00282F89"/>
    <w:rsid w:val="0028308F"/>
    <w:rsid w:val="00283235"/>
    <w:rsid w:val="00283434"/>
    <w:rsid w:val="002837EA"/>
    <w:rsid w:val="00283D99"/>
    <w:rsid w:val="00283E91"/>
    <w:rsid w:val="00284332"/>
    <w:rsid w:val="0028457A"/>
    <w:rsid w:val="00285148"/>
    <w:rsid w:val="00285274"/>
    <w:rsid w:val="002855EA"/>
    <w:rsid w:val="00285AB0"/>
    <w:rsid w:val="00285D2A"/>
    <w:rsid w:val="00286006"/>
    <w:rsid w:val="002860EA"/>
    <w:rsid w:val="0028642D"/>
    <w:rsid w:val="00286D22"/>
    <w:rsid w:val="002870B3"/>
    <w:rsid w:val="00287245"/>
    <w:rsid w:val="0028733C"/>
    <w:rsid w:val="00287558"/>
    <w:rsid w:val="00287983"/>
    <w:rsid w:val="00287B02"/>
    <w:rsid w:val="00287E36"/>
    <w:rsid w:val="00290E71"/>
    <w:rsid w:val="002910BE"/>
    <w:rsid w:val="002917D3"/>
    <w:rsid w:val="002919FB"/>
    <w:rsid w:val="00291BF3"/>
    <w:rsid w:val="00292BAA"/>
    <w:rsid w:val="00292BCF"/>
    <w:rsid w:val="00293277"/>
    <w:rsid w:val="002932FA"/>
    <w:rsid w:val="00293935"/>
    <w:rsid w:val="00293B8B"/>
    <w:rsid w:val="00293CB4"/>
    <w:rsid w:val="0029413A"/>
    <w:rsid w:val="00295BEE"/>
    <w:rsid w:val="0029628E"/>
    <w:rsid w:val="0029678D"/>
    <w:rsid w:val="00296950"/>
    <w:rsid w:val="00296EBD"/>
    <w:rsid w:val="00296F66"/>
    <w:rsid w:val="00296FDC"/>
    <w:rsid w:val="00297212"/>
    <w:rsid w:val="0029723D"/>
    <w:rsid w:val="00297B2B"/>
    <w:rsid w:val="00297F66"/>
    <w:rsid w:val="002A0595"/>
    <w:rsid w:val="002A08C4"/>
    <w:rsid w:val="002A0D14"/>
    <w:rsid w:val="002A0E47"/>
    <w:rsid w:val="002A0FDB"/>
    <w:rsid w:val="002A1601"/>
    <w:rsid w:val="002A1859"/>
    <w:rsid w:val="002A199A"/>
    <w:rsid w:val="002A1E73"/>
    <w:rsid w:val="002A1F90"/>
    <w:rsid w:val="002A21D8"/>
    <w:rsid w:val="002A25DD"/>
    <w:rsid w:val="002A2DEC"/>
    <w:rsid w:val="002A3043"/>
    <w:rsid w:val="002A33CF"/>
    <w:rsid w:val="002A396F"/>
    <w:rsid w:val="002A39CC"/>
    <w:rsid w:val="002A3DC3"/>
    <w:rsid w:val="002A4C49"/>
    <w:rsid w:val="002A4CF3"/>
    <w:rsid w:val="002A4EAF"/>
    <w:rsid w:val="002A4F09"/>
    <w:rsid w:val="002A5297"/>
    <w:rsid w:val="002A53BE"/>
    <w:rsid w:val="002A547B"/>
    <w:rsid w:val="002A5DA1"/>
    <w:rsid w:val="002A5E62"/>
    <w:rsid w:val="002A5EE7"/>
    <w:rsid w:val="002A6308"/>
    <w:rsid w:val="002A638D"/>
    <w:rsid w:val="002A6ADF"/>
    <w:rsid w:val="002A6CBA"/>
    <w:rsid w:val="002A6DE3"/>
    <w:rsid w:val="002A75BA"/>
    <w:rsid w:val="002A7602"/>
    <w:rsid w:val="002A7AE3"/>
    <w:rsid w:val="002A7E19"/>
    <w:rsid w:val="002A7FBB"/>
    <w:rsid w:val="002B0067"/>
    <w:rsid w:val="002B0343"/>
    <w:rsid w:val="002B0C22"/>
    <w:rsid w:val="002B1190"/>
    <w:rsid w:val="002B11BC"/>
    <w:rsid w:val="002B17EF"/>
    <w:rsid w:val="002B1A76"/>
    <w:rsid w:val="002B205F"/>
    <w:rsid w:val="002B312C"/>
    <w:rsid w:val="002B3E80"/>
    <w:rsid w:val="002B4DFD"/>
    <w:rsid w:val="002B4E0F"/>
    <w:rsid w:val="002B507A"/>
    <w:rsid w:val="002B5185"/>
    <w:rsid w:val="002B6457"/>
    <w:rsid w:val="002B678B"/>
    <w:rsid w:val="002B6D27"/>
    <w:rsid w:val="002B7CAE"/>
    <w:rsid w:val="002C12A3"/>
    <w:rsid w:val="002C1701"/>
    <w:rsid w:val="002C176E"/>
    <w:rsid w:val="002C1E55"/>
    <w:rsid w:val="002C2119"/>
    <w:rsid w:val="002C22AB"/>
    <w:rsid w:val="002C2793"/>
    <w:rsid w:val="002C2C0E"/>
    <w:rsid w:val="002C3197"/>
    <w:rsid w:val="002C35C7"/>
    <w:rsid w:val="002C3B08"/>
    <w:rsid w:val="002C3B68"/>
    <w:rsid w:val="002C3F4E"/>
    <w:rsid w:val="002C4002"/>
    <w:rsid w:val="002C4703"/>
    <w:rsid w:val="002C4EE8"/>
    <w:rsid w:val="002C54D2"/>
    <w:rsid w:val="002C5DB5"/>
    <w:rsid w:val="002C5F32"/>
    <w:rsid w:val="002C64F8"/>
    <w:rsid w:val="002C660D"/>
    <w:rsid w:val="002C6659"/>
    <w:rsid w:val="002C6A24"/>
    <w:rsid w:val="002C72F3"/>
    <w:rsid w:val="002C7658"/>
    <w:rsid w:val="002D03DC"/>
    <w:rsid w:val="002D048B"/>
    <w:rsid w:val="002D09D9"/>
    <w:rsid w:val="002D0D84"/>
    <w:rsid w:val="002D0EC7"/>
    <w:rsid w:val="002D0FE0"/>
    <w:rsid w:val="002D1319"/>
    <w:rsid w:val="002D16BD"/>
    <w:rsid w:val="002D16CF"/>
    <w:rsid w:val="002D1882"/>
    <w:rsid w:val="002D1BAD"/>
    <w:rsid w:val="002D1CAE"/>
    <w:rsid w:val="002D2B07"/>
    <w:rsid w:val="002D2FCA"/>
    <w:rsid w:val="002D36FC"/>
    <w:rsid w:val="002D4283"/>
    <w:rsid w:val="002D48AF"/>
    <w:rsid w:val="002D48C9"/>
    <w:rsid w:val="002D495E"/>
    <w:rsid w:val="002D51C8"/>
    <w:rsid w:val="002D5294"/>
    <w:rsid w:val="002D56FA"/>
    <w:rsid w:val="002D575C"/>
    <w:rsid w:val="002D5840"/>
    <w:rsid w:val="002D5A6C"/>
    <w:rsid w:val="002D5C28"/>
    <w:rsid w:val="002D64D2"/>
    <w:rsid w:val="002D7417"/>
    <w:rsid w:val="002D7681"/>
    <w:rsid w:val="002D7D59"/>
    <w:rsid w:val="002D7DD2"/>
    <w:rsid w:val="002E0382"/>
    <w:rsid w:val="002E081E"/>
    <w:rsid w:val="002E09BE"/>
    <w:rsid w:val="002E1815"/>
    <w:rsid w:val="002E1B17"/>
    <w:rsid w:val="002E1F55"/>
    <w:rsid w:val="002E24B8"/>
    <w:rsid w:val="002E2B79"/>
    <w:rsid w:val="002E30DB"/>
    <w:rsid w:val="002E3508"/>
    <w:rsid w:val="002E44C4"/>
    <w:rsid w:val="002E5273"/>
    <w:rsid w:val="002E535E"/>
    <w:rsid w:val="002E55B6"/>
    <w:rsid w:val="002E573D"/>
    <w:rsid w:val="002E5F36"/>
    <w:rsid w:val="002E6CE8"/>
    <w:rsid w:val="002E6EA8"/>
    <w:rsid w:val="002E70B0"/>
    <w:rsid w:val="002E7557"/>
    <w:rsid w:val="002E759A"/>
    <w:rsid w:val="002E7C6E"/>
    <w:rsid w:val="002E7EC1"/>
    <w:rsid w:val="002F0A6C"/>
    <w:rsid w:val="002F1459"/>
    <w:rsid w:val="002F1689"/>
    <w:rsid w:val="002F189A"/>
    <w:rsid w:val="002F18A9"/>
    <w:rsid w:val="002F1BF3"/>
    <w:rsid w:val="002F2155"/>
    <w:rsid w:val="002F26A9"/>
    <w:rsid w:val="002F2703"/>
    <w:rsid w:val="002F2A2F"/>
    <w:rsid w:val="002F2FF2"/>
    <w:rsid w:val="002F2FF8"/>
    <w:rsid w:val="002F3E2B"/>
    <w:rsid w:val="002F4BB2"/>
    <w:rsid w:val="002F4D7C"/>
    <w:rsid w:val="002F530D"/>
    <w:rsid w:val="002F5571"/>
    <w:rsid w:val="002F577E"/>
    <w:rsid w:val="002F61A6"/>
    <w:rsid w:val="002F62F9"/>
    <w:rsid w:val="002F6511"/>
    <w:rsid w:val="002F6540"/>
    <w:rsid w:val="002F66BF"/>
    <w:rsid w:val="002F6A82"/>
    <w:rsid w:val="002F6D4C"/>
    <w:rsid w:val="002F7408"/>
    <w:rsid w:val="002F756B"/>
    <w:rsid w:val="002F7BB2"/>
    <w:rsid w:val="00300351"/>
    <w:rsid w:val="003005AD"/>
    <w:rsid w:val="00300632"/>
    <w:rsid w:val="003007A3"/>
    <w:rsid w:val="00300946"/>
    <w:rsid w:val="00300C5E"/>
    <w:rsid w:val="00300E69"/>
    <w:rsid w:val="003016BB"/>
    <w:rsid w:val="00301C91"/>
    <w:rsid w:val="00302051"/>
    <w:rsid w:val="0030245F"/>
    <w:rsid w:val="00302DA0"/>
    <w:rsid w:val="00302DCA"/>
    <w:rsid w:val="0030314E"/>
    <w:rsid w:val="00303824"/>
    <w:rsid w:val="00303D0D"/>
    <w:rsid w:val="00303F2C"/>
    <w:rsid w:val="0030457D"/>
    <w:rsid w:val="003045D1"/>
    <w:rsid w:val="003047E6"/>
    <w:rsid w:val="00304817"/>
    <w:rsid w:val="00304922"/>
    <w:rsid w:val="00304D6C"/>
    <w:rsid w:val="003051F0"/>
    <w:rsid w:val="0030529B"/>
    <w:rsid w:val="00305311"/>
    <w:rsid w:val="003055D7"/>
    <w:rsid w:val="00305717"/>
    <w:rsid w:val="00305E3A"/>
    <w:rsid w:val="00305EB9"/>
    <w:rsid w:val="003064CA"/>
    <w:rsid w:val="00306B37"/>
    <w:rsid w:val="00306BAE"/>
    <w:rsid w:val="0031050B"/>
    <w:rsid w:val="003105A9"/>
    <w:rsid w:val="00310E4F"/>
    <w:rsid w:val="00311170"/>
    <w:rsid w:val="00311514"/>
    <w:rsid w:val="00311C04"/>
    <w:rsid w:val="00311D0D"/>
    <w:rsid w:val="003122B4"/>
    <w:rsid w:val="0031294D"/>
    <w:rsid w:val="00312964"/>
    <w:rsid w:val="0031359C"/>
    <w:rsid w:val="00313729"/>
    <w:rsid w:val="003138F2"/>
    <w:rsid w:val="00313E5D"/>
    <w:rsid w:val="003140E7"/>
    <w:rsid w:val="0031423A"/>
    <w:rsid w:val="00314F7C"/>
    <w:rsid w:val="0031516C"/>
    <w:rsid w:val="00315D27"/>
    <w:rsid w:val="003160F1"/>
    <w:rsid w:val="00316630"/>
    <w:rsid w:val="00316C89"/>
    <w:rsid w:val="00316CE7"/>
    <w:rsid w:val="00316FA8"/>
    <w:rsid w:val="00317E31"/>
    <w:rsid w:val="00317E45"/>
    <w:rsid w:val="0032003A"/>
    <w:rsid w:val="003203D2"/>
    <w:rsid w:val="00320546"/>
    <w:rsid w:val="0032055B"/>
    <w:rsid w:val="003207B5"/>
    <w:rsid w:val="003230C6"/>
    <w:rsid w:val="00323101"/>
    <w:rsid w:val="00323215"/>
    <w:rsid w:val="0032396E"/>
    <w:rsid w:val="003242B0"/>
    <w:rsid w:val="003247F2"/>
    <w:rsid w:val="00324B1D"/>
    <w:rsid w:val="00324C20"/>
    <w:rsid w:val="0032510B"/>
    <w:rsid w:val="003259DA"/>
    <w:rsid w:val="00325CFD"/>
    <w:rsid w:val="003272A3"/>
    <w:rsid w:val="003272E2"/>
    <w:rsid w:val="0032784C"/>
    <w:rsid w:val="00327AAB"/>
    <w:rsid w:val="00327E8C"/>
    <w:rsid w:val="00330112"/>
    <w:rsid w:val="0033147C"/>
    <w:rsid w:val="003315C1"/>
    <w:rsid w:val="00331AA0"/>
    <w:rsid w:val="00331D61"/>
    <w:rsid w:val="00332613"/>
    <w:rsid w:val="00332922"/>
    <w:rsid w:val="003334D3"/>
    <w:rsid w:val="003337BB"/>
    <w:rsid w:val="00333B48"/>
    <w:rsid w:val="00333C80"/>
    <w:rsid w:val="00334476"/>
    <w:rsid w:val="003344FA"/>
    <w:rsid w:val="003345FD"/>
    <w:rsid w:val="003346CC"/>
    <w:rsid w:val="00334762"/>
    <w:rsid w:val="003349BC"/>
    <w:rsid w:val="00334A99"/>
    <w:rsid w:val="00334ACA"/>
    <w:rsid w:val="00334CCE"/>
    <w:rsid w:val="00335118"/>
    <w:rsid w:val="00335515"/>
    <w:rsid w:val="003357D1"/>
    <w:rsid w:val="0033685D"/>
    <w:rsid w:val="00336FB6"/>
    <w:rsid w:val="003373C3"/>
    <w:rsid w:val="0033748E"/>
    <w:rsid w:val="00337A7B"/>
    <w:rsid w:val="00337FEB"/>
    <w:rsid w:val="00340040"/>
    <w:rsid w:val="00340215"/>
    <w:rsid w:val="0034031A"/>
    <w:rsid w:val="003409ED"/>
    <w:rsid w:val="00340B96"/>
    <w:rsid w:val="00340C04"/>
    <w:rsid w:val="00340D73"/>
    <w:rsid w:val="00340F10"/>
    <w:rsid w:val="0034103D"/>
    <w:rsid w:val="00341570"/>
    <w:rsid w:val="00341BF0"/>
    <w:rsid w:val="00342589"/>
    <w:rsid w:val="00342DC8"/>
    <w:rsid w:val="00342F93"/>
    <w:rsid w:val="003437EC"/>
    <w:rsid w:val="00343CE5"/>
    <w:rsid w:val="00343D72"/>
    <w:rsid w:val="003442AA"/>
    <w:rsid w:val="003443AA"/>
    <w:rsid w:val="00345290"/>
    <w:rsid w:val="003452D2"/>
    <w:rsid w:val="00345483"/>
    <w:rsid w:val="00345580"/>
    <w:rsid w:val="00345CF9"/>
    <w:rsid w:val="00346B5D"/>
    <w:rsid w:val="0034775C"/>
    <w:rsid w:val="00347B57"/>
    <w:rsid w:val="00347D1E"/>
    <w:rsid w:val="003501B6"/>
    <w:rsid w:val="003504EC"/>
    <w:rsid w:val="00350707"/>
    <w:rsid w:val="00350D35"/>
    <w:rsid w:val="00350ED3"/>
    <w:rsid w:val="003511FD"/>
    <w:rsid w:val="00351CCF"/>
    <w:rsid w:val="003522E1"/>
    <w:rsid w:val="003529B6"/>
    <w:rsid w:val="0035381D"/>
    <w:rsid w:val="00353F84"/>
    <w:rsid w:val="003544CF"/>
    <w:rsid w:val="00354B0C"/>
    <w:rsid w:val="00354C84"/>
    <w:rsid w:val="00355106"/>
    <w:rsid w:val="003555D1"/>
    <w:rsid w:val="003559CA"/>
    <w:rsid w:val="003565E2"/>
    <w:rsid w:val="0035715F"/>
    <w:rsid w:val="00357607"/>
    <w:rsid w:val="003578B5"/>
    <w:rsid w:val="00357B8F"/>
    <w:rsid w:val="00357F23"/>
    <w:rsid w:val="00360238"/>
    <w:rsid w:val="00360345"/>
    <w:rsid w:val="0036093A"/>
    <w:rsid w:val="00360F82"/>
    <w:rsid w:val="0036142C"/>
    <w:rsid w:val="00361846"/>
    <w:rsid w:val="00361D6E"/>
    <w:rsid w:val="00361DAC"/>
    <w:rsid w:val="0036286F"/>
    <w:rsid w:val="0036308A"/>
    <w:rsid w:val="003630D9"/>
    <w:rsid w:val="00363145"/>
    <w:rsid w:val="003631E5"/>
    <w:rsid w:val="0036384E"/>
    <w:rsid w:val="00363F58"/>
    <w:rsid w:val="00364341"/>
    <w:rsid w:val="003645F8"/>
    <w:rsid w:val="0036461E"/>
    <w:rsid w:val="00364776"/>
    <w:rsid w:val="0036656A"/>
    <w:rsid w:val="00366692"/>
    <w:rsid w:val="00367654"/>
    <w:rsid w:val="00367757"/>
    <w:rsid w:val="00367C5A"/>
    <w:rsid w:val="00370533"/>
    <w:rsid w:val="0037081A"/>
    <w:rsid w:val="00370CBE"/>
    <w:rsid w:val="00370CC1"/>
    <w:rsid w:val="00370CF4"/>
    <w:rsid w:val="003713BD"/>
    <w:rsid w:val="0037141E"/>
    <w:rsid w:val="00371653"/>
    <w:rsid w:val="00371AA8"/>
    <w:rsid w:val="00371ABC"/>
    <w:rsid w:val="00372273"/>
    <w:rsid w:val="0037247D"/>
    <w:rsid w:val="0037263B"/>
    <w:rsid w:val="003730BE"/>
    <w:rsid w:val="0037358F"/>
    <w:rsid w:val="00373591"/>
    <w:rsid w:val="003739C0"/>
    <w:rsid w:val="00373BB4"/>
    <w:rsid w:val="00374428"/>
    <w:rsid w:val="00374539"/>
    <w:rsid w:val="00374A84"/>
    <w:rsid w:val="00374B07"/>
    <w:rsid w:val="00374C19"/>
    <w:rsid w:val="00374D51"/>
    <w:rsid w:val="00374E08"/>
    <w:rsid w:val="003756AF"/>
    <w:rsid w:val="00375E0E"/>
    <w:rsid w:val="00375EA8"/>
    <w:rsid w:val="003763ED"/>
    <w:rsid w:val="00376E13"/>
    <w:rsid w:val="00377009"/>
    <w:rsid w:val="00377430"/>
    <w:rsid w:val="003777B0"/>
    <w:rsid w:val="003777BA"/>
    <w:rsid w:val="00377979"/>
    <w:rsid w:val="00377C9D"/>
    <w:rsid w:val="00377D24"/>
    <w:rsid w:val="0038011D"/>
    <w:rsid w:val="00380680"/>
    <w:rsid w:val="00380E3E"/>
    <w:rsid w:val="003815EA"/>
    <w:rsid w:val="00381A6E"/>
    <w:rsid w:val="00381F24"/>
    <w:rsid w:val="00382176"/>
    <w:rsid w:val="003827E0"/>
    <w:rsid w:val="00383653"/>
    <w:rsid w:val="0038399C"/>
    <w:rsid w:val="00383A5C"/>
    <w:rsid w:val="003844CB"/>
    <w:rsid w:val="0038456E"/>
    <w:rsid w:val="00384705"/>
    <w:rsid w:val="0038477F"/>
    <w:rsid w:val="00384F3F"/>
    <w:rsid w:val="00385445"/>
    <w:rsid w:val="003858CA"/>
    <w:rsid w:val="00385A5B"/>
    <w:rsid w:val="00385A96"/>
    <w:rsid w:val="00386448"/>
    <w:rsid w:val="00386780"/>
    <w:rsid w:val="003867DC"/>
    <w:rsid w:val="0038691B"/>
    <w:rsid w:val="00386A12"/>
    <w:rsid w:val="00386AC4"/>
    <w:rsid w:val="00386CCB"/>
    <w:rsid w:val="00386D27"/>
    <w:rsid w:val="00386DBF"/>
    <w:rsid w:val="00390B3A"/>
    <w:rsid w:val="003913E0"/>
    <w:rsid w:val="00391919"/>
    <w:rsid w:val="00391C63"/>
    <w:rsid w:val="00391DEC"/>
    <w:rsid w:val="00391E61"/>
    <w:rsid w:val="003921FA"/>
    <w:rsid w:val="003922D2"/>
    <w:rsid w:val="003926FF"/>
    <w:rsid w:val="00392B4A"/>
    <w:rsid w:val="00392DE8"/>
    <w:rsid w:val="003938E5"/>
    <w:rsid w:val="00394052"/>
    <w:rsid w:val="0039458D"/>
    <w:rsid w:val="00394CBF"/>
    <w:rsid w:val="003953A4"/>
    <w:rsid w:val="0039620B"/>
    <w:rsid w:val="00396ED7"/>
    <w:rsid w:val="0039717F"/>
    <w:rsid w:val="00397831"/>
    <w:rsid w:val="0039797D"/>
    <w:rsid w:val="00397988"/>
    <w:rsid w:val="00397D3E"/>
    <w:rsid w:val="003A0933"/>
    <w:rsid w:val="003A0BC9"/>
    <w:rsid w:val="003A0C90"/>
    <w:rsid w:val="003A0EC5"/>
    <w:rsid w:val="003A17D8"/>
    <w:rsid w:val="003A181B"/>
    <w:rsid w:val="003A1952"/>
    <w:rsid w:val="003A1EE3"/>
    <w:rsid w:val="003A266B"/>
    <w:rsid w:val="003A2D9C"/>
    <w:rsid w:val="003A2FC9"/>
    <w:rsid w:val="003A363C"/>
    <w:rsid w:val="003A36DF"/>
    <w:rsid w:val="003A3C3A"/>
    <w:rsid w:val="003A3FAF"/>
    <w:rsid w:val="003A4168"/>
    <w:rsid w:val="003A4286"/>
    <w:rsid w:val="003A46B4"/>
    <w:rsid w:val="003A4C70"/>
    <w:rsid w:val="003A502D"/>
    <w:rsid w:val="003A610C"/>
    <w:rsid w:val="003A6B6E"/>
    <w:rsid w:val="003A6ED4"/>
    <w:rsid w:val="003A6F61"/>
    <w:rsid w:val="003A6FED"/>
    <w:rsid w:val="003A71AE"/>
    <w:rsid w:val="003A75DA"/>
    <w:rsid w:val="003A79AD"/>
    <w:rsid w:val="003A7D0E"/>
    <w:rsid w:val="003A7D11"/>
    <w:rsid w:val="003B0303"/>
    <w:rsid w:val="003B0554"/>
    <w:rsid w:val="003B096E"/>
    <w:rsid w:val="003B0CDD"/>
    <w:rsid w:val="003B13FD"/>
    <w:rsid w:val="003B1457"/>
    <w:rsid w:val="003B1469"/>
    <w:rsid w:val="003B1AB7"/>
    <w:rsid w:val="003B1BB3"/>
    <w:rsid w:val="003B2311"/>
    <w:rsid w:val="003B23C6"/>
    <w:rsid w:val="003B25A6"/>
    <w:rsid w:val="003B2BFB"/>
    <w:rsid w:val="003B3134"/>
    <w:rsid w:val="003B384A"/>
    <w:rsid w:val="003B3BD3"/>
    <w:rsid w:val="003B3C91"/>
    <w:rsid w:val="003B3E7B"/>
    <w:rsid w:val="003B3F63"/>
    <w:rsid w:val="003B3FCF"/>
    <w:rsid w:val="003B419F"/>
    <w:rsid w:val="003B4AFF"/>
    <w:rsid w:val="003B5154"/>
    <w:rsid w:val="003B5225"/>
    <w:rsid w:val="003B57AB"/>
    <w:rsid w:val="003B5F2F"/>
    <w:rsid w:val="003B5F6C"/>
    <w:rsid w:val="003B646E"/>
    <w:rsid w:val="003B6623"/>
    <w:rsid w:val="003B7F19"/>
    <w:rsid w:val="003C02C1"/>
    <w:rsid w:val="003C06B3"/>
    <w:rsid w:val="003C077F"/>
    <w:rsid w:val="003C094E"/>
    <w:rsid w:val="003C0CCB"/>
    <w:rsid w:val="003C0D82"/>
    <w:rsid w:val="003C1049"/>
    <w:rsid w:val="003C1187"/>
    <w:rsid w:val="003C13EA"/>
    <w:rsid w:val="003C19AC"/>
    <w:rsid w:val="003C1D22"/>
    <w:rsid w:val="003C20F5"/>
    <w:rsid w:val="003C217C"/>
    <w:rsid w:val="003C3381"/>
    <w:rsid w:val="003C36F7"/>
    <w:rsid w:val="003C37E4"/>
    <w:rsid w:val="003C457D"/>
    <w:rsid w:val="003C5BAD"/>
    <w:rsid w:val="003C5D06"/>
    <w:rsid w:val="003C78D1"/>
    <w:rsid w:val="003C7ABB"/>
    <w:rsid w:val="003C7D14"/>
    <w:rsid w:val="003C7FFC"/>
    <w:rsid w:val="003D02D8"/>
    <w:rsid w:val="003D1237"/>
    <w:rsid w:val="003D16BF"/>
    <w:rsid w:val="003D176D"/>
    <w:rsid w:val="003D1ED3"/>
    <w:rsid w:val="003D2456"/>
    <w:rsid w:val="003D24E2"/>
    <w:rsid w:val="003D2D3A"/>
    <w:rsid w:val="003D36D1"/>
    <w:rsid w:val="003D374E"/>
    <w:rsid w:val="003D3ED6"/>
    <w:rsid w:val="003D42AC"/>
    <w:rsid w:val="003D42DE"/>
    <w:rsid w:val="003D4F83"/>
    <w:rsid w:val="003D51C8"/>
    <w:rsid w:val="003D5308"/>
    <w:rsid w:val="003D5D45"/>
    <w:rsid w:val="003D5E3C"/>
    <w:rsid w:val="003D5FEC"/>
    <w:rsid w:val="003D62C2"/>
    <w:rsid w:val="003D662F"/>
    <w:rsid w:val="003D6676"/>
    <w:rsid w:val="003D72FB"/>
    <w:rsid w:val="003D7419"/>
    <w:rsid w:val="003D7AD2"/>
    <w:rsid w:val="003D7D6E"/>
    <w:rsid w:val="003D7E5D"/>
    <w:rsid w:val="003E021E"/>
    <w:rsid w:val="003E053F"/>
    <w:rsid w:val="003E0634"/>
    <w:rsid w:val="003E0721"/>
    <w:rsid w:val="003E0BE4"/>
    <w:rsid w:val="003E0F9F"/>
    <w:rsid w:val="003E1398"/>
    <w:rsid w:val="003E16A4"/>
    <w:rsid w:val="003E1964"/>
    <w:rsid w:val="003E197F"/>
    <w:rsid w:val="003E220A"/>
    <w:rsid w:val="003E2B1A"/>
    <w:rsid w:val="003E3074"/>
    <w:rsid w:val="003E36DC"/>
    <w:rsid w:val="003E37C3"/>
    <w:rsid w:val="003E3805"/>
    <w:rsid w:val="003E4EC9"/>
    <w:rsid w:val="003E540D"/>
    <w:rsid w:val="003E5543"/>
    <w:rsid w:val="003E5644"/>
    <w:rsid w:val="003E5724"/>
    <w:rsid w:val="003E5865"/>
    <w:rsid w:val="003E5E17"/>
    <w:rsid w:val="003E61BB"/>
    <w:rsid w:val="003E6420"/>
    <w:rsid w:val="003E6426"/>
    <w:rsid w:val="003E6494"/>
    <w:rsid w:val="003E69C8"/>
    <w:rsid w:val="003E754F"/>
    <w:rsid w:val="003E75B9"/>
    <w:rsid w:val="003F06B1"/>
    <w:rsid w:val="003F127D"/>
    <w:rsid w:val="003F1457"/>
    <w:rsid w:val="003F1613"/>
    <w:rsid w:val="003F18AE"/>
    <w:rsid w:val="003F1D2D"/>
    <w:rsid w:val="003F1ED8"/>
    <w:rsid w:val="003F23F7"/>
    <w:rsid w:val="003F2938"/>
    <w:rsid w:val="003F2ABE"/>
    <w:rsid w:val="003F3247"/>
    <w:rsid w:val="003F42F2"/>
    <w:rsid w:val="003F4826"/>
    <w:rsid w:val="003F482D"/>
    <w:rsid w:val="003F4929"/>
    <w:rsid w:val="003F4AE9"/>
    <w:rsid w:val="003F4CAD"/>
    <w:rsid w:val="003F507D"/>
    <w:rsid w:val="003F526B"/>
    <w:rsid w:val="003F5774"/>
    <w:rsid w:val="003F6294"/>
    <w:rsid w:val="003F69AF"/>
    <w:rsid w:val="003F6CB8"/>
    <w:rsid w:val="003F6CBD"/>
    <w:rsid w:val="003F7085"/>
    <w:rsid w:val="004004FE"/>
    <w:rsid w:val="004006A6"/>
    <w:rsid w:val="004006CE"/>
    <w:rsid w:val="00400A6E"/>
    <w:rsid w:val="00400C66"/>
    <w:rsid w:val="0040101F"/>
    <w:rsid w:val="00401830"/>
    <w:rsid w:val="00401A00"/>
    <w:rsid w:val="00402441"/>
    <w:rsid w:val="0040245B"/>
    <w:rsid w:val="00402635"/>
    <w:rsid w:val="004029F9"/>
    <w:rsid w:val="00403648"/>
    <w:rsid w:val="00403D7D"/>
    <w:rsid w:val="004044D5"/>
    <w:rsid w:val="004053EC"/>
    <w:rsid w:val="0040562D"/>
    <w:rsid w:val="00405A65"/>
    <w:rsid w:val="0040621B"/>
    <w:rsid w:val="004062BB"/>
    <w:rsid w:val="00406320"/>
    <w:rsid w:val="00406808"/>
    <w:rsid w:val="00406DF6"/>
    <w:rsid w:val="00407D31"/>
    <w:rsid w:val="004100B1"/>
    <w:rsid w:val="004108DC"/>
    <w:rsid w:val="00410BC5"/>
    <w:rsid w:val="00411054"/>
    <w:rsid w:val="0041107C"/>
    <w:rsid w:val="00411A8B"/>
    <w:rsid w:val="00411F03"/>
    <w:rsid w:val="004123A6"/>
    <w:rsid w:val="00412660"/>
    <w:rsid w:val="0041269C"/>
    <w:rsid w:val="00412BF8"/>
    <w:rsid w:val="004132EB"/>
    <w:rsid w:val="00413599"/>
    <w:rsid w:val="00413B48"/>
    <w:rsid w:val="00413DA3"/>
    <w:rsid w:val="0041446E"/>
    <w:rsid w:val="0041455A"/>
    <w:rsid w:val="004147BF"/>
    <w:rsid w:val="00414F0E"/>
    <w:rsid w:val="004150C4"/>
    <w:rsid w:val="0041530E"/>
    <w:rsid w:val="00415455"/>
    <w:rsid w:val="0041575D"/>
    <w:rsid w:val="004158CD"/>
    <w:rsid w:val="00415E9B"/>
    <w:rsid w:val="004163C6"/>
    <w:rsid w:val="00416581"/>
    <w:rsid w:val="004166A8"/>
    <w:rsid w:val="00417123"/>
    <w:rsid w:val="00417446"/>
    <w:rsid w:val="00417F3A"/>
    <w:rsid w:val="00420726"/>
    <w:rsid w:val="00421928"/>
    <w:rsid w:val="00422935"/>
    <w:rsid w:val="004230C6"/>
    <w:rsid w:val="00423164"/>
    <w:rsid w:val="004233FC"/>
    <w:rsid w:val="00423784"/>
    <w:rsid w:val="00423BFD"/>
    <w:rsid w:val="00423C38"/>
    <w:rsid w:val="00423C66"/>
    <w:rsid w:val="00423E3A"/>
    <w:rsid w:val="00424031"/>
    <w:rsid w:val="00424DA0"/>
    <w:rsid w:val="0042527F"/>
    <w:rsid w:val="0042529F"/>
    <w:rsid w:val="004254B6"/>
    <w:rsid w:val="0042568C"/>
    <w:rsid w:val="00426676"/>
    <w:rsid w:val="004266F4"/>
    <w:rsid w:val="0042686E"/>
    <w:rsid w:val="00426971"/>
    <w:rsid w:val="00426A3E"/>
    <w:rsid w:val="004274EA"/>
    <w:rsid w:val="00427627"/>
    <w:rsid w:val="004276CD"/>
    <w:rsid w:val="0042775C"/>
    <w:rsid w:val="00427E68"/>
    <w:rsid w:val="004303EC"/>
    <w:rsid w:val="00430457"/>
    <w:rsid w:val="004304E0"/>
    <w:rsid w:val="00430989"/>
    <w:rsid w:val="00430A16"/>
    <w:rsid w:val="00430ACC"/>
    <w:rsid w:val="0043108B"/>
    <w:rsid w:val="00431957"/>
    <w:rsid w:val="00431FA2"/>
    <w:rsid w:val="00432670"/>
    <w:rsid w:val="00432F29"/>
    <w:rsid w:val="00433791"/>
    <w:rsid w:val="00433CCB"/>
    <w:rsid w:val="0043427A"/>
    <w:rsid w:val="00434945"/>
    <w:rsid w:val="00434DED"/>
    <w:rsid w:val="00435314"/>
    <w:rsid w:val="00435368"/>
    <w:rsid w:val="004355E8"/>
    <w:rsid w:val="0043575F"/>
    <w:rsid w:val="00435B85"/>
    <w:rsid w:val="00435CB2"/>
    <w:rsid w:val="00435E7F"/>
    <w:rsid w:val="004361F6"/>
    <w:rsid w:val="0043620C"/>
    <w:rsid w:val="004368E0"/>
    <w:rsid w:val="004369DD"/>
    <w:rsid w:val="00436D7F"/>
    <w:rsid w:val="00436E4A"/>
    <w:rsid w:val="0044030D"/>
    <w:rsid w:val="00440DC8"/>
    <w:rsid w:val="00441123"/>
    <w:rsid w:val="00441DAC"/>
    <w:rsid w:val="00441DD7"/>
    <w:rsid w:val="0044283C"/>
    <w:rsid w:val="004434E8"/>
    <w:rsid w:val="00443671"/>
    <w:rsid w:val="004438AA"/>
    <w:rsid w:val="004442FD"/>
    <w:rsid w:val="004448B0"/>
    <w:rsid w:val="00444B87"/>
    <w:rsid w:val="00444BBE"/>
    <w:rsid w:val="00445C0B"/>
    <w:rsid w:val="00445FF5"/>
    <w:rsid w:val="0044600A"/>
    <w:rsid w:val="00446486"/>
    <w:rsid w:val="004467BE"/>
    <w:rsid w:val="00447364"/>
    <w:rsid w:val="00447495"/>
    <w:rsid w:val="00447B06"/>
    <w:rsid w:val="00447D38"/>
    <w:rsid w:val="00447F40"/>
    <w:rsid w:val="0045002E"/>
    <w:rsid w:val="00450127"/>
    <w:rsid w:val="00450616"/>
    <w:rsid w:val="0045068A"/>
    <w:rsid w:val="004506A2"/>
    <w:rsid w:val="00450DB0"/>
    <w:rsid w:val="00450F96"/>
    <w:rsid w:val="004517A1"/>
    <w:rsid w:val="00451A47"/>
    <w:rsid w:val="00451CF8"/>
    <w:rsid w:val="00452B6F"/>
    <w:rsid w:val="00452C71"/>
    <w:rsid w:val="00453436"/>
    <w:rsid w:val="004540CA"/>
    <w:rsid w:val="00454840"/>
    <w:rsid w:val="0045486E"/>
    <w:rsid w:val="00454A34"/>
    <w:rsid w:val="00454A42"/>
    <w:rsid w:val="00454F61"/>
    <w:rsid w:val="00454FBD"/>
    <w:rsid w:val="00455BF6"/>
    <w:rsid w:val="0045606E"/>
    <w:rsid w:val="0045646D"/>
    <w:rsid w:val="004564D8"/>
    <w:rsid w:val="00456625"/>
    <w:rsid w:val="004566AD"/>
    <w:rsid w:val="004569DE"/>
    <w:rsid w:val="00456D04"/>
    <w:rsid w:val="0045766C"/>
    <w:rsid w:val="0045788D"/>
    <w:rsid w:val="00457C74"/>
    <w:rsid w:val="004600FC"/>
    <w:rsid w:val="004601D6"/>
    <w:rsid w:val="00460BD3"/>
    <w:rsid w:val="00460DCB"/>
    <w:rsid w:val="00461057"/>
    <w:rsid w:val="0046146E"/>
    <w:rsid w:val="00461853"/>
    <w:rsid w:val="004619CF"/>
    <w:rsid w:val="00462289"/>
    <w:rsid w:val="00462D7E"/>
    <w:rsid w:val="00462D92"/>
    <w:rsid w:val="0046397C"/>
    <w:rsid w:val="00464359"/>
    <w:rsid w:val="00464D06"/>
    <w:rsid w:val="004652E2"/>
    <w:rsid w:val="00465380"/>
    <w:rsid w:val="00465417"/>
    <w:rsid w:val="00465BB4"/>
    <w:rsid w:val="00465F4D"/>
    <w:rsid w:val="00466176"/>
    <w:rsid w:val="00466D11"/>
    <w:rsid w:val="0046707B"/>
    <w:rsid w:val="0046725C"/>
    <w:rsid w:val="00467616"/>
    <w:rsid w:val="00467712"/>
    <w:rsid w:val="004677E5"/>
    <w:rsid w:val="00467893"/>
    <w:rsid w:val="00467B4D"/>
    <w:rsid w:val="00467CE2"/>
    <w:rsid w:val="00467EAE"/>
    <w:rsid w:val="00467F00"/>
    <w:rsid w:val="00467F4F"/>
    <w:rsid w:val="004701A6"/>
    <w:rsid w:val="004702F0"/>
    <w:rsid w:val="0047065C"/>
    <w:rsid w:val="004709B7"/>
    <w:rsid w:val="004709C5"/>
    <w:rsid w:val="00470D7A"/>
    <w:rsid w:val="004714CF"/>
    <w:rsid w:val="004716BA"/>
    <w:rsid w:val="0047188E"/>
    <w:rsid w:val="00471A77"/>
    <w:rsid w:val="004722A4"/>
    <w:rsid w:val="00472695"/>
    <w:rsid w:val="00472AFA"/>
    <w:rsid w:val="00472CD6"/>
    <w:rsid w:val="00472F78"/>
    <w:rsid w:val="00473710"/>
    <w:rsid w:val="00473E13"/>
    <w:rsid w:val="0047464D"/>
    <w:rsid w:val="00474823"/>
    <w:rsid w:val="00474A85"/>
    <w:rsid w:val="00474C0D"/>
    <w:rsid w:val="00474DD4"/>
    <w:rsid w:val="004755AD"/>
    <w:rsid w:val="00475A91"/>
    <w:rsid w:val="00475B1B"/>
    <w:rsid w:val="00475C61"/>
    <w:rsid w:val="00476089"/>
    <w:rsid w:val="004762FF"/>
    <w:rsid w:val="00476524"/>
    <w:rsid w:val="00476667"/>
    <w:rsid w:val="0047672B"/>
    <w:rsid w:val="00476BE3"/>
    <w:rsid w:val="00476C68"/>
    <w:rsid w:val="00477122"/>
    <w:rsid w:val="00477163"/>
    <w:rsid w:val="004771D7"/>
    <w:rsid w:val="0047738A"/>
    <w:rsid w:val="00477722"/>
    <w:rsid w:val="00477A1B"/>
    <w:rsid w:val="004805A8"/>
    <w:rsid w:val="00481437"/>
    <w:rsid w:val="004817C1"/>
    <w:rsid w:val="00481A77"/>
    <w:rsid w:val="004820FD"/>
    <w:rsid w:val="00482487"/>
    <w:rsid w:val="004824B8"/>
    <w:rsid w:val="0048256B"/>
    <w:rsid w:val="004826D4"/>
    <w:rsid w:val="00482E38"/>
    <w:rsid w:val="004835B2"/>
    <w:rsid w:val="0048393B"/>
    <w:rsid w:val="004839AD"/>
    <w:rsid w:val="00483BD4"/>
    <w:rsid w:val="0048405E"/>
    <w:rsid w:val="00484FA7"/>
    <w:rsid w:val="0048571F"/>
    <w:rsid w:val="00485965"/>
    <w:rsid w:val="004859FC"/>
    <w:rsid w:val="00485EE7"/>
    <w:rsid w:val="00486263"/>
    <w:rsid w:val="00487114"/>
    <w:rsid w:val="004873FF"/>
    <w:rsid w:val="0048752F"/>
    <w:rsid w:val="00487E86"/>
    <w:rsid w:val="004900EA"/>
    <w:rsid w:val="004901B6"/>
    <w:rsid w:val="0049059C"/>
    <w:rsid w:val="00490911"/>
    <w:rsid w:val="00490A17"/>
    <w:rsid w:val="00490C53"/>
    <w:rsid w:val="00490D2A"/>
    <w:rsid w:val="00491136"/>
    <w:rsid w:val="00491485"/>
    <w:rsid w:val="004914A9"/>
    <w:rsid w:val="0049187B"/>
    <w:rsid w:val="00491EC8"/>
    <w:rsid w:val="004925E4"/>
    <w:rsid w:val="00492657"/>
    <w:rsid w:val="004927B5"/>
    <w:rsid w:val="0049296D"/>
    <w:rsid w:val="00492998"/>
    <w:rsid w:val="00492F71"/>
    <w:rsid w:val="00493F65"/>
    <w:rsid w:val="004941E7"/>
    <w:rsid w:val="004942A5"/>
    <w:rsid w:val="00494DB6"/>
    <w:rsid w:val="00494F96"/>
    <w:rsid w:val="00494FD4"/>
    <w:rsid w:val="00495112"/>
    <w:rsid w:val="00495A9C"/>
    <w:rsid w:val="0049614F"/>
    <w:rsid w:val="0049666E"/>
    <w:rsid w:val="00496862"/>
    <w:rsid w:val="004968C9"/>
    <w:rsid w:val="00496B1D"/>
    <w:rsid w:val="0049700E"/>
    <w:rsid w:val="00497233"/>
    <w:rsid w:val="00497957"/>
    <w:rsid w:val="004A0594"/>
    <w:rsid w:val="004A0A05"/>
    <w:rsid w:val="004A0D79"/>
    <w:rsid w:val="004A0FD7"/>
    <w:rsid w:val="004A11A6"/>
    <w:rsid w:val="004A11B3"/>
    <w:rsid w:val="004A12F8"/>
    <w:rsid w:val="004A198E"/>
    <w:rsid w:val="004A1E93"/>
    <w:rsid w:val="004A24B7"/>
    <w:rsid w:val="004A2A5A"/>
    <w:rsid w:val="004A30A2"/>
    <w:rsid w:val="004A449F"/>
    <w:rsid w:val="004A47BE"/>
    <w:rsid w:val="004A4E11"/>
    <w:rsid w:val="004A531A"/>
    <w:rsid w:val="004A5354"/>
    <w:rsid w:val="004A54B2"/>
    <w:rsid w:val="004A57C3"/>
    <w:rsid w:val="004A5B4B"/>
    <w:rsid w:val="004A612E"/>
    <w:rsid w:val="004A651C"/>
    <w:rsid w:val="004A6DA6"/>
    <w:rsid w:val="004A6EE2"/>
    <w:rsid w:val="004A7004"/>
    <w:rsid w:val="004A732F"/>
    <w:rsid w:val="004A7755"/>
    <w:rsid w:val="004A7BFD"/>
    <w:rsid w:val="004B05A9"/>
    <w:rsid w:val="004B06F4"/>
    <w:rsid w:val="004B0AD4"/>
    <w:rsid w:val="004B0D5E"/>
    <w:rsid w:val="004B1F58"/>
    <w:rsid w:val="004B222A"/>
    <w:rsid w:val="004B278A"/>
    <w:rsid w:val="004B2BB6"/>
    <w:rsid w:val="004B2C18"/>
    <w:rsid w:val="004B31AA"/>
    <w:rsid w:val="004B3234"/>
    <w:rsid w:val="004B3DF7"/>
    <w:rsid w:val="004B3E6C"/>
    <w:rsid w:val="004B5BCD"/>
    <w:rsid w:val="004B62A6"/>
    <w:rsid w:val="004B65C1"/>
    <w:rsid w:val="004B6759"/>
    <w:rsid w:val="004B6BFA"/>
    <w:rsid w:val="004B6E3E"/>
    <w:rsid w:val="004B70B9"/>
    <w:rsid w:val="004B7389"/>
    <w:rsid w:val="004B780A"/>
    <w:rsid w:val="004B7D54"/>
    <w:rsid w:val="004B7F3E"/>
    <w:rsid w:val="004C00BC"/>
    <w:rsid w:val="004C08C2"/>
    <w:rsid w:val="004C0A71"/>
    <w:rsid w:val="004C0FEB"/>
    <w:rsid w:val="004C127A"/>
    <w:rsid w:val="004C1A96"/>
    <w:rsid w:val="004C1AC1"/>
    <w:rsid w:val="004C2137"/>
    <w:rsid w:val="004C28E2"/>
    <w:rsid w:val="004C3419"/>
    <w:rsid w:val="004C3A76"/>
    <w:rsid w:val="004C3C9B"/>
    <w:rsid w:val="004C3FDA"/>
    <w:rsid w:val="004C4FC7"/>
    <w:rsid w:val="004C515A"/>
    <w:rsid w:val="004C5496"/>
    <w:rsid w:val="004C598C"/>
    <w:rsid w:val="004C5E27"/>
    <w:rsid w:val="004C5FB0"/>
    <w:rsid w:val="004C6BF1"/>
    <w:rsid w:val="004C7288"/>
    <w:rsid w:val="004C7514"/>
    <w:rsid w:val="004C7665"/>
    <w:rsid w:val="004D00BE"/>
    <w:rsid w:val="004D011A"/>
    <w:rsid w:val="004D032D"/>
    <w:rsid w:val="004D03EA"/>
    <w:rsid w:val="004D09E6"/>
    <w:rsid w:val="004D0D18"/>
    <w:rsid w:val="004D1499"/>
    <w:rsid w:val="004D16DF"/>
    <w:rsid w:val="004D1B13"/>
    <w:rsid w:val="004D1DB3"/>
    <w:rsid w:val="004D1F51"/>
    <w:rsid w:val="004D287D"/>
    <w:rsid w:val="004D2D7C"/>
    <w:rsid w:val="004D2DA7"/>
    <w:rsid w:val="004D2ED0"/>
    <w:rsid w:val="004D312D"/>
    <w:rsid w:val="004D31ED"/>
    <w:rsid w:val="004D36F3"/>
    <w:rsid w:val="004D38F2"/>
    <w:rsid w:val="004D3C47"/>
    <w:rsid w:val="004D3CBD"/>
    <w:rsid w:val="004D4094"/>
    <w:rsid w:val="004D4479"/>
    <w:rsid w:val="004D4A95"/>
    <w:rsid w:val="004D4BE2"/>
    <w:rsid w:val="004D4E74"/>
    <w:rsid w:val="004D52BA"/>
    <w:rsid w:val="004D5497"/>
    <w:rsid w:val="004D5961"/>
    <w:rsid w:val="004D797F"/>
    <w:rsid w:val="004D7AEC"/>
    <w:rsid w:val="004E0083"/>
    <w:rsid w:val="004E1092"/>
    <w:rsid w:val="004E1319"/>
    <w:rsid w:val="004E15DC"/>
    <w:rsid w:val="004E2C93"/>
    <w:rsid w:val="004E2D90"/>
    <w:rsid w:val="004E306C"/>
    <w:rsid w:val="004E3201"/>
    <w:rsid w:val="004E3907"/>
    <w:rsid w:val="004E3A34"/>
    <w:rsid w:val="004E3A8C"/>
    <w:rsid w:val="004E3EA9"/>
    <w:rsid w:val="004E4333"/>
    <w:rsid w:val="004E4442"/>
    <w:rsid w:val="004E499E"/>
    <w:rsid w:val="004E49D6"/>
    <w:rsid w:val="004E4AE6"/>
    <w:rsid w:val="004E62D3"/>
    <w:rsid w:val="004E6898"/>
    <w:rsid w:val="004E68C5"/>
    <w:rsid w:val="004E6920"/>
    <w:rsid w:val="004E6C0D"/>
    <w:rsid w:val="004E717E"/>
    <w:rsid w:val="004E7227"/>
    <w:rsid w:val="004E7666"/>
    <w:rsid w:val="004F0158"/>
    <w:rsid w:val="004F0216"/>
    <w:rsid w:val="004F03A0"/>
    <w:rsid w:val="004F0659"/>
    <w:rsid w:val="004F0CED"/>
    <w:rsid w:val="004F15D9"/>
    <w:rsid w:val="004F2383"/>
    <w:rsid w:val="004F298E"/>
    <w:rsid w:val="004F395E"/>
    <w:rsid w:val="004F411F"/>
    <w:rsid w:val="004F427E"/>
    <w:rsid w:val="004F4E77"/>
    <w:rsid w:val="004F59E8"/>
    <w:rsid w:val="004F5C82"/>
    <w:rsid w:val="004F61DC"/>
    <w:rsid w:val="004F64E4"/>
    <w:rsid w:val="004F654F"/>
    <w:rsid w:val="004F7976"/>
    <w:rsid w:val="004F798B"/>
    <w:rsid w:val="00500130"/>
    <w:rsid w:val="00500465"/>
    <w:rsid w:val="0050077B"/>
    <w:rsid w:val="0050089C"/>
    <w:rsid w:val="00500F4F"/>
    <w:rsid w:val="00500F65"/>
    <w:rsid w:val="00500F68"/>
    <w:rsid w:val="00501B1B"/>
    <w:rsid w:val="00501F7F"/>
    <w:rsid w:val="0050202F"/>
    <w:rsid w:val="00502253"/>
    <w:rsid w:val="005024BC"/>
    <w:rsid w:val="00502649"/>
    <w:rsid w:val="0050296E"/>
    <w:rsid w:val="00502AAC"/>
    <w:rsid w:val="00502E3A"/>
    <w:rsid w:val="005031E0"/>
    <w:rsid w:val="005032F0"/>
    <w:rsid w:val="005033B5"/>
    <w:rsid w:val="0050362E"/>
    <w:rsid w:val="005039C5"/>
    <w:rsid w:val="00503B4E"/>
    <w:rsid w:val="0050444F"/>
    <w:rsid w:val="005047EE"/>
    <w:rsid w:val="00504C76"/>
    <w:rsid w:val="00504E41"/>
    <w:rsid w:val="00504F36"/>
    <w:rsid w:val="00505634"/>
    <w:rsid w:val="00505E8A"/>
    <w:rsid w:val="00505F0E"/>
    <w:rsid w:val="0050646E"/>
    <w:rsid w:val="005065DA"/>
    <w:rsid w:val="0050690D"/>
    <w:rsid w:val="00506B00"/>
    <w:rsid w:val="00506BFF"/>
    <w:rsid w:val="00506C72"/>
    <w:rsid w:val="00507340"/>
    <w:rsid w:val="00507667"/>
    <w:rsid w:val="00507737"/>
    <w:rsid w:val="00507938"/>
    <w:rsid w:val="00507BFC"/>
    <w:rsid w:val="00510658"/>
    <w:rsid w:val="00510843"/>
    <w:rsid w:val="00510E49"/>
    <w:rsid w:val="00511E9D"/>
    <w:rsid w:val="0051261F"/>
    <w:rsid w:val="0051286A"/>
    <w:rsid w:val="0051290D"/>
    <w:rsid w:val="00512CD4"/>
    <w:rsid w:val="0051320C"/>
    <w:rsid w:val="005137E8"/>
    <w:rsid w:val="00513A10"/>
    <w:rsid w:val="00513B1F"/>
    <w:rsid w:val="00513E87"/>
    <w:rsid w:val="0051432E"/>
    <w:rsid w:val="0051434C"/>
    <w:rsid w:val="00514381"/>
    <w:rsid w:val="0051441E"/>
    <w:rsid w:val="00514752"/>
    <w:rsid w:val="00515102"/>
    <w:rsid w:val="005151AC"/>
    <w:rsid w:val="0051527F"/>
    <w:rsid w:val="00515998"/>
    <w:rsid w:val="00515B4F"/>
    <w:rsid w:val="00515EF1"/>
    <w:rsid w:val="00516139"/>
    <w:rsid w:val="005169DE"/>
    <w:rsid w:val="00516D5C"/>
    <w:rsid w:val="00517311"/>
    <w:rsid w:val="005202B4"/>
    <w:rsid w:val="005202C7"/>
    <w:rsid w:val="00520804"/>
    <w:rsid w:val="005209DC"/>
    <w:rsid w:val="00520F41"/>
    <w:rsid w:val="005216F1"/>
    <w:rsid w:val="00521E9C"/>
    <w:rsid w:val="00521FA0"/>
    <w:rsid w:val="0052206F"/>
    <w:rsid w:val="005221D4"/>
    <w:rsid w:val="00522323"/>
    <w:rsid w:val="00522755"/>
    <w:rsid w:val="00522FC5"/>
    <w:rsid w:val="00522FEA"/>
    <w:rsid w:val="005232E1"/>
    <w:rsid w:val="00523468"/>
    <w:rsid w:val="0052353C"/>
    <w:rsid w:val="00524027"/>
    <w:rsid w:val="005240B5"/>
    <w:rsid w:val="005241D2"/>
    <w:rsid w:val="005252A2"/>
    <w:rsid w:val="005253D6"/>
    <w:rsid w:val="00525563"/>
    <w:rsid w:val="00526001"/>
    <w:rsid w:val="00526028"/>
    <w:rsid w:val="0052603C"/>
    <w:rsid w:val="00526142"/>
    <w:rsid w:val="0052638C"/>
    <w:rsid w:val="0052686D"/>
    <w:rsid w:val="00526F96"/>
    <w:rsid w:val="00527392"/>
    <w:rsid w:val="00527CB8"/>
    <w:rsid w:val="005309D5"/>
    <w:rsid w:val="00531110"/>
    <w:rsid w:val="0053154C"/>
    <w:rsid w:val="005315D3"/>
    <w:rsid w:val="00531615"/>
    <w:rsid w:val="00531794"/>
    <w:rsid w:val="005319DF"/>
    <w:rsid w:val="0053230B"/>
    <w:rsid w:val="00532596"/>
    <w:rsid w:val="00532897"/>
    <w:rsid w:val="00533134"/>
    <w:rsid w:val="00533158"/>
    <w:rsid w:val="00533BF2"/>
    <w:rsid w:val="00533CB0"/>
    <w:rsid w:val="00533D4F"/>
    <w:rsid w:val="00533FF5"/>
    <w:rsid w:val="005348AF"/>
    <w:rsid w:val="00534E1C"/>
    <w:rsid w:val="005351A5"/>
    <w:rsid w:val="00535393"/>
    <w:rsid w:val="00535565"/>
    <w:rsid w:val="00535996"/>
    <w:rsid w:val="0053637A"/>
    <w:rsid w:val="0053647B"/>
    <w:rsid w:val="005364D9"/>
    <w:rsid w:val="0053673B"/>
    <w:rsid w:val="005373CF"/>
    <w:rsid w:val="005376D5"/>
    <w:rsid w:val="00537B1B"/>
    <w:rsid w:val="00537BD2"/>
    <w:rsid w:val="00537C4A"/>
    <w:rsid w:val="005402F1"/>
    <w:rsid w:val="0054062C"/>
    <w:rsid w:val="00540BCB"/>
    <w:rsid w:val="00540BDA"/>
    <w:rsid w:val="00540E6C"/>
    <w:rsid w:val="00540F85"/>
    <w:rsid w:val="00541060"/>
    <w:rsid w:val="005410B5"/>
    <w:rsid w:val="005412DF"/>
    <w:rsid w:val="00541470"/>
    <w:rsid w:val="00541924"/>
    <w:rsid w:val="00541FAF"/>
    <w:rsid w:val="005422D5"/>
    <w:rsid w:val="0054238E"/>
    <w:rsid w:val="0054280A"/>
    <w:rsid w:val="005429F7"/>
    <w:rsid w:val="00542DD1"/>
    <w:rsid w:val="00543AAD"/>
    <w:rsid w:val="00544698"/>
    <w:rsid w:val="005449FA"/>
    <w:rsid w:val="005450AD"/>
    <w:rsid w:val="00545521"/>
    <w:rsid w:val="0054557A"/>
    <w:rsid w:val="00545BB7"/>
    <w:rsid w:val="00545FD5"/>
    <w:rsid w:val="005464E6"/>
    <w:rsid w:val="00546913"/>
    <w:rsid w:val="00546998"/>
    <w:rsid w:val="005469BF"/>
    <w:rsid w:val="00546D23"/>
    <w:rsid w:val="00546F05"/>
    <w:rsid w:val="00547A4C"/>
    <w:rsid w:val="00550120"/>
    <w:rsid w:val="00550564"/>
    <w:rsid w:val="005508BC"/>
    <w:rsid w:val="00550DBA"/>
    <w:rsid w:val="00550F57"/>
    <w:rsid w:val="0055119E"/>
    <w:rsid w:val="0055130A"/>
    <w:rsid w:val="00551F9E"/>
    <w:rsid w:val="0055226F"/>
    <w:rsid w:val="005528D7"/>
    <w:rsid w:val="00552BA6"/>
    <w:rsid w:val="00553091"/>
    <w:rsid w:val="0055310F"/>
    <w:rsid w:val="0055324D"/>
    <w:rsid w:val="005535B6"/>
    <w:rsid w:val="00553781"/>
    <w:rsid w:val="00553EE3"/>
    <w:rsid w:val="00554B6F"/>
    <w:rsid w:val="00554BF4"/>
    <w:rsid w:val="00554C10"/>
    <w:rsid w:val="00554DF8"/>
    <w:rsid w:val="00554F50"/>
    <w:rsid w:val="00555282"/>
    <w:rsid w:val="0055528A"/>
    <w:rsid w:val="00555D1D"/>
    <w:rsid w:val="00555D99"/>
    <w:rsid w:val="005565EF"/>
    <w:rsid w:val="00556C23"/>
    <w:rsid w:val="00557411"/>
    <w:rsid w:val="00557ABD"/>
    <w:rsid w:val="0056024C"/>
    <w:rsid w:val="00560916"/>
    <w:rsid w:val="00560D08"/>
    <w:rsid w:val="005610F5"/>
    <w:rsid w:val="00561186"/>
    <w:rsid w:val="005617AE"/>
    <w:rsid w:val="00562396"/>
    <w:rsid w:val="005623C1"/>
    <w:rsid w:val="0056286B"/>
    <w:rsid w:val="00562E51"/>
    <w:rsid w:val="0056348A"/>
    <w:rsid w:val="0056355D"/>
    <w:rsid w:val="005635E9"/>
    <w:rsid w:val="005636A3"/>
    <w:rsid w:val="00563E8F"/>
    <w:rsid w:val="00563EA0"/>
    <w:rsid w:val="005640E6"/>
    <w:rsid w:val="00564853"/>
    <w:rsid w:val="00564B1B"/>
    <w:rsid w:val="00564D28"/>
    <w:rsid w:val="005653CA"/>
    <w:rsid w:val="005656B5"/>
    <w:rsid w:val="00565A0C"/>
    <w:rsid w:val="0056642B"/>
    <w:rsid w:val="005665FA"/>
    <w:rsid w:val="00566789"/>
    <w:rsid w:val="005669ED"/>
    <w:rsid w:val="0056704C"/>
    <w:rsid w:val="0056712B"/>
    <w:rsid w:val="0056714D"/>
    <w:rsid w:val="00567791"/>
    <w:rsid w:val="00567AF5"/>
    <w:rsid w:val="00570A94"/>
    <w:rsid w:val="00570CB5"/>
    <w:rsid w:val="0057142C"/>
    <w:rsid w:val="00571B53"/>
    <w:rsid w:val="005720A2"/>
    <w:rsid w:val="005720D1"/>
    <w:rsid w:val="005729BD"/>
    <w:rsid w:val="00573421"/>
    <w:rsid w:val="005739A7"/>
    <w:rsid w:val="00573CEF"/>
    <w:rsid w:val="00573F4C"/>
    <w:rsid w:val="0057465B"/>
    <w:rsid w:val="0057484D"/>
    <w:rsid w:val="00574CDE"/>
    <w:rsid w:val="00575D56"/>
    <w:rsid w:val="0057645A"/>
    <w:rsid w:val="00576784"/>
    <w:rsid w:val="0057679C"/>
    <w:rsid w:val="00576955"/>
    <w:rsid w:val="0057782D"/>
    <w:rsid w:val="0057784C"/>
    <w:rsid w:val="005779F5"/>
    <w:rsid w:val="00577E0D"/>
    <w:rsid w:val="0058113A"/>
    <w:rsid w:val="0058146C"/>
    <w:rsid w:val="00581ACC"/>
    <w:rsid w:val="00581EA8"/>
    <w:rsid w:val="00581EBA"/>
    <w:rsid w:val="0058265A"/>
    <w:rsid w:val="00582AC9"/>
    <w:rsid w:val="00582B48"/>
    <w:rsid w:val="00583137"/>
    <w:rsid w:val="005833A4"/>
    <w:rsid w:val="00583BC8"/>
    <w:rsid w:val="00583D39"/>
    <w:rsid w:val="005841C9"/>
    <w:rsid w:val="005843A2"/>
    <w:rsid w:val="005843B5"/>
    <w:rsid w:val="00584C21"/>
    <w:rsid w:val="00584E2C"/>
    <w:rsid w:val="00585563"/>
    <w:rsid w:val="0058582A"/>
    <w:rsid w:val="005866F5"/>
    <w:rsid w:val="00586ED4"/>
    <w:rsid w:val="00587822"/>
    <w:rsid w:val="00587A98"/>
    <w:rsid w:val="00587D5D"/>
    <w:rsid w:val="0059045A"/>
    <w:rsid w:val="00590B91"/>
    <w:rsid w:val="00590EFF"/>
    <w:rsid w:val="005911F4"/>
    <w:rsid w:val="005912D1"/>
    <w:rsid w:val="00591489"/>
    <w:rsid w:val="00591B90"/>
    <w:rsid w:val="00591FE1"/>
    <w:rsid w:val="00592996"/>
    <w:rsid w:val="00592D4D"/>
    <w:rsid w:val="005934EE"/>
    <w:rsid w:val="005937DF"/>
    <w:rsid w:val="005939AC"/>
    <w:rsid w:val="00593F9D"/>
    <w:rsid w:val="005959E3"/>
    <w:rsid w:val="00595C72"/>
    <w:rsid w:val="00595D82"/>
    <w:rsid w:val="00595EEF"/>
    <w:rsid w:val="00596640"/>
    <w:rsid w:val="00596FF4"/>
    <w:rsid w:val="00597CD7"/>
    <w:rsid w:val="005A0DEB"/>
    <w:rsid w:val="005A0E0A"/>
    <w:rsid w:val="005A14E2"/>
    <w:rsid w:val="005A1765"/>
    <w:rsid w:val="005A1859"/>
    <w:rsid w:val="005A189D"/>
    <w:rsid w:val="005A1A5B"/>
    <w:rsid w:val="005A1C3F"/>
    <w:rsid w:val="005A1D05"/>
    <w:rsid w:val="005A1D60"/>
    <w:rsid w:val="005A2089"/>
    <w:rsid w:val="005A209A"/>
    <w:rsid w:val="005A2283"/>
    <w:rsid w:val="005A244A"/>
    <w:rsid w:val="005A2760"/>
    <w:rsid w:val="005A2D8F"/>
    <w:rsid w:val="005A30D6"/>
    <w:rsid w:val="005A33D6"/>
    <w:rsid w:val="005A3641"/>
    <w:rsid w:val="005A3C14"/>
    <w:rsid w:val="005A3F9F"/>
    <w:rsid w:val="005A4089"/>
    <w:rsid w:val="005A4182"/>
    <w:rsid w:val="005A490E"/>
    <w:rsid w:val="005A4B4E"/>
    <w:rsid w:val="005A4D32"/>
    <w:rsid w:val="005A5AF7"/>
    <w:rsid w:val="005A5C9B"/>
    <w:rsid w:val="005A5D67"/>
    <w:rsid w:val="005A5EA8"/>
    <w:rsid w:val="005A6C59"/>
    <w:rsid w:val="005A70D5"/>
    <w:rsid w:val="005B00DB"/>
    <w:rsid w:val="005B010D"/>
    <w:rsid w:val="005B05EF"/>
    <w:rsid w:val="005B0AA6"/>
    <w:rsid w:val="005B1BA2"/>
    <w:rsid w:val="005B2BC8"/>
    <w:rsid w:val="005B2F7A"/>
    <w:rsid w:val="005B3975"/>
    <w:rsid w:val="005B449D"/>
    <w:rsid w:val="005B47D1"/>
    <w:rsid w:val="005B4A39"/>
    <w:rsid w:val="005B5316"/>
    <w:rsid w:val="005B5653"/>
    <w:rsid w:val="005B579D"/>
    <w:rsid w:val="005B5930"/>
    <w:rsid w:val="005B59D6"/>
    <w:rsid w:val="005B5F20"/>
    <w:rsid w:val="005B630C"/>
    <w:rsid w:val="005B6389"/>
    <w:rsid w:val="005B692A"/>
    <w:rsid w:val="005B6AFC"/>
    <w:rsid w:val="005B6C7B"/>
    <w:rsid w:val="005B6E13"/>
    <w:rsid w:val="005B6E60"/>
    <w:rsid w:val="005B6FC6"/>
    <w:rsid w:val="005B71AF"/>
    <w:rsid w:val="005B73D9"/>
    <w:rsid w:val="005B7C1B"/>
    <w:rsid w:val="005B7D3B"/>
    <w:rsid w:val="005C02C1"/>
    <w:rsid w:val="005C07D5"/>
    <w:rsid w:val="005C0FBE"/>
    <w:rsid w:val="005C11C4"/>
    <w:rsid w:val="005C14F4"/>
    <w:rsid w:val="005C1E0C"/>
    <w:rsid w:val="005C2290"/>
    <w:rsid w:val="005C22D0"/>
    <w:rsid w:val="005C3635"/>
    <w:rsid w:val="005C38CA"/>
    <w:rsid w:val="005C3A68"/>
    <w:rsid w:val="005C3B5A"/>
    <w:rsid w:val="005C3C29"/>
    <w:rsid w:val="005C404C"/>
    <w:rsid w:val="005C4382"/>
    <w:rsid w:val="005C4447"/>
    <w:rsid w:val="005C4EBD"/>
    <w:rsid w:val="005C56EA"/>
    <w:rsid w:val="005C59EF"/>
    <w:rsid w:val="005C5D38"/>
    <w:rsid w:val="005C5D79"/>
    <w:rsid w:val="005C6470"/>
    <w:rsid w:val="005C657F"/>
    <w:rsid w:val="005C6C86"/>
    <w:rsid w:val="005C75BC"/>
    <w:rsid w:val="005C7C59"/>
    <w:rsid w:val="005D0616"/>
    <w:rsid w:val="005D0630"/>
    <w:rsid w:val="005D0C9A"/>
    <w:rsid w:val="005D15D6"/>
    <w:rsid w:val="005D1E42"/>
    <w:rsid w:val="005D2033"/>
    <w:rsid w:val="005D24BA"/>
    <w:rsid w:val="005D2697"/>
    <w:rsid w:val="005D26B8"/>
    <w:rsid w:val="005D27B7"/>
    <w:rsid w:val="005D2EA0"/>
    <w:rsid w:val="005D33A9"/>
    <w:rsid w:val="005D38DC"/>
    <w:rsid w:val="005D3C8C"/>
    <w:rsid w:val="005D3CAF"/>
    <w:rsid w:val="005D48CC"/>
    <w:rsid w:val="005D49A5"/>
    <w:rsid w:val="005D4F89"/>
    <w:rsid w:val="005D5591"/>
    <w:rsid w:val="005D58C4"/>
    <w:rsid w:val="005D5B9B"/>
    <w:rsid w:val="005D5D12"/>
    <w:rsid w:val="005D69C8"/>
    <w:rsid w:val="005D7342"/>
    <w:rsid w:val="005D7596"/>
    <w:rsid w:val="005D7710"/>
    <w:rsid w:val="005D7724"/>
    <w:rsid w:val="005D7D64"/>
    <w:rsid w:val="005D7E74"/>
    <w:rsid w:val="005D7FB7"/>
    <w:rsid w:val="005E0240"/>
    <w:rsid w:val="005E0252"/>
    <w:rsid w:val="005E0A36"/>
    <w:rsid w:val="005E0BB4"/>
    <w:rsid w:val="005E0D06"/>
    <w:rsid w:val="005E1428"/>
    <w:rsid w:val="005E281B"/>
    <w:rsid w:val="005E2D01"/>
    <w:rsid w:val="005E31A5"/>
    <w:rsid w:val="005E3275"/>
    <w:rsid w:val="005E3397"/>
    <w:rsid w:val="005E378A"/>
    <w:rsid w:val="005E3881"/>
    <w:rsid w:val="005E4028"/>
    <w:rsid w:val="005E4A0A"/>
    <w:rsid w:val="005E4B6C"/>
    <w:rsid w:val="005E4DC2"/>
    <w:rsid w:val="005E5A2D"/>
    <w:rsid w:val="005E5AF0"/>
    <w:rsid w:val="005E5CDA"/>
    <w:rsid w:val="005E62DB"/>
    <w:rsid w:val="005E67CB"/>
    <w:rsid w:val="005E687F"/>
    <w:rsid w:val="005E7266"/>
    <w:rsid w:val="005E72CC"/>
    <w:rsid w:val="005E7406"/>
    <w:rsid w:val="005E7653"/>
    <w:rsid w:val="005E7731"/>
    <w:rsid w:val="005E7BB6"/>
    <w:rsid w:val="005E7F97"/>
    <w:rsid w:val="005E7FCD"/>
    <w:rsid w:val="005F02FB"/>
    <w:rsid w:val="005F0348"/>
    <w:rsid w:val="005F1004"/>
    <w:rsid w:val="005F1198"/>
    <w:rsid w:val="005F130C"/>
    <w:rsid w:val="005F1F53"/>
    <w:rsid w:val="005F2314"/>
    <w:rsid w:val="005F2C98"/>
    <w:rsid w:val="005F2F9C"/>
    <w:rsid w:val="005F32BE"/>
    <w:rsid w:val="005F35E7"/>
    <w:rsid w:val="005F37B2"/>
    <w:rsid w:val="005F3F53"/>
    <w:rsid w:val="005F49FF"/>
    <w:rsid w:val="005F4CCE"/>
    <w:rsid w:val="005F4EB2"/>
    <w:rsid w:val="005F4F48"/>
    <w:rsid w:val="005F4FAF"/>
    <w:rsid w:val="005F4FE0"/>
    <w:rsid w:val="005F7092"/>
    <w:rsid w:val="005F7197"/>
    <w:rsid w:val="005F74A2"/>
    <w:rsid w:val="005F785F"/>
    <w:rsid w:val="005F7BAD"/>
    <w:rsid w:val="005F7DEF"/>
    <w:rsid w:val="00600071"/>
    <w:rsid w:val="00600998"/>
    <w:rsid w:val="0060133F"/>
    <w:rsid w:val="006015D4"/>
    <w:rsid w:val="00601964"/>
    <w:rsid w:val="00601FA9"/>
    <w:rsid w:val="006021AC"/>
    <w:rsid w:val="00602494"/>
    <w:rsid w:val="006024CA"/>
    <w:rsid w:val="00602538"/>
    <w:rsid w:val="0060345F"/>
    <w:rsid w:val="006039A0"/>
    <w:rsid w:val="00603AB8"/>
    <w:rsid w:val="00603C3E"/>
    <w:rsid w:val="00603E30"/>
    <w:rsid w:val="00603F26"/>
    <w:rsid w:val="00603F2A"/>
    <w:rsid w:val="0060432A"/>
    <w:rsid w:val="00604758"/>
    <w:rsid w:val="00605D03"/>
    <w:rsid w:val="00605E92"/>
    <w:rsid w:val="00606CAD"/>
    <w:rsid w:val="0060711A"/>
    <w:rsid w:val="00607127"/>
    <w:rsid w:val="006071C6"/>
    <w:rsid w:val="00607A07"/>
    <w:rsid w:val="00610FA2"/>
    <w:rsid w:val="0061108C"/>
    <w:rsid w:val="00611117"/>
    <w:rsid w:val="006113F6"/>
    <w:rsid w:val="006114DC"/>
    <w:rsid w:val="00611836"/>
    <w:rsid w:val="00612A21"/>
    <w:rsid w:val="00612C53"/>
    <w:rsid w:val="00612CA8"/>
    <w:rsid w:val="006130A9"/>
    <w:rsid w:val="00613BCC"/>
    <w:rsid w:val="00613C2D"/>
    <w:rsid w:val="00613D1A"/>
    <w:rsid w:val="00613D76"/>
    <w:rsid w:val="00614711"/>
    <w:rsid w:val="00614AD2"/>
    <w:rsid w:val="00614B51"/>
    <w:rsid w:val="00615088"/>
    <w:rsid w:val="00615552"/>
    <w:rsid w:val="00615C19"/>
    <w:rsid w:val="00616025"/>
    <w:rsid w:val="00616A43"/>
    <w:rsid w:val="00616A5A"/>
    <w:rsid w:val="006174BA"/>
    <w:rsid w:val="006175A5"/>
    <w:rsid w:val="006175DB"/>
    <w:rsid w:val="00617945"/>
    <w:rsid w:val="00617A2C"/>
    <w:rsid w:val="00617DB5"/>
    <w:rsid w:val="00617F12"/>
    <w:rsid w:val="0062051F"/>
    <w:rsid w:val="006207C7"/>
    <w:rsid w:val="00620F06"/>
    <w:rsid w:val="006210B6"/>
    <w:rsid w:val="00621DED"/>
    <w:rsid w:val="00621FE2"/>
    <w:rsid w:val="006227E9"/>
    <w:rsid w:val="006228C8"/>
    <w:rsid w:val="00622B74"/>
    <w:rsid w:val="00622D98"/>
    <w:rsid w:val="00623B9D"/>
    <w:rsid w:val="00624366"/>
    <w:rsid w:val="006243B7"/>
    <w:rsid w:val="006247F3"/>
    <w:rsid w:val="00624CA3"/>
    <w:rsid w:val="00625160"/>
    <w:rsid w:val="00625705"/>
    <w:rsid w:val="00625907"/>
    <w:rsid w:val="00625A83"/>
    <w:rsid w:val="00625B5C"/>
    <w:rsid w:val="00625EF7"/>
    <w:rsid w:val="0062603A"/>
    <w:rsid w:val="006265AA"/>
    <w:rsid w:val="00626D0B"/>
    <w:rsid w:val="00626D95"/>
    <w:rsid w:val="00626DA5"/>
    <w:rsid w:val="00626FA7"/>
    <w:rsid w:val="0062709C"/>
    <w:rsid w:val="0062742F"/>
    <w:rsid w:val="006306D0"/>
    <w:rsid w:val="00630794"/>
    <w:rsid w:val="00630C57"/>
    <w:rsid w:val="00631476"/>
    <w:rsid w:val="00631A38"/>
    <w:rsid w:val="00631F3C"/>
    <w:rsid w:val="00631FF9"/>
    <w:rsid w:val="0063215B"/>
    <w:rsid w:val="0063269C"/>
    <w:rsid w:val="00632C1B"/>
    <w:rsid w:val="00632D76"/>
    <w:rsid w:val="006337EF"/>
    <w:rsid w:val="00633A49"/>
    <w:rsid w:val="00633F7A"/>
    <w:rsid w:val="00634451"/>
    <w:rsid w:val="00634759"/>
    <w:rsid w:val="00634F0A"/>
    <w:rsid w:val="006352F2"/>
    <w:rsid w:val="00635540"/>
    <w:rsid w:val="00635916"/>
    <w:rsid w:val="00635BED"/>
    <w:rsid w:val="00635C72"/>
    <w:rsid w:val="0063649B"/>
    <w:rsid w:val="006364E5"/>
    <w:rsid w:val="00636EDF"/>
    <w:rsid w:val="0063725E"/>
    <w:rsid w:val="006372F4"/>
    <w:rsid w:val="006375B8"/>
    <w:rsid w:val="00637D03"/>
    <w:rsid w:val="0064016E"/>
    <w:rsid w:val="00640E43"/>
    <w:rsid w:val="00641496"/>
    <w:rsid w:val="00641532"/>
    <w:rsid w:val="006417C4"/>
    <w:rsid w:val="00641863"/>
    <w:rsid w:val="0064205A"/>
    <w:rsid w:val="00642287"/>
    <w:rsid w:val="00642669"/>
    <w:rsid w:val="00642D81"/>
    <w:rsid w:val="00642DB1"/>
    <w:rsid w:val="006432A3"/>
    <w:rsid w:val="006435AA"/>
    <w:rsid w:val="00643AC8"/>
    <w:rsid w:val="00643EE3"/>
    <w:rsid w:val="0064483F"/>
    <w:rsid w:val="00644C2E"/>
    <w:rsid w:val="00644E05"/>
    <w:rsid w:val="0064583E"/>
    <w:rsid w:val="00645950"/>
    <w:rsid w:val="00645A94"/>
    <w:rsid w:val="00645B12"/>
    <w:rsid w:val="006464D1"/>
    <w:rsid w:val="00646627"/>
    <w:rsid w:val="00646F4B"/>
    <w:rsid w:val="00647809"/>
    <w:rsid w:val="00647987"/>
    <w:rsid w:val="00647988"/>
    <w:rsid w:val="00647E16"/>
    <w:rsid w:val="0065003D"/>
    <w:rsid w:val="00650492"/>
    <w:rsid w:val="00650534"/>
    <w:rsid w:val="00650549"/>
    <w:rsid w:val="00650698"/>
    <w:rsid w:val="006506D8"/>
    <w:rsid w:val="00650A6F"/>
    <w:rsid w:val="006514D1"/>
    <w:rsid w:val="006515FE"/>
    <w:rsid w:val="00651C1A"/>
    <w:rsid w:val="00651DAF"/>
    <w:rsid w:val="00651E64"/>
    <w:rsid w:val="00652242"/>
    <w:rsid w:val="00653420"/>
    <w:rsid w:val="00653837"/>
    <w:rsid w:val="00653D08"/>
    <w:rsid w:val="00653F55"/>
    <w:rsid w:val="0065405E"/>
    <w:rsid w:val="006540C9"/>
    <w:rsid w:val="006549F4"/>
    <w:rsid w:val="00654A9A"/>
    <w:rsid w:val="00654AC5"/>
    <w:rsid w:val="00655CF4"/>
    <w:rsid w:val="00655D7D"/>
    <w:rsid w:val="00655F03"/>
    <w:rsid w:val="00656306"/>
    <w:rsid w:val="00656637"/>
    <w:rsid w:val="00656ACB"/>
    <w:rsid w:val="00657134"/>
    <w:rsid w:val="006575DA"/>
    <w:rsid w:val="006576FE"/>
    <w:rsid w:val="00657CC9"/>
    <w:rsid w:val="00657CDD"/>
    <w:rsid w:val="00657E37"/>
    <w:rsid w:val="00660729"/>
    <w:rsid w:val="00660DEE"/>
    <w:rsid w:val="00661026"/>
    <w:rsid w:val="0066131C"/>
    <w:rsid w:val="006617F3"/>
    <w:rsid w:val="006619BF"/>
    <w:rsid w:val="00661BB8"/>
    <w:rsid w:val="00661EFB"/>
    <w:rsid w:val="0066204E"/>
    <w:rsid w:val="00663276"/>
    <w:rsid w:val="0066443D"/>
    <w:rsid w:val="00664AD5"/>
    <w:rsid w:val="00664CB7"/>
    <w:rsid w:val="00664D02"/>
    <w:rsid w:val="00665DA3"/>
    <w:rsid w:val="00665F09"/>
    <w:rsid w:val="0066634F"/>
    <w:rsid w:val="00667377"/>
    <w:rsid w:val="00667DC6"/>
    <w:rsid w:val="00667E8C"/>
    <w:rsid w:val="00670569"/>
    <w:rsid w:val="006706E1"/>
    <w:rsid w:val="00670CA7"/>
    <w:rsid w:val="006719B1"/>
    <w:rsid w:val="00671D4B"/>
    <w:rsid w:val="006720FB"/>
    <w:rsid w:val="006734A3"/>
    <w:rsid w:val="00673787"/>
    <w:rsid w:val="006737C5"/>
    <w:rsid w:val="00673C8C"/>
    <w:rsid w:val="00673FE8"/>
    <w:rsid w:val="0067400A"/>
    <w:rsid w:val="006747C4"/>
    <w:rsid w:val="006748D5"/>
    <w:rsid w:val="00675364"/>
    <w:rsid w:val="006753CA"/>
    <w:rsid w:val="00676070"/>
    <w:rsid w:val="006761E5"/>
    <w:rsid w:val="006763A0"/>
    <w:rsid w:val="0067645B"/>
    <w:rsid w:val="006764C7"/>
    <w:rsid w:val="006765A1"/>
    <w:rsid w:val="00676675"/>
    <w:rsid w:val="0067678C"/>
    <w:rsid w:val="006773DF"/>
    <w:rsid w:val="00677860"/>
    <w:rsid w:val="00677E85"/>
    <w:rsid w:val="006800C1"/>
    <w:rsid w:val="00680339"/>
    <w:rsid w:val="0068074E"/>
    <w:rsid w:val="00680959"/>
    <w:rsid w:val="00680D31"/>
    <w:rsid w:val="0068192B"/>
    <w:rsid w:val="00682021"/>
    <w:rsid w:val="00682347"/>
    <w:rsid w:val="006824BF"/>
    <w:rsid w:val="00682527"/>
    <w:rsid w:val="006825D6"/>
    <w:rsid w:val="0068356B"/>
    <w:rsid w:val="0068367C"/>
    <w:rsid w:val="00683810"/>
    <w:rsid w:val="00683E11"/>
    <w:rsid w:val="00683ED6"/>
    <w:rsid w:val="00683FB5"/>
    <w:rsid w:val="0068407B"/>
    <w:rsid w:val="00684F10"/>
    <w:rsid w:val="00684F2D"/>
    <w:rsid w:val="00685663"/>
    <w:rsid w:val="00685753"/>
    <w:rsid w:val="006861C6"/>
    <w:rsid w:val="00686AB1"/>
    <w:rsid w:val="00687132"/>
    <w:rsid w:val="006872D0"/>
    <w:rsid w:val="006900AA"/>
    <w:rsid w:val="00690A8B"/>
    <w:rsid w:val="006910C2"/>
    <w:rsid w:val="006910DA"/>
    <w:rsid w:val="00691829"/>
    <w:rsid w:val="006919AB"/>
    <w:rsid w:val="006921BC"/>
    <w:rsid w:val="00692340"/>
    <w:rsid w:val="00692578"/>
    <w:rsid w:val="006928D2"/>
    <w:rsid w:val="006929D1"/>
    <w:rsid w:val="0069367A"/>
    <w:rsid w:val="00693E21"/>
    <w:rsid w:val="00694AC7"/>
    <w:rsid w:val="00694B7A"/>
    <w:rsid w:val="006952F1"/>
    <w:rsid w:val="006955CD"/>
    <w:rsid w:val="00696588"/>
    <w:rsid w:val="00696B20"/>
    <w:rsid w:val="00696FD8"/>
    <w:rsid w:val="00696FFF"/>
    <w:rsid w:val="00697114"/>
    <w:rsid w:val="006973C3"/>
    <w:rsid w:val="0069764F"/>
    <w:rsid w:val="006A047A"/>
    <w:rsid w:val="006A06C8"/>
    <w:rsid w:val="006A0955"/>
    <w:rsid w:val="006A0BA4"/>
    <w:rsid w:val="006A1180"/>
    <w:rsid w:val="006A11D4"/>
    <w:rsid w:val="006A1329"/>
    <w:rsid w:val="006A1520"/>
    <w:rsid w:val="006A1A09"/>
    <w:rsid w:val="006A2AC5"/>
    <w:rsid w:val="006A2D24"/>
    <w:rsid w:val="006A30D8"/>
    <w:rsid w:val="006A31FC"/>
    <w:rsid w:val="006A3974"/>
    <w:rsid w:val="006A437B"/>
    <w:rsid w:val="006A4609"/>
    <w:rsid w:val="006A481C"/>
    <w:rsid w:val="006A4D78"/>
    <w:rsid w:val="006A4FB9"/>
    <w:rsid w:val="006A50DD"/>
    <w:rsid w:val="006A534D"/>
    <w:rsid w:val="006A5534"/>
    <w:rsid w:val="006A5604"/>
    <w:rsid w:val="006A611F"/>
    <w:rsid w:val="006A6888"/>
    <w:rsid w:val="006A68C2"/>
    <w:rsid w:val="006A6E54"/>
    <w:rsid w:val="006A781D"/>
    <w:rsid w:val="006A79E8"/>
    <w:rsid w:val="006B0378"/>
    <w:rsid w:val="006B0B4F"/>
    <w:rsid w:val="006B0E21"/>
    <w:rsid w:val="006B105B"/>
    <w:rsid w:val="006B1496"/>
    <w:rsid w:val="006B14BD"/>
    <w:rsid w:val="006B1827"/>
    <w:rsid w:val="006B1A4A"/>
    <w:rsid w:val="006B1B69"/>
    <w:rsid w:val="006B1FB6"/>
    <w:rsid w:val="006B26EB"/>
    <w:rsid w:val="006B2D78"/>
    <w:rsid w:val="006B3545"/>
    <w:rsid w:val="006B4142"/>
    <w:rsid w:val="006B4359"/>
    <w:rsid w:val="006B48A1"/>
    <w:rsid w:val="006B4B86"/>
    <w:rsid w:val="006B4BD6"/>
    <w:rsid w:val="006B5856"/>
    <w:rsid w:val="006B5E35"/>
    <w:rsid w:val="006B6387"/>
    <w:rsid w:val="006B658C"/>
    <w:rsid w:val="006B66D4"/>
    <w:rsid w:val="006B67E0"/>
    <w:rsid w:val="006B6DC3"/>
    <w:rsid w:val="006B70E4"/>
    <w:rsid w:val="006B723C"/>
    <w:rsid w:val="006B7997"/>
    <w:rsid w:val="006B7E47"/>
    <w:rsid w:val="006C009F"/>
    <w:rsid w:val="006C0901"/>
    <w:rsid w:val="006C0DF4"/>
    <w:rsid w:val="006C22F2"/>
    <w:rsid w:val="006C2605"/>
    <w:rsid w:val="006C331C"/>
    <w:rsid w:val="006C33C6"/>
    <w:rsid w:val="006C3BA8"/>
    <w:rsid w:val="006C3CD3"/>
    <w:rsid w:val="006C405C"/>
    <w:rsid w:val="006C40DA"/>
    <w:rsid w:val="006C415B"/>
    <w:rsid w:val="006C43CE"/>
    <w:rsid w:val="006C4817"/>
    <w:rsid w:val="006C575A"/>
    <w:rsid w:val="006C5944"/>
    <w:rsid w:val="006C5AA2"/>
    <w:rsid w:val="006C5F23"/>
    <w:rsid w:val="006C61A1"/>
    <w:rsid w:val="006C61D9"/>
    <w:rsid w:val="006C66DB"/>
    <w:rsid w:val="006C6807"/>
    <w:rsid w:val="006C680B"/>
    <w:rsid w:val="006C6F60"/>
    <w:rsid w:val="006C7513"/>
    <w:rsid w:val="006C77C2"/>
    <w:rsid w:val="006C78AC"/>
    <w:rsid w:val="006C7AFF"/>
    <w:rsid w:val="006C7D45"/>
    <w:rsid w:val="006D002E"/>
    <w:rsid w:val="006D009C"/>
    <w:rsid w:val="006D01AE"/>
    <w:rsid w:val="006D029C"/>
    <w:rsid w:val="006D0991"/>
    <w:rsid w:val="006D11DF"/>
    <w:rsid w:val="006D1351"/>
    <w:rsid w:val="006D16C0"/>
    <w:rsid w:val="006D1756"/>
    <w:rsid w:val="006D1F20"/>
    <w:rsid w:val="006D1F32"/>
    <w:rsid w:val="006D29D1"/>
    <w:rsid w:val="006D2D7A"/>
    <w:rsid w:val="006D2F94"/>
    <w:rsid w:val="006D39EB"/>
    <w:rsid w:val="006D3A9B"/>
    <w:rsid w:val="006D4D13"/>
    <w:rsid w:val="006D575C"/>
    <w:rsid w:val="006D5CE0"/>
    <w:rsid w:val="006D6161"/>
    <w:rsid w:val="006D61FF"/>
    <w:rsid w:val="006D63D3"/>
    <w:rsid w:val="006D6725"/>
    <w:rsid w:val="006D6D85"/>
    <w:rsid w:val="006D7693"/>
    <w:rsid w:val="006D7B4C"/>
    <w:rsid w:val="006D7E1F"/>
    <w:rsid w:val="006D7EFC"/>
    <w:rsid w:val="006E024C"/>
    <w:rsid w:val="006E028A"/>
    <w:rsid w:val="006E056C"/>
    <w:rsid w:val="006E080A"/>
    <w:rsid w:val="006E0AE7"/>
    <w:rsid w:val="006E0FA5"/>
    <w:rsid w:val="006E1003"/>
    <w:rsid w:val="006E1306"/>
    <w:rsid w:val="006E1880"/>
    <w:rsid w:val="006E1947"/>
    <w:rsid w:val="006E1965"/>
    <w:rsid w:val="006E1A75"/>
    <w:rsid w:val="006E1C81"/>
    <w:rsid w:val="006E3666"/>
    <w:rsid w:val="006E3F67"/>
    <w:rsid w:val="006E42A0"/>
    <w:rsid w:val="006E42E5"/>
    <w:rsid w:val="006E43F7"/>
    <w:rsid w:val="006E4523"/>
    <w:rsid w:val="006E4FAC"/>
    <w:rsid w:val="006E59E5"/>
    <w:rsid w:val="006E5AB4"/>
    <w:rsid w:val="006E6796"/>
    <w:rsid w:val="006E6932"/>
    <w:rsid w:val="006E70C5"/>
    <w:rsid w:val="006E7459"/>
    <w:rsid w:val="006E77F3"/>
    <w:rsid w:val="006F00C5"/>
    <w:rsid w:val="006F0226"/>
    <w:rsid w:val="006F0581"/>
    <w:rsid w:val="006F059B"/>
    <w:rsid w:val="006F05D6"/>
    <w:rsid w:val="006F0677"/>
    <w:rsid w:val="006F096F"/>
    <w:rsid w:val="006F0C42"/>
    <w:rsid w:val="006F0E3F"/>
    <w:rsid w:val="006F0E8B"/>
    <w:rsid w:val="006F0EC2"/>
    <w:rsid w:val="006F1234"/>
    <w:rsid w:val="006F15F6"/>
    <w:rsid w:val="006F163B"/>
    <w:rsid w:val="006F1B4A"/>
    <w:rsid w:val="006F1D7B"/>
    <w:rsid w:val="006F1E37"/>
    <w:rsid w:val="006F1EB0"/>
    <w:rsid w:val="006F1FC8"/>
    <w:rsid w:val="006F1FCA"/>
    <w:rsid w:val="006F201E"/>
    <w:rsid w:val="006F25F5"/>
    <w:rsid w:val="006F25FD"/>
    <w:rsid w:val="006F2FD3"/>
    <w:rsid w:val="006F375C"/>
    <w:rsid w:val="006F3B4D"/>
    <w:rsid w:val="006F3B7E"/>
    <w:rsid w:val="006F5121"/>
    <w:rsid w:val="006F57C5"/>
    <w:rsid w:val="006F57E0"/>
    <w:rsid w:val="006F5949"/>
    <w:rsid w:val="006F6BC3"/>
    <w:rsid w:val="006F6E8A"/>
    <w:rsid w:val="006F6EC8"/>
    <w:rsid w:val="006F7059"/>
    <w:rsid w:val="006F7DD9"/>
    <w:rsid w:val="00700B7F"/>
    <w:rsid w:val="00700D1E"/>
    <w:rsid w:val="0070137A"/>
    <w:rsid w:val="007013FA"/>
    <w:rsid w:val="00701493"/>
    <w:rsid w:val="0070188E"/>
    <w:rsid w:val="00701D4A"/>
    <w:rsid w:val="00701DCE"/>
    <w:rsid w:val="00701DD3"/>
    <w:rsid w:val="00701DF3"/>
    <w:rsid w:val="00701F33"/>
    <w:rsid w:val="00702258"/>
    <w:rsid w:val="0070228F"/>
    <w:rsid w:val="007022C6"/>
    <w:rsid w:val="007028B0"/>
    <w:rsid w:val="00702B99"/>
    <w:rsid w:val="00703409"/>
    <w:rsid w:val="00703952"/>
    <w:rsid w:val="007039AC"/>
    <w:rsid w:val="00703C54"/>
    <w:rsid w:val="00703E83"/>
    <w:rsid w:val="00704148"/>
    <w:rsid w:val="00704DF3"/>
    <w:rsid w:val="00705126"/>
    <w:rsid w:val="00705938"/>
    <w:rsid w:val="007061EB"/>
    <w:rsid w:val="00706902"/>
    <w:rsid w:val="007076FC"/>
    <w:rsid w:val="00707722"/>
    <w:rsid w:val="00707D56"/>
    <w:rsid w:val="00710EB3"/>
    <w:rsid w:val="007113EF"/>
    <w:rsid w:val="00712009"/>
    <w:rsid w:val="00712275"/>
    <w:rsid w:val="00712574"/>
    <w:rsid w:val="00712FE2"/>
    <w:rsid w:val="00714274"/>
    <w:rsid w:val="00714833"/>
    <w:rsid w:val="007148F2"/>
    <w:rsid w:val="00714EDB"/>
    <w:rsid w:val="0071614A"/>
    <w:rsid w:val="00716697"/>
    <w:rsid w:val="00717477"/>
    <w:rsid w:val="007174E7"/>
    <w:rsid w:val="00717E2E"/>
    <w:rsid w:val="0072031C"/>
    <w:rsid w:val="00720841"/>
    <w:rsid w:val="00720A15"/>
    <w:rsid w:val="00720AA6"/>
    <w:rsid w:val="00720D3A"/>
    <w:rsid w:val="007223D4"/>
    <w:rsid w:val="0072313F"/>
    <w:rsid w:val="0072342A"/>
    <w:rsid w:val="0072383B"/>
    <w:rsid w:val="00723BD3"/>
    <w:rsid w:val="00723BD6"/>
    <w:rsid w:val="00723DA1"/>
    <w:rsid w:val="00724004"/>
    <w:rsid w:val="007240DC"/>
    <w:rsid w:val="0072482A"/>
    <w:rsid w:val="00725416"/>
    <w:rsid w:val="00725B06"/>
    <w:rsid w:val="00725CD0"/>
    <w:rsid w:val="00725CEC"/>
    <w:rsid w:val="007268AE"/>
    <w:rsid w:val="0072728B"/>
    <w:rsid w:val="007275C2"/>
    <w:rsid w:val="00727B62"/>
    <w:rsid w:val="00731060"/>
    <w:rsid w:val="00731403"/>
    <w:rsid w:val="00731796"/>
    <w:rsid w:val="007318D7"/>
    <w:rsid w:val="007318FC"/>
    <w:rsid w:val="00731A98"/>
    <w:rsid w:val="00731AFB"/>
    <w:rsid w:val="0073205A"/>
    <w:rsid w:val="00732437"/>
    <w:rsid w:val="007324E9"/>
    <w:rsid w:val="00733535"/>
    <w:rsid w:val="00733E8C"/>
    <w:rsid w:val="0073440F"/>
    <w:rsid w:val="007345C9"/>
    <w:rsid w:val="00734C59"/>
    <w:rsid w:val="00734CF3"/>
    <w:rsid w:val="00734F76"/>
    <w:rsid w:val="00735754"/>
    <w:rsid w:val="00735B4C"/>
    <w:rsid w:val="00735D18"/>
    <w:rsid w:val="00735E58"/>
    <w:rsid w:val="00735ECA"/>
    <w:rsid w:val="00735F46"/>
    <w:rsid w:val="0073607D"/>
    <w:rsid w:val="007360F4"/>
    <w:rsid w:val="0073619C"/>
    <w:rsid w:val="0073651D"/>
    <w:rsid w:val="00736666"/>
    <w:rsid w:val="0073687D"/>
    <w:rsid w:val="007369FC"/>
    <w:rsid w:val="00736D32"/>
    <w:rsid w:val="007371AA"/>
    <w:rsid w:val="007376F6"/>
    <w:rsid w:val="00737D0F"/>
    <w:rsid w:val="007402C6"/>
    <w:rsid w:val="007405A8"/>
    <w:rsid w:val="00740968"/>
    <w:rsid w:val="00740AC8"/>
    <w:rsid w:val="00740B6C"/>
    <w:rsid w:val="00741198"/>
    <w:rsid w:val="00741A57"/>
    <w:rsid w:val="0074264D"/>
    <w:rsid w:val="0074277C"/>
    <w:rsid w:val="00743375"/>
    <w:rsid w:val="0074349B"/>
    <w:rsid w:val="007437CF"/>
    <w:rsid w:val="0074392A"/>
    <w:rsid w:val="00743A31"/>
    <w:rsid w:val="00743CF3"/>
    <w:rsid w:val="00745138"/>
    <w:rsid w:val="0074522C"/>
    <w:rsid w:val="00745E49"/>
    <w:rsid w:val="00746278"/>
    <w:rsid w:val="007472BE"/>
    <w:rsid w:val="007473B1"/>
    <w:rsid w:val="00747A90"/>
    <w:rsid w:val="00747DB8"/>
    <w:rsid w:val="0075045E"/>
    <w:rsid w:val="007512AF"/>
    <w:rsid w:val="00751357"/>
    <w:rsid w:val="00751762"/>
    <w:rsid w:val="00751915"/>
    <w:rsid w:val="00751FE7"/>
    <w:rsid w:val="00752246"/>
    <w:rsid w:val="0075261F"/>
    <w:rsid w:val="00752687"/>
    <w:rsid w:val="00753589"/>
    <w:rsid w:val="007537D0"/>
    <w:rsid w:val="00753DD1"/>
    <w:rsid w:val="007542D4"/>
    <w:rsid w:val="0075453F"/>
    <w:rsid w:val="00754773"/>
    <w:rsid w:val="00754947"/>
    <w:rsid w:val="00754CB8"/>
    <w:rsid w:val="0075525C"/>
    <w:rsid w:val="007553FF"/>
    <w:rsid w:val="007557C8"/>
    <w:rsid w:val="007558BA"/>
    <w:rsid w:val="00755D52"/>
    <w:rsid w:val="00755F89"/>
    <w:rsid w:val="0075642C"/>
    <w:rsid w:val="007577D8"/>
    <w:rsid w:val="00757844"/>
    <w:rsid w:val="00760BD0"/>
    <w:rsid w:val="007614AC"/>
    <w:rsid w:val="0076191E"/>
    <w:rsid w:val="0076229E"/>
    <w:rsid w:val="00762A2B"/>
    <w:rsid w:val="007631DD"/>
    <w:rsid w:val="007635FE"/>
    <w:rsid w:val="007640BB"/>
    <w:rsid w:val="007648CC"/>
    <w:rsid w:val="00764E5F"/>
    <w:rsid w:val="0076504C"/>
    <w:rsid w:val="007656C0"/>
    <w:rsid w:val="007656E0"/>
    <w:rsid w:val="0076570D"/>
    <w:rsid w:val="00765AE1"/>
    <w:rsid w:val="00765BE2"/>
    <w:rsid w:val="00765F04"/>
    <w:rsid w:val="00766162"/>
    <w:rsid w:val="007663E9"/>
    <w:rsid w:val="0076659C"/>
    <w:rsid w:val="007665C9"/>
    <w:rsid w:val="00766DD6"/>
    <w:rsid w:val="00766FC0"/>
    <w:rsid w:val="00767A49"/>
    <w:rsid w:val="00767B0A"/>
    <w:rsid w:val="00767F1B"/>
    <w:rsid w:val="00770ED3"/>
    <w:rsid w:val="00771136"/>
    <w:rsid w:val="007718E4"/>
    <w:rsid w:val="00771B70"/>
    <w:rsid w:val="00771B8E"/>
    <w:rsid w:val="00772637"/>
    <w:rsid w:val="007726AE"/>
    <w:rsid w:val="00772C55"/>
    <w:rsid w:val="007730D2"/>
    <w:rsid w:val="00773362"/>
    <w:rsid w:val="0077357E"/>
    <w:rsid w:val="00773BF7"/>
    <w:rsid w:val="0077466E"/>
    <w:rsid w:val="00774D20"/>
    <w:rsid w:val="00774F7E"/>
    <w:rsid w:val="007755E9"/>
    <w:rsid w:val="00775830"/>
    <w:rsid w:val="00775BAF"/>
    <w:rsid w:val="00775E60"/>
    <w:rsid w:val="00776413"/>
    <w:rsid w:val="0077656E"/>
    <w:rsid w:val="0077682B"/>
    <w:rsid w:val="00776A4C"/>
    <w:rsid w:val="00776AEC"/>
    <w:rsid w:val="0077738A"/>
    <w:rsid w:val="00777500"/>
    <w:rsid w:val="00777600"/>
    <w:rsid w:val="007800B8"/>
    <w:rsid w:val="007809E1"/>
    <w:rsid w:val="00780FF7"/>
    <w:rsid w:val="007810CC"/>
    <w:rsid w:val="00782492"/>
    <w:rsid w:val="00782F8C"/>
    <w:rsid w:val="00783027"/>
    <w:rsid w:val="0078389A"/>
    <w:rsid w:val="00784183"/>
    <w:rsid w:val="007845A0"/>
    <w:rsid w:val="00784B8A"/>
    <w:rsid w:val="0078513D"/>
    <w:rsid w:val="007851D2"/>
    <w:rsid w:val="00785FE6"/>
    <w:rsid w:val="0078607C"/>
    <w:rsid w:val="00786473"/>
    <w:rsid w:val="00786829"/>
    <w:rsid w:val="007871AB"/>
    <w:rsid w:val="00787322"/>
    <w:rsid w:val="007874CD"/>
    <w:rsid w:val="0078764F"/>
    <w:rsid w:val="00787D50"/>
    <w:rsid w:val="007902B8"/>
    <w:rsid w:val="007902DB"/>
    <w:rsid w:val="007907E4"/>
    <w:rsid w:val="0079106B"/>
    <w:rsid w:val="00791EE9"/>
    <w:rsid w:val="00792028"/>
    <w:rsid w:val="007929BC"/>
    <w:rsid w:val="00793582"/>
    <w:rsid w:val="00793660"/>
    <w:rsid w:val="00793811"/>
    <w:rsid w:val="00793F5B"/>
    <w:rsid w:val="007940AA"/>
    <w:rsid w:val="00794322"/>
    <w:rsid w:val="007949A8"/>
    <w:rsid w:val="00795520"/>
    <w:rsid w:val="007955B4"/>
    <w:rsid w:val="00795681"/>
    <w:rsid w:val="00795688"/>
    <w:rsid w:val="00795909"/>
    <w:rsid w:val="00795C1B"/>
    <w:rsid w:val="00795E6E"/>
    <w:rsid w:val="007967B1"/>
    <w:rsid w:val="00796C9E"/>
    <w:rsid w:val="00796EAB"/>
    <w:rsid w:val="00796FBD"/>
    <w:rsid w:val="0079773A"/>
    <w:rsid w:val="007A060D"/>
    <w:rsid w:val="007A0B34"/>
    <w:rsid w:val="007A15BD"/>
    <w:rsid w:val="007A1697"/>
    <w:rsid w:val="007A1CEA"/>
    <w:rsid w:val="007A1E38"/>
    <w:rsid w:val="007A1E59"/>
    <w:rsid w:val="007A230E"/>
    <w:rsid w:val="007A23FA"/>
    <w:rsid w:val="007A2E8D"/>
    <w:rsid w:val="007A46F6"/>
    <w:rsid w:val="007A4C55"/>
    <w:rsid w:val="007A4C58"/>
    <w:rsid w:val="007A58F3"/>
    <w:rsid w:val="007A5A30"/>
    <w:rsid w:val="007A678E"/>
    <w:rsid w:val="007A696F"/>
    <w:rsid w:val="007A7319"/>
    <w:rsid w:val="007A73D6"/>
    <w:rsid w:val="007A73EF"/>
    <w:rsid w:val="007A7B77"/>
    <w:rsid w:val="007B011F"/>
    <w:rsid w:val="007B06EB"/>
    <w:rsid w:val="007B0943"/>
    <w:rsid w:val="007B0ED3"/>
    <w:rsid w:val="007B1571"/>
    <w:rsid w:val="007B1766"/>
    <w:rsid w:val="007B191F"/>
    <w:rsid w:val="007B1A2D"/>
    <w:rsid w:val="007B1ADE"/>
    <w:rsid w:val="007B1CD3"/>
    <w:rsid w:val="007B1E21"/>
    <w:rsid w:val="007B22E1"/>
    <w:rsid w:val="007B2A0E"/>
    <w:rsid w:val="007B2C68"/>
    <w:rsid w:val="007B2D93"/>
    <w:rsid w:val="007B31DB"/>
    <w:rsid w:val="007B326F"/>
    <w:rsid w:val="007B341F"/>
    <w:rsid w:val="007B376F"/>
    <w:rsid w:val="007B3AE7"/>
    <w:rsid w:val="007B4016"/>
    <w:rsid w:val="007B53DE"/>
    <w:rsid w:val="007B568A"/>
    <w:rsid w:val="007B5C6F"/>
    <w:rsid w:val="007B5E58"/>
    <w:rsid w:val="007B678D"/>
    <w:rsid w:val="007B6E68"/>
    <w:rsid w:val="007B6EC8"/>
    <w:rsid w:val="007B746D"/>
    <w:rsid w:val="007B7990"/>
    <w:rsid w:val="007B7ECF"/>
    <w:rsid w:val="007C0438"/>
    <w:rsid w:val="007C0620"/>
    <w:rsid w:val="007C09DF"/>
    <w:rsid w:val="007C0DD2"/>
    <w:rsid w:val="007C0F2E"/>
    <w:rsid w:val="007C1281"/>
    <w:rsid w:val="007C15DE"/>
    <w:rsid w:val="007C17BB"/>
    <w:rsid w:val="007C17D9"/>
    <w:rsid w:val="007C1C98"/>
    <w:rsid w:val="007C1E2B"/>
    <w:rsid w:val="007C20C7"/>
    <w:rsid w:val="007C245D"/>
    <w:rsid w:val="007C25C9"/>
    <w:rsid w:val="007C2AAE"/>
    <w:rsid w:val="007C2B6C"/>
    <w:rsid w:val="007C30F4"/>
    <w:rsid w:val="007C34A8"/>
    <w:rsid w:val="007C398D"/>
    <w:rsid w:val="007C3D24"/>
    <w:rsid w:val="007C474F"/>
    <w:rsid w:val="007C4F0B"/>
    <w:rsid w:val="007C5609"/>
    <w:rsid w:val="007C5881"/>
    <w:rsid w:val="007C5CBB"/>
    <w:rsid w:val="007C5CC3"/>
    <w:rsid w:val="007C5F88"/>
    <w:rsid w:val="007C7905"/>
    <w:rsid w:val="007C797D"/>
    <w:rsid w:val="007D02E8"/>
    <w:rsid w:val="007D03BC"/>
    <w:rsid w:val="007D0880"/>
    <w:rsid w:val="007D0CD2"/>
    <w:rsid w:val="007D0D9C"/>
    <w:rsid w:val="007D1502"/>
    <w:rsid w:val="007D18F7"/>
    <w:rsid w:val="007D1975"/>
    <w:rsid w:val="007D2DA5"/>
    <w:rsid w:val="007D34AF"/>
    <w:rsid w:val="007D34D4"/>
    <w:rsid w:val="007D35FF"/>
    <w:rsid w:val="007D3985"/>
    <w:rsid w:val="007D3F37"/>
    <w:rsid w:val="007D428B"/>
    <w:rsid w:val="007D454E"/>
    <w:rsid w:val="007D4CDF"/>
    <w:rsid w:val="007D5317"/>
    <w:rsid w:val="007D55DD"/>
    <w:rsid w:val="007D5776"/>
    <w:rsid w:val="007D5CCB"/>
    <w:rsid w:val="007D6AAC"/>
    <w:rsid w:val="007D6D91"/>
    <w:rsid w:val="007D6FF3"/>
    <w:rsid w:val="007D7D65"/>
    <w:rsid w:val="007D7E36"/>
    <w:rsid w:val="007E1013"/>
    <w:rsid w:val="007E116E"/>
    <w:rsid w:val="007E1179"/>
    <w:rsid w:val="007E1353"/>
    <w:rsid w:val="007E190A"/>
    <w:rsid w:val="007E2486"/>
    <w:rsid w:val="007E27EB"/>
    <w:rsid w:val="007E2894"/>
    <w:rsid w:val="007E317C"/>
    <w:rsid w:val="007E32A9"/>
    <w:rsid w:val="007E3458"/>
    <w:rsid w:val="007E381F"/>
    <w:rsid w:val="007E3A92"/>
    <w:rsid w:val="007E3E96"/>
    <w:rsid w:val="007E4389"/>
    <w:rsid w:val="007E4432"/>
    <w:rsid w:val="007E4453"/>
    <w:rsid w:val="007E489B"/>
    <w:rsid w:val="007E4DAF"/>
    <w:rsid w:val="007E5080"/>
    <w:rsid w:val="007E5BB3"/>
    <w:rsid w:val="007E5EDF"/>
    <w:rsid w:val="007E6248"/>
    <w:rsid w:val="007E6568"/>
    <w:rsid w:val="007E6866"/>
    <w:rsid w:val="007E6F03"/>
    <w:rsid w:val="007E722B"/>
    <w:rsid w:val="007E766A"/>
    <w:rsid w:val="007E7E9E"/>
    <w:rsid w:val="007E7F9B"/>
    <w:rsid w:val="007F04CE"/>
    <w:rsid w:val="007F0623"/>
    <w:rsid w:val="007F074A"/>
    <w:rsid w:val="007F0780"/>
    <w:rsid w:val="007F0D92"/>
    <w:rsid w:val="007F15BB"/>
    <w:rsid w:val="007F1765"/>
    <w:rsid w:val="007F1B83"/>
    <w:rsid w:val="007F2471"/>
    <w:rsid w:val="007F2626"/>
    <w:rsid w:val="007F2709"/>
    <w:rsid w:val="007F2B0A"/>
    <w:rsid w:val="007F2B38"/>
    <w:rsid w:val="007F2B85"/>
    <w:rsid w:val="007F2E99"/>
    <w:rsid w:val="007F3122"/>
    <w:rsid w:val="007F3153"/>
    <w:rsid w:val="007F3871"/>
    <w:rsid w:val="007F3BD5"/>
    <w:rsid w:val="007F4106"/>
    <w:rsid w:val="007F4216"/>
    <w:rsid w:val="007F4D76"/>
    <w:rsid w:val="007F5075"/>
    <w:rsid w:val="007F53B9"/>
    <w:rsid w:val="007F54B1"/>
    <w:rsid w:val="007F6082"/>
    <w:rsid w:val="007F623E"/>
    <w:rsid w:val="007F6283"/>
    <w:rsid w:val="007F63DB"/>
    <w:rsid w:val="007F656A"/>
    <w:rsid w:val="007F6A5C"/>
    <w:rsid w:val="007F6ADD"/>
    <w:rsid w:val="007F72EE"/>
    <w:rsid w:val="007F74BD"/>
    <w:rsid w:val="007F7598"/>
    <w:rsid w:val="007F75D4"/>
    <w:rsid w:val="007F75F0"/>
    <w:rsid w:val="007F7A1C"/>
    <w:rsid w:val="007F7E1D"/>
    <w:rsid w:val="00800368"/>
    <w:rsid w:val="0080060D"/>
    <w:rsid w:val="0080065E"/>
    <w:rsid w:val="008007AD"/>
    <w:rsid w:val="00800B79"/>
    <w:rsid w:val="00801044"/>
    <w:rsid w:val="0080108C"/>
    <w:rsid w:val="00801580"/>
    <w:rsid w:val="008018A5"/>
    <w:rsid w:val="00801F3E"/>
    <w:rsid w:val="00801FF5"/>
    <w:rsid w:val="00802DBD"/>
    <w:rsid w:val="008037A8"/>
    <w:rsid w:val="0080400C"/>
    <w:rsid w:val="00804B6C"/>
    <w:rsid w:val="008051E2"/>
    <w:rsid w:val="00805661"/>
    <w:rsid w:val="0080581D"/>
    <w:rsid w:val="00805903"/>
    <w:rsid w:val="00805DE6"/>
    <w:rsid w:val="00806461"/>
    <w:rsid w:val="00806722"/>
    <w:rsid w:val="008068A9"/>
    <w:rsid w:val="00806916"/>
    <w:rsid w:val="008069B2"/>
    <w:rsid w:val="00806C85"/>
    <w:rsid w:val="008071AB"/>
    <w:rsid w:val="00807288"/>
    <w:rsid w:val="00807FF0"/>
    <w:rsid w:val="00810042"/>
    <w:rsid w:val="00811438"/>
    <w:rsid w:val="00811B5B"/>
    <w:rsid w:val="00811ED8"/>
    <w:rsid w:val="008122E5"/>
    <w:rsid w:val="008131E4"/>
    <w:rsid w:val="00813776"/>
    <w:rsid w:val="00813866"/>
    <w:rsid w:val="00813B24"/>
    <w:rsid w:val="008140B5"/>
    <w:rsid w:val="00814600"/>
    <w:rsid w:val="00814877"/>
    <w:rsid w:val="0081498A"/>
    <w:rsid w:val="00814C4B"/>
    <w:rsid w:val="00814E19"/>
    <w:rsid w:val="008157D9"/>
    <w:rsid w:val="00815870"/>
    <w:rsid w:val="008159C9"/>
    <w:rsid w:val="00815F22"/>
    <w:rsid w:val="00816359"/>
    <w:rsid w:val="008163BE"/>
    <w:rsid w:val="00816742"/>
    <w:rsid w:val="00816933"/>
    <w:rsid w:val="00816B01"/>
    <w:rsid w:val="00816F12"/>
    <w:rsid w:val="00816FAF"/>
    <w:rsid w:val="008177E1"/>
    <w:rsid w:val="00817B65"/>
    <w:rsid w:val="0082051A"/>
    <w:rsid w:val="00820800"/>
    <w:rsid w:val="0082083D"/>
    <w:rsid w:val="0082089B"/>
    <w:rsid w:val="00820CC5"/>
    <w:rsid w:val="00820F94"/>
    <w:rsid w:val="00821585"/>
    <w:rsid w:val="00822106"/>
    <w:rsid w:val="0082244D"/>
    <w:rsid w:val="0082258E"/>
    <w:rsid w:val="00822732"/>
    <w:rsid w:val="00822B46"/>
    <w:rsid w:val="008232E2"/>
    <w:rsid w:val="00823631"/>
    <w:rsid w:val="00823DF4"/>
    <w:rsid w:val="00824515"/>
    <w:rsid w:val="00824A4B"/>
    <w:rsid w:val="00824C11"/>
    <w:rsid w:val="00824F1E"/>
    <w:rsid w:val="00825527"/>
    <w:rsid w:val="008256DC"/>
    <w:rsid w:val="008258F9"/>
    <w:rsid w:val="00825C50"/>
    <w:rsid w:val="00825EEE"/>
    <w:rsid w:val="00825F06"/>
    <w:rsid w:val="00826870"/>
    <w:rsid w:val="008268C6"/>
    <w:rsid w:val="00826A0B"/>
    <w:rsid w:val="00826CA1"/>
    <w:rsid w:val="00826D51"/>
    <w:rsid w:val="00826FA9"/>
    <w:rsid w:val="00827254"/>
    <w:rsid w:val="00827C64"/>
    <w:rsid w:val="00827DF6"/>
    <w:rsid w:val="00830351"/>
    <w:rsid w:val="0083054E"/>
    <w:rsid w:val="00830839"/>
    <w:rsid w:val="00830A4C"/>
    <w:rsid w:val="00831040"/>
    <w:rsid w:val="0083114B"/>
    <w:rsid w:val="00831F2E"/>
    <w:rsid w:val="0083227A"/>
    <w:rsid w:val="0083295A"/>
    <w:rsid w:val="00832AEF"/>
    <w:rsid w:val="008341B8"/>
    <w:rsid w:val="008341BD"/>
    <w:rsid w:val="00834BDE"/>
    <w:rsid w:val="00834BEC"/>
    <w:rsid w:val="00834E02"/>
    <w:rsid w:val="00834FA3"/>
    <w:rsid w:val="0083559F"/>
    <w:rsid w:val="00835A45"/>
    <w:rsid w:val="00835E76"/>
    <w:rsid w:val="00836247"/>
    <w:rsid w:val="00836249"/>
    <w:rsid w:val="00836C31"/>
    <w:rsid w:val="008371B4"/>
    <w:rsid w:val="008403D5"/>
    <w:rsid w:val="00840528"/>
    <w:rsid w:val="008405DF"/>
    <w:rsid w:val="0084105B"/>
    <w:rsid w:val="008417CB"/>
    <w:rsid w:val="00841CFA"/>
    <w:rsid w:val="00841FA8"/>
    <w:rsid w:val="00842584"/>
    <w:rsid w:val="00842B0C"/>
    <w:rsid w:val="00842B97"/>
    <w:rsid w:val="00842CE5"/>
    <w:rsid w:val="00843236"/>
    <w:rsid w:val="00843309"/>
    <w:rsid w:val="00843439"/>
    <w:rsid w:val="00843CBD"/>
    <w:rsid w:val="008442E2"/>
    <w:rsid w:val="008448BB"/>
    <w:rsid w:val="00844908"/>
    <w:rsid w:val="008451DB"/>
    <w:rsid w:val="008452AB"/>
    <w:rsid w:val="008453E5"/>
    <w:rsid w:val="00845823"/>
    <w:rsid w:val="008464E0"/>
    <w:rsid w:val="00846B58"/>
    <w:rsid w:val="00846F27"/>
    <w:rsid w:val="0084704C"/>
    <w:rsid w:val="0084768F"/>
    <w:rsid w:val="00847831"/>
    <w:rsid w:val="00847CF9"/>
    <w:rsid w:val="0085029D"/>
    <w:rsid w:val="008503B1"/>
    <w:rsid w:val="00850AA9"/>
    <w:rsid w:val="008514B5"/>
    <w:rsid w:val="00851EF7"/>
    <w:rsid w:val="00851FDC"/>
    <w:rsid w:val="008529A8"/>
    <w:rsid w:val="00852B52"/>
    <w:rsid w:val="0085316B"/>
    <w:rsid w:val="00853176"/>
    <w:rsid w:val="00853205"/>
    <w:rsid w:val="00853221"/>
    <w:rsid w:val="00853622"/>
    <w:rsid w:val="00853A18"/>
    <w:rsid w:val="00854408"/>
    <w:rsid w:val="0085453F"/>
    <w:rsid w:val="00854584"/>
    <w:rsid w:val="00854B72"/>
    <w:rsid w:val="00855101"/>
    <w:rsid w:val="00855152"/>
    <w:rsid w:val="0085520A"/>
    <w:rsid w:val="0085527F"/>
    <w:rsid w:val="0085548F"/>
    <w:rsid w:val="0085560E"/>
    <w:rsid w:val="00855C1B"/>
    <w:rsid w:val="00855EA7"/>
    <w:rsid w:val="0085656F"/>
    <w:rsid w:val="008565C7"/>
    <w:rsid w:val="00856BE8"/>
    <w:rsid w:val="00856CF6"/>
    <w:rsid w:val="00857625"/>
    <w:rsid w:val="00857C50"/>
    <w:rsid w:val="00860000"/>
    <w:rsid w:val="0086038D"/>
    <w:rsid w:val="00860D89"/>
    <w:rsid w:val="008613AB"/>
    <w:rsid w:val="008613F4"/>
    <w:rsid w:val="00861614"/>
    <w:rsid w:val="00861FEA"/>
    <w:rsid w:val="0086204F"/>
    <w:rsid w:val="0086232C"/>
    <w:rsid w:val="008624CB"/>
    <w:rsid w:val="00862640"/>
    <w:rsid w:val="008629AA"/>
    <w:rsid w:val="00862A56"/>
    <w:rsid w:val="00862E77"/>
    <w:rsid w:val="00862FFB"/>
    <w:rsid w:val="008630C8"/>
    <w:rsid w:val="00863AF0"/>
    <w:rsid w:val="008641D8"/>
    <w:rsid w:val="0086426B"/>
    <w:rsid w:val="008653E8"/>
    <w:rsid w:val="008656EA"/>
    <w:rsid w:val="00866703"/>
    <w:rsid w:val="00867A25"/>
    <w:rsid w:val="00867CBA"/>
    <w:rsid w:val="00871677"/>
    <w:rsid w:val="00871DFA"/>
    <w:rsid w:val="00871E0F"/>
    <w:rsid w:val="00872792"/>
    <w:rsid w:val="00872ED6"/>
    <w:rsid w:val="0087323B"/>
    <w:rsid w:val="00873734"/>
    <w:rsid w:val="00873826"/>
    <w:rsid w:val="008738FE"/>
    <w:rsid w:val="00873DFF"/>
    <w:rsid w:val="00873F15"/>
    <w:rsid w:val="00874323"/>
    <w:rsid w:val="008748CF"/>
    <w:rsid w:val="00874BE3"/>
    <w:rsid w:val="00874D06"/>
    <w:rsid w:val="0087511E"/>
    <w:rsid w:val="008755FE"/>
    <w:rsid w:val="00875A77"/>
    <w:rsid w:val="00875AC2"/>
    <w:rsid w:val="00875BF6"/>
    <w:rsid w:val="00875D81"/>
    <w:rsid w:val="00876419"/>
    <w:rsid w:val="00876435"/>
    <w:rsid w:val="008768D4"/>
    <w:rsid w:val="0087698B"/>
    <w:rsid w:val="00877E36"/>
    <w:rsid w:val="00880152"/>
    <w:rsid w:val="00880313"/>
    <w:rsid w:val="008803D2"/>
    <w:rsid w:val="00880B8D"/>
    <w:rsid w:val="0088151D"/>
    <w:rsid w:val="0088182C"/>
    <w:rsid w:val="00881ED8"/>
    <w:rsid w:val="00882443"/>
    <w:rsid w:val="00882D65"/>
    <w:rsid w:val="008831CA"/>
    <w:rsid w:val="00883B95"/>
    <w:rsid w:val="00883D56"/>
    <w:rsid w:val="00883D5A"/>
    <w:rsid w:val="00885721"/>
    <w:rsid w:val="008858BC"/>
    <w:rsid w:val="0088682B"/>
    <w:rsid w:val="00886E40"/>
    <w:rsid w:val="008877BE"/>
    <w:rsid w:val="00890B37"/>
    <w:rsid w:val="00891032"/>
    <w:rsid w:val="008916FB"/>
    <w:rsid w:val="00891AB2"/>
    <w:rsid w:val="008929A0"/>
    <w:rsid w:val="008929C4"/>
    <w:rsid w:val="00892BD3"/>
    <w:rsid w:val="00892E90"/>
    <w:rsid w:val="00892FF1"/>
    <w:rsid w:val="00893369"/>
    <w:rsid w:val="00893444"/>
    <w:rsid w:val="00893599"/>
    <w:rsid w:val="008938B1"/>
    <w:rsid w:val="008939D5"/>
    <w:rsid w:val="00893A9F"/>
    <w:rsid w:val="008945D2"/>
    <w:rsid w:val="00894ACA"/>
    <w:rsid w:val="00895292"/>
    <w:rsid w:val="008955CF"/>
    <w:rsid w:val="00895984"/>
    <w:rsid w:val="008959E9"/>
    <w:rsid w:val="00895AC2"/>
    <w:rsid w:val="00895D26"/>
    <w:rsid w:val="0089667F"/>
    <w:rsid w:val="00896721"/>
    <w:rsid w:val="00896D6D"/>
    <w:rsid w:val="0089729A"/>
    <w:rsid w:val="008973F5"/>
    <w:rsid w:val="00897641"/>
    <w:rsid w:val="008A0032"/>
    <w:rsid w:val="008A02B1"/>
    <w:rsid w:val="008A03A7"/>
    <w:rsid w:val="008A05D0"/>
    <w:rsid w:val="008A06F8"/>
    <w:rsid w:val="008A0DD5"/>
    <w:rsid w:val="008A0F9B"/>
    <w:rsid w:val="008A1301"/>
    <w:rsid w:val="008A1543"/>
    <w:rsid w:val="008A1857"/>
    <w:rsid w:val="008A19B6"/>
    <w:rsid w:val="008A2CAD"/>
    <w:rsid w:val="008A3167"/>
    <w:rsid w:val="008A3914"/>
    <w:rsid w:val="008A4209"/>
    <w:rsid w:val="008A4307"/>
    <w:rsid w:val="008A46EC"/>
    <w:rsid w:val="008A5454"/>
    <w:rsid w:val="008A61A0"/>
    <w:rsid w:val="008A660B"/>
    <w:rsid w:val="008A6715"/>
    <w:rsid w:val="008A6C65"/>
    <w:rsid w:val="008A7348"/>
    <w:rsid w:val="008A7ECB"/>
    <w:rsid w:val="008B011E"/>
    <w:rsid w:val="008B0189"/>
    <w:rsid w:val="008B0547"/>
    <w:rsid w:val="008B0982"/>
    <w:rsid w:val="008B0C8C"/>
    <w:rsid w:val="008B0EE9"/>
    <w:rsid w:val="008B10E7"/>
    <w:rsid w:val="008B128B"/>
    <w:rsid w:val="008B1E94"/>
    <w:rsid w:val="008B256A"/>
    <w:rsid w:val="008B25AA"/>
    <w:rsid w:val="008B2CE9"/>
    <w:rsid w:val="008B3025"/>
    <w:rsid w:val="008B3048"/>
    <w:rsid w:val="008B3E29"/>
    <w:rsid w:val="008B3ED4"/>
    <w:rsid w:val="008B449E"/>
    <w:rsid w:val="008B473F"/>
    <w:rsid w:val="008B48F3"/>
    <w:rsid w:val="008B4CAD"/>
    <w:rsid w:val="008B522E"/>
    <w:rsid w:val="008B56F7"/>
    <w:rsid w:val="008B5C7D"/>
    <w:rsid w:val="008B692E"/>
    <w:rsid w:val="008B6B07"/>
    <w:rsid w:val="008B6FBF"/>
    <w:rsid w:val="008B7155"/>
    <w:rsid w:val="008B79A5"/>
    <w:rsid w:val="008B7AC4"/>
    <w:rsid w:val="008B7E60"/>
    <w:rsid w:val="008C008C"/>
    <w:rsid w:val="008C0F16"/>
    <w:rsid w:val="008C1083"/>
    <w:rsid w:val="008C1807"/>
    <w:rsid w:val="008C257D"/>
    <w:rsid w:val="008C2826"/>
    <w:rsid w:val="008C29A4"/>
    <w:rsid w:val="008C3D77"/>
    <w:rsid w:val="008C3D80"/>
    <w:rsid w:val="008C3FD7"/>
    <w:rsid w:val="008C40DD"/>
    <w:rsid w:val="008C425E"/>
    <w:rsid w:val="008C4984"/>
    <w:rsid w:val="008C56C4"/>
    <w:rsid w:val="008C5736"/>
    <w:rsid w:val="008C5807"/>
    <w:rsid w:val="008C5A6C"/>
    <w:rsid w:val="008C68A8"/>
    <w:rsid w:val="008C705D"/>
    <w:rsid w:val="008C7088"/>
    <w:rsid w:val="008C7922"/>
    <w:rsid w:val="008C79F4"/>
    <w:rsid w:val="008D0689"/>
    <w:rsid w:val="008D134F"/>
    <w:rsid w:val="008D1527"/>
    <w:rsid w:val="008D1CA9"/>
    <w:rsid w:val="008D217C"/>
    <w:rsid w:val="008D22F9"/>
    <w:rsid w:val="008D239C"/>
    <w:rsid w:val="008D25F9"/>
    <w:rsid w:val="008D2EDE"/>
    <w:rsid w:val="008D328F"/>
    <w:rsid w:val="008D3722"/>
    <w:rsid w:val="008D3B3B"/>
    <w:rsid w:val="008D3B93"/>
    <w:rsid w:val="008D3E3A"/>
    <w:rsid w:val="008D3EF9"/>
    <w:rsid w:val="008D44B2"/>
    <w:rsid w:val="008D4792"/>
    <w:rsid w:val="008D47A5"/>
    <w:rsid w:val="008D47C1"/>
    <w:rsid w:val="008D48E2"/>
    <w:rsid w:val="008D4B09"/>
    <w:rsid w:val="008D4C7A"/>
    <w:rsid w:val="008D5C49"/>
    <w:rsid w:val="008D5E4E"/>
    <w:rsid w:val="008D5E9E"/>
    <w:rsid w:val="008D63C9"/>
    <w:rsid w:val="008D6C9F"/>
    <w:rsid w:val="008D6E23"/>
    <w:rsid w:val="008D712F"/>
    <w:rsid w:val="008D721F"/>
    <w:rsid w:val="008D724D"/>
    <w:rsid w:val="008D7E70"/>
    <w:rsid w:val="008E000E"/>
    <w:rsid w:val="008E02ED"/>
    <w:rsid w:val="008E05C9"/>
    <w:rsid w:val="008E08BB"/>
    <w:rsid w:val="008E0C99"/>
    <w:rsid w:val="008E0D98"/>
    <w:rsid w:val="008E0DF2"/>
    <w:rsid w:val="008E129C"/>
    <w:rsid w:val="008E168B"/>
    <w:rsid w:val="008E1957"/>
    <w:rsid w:val="008E1BCB"/>
    <w:rsid w:val="008E203A"/>
    <w:rsid w:val="008E246C"/>
    <w:rsid w:val="008E24FD"/>
    <w:rsid w:val="008E2D60"/>
    <w:rsid w:val="008E3904"/>
    <w:rsid w:val="008E4090"/>
    <w:rsid w:val="008E4471"/>
    <w:rsid w:val="008E4766"/>
    <w:rsid w:val="008E4ABE"/>
    <w:rsid w:val="008E4EB3"/>
    <w:rsid w:val="008E5261"/>
    <w:rsid w:val="008E5846"/>
    <w:rsid w:val="008E5858"/>
    <w:rsid w:val="008E6256"/>
    <w:rsid w:val="008E6620"/>
    <w:rsid w:val="008E66BE"/>
    <w:rsid w:val="008E6C9B"/>
    <w:rsid w:val="008E70D6"/>
    <w:rsid w:val="008E7EBB"/>
    <w:rsid w:val="008F0073"/>
    <w:rsid w:val="008F0598"/>
    <w:rsid w:val="008F0961"/>
    <w:rsid w:val="008F0C1A"/>
    <w:rsid w:val="008F0D2F"/>
    <w:rsid w:val="008F0EDF"/>
    <w:rsid w:val="008F0F04"/>
    <w:rsid w:val="008F0F63"/>
    <w:rsid w:val="008F1341"/>
    <w:rsid w:val="008F14A4"/>
    <w:rsid w:val="008F15E6"/>
    <w:rsid w:val="008F1AC2"/>
    <w:rsid w:val="008F1B98"/>
    <w:rsid w:val="008F1E95"/>
    <w:rsid w:val="008F2054"/>
    <w:rsid w:val="008F303E"/>
    <w:rsid w:val="008F37BE"/>
    <w:rsid w:val="008F4734"/>
    <w:rsid w:val="008F4B84"/>
    <w:rsid w:val="008F4DF5"/>
    <w:rsid w:val="008F595E"/>
    <w:rsid w:val="008F5969"/>
    <w:rsid w:val="008F5D1B"/>
    <w:rsid w:val="008F5E68"/>
    <w:rsid w:val="008F6C80"/>
    <w:rsid w:val="008F77D6"/>
    <w:rsid w:val="00900745"/>
    <w:rsid w:val="00900D33"/>
    <w:rsid w:val="00900D55"/>
    <w:rsid w:val="009016D5"/>
    <w:rsid w:val="00901C4A"/>
    <w:rsid w:val="00902123"/>
    <w:rsid w:val="009024B6"/>
    <w:rsid w:val="009027F8"/>
    <w:rsid w:val="009031C5"/>
    <w:rsid w:val="00903EE2"/>
    <w:rsid w:val="009046D5"/>
    <w:rsid w:val="009047C1"/>
    <w:rsid w:val="00904CAF"/>
    <w:rsid w:val="009050CB"/>
    <w:rsid w:val="0090510A"/>
    <w:rsid w:val="00905621"/>
    <w:rsid w:val="00905E1C"/>
    <w:rsid w:val="009068DB"/>
    <w:rsid w:val="00906A04"/>
    <w:rsid w:val="00906BD0"/>
    <w:rsid w:val="00906CD2"/>
    <w:rsid w:val="00906F19"/>
    <w:rsid w:val="009070CD"/>
    <w:rsid w:val="009071F8"/>
    <w:rsid w:val="00907846"/>
    <w:rsid w:val="00907AAA"/>
    <w:rsid w:val="00907ABD"/>
    <w:rsid w:val="00910680"/>
    <w:rsid w:val="009106A0"/>
    <w:rsid w:val="009106FE"/>
    <w:rsid w:val="00910894"/>
    <w:rsid w:val="0091098E"/>
    <w:rsid w:val="00910C9C"/>
    <w:rsid w:val="009115CE"/>
    <w:rsid w:val="00911C6A"/>
    <w:rsid w:val="00911CFD"/>
    <w:rsid w:val="00911FAD"/>
    <w:rsid w:val="00911FF4"/>
    <w:rsid w:val="0091205E"/>
    <w:rsid w:val="00913620"/>
    <w:rsid w:val="009138EC"/>
    <w:rsid w:val="00914399"/>
    <w:rsid w:val="009143E5"/>
    <w:rsid w:val="009146B2"/>
    <w:rsid w:val="00914AD3"/>
    <w:rsid w:val="00914B8E"/>
    <w:rsid w:val="00914CD8"/>
    <w:rsid w:val="00914FFD"/>
    <w:rsid w:val="00915181"/>
    <w:rsid w:val="0091523E"/>
    <w:rsid w:val="009152B7"/>
    <w:rsid w:val="00915F2B"/>
    <w:rsid w:val="00917CAF"/>
    <w:rsid w:val="00917DD4"/>
    <w:rsid w:val="00917E8C"/>
    <w:rsid w:val="00920230"/>
    <w:rsid w:val="0092027A"/>
    <w:rsid w:val="0092027F"/>
    <w:rsid w:val="009207DE"/>
    <w:rsid w:val="009208B2"/>
    <w:rsid w:val="009209D4"/>
    <w:rsid w:val="00920C06"/>
    <w:rsid w:val="00920CA4"/>
    <w:rsid w:val="00921063"/>
    <w:rsid w:val="00921128"/>
    <w:rsid w:val="0092144C"/>
    <w:rsid w:val="00921699"/>
    <w:rsid w:val="009218CA"/>
    <w:rsid w:val="00922547"/>
    <w:rsid w:val="00922D09"/>
    <w:rsid w:val="00922D70"/>
    <w:rsid w:val="00922E61"/>
    <w:rsid w:val="00923676"/>
    <w:rsid w:val="009236C9"/>
    <w:rsid w:val="00923C7D"/>
    <w:rsid w:val="00923D06"/>
    <w:rsid w:val="0092431D"/>
    <w:rsid w:val="00924601"/>
    <w:rsid w:val="0092470C"/>
    <w:rsid w:val="00924A7E"/>
    <w:rsid w:val="00924B59"/>
    <w:rsid w:val="00924F7D"/>
    <w:rsid w:val="009252DD"/>
    <w:rsid w:val="00925557"/>
    <w:rsid w:val="00925931"/>
    <w:rsid w:val="00925BB2"/>
    <w:rsid w:val="009267B1"/>
    <w:rsid w:val="009269D6"/>
    <w:rsid w:val="00926AE1"/>
    <w:rsid w:val="00927031"/>
    <w:rsid w:val="00927089"/>
    <w:rsid w:val="009272D8"/>
    <w:rsid w:val="009275ED"/>
    <w:rsid w:val="0092781E"/>
    <w:rsid w:val="00927A1D"/>
    <w:rsid w:val="00927C2F"/>
    <w:rsid w:val="00927D91"/>
    <w:rsid w:val="00930973"/>
    <w:rsid w:val="00930BE4"/>
    <w:rsid w:val="00930D17"/>
    <w:rsid w:val="00930D8A"/>
    <w:rsid w:val="0093179C"/>
    <w:rsid w:val="0093189B"/>
    <w:rsid w:val="00931B60"/>
    <w:rsid w:val="00931CF2"/>
    <w:rsid w:val="0093251D"/>
    <w:rsid w:val="00932D83"/>
    <w:rsid w:val="00932F31"/>
    <w:rsid w:val="00933176"/>
    <w:rsid w:val="009331F7"/>
    <w:rsid w:val="00933505"/>
    <w:rsid w:val="00933626"/>
    <w:rsid w:val="00933A4D"/>
    <w:rsid w:val="00933D18"/>
    <w:rsid w:val="00934006"/>
    <w:rsid w:val="009341C8"/>
    <w:rsid w:val="00934212"/>
    <w:rsid w:val="00934418"/>
    <w:rsid w:val="00934AA1"/>
    <w:rsid w:val="00934B04"/>
    <w:rsid w:val="00934F1D"/>
    <w:rsid w:val="0093520B"/>
    <w:rsid w:val="0093540B"/>
    <w:rsid w:val="009358AE"/>
    <w:rsid w:val="00935E99"/>
    <w:rsid w:val="0093657D"/>
    <w:rsid w:val="00936D01"/>
    <w:rsid w:val="009370C8"/>
    <w:rsid w:val="009375DA"/>
    <w:rsid w:val="009375F3"/>
    <w:rsid w:val="009376E4"/>
    <w:rsid w:val="0093773E"/>
    <w:rsid w:val="009379C9"/>
    <w:rsid w:val="00937AF7"/>
    <w:rsid w:val="00937B55"/>
    <w:rsid w:val="00937B78"/>
    <w:rsid w:val="00940119"/>
    <w:rsid w:val="00940574"/>
    <w:rsid w:val="009406A7"/>
    <w:rsid w:val="009413D4"/>
    <w:rsid w:val="00941481"/>
    <w:rsid w:val="0094184F"/>
    <w:rsid w:val="00941A35"/>
    <w:rsid w:val="00941F2D"/>
    <w:rsid w:val="00942E6D"/>
    <w:rsid w:val="00943220"/>
    <w:rsid w:val="00943D5F"/>
    <w:rsid w:val="0094406A"/>
    <w:rsid w:val="009440D3"/>
    <w:rsid w:val="0094464D"/>
    <w:rsid w:val="0094478D"/>
    <w:rsid w:val="00944EC8"/>
    <w:rsid w:val="00944F8C"/>
    <w:rsid w:val="0094505E"/>
    <w:rsid w:val="009453E5"/>
    <w:rsid w:val="00945AFC"/>
    <w:rsid w:val="00945B13"/>
    <w:rsid w:val="00945C91"/>
    <w:rsid w:val="00946275"/>
    <w:rsid w:val="00946615"/>
    <w:rsid w:val="00946CA1"/>
    <w:rsid w:val="00946D32"/>
    <w:rsid w:val="00946D4E"/>
    <w:rsid w:val="009471A3"/>
    <w:rsid w:val="009473F5"/>
    <w:rsid w:val="009479FE"/>
    <w:rsid w:val="00950BD0"/>
    <w:rsid w:val="009511DD"/>
    <w:rsid w:val="009515FD"/>
    <w:rsid w:val="00951C3E"/>
    <w:rsid w:val="00951D3A"/>
    <w:rsid w:val="00951FA5"/>
    <w:rsid w:val="00952030"/>
    <w:rsid w:val="00952704"/>
    <w:rsid w:val="00952888"/>
    <w:rsid w:val="00952C67"/>
    <w:rsid w:val="00952D62"/>
    <w:rsid w:val="0095309A"/>
    <w:rsid w:val="00953551"/>
    <w:rsid w:val="009535C8"/>
    <w:rsid w:val="00953818"/>
    <w:rsid w:val="00953CBD"/>
    <w:rsid w:val="00953D1D"/>
    <w:rsid w:val="009542FF"/>
    <w:rsid w:val="00954692"/>
    <w:rsid w:val="00954B57"/>
    <w:rsid w:val="0095524F"/>
    <w:rsid w:val="00955554"/>
    <w:rsid w:val="009557CB"/>
    <w:rsid w:val="00955B69"/>
    <w:rsid w:val="00956165"/>
    <w:rsid w:val="00956A83"/>
    <w:rsid w:val="00956C8A"/>
    <w:rsid w:val="00956DC9"/>
    <w:rsid w:val="009573FC"/>
    <w:rsid w:val="00957C59"/>
    <w:rsid w:val="00957FAE"/>
    <w:rsid w:val="0096103B"/>
    <w:rsid w:val="0096182C"/>
    <w:rsid w:val="00961A23"/>
    <w:rsid w:val="00962097"/>
    <w:rsid w:val="009621A3"/>
    <w:rsid w:val="00962DE3"/>
    <w:rsid w:val="0096332D"/>
    <w:rsid w:val="009638E0"/>
    <w:rsid w:val="00963DEC"/>
    <w:rsid w:val="00964882"/>
    <w:rsid w:val="00965F25"/>
    <w:rsid w:val="0096610C"/>
    <w:rsid w:val="009670F4"/>
    <w:rsid w:val="0096721C"/>
    <w:rsid w:val="009673E8"/>
    <w:rsid w:val="009674F9"/>
    <w:rsid w:val="009676C3"/>
    <w:rsid w:val="00967770"/>
    <w:rsid w:val="00967DD8"/>
    <w:rsid w:val="00967FB3"/>
    <w:rsid w:val="00970B10"/>
    <w:rsid w:val="00970C43"/>
    <w:rsid w:val="00970D8B"/>
    <w:rsid w:val="00970DB6"/>
    <w:rsid w:val="009717DA"/>
    <w:rsid w:val="00972188"/>
    <w:rsid w:val="00972559"/>
    <w:rsid w:val="009725E9"/>
    <w:rsid w:val="00972796"/>
    <w:rsid w:val="0097373A"/>
    <w:rsid w:val="00973B1D"/>
    <w:rsid w:val="00973D00"/>
    <w:rsid w:val="009745FB"/>
    <w:rsid w:val="00974649"/>
    <w:rsid w:val="0097493E"/>
    <w:rsid w:val="009756C8"/>
    <w:rsid w:val="0097611F"/>
    <w:rsid w:val="009761B9"/>
    <w:rsid w:val="009761F7"/>
    <w:rsid w:val="00977C0A"/>
    <w:rsid w:val="00977C9B"/>
    <w:rsid w:val="00977F63"/>
    <w:rsid w:val="00980765"/>
    <w:rsid w:val="00980849"/>
    <w:rsid w:val="009809D9"/>
    <w:rsid w:val="00980B48"/>
    <w:rsid w:val="009811CC"/>
    <w:rsid w:val="009815A0"/>
    <w:rsid w:val="00981C31"/>
    <w:rsid w:val="00981EB2"/>
    <w:rsid w:val="00981FCF"/>
    <w:rsid w:val="009820B1"/>
    <w:rsid w:val="0098235F"/>
    <w:rsid w:val="00982378"/>
    <w:rsid w:val="00983A55"/>
    <w:rsid w:val="00983F9E"/>
    <w:rsid w:val="009843C5"/>
    <w:rsid w:val="00984406"/>
    <w:rsid w:val="009848AC"/>
    <w:rsid w:val="00984BD0"/>
    <w:rsid w:val="0098506E"/>
    <w:rsid w:val="009852B7"/>
    <w:rsid w:val="0098541C"/>
    <w:rsid w:val="009857B2"/>
    <w:rsid w:val="00985909"/>
    <w:rsid w:val="00985F3B"/>
    <w:rsid w:val="0098600E"/>
    <w:rsid w:val="00986355"/>
    <w:rsid w:val="00986C88"/>
    <w:rsid w:val="00986CB3"/>
    <w:rsid w:val="009870CF"/>
    <w:rsid w:val="00987A68"/>
    <w:rsid w:val="00987E53"/>
    <w:rsid w:val="00987FE1"/>
    <w:rsid w:val="00991DB7"/>
    <w:rsid w:val="00992538"/>
    <w:rsid w:val="009925BC"/>
    <w:rsid w:val="00992A32"/>
    <w:rsid w:val="009932A5"/>
    <w:rsid w:val="0099331F"/>
    <w:rsid w:val="00993322"/>
    <w:rsid w:val="00993439"/>
    <w:rsid w:val="00993627"/>
    <w:rsid w:val="0099372E"/>
    <w:rsid w:val="0099423B"/>
    <w:rsid w:val="0099444A"/>
    <w:rsid w:val="00994564"/>
    <w:rsid w:val="00994780"/>
    <w:rsid w:val="009948B1"/>
    <w:rsid w:val="00994D4A"/>
    <w:rsid w:val="0099552B"/>
    <w:rsid w:val="00995656"/>
    <w:rsid w:val="009957A2"/>
    <w:rsid w:val="00995B7E"/>
    <w:rsid w:val="00996023"/>
    <w:rsid w:val="009965CE"/>
    <w:rsid w:val="009966B5"/>
    <w:rsid w:val="0099672E"/>
    <w:rsid w:val="00996A1E"/>
    <w:rsid w:val="00996C70"/>
    <w:rsid w:val="0099722F"/>
    <w:rsid w:val="00997508"/>
    <w:rsid w:val="0099750A"/>
    <w:rsid w:val="00997C09"/>
    <w:rsid w:val="00997F67"/>
    <w:rsid w:val="009A1037"/>
    <w:rsid w:val="009A127D"/>
    <w:rsid w:val="009A14A4"/>
    <w:rsid w:val="009A1AA2"/>
    <w:rsid w:val="009A2267"/>
    <w:rsid w:val="009A29BC"/>
    <w:rsid w:val="009A2B4A"/>
    <w:rsid w:val="009A2EDB"/>
    <w:rsid w:val="009A3620"/>
    <w:rsid w:val="009A4A70"/>
    <w:rsid w:val="009A4D6F"/>
    <w:rsid w:val="009A4ED3"/>
    <w:rsid w:val="009A5043"/>
    <w:rsid w:val="009A541C"/>
    <w:rsid w:val="009A6408"/>
    <w:rsid w:val="009A6647"/>
    <w:rsid w:val="009A6D7A"/>
    <w:rsid w:val="009A6F53"/>
    <w:rsid w:val="009A70FB"/>
    <w:rsid w:val="009A71A0"/>
    <w:rsid w:val="009A7209"/>
    <w:rsid w:val="009A7244"/>
    <w:rsid w:val="009A786A"/>
    <w:rsid w:val="009A7F79"/>
    <w:rsid w:val="009B071D"/>
    <w:rsid w:val="009B0DF9"/>
    <w:rsid w:val="009B1476"/>
    <w:rsid w:val="009B1880"/>
    <w:rsid w:val="009B23CA"/>
    <w:rsid w:val="009B2478"/>
    <w:rsid w:val="009B2B47"/>
    <w:rsid w:val="009B356E"/>
    <w:rsid w:val="009B3577"/>
    <w:rsid w:val="009B3740"/>
    <w:rsid w:val="009B3877"/>
    <w:rsid w:val="009B390E"/>
    <w:rsid w:val="009B3CD4"/>
    <w:rsid w:val="009B3E3C"/>
    <w:rsid w:val="009B4829"/>
    <w:rsid w:val="009B4A31"/>
    <w:rsid w:val="009B567B"/>
    <w:rsid w:val="009B5C70"/>
    <w:rsid w:val="009B6B84"/>
    <w:rsid w:val="009B7131"/>
    <w:rsid w:val="009B729D"/>
    <w:rsid w:val="009B7792"/>
    <w:rsid w:val="009C02CF"/>
    <w:rsid w:val="009C031B"/>
    <w:rsid w:val="009C05C8"/>
    <w:rsid w:val="009C072C"/>
    <w:rsid w:val="009C089C"/>
    <w:rsid w:val="009C114D"/>
    <w:rsid w:val="009C21B0"/>
    <w:rsid w:val="009C2304"/>
    <w:rsid w:val="009C2D99"/>
    <w:rsid w:val="009C339D"/>
    <w:rsid w:val="009C38BF"/>
    <w:rsid w:val="009C39AE"/>
    <w:rsid w:val="009C41ED"/>
    <w:rsid w:val="009C4CD1"/>
    <w:rsid w:val="009C4EB7"/>
    <w:rsid w:val="009C5012"/>
    <w:rsid w:val="009C54AB"/>
    <w:rsid w:val="009C5724"/>
    <w:rsid w:val="009C572A"/>
    <w:rsid w:val="009C5D25"/>
    <w:rsid w:val="009C60DB"/>
    <w:rsid w:val="009C619F"/>
    <w:rsid w:val="009C7042"/>
    <w:rsid w:val="009C722A"/>
    <w:rsid w:val="009D022E"/>
    <w:rsid w:val="009D03C2"/>
    <w:rsid w:val="009D0967"/>
    <w:rsid w:val="009D0985"/>
    <w:rsid w:val="009D11F2"/>
    <w:rsid w:val="009D1A6F"/>
    <w:rsid w:val="009D1AB6"/>
    <w:rsid w:val="009D1B10"/>
    <w:rsid w:val="009D204B"/>
    <w:rsid w:val="009D2C43"/>
    <w:rsid w:val="009D2D78"/>
    <w:rsid w:val="009D3545"/>
    <w:rsid w:val="009D3617"/>
    <w:rsid w:val="009D3B0B"/>
    <w:rsid w:val="009D4145"/>
    <w:rsid w:val="009D4B5A"/>
    <w:rsid w:val="009D582C"/>
    <w:rsid w:val="009D6606"/>
    <w:rsid w:val="009D671F"/>
    <w:rsid w:val="009D7448"/>
    <w:rsid w:val="009D74F7"/>
    <w:rsid w:val="009D7751"/>
    <w:rsid w:val="009D794D"/>
    <w:rsid w:val="009D799A"/>
    <w:rsid w:val="009D7A29"/>
    <w:rsid w:val="009D7B90"/>
    <w:rsid w:val="009E01A4"/>
    <w:rsid w:val="009E02C3"/>
    <w:rsid w:val="009E0B94"/>
    <w:rsid w:val="009E0E0F"/>
    <w:rsid w:val="009E1099"/>
    <w:rsid w:val="009E13D7"/>
    <w:rsid w:val="009E1487"/>
    <w:rsid w:val="009E1EC7"/>
    <w:rsid w:val="009E2424"/>
    <w:rsid w:val="009E2526"/>
    <w:rsid w:val="009E2756"/>
    <w:rsid w:val="009E33B2"/>
    <w:rsid w:val="009E3441"/>
    <w:rsid w:val="009E35D2"/>
    <w:rsid w:val="009E38D8"/>
    <w:rsid w:val="009E3B07"/>
    <w:rsid w:val="009E3BC9"/>
    <w:rsid w:val="009E49BB"/>
    <w:rsid w:val="009E4A85"/>
    <w:rsid w:val="009E4E1E"/>
    <w:rsid w:val="009E5374"/>
    <w:rsid w:val="009E6095"/>
    <w:rsid w:val="009E630F"/>
    <w:rsid w:val="009E653A"/>
    <w:rsid w:val="009E68FE"/>
    <w:rsid w:val="009E6B3F"/>
    <w:rsid w:val="009E6DF9"/>
    <w:rsid w:val="009F0177"/>
    <w:rsid w:val="009F074B"/>
    <w:rsid w:val="009F0C45"/>
    <w:rsid w:val="009F0FDE"/>
    <w:rsid w:val="009F13E6"/>
    <w:rsid w:val="009F1523"/>
    <w:rsid w:val="009F18B7"/>
    <w:rsid w:val="009F1A9A"/>
    <w:rsid w:val="009F2C14"/>
    <w:rsid w:val="009F3189"/>
    <w:rsid w:val="009F36A0"/>
    <w:rsid w:val="009F36FB"/>
    <w:rsid w:val="009F3DB1"/>
    <w:rsid w:val="009F3EB5"/>
    <w:rsid w:val="009F4745"/>
    <w:rsid w:val="009F4C50"/>
    <w:rsid w:val="009F4C76"/>
    <w:rsid w:val="009F4D8C"/>
    <w:rsid w:val="009F4F21"/>
    <w:rsid w:val="009F561B"/>
    <w:rsid w:val="009F5ED7"/>
    <w:rsid w:val="009F62BF"/>
    <w:rsid w:val="009F63A3"/>
    <w:rsid w:val="009F6966"/>
    <w:rsid w:val="009F6CC9"/>
    <w:rsid w:val="009F6EDC"/>
    <w:rsid w:val="009F72AD"/>
    <w:rsid w:val="009F74BC"/>
    <w:rsid w:val="009F771B"/>
    <w:rsid w:val="009F7793"/>
    <w:rsid w:val="009F7A94"/>
    <w:rsid w:val="009F7C47"/>
    <w:rsid w:val="00A005A6"/>
    <w:rsid w:val="00A00C52"/>
    <w:rsid w:val="00A00EC3"/>
    <w:rsid w:val="00A011C9"/>
    <w:rsid w:val="00A01D2D"/>
    <w:rsid w:val="00A02192"/>
    <w:rsid w:val="00A029BB"/>
    <w:rsid w:val="00A029E6"/>
    <w:rsid w:val="00A02B8C"/>
    <w:rsid w:val="00A0306F"/>
    <w:rsid w:val="00A03125"/>
    <w:rsid w:val="00A0352C"/>
    <w:rsid w:val="00A03601"/>
    <w:rsid w:val="00A0370C"/>
    <w:rsid w:val="00A03EAE"/>
    <w:rsid w:val="00A05022"/>
    <w:rsid w:val="00A05D83"/>
    <w:rsid w:val="00A06347"/>
    <w:rsid w:val="00A064D6"/>
    <w:rsid w:val="00A06717"/>
    <w:rsid w:val="00A06B28"/>
    <w:rsid w:val="00A06B38"/>
    <w:rsid w:val="00A06D7C"/>
    <w:rsid w:val="00A0720A"/>
    <w:rsid w:val="00A07455"/>
    <w:rsid w:val="00A07C67"/>
    <w:rsid w:val="00A07D43"/>
    <w:rsid w:val="00A07F52"/>
    <w:rsid w:val="00A10627"/>
    <w:rsid w:val="00A10E60"/>
    <w:rsid w:val="00A10EBA"/>
    <w:rsid w:val="00A115D0"/>
    <w:rsid w:val="00A11618"/>
    <w:rsid w:val="00A11695"/>
    <w:rsid w:val="00A1215E"/>
    <w:rsid w:val="00A13682"/>
    <w:rsid w:val="00A1372E"/>
    <w:rsid w:val="00A13A89"/>
    <w:rsid w:val="00A15288"/>
    <w:rsid w:val="00A1533B"/>
    <w:rsid w:val="00A1546E"/>
    <w:rsid w:val="00A15D34"/>
    <w:rsid w:val="00A16117"/>
    <w:rsid w:val="00A16864"/>
    <w:rsid w:val="00A169F0"/>
    <w:rsid w:val="00A16AE5"/>
    <w:rsid w:val="00A16EA4"/>
    <w:rsid w:val="00A17308"/>
    <w:rsid w:val="00A176D2"/>
    <w:rsid w:val="00A2020E"/>
    <w:rsid w:val="00A208AC"/>
    <w:rsid w:val="00A21AF0"/>
    <w:rsid w:val="00A21C6B"/>
    <w:rsid w:val="00A22B74"/>
    <w:rsid w:val="00A23083"/>
    <w:rsid w:val="00A234C5"/>
    <w:rsid w:val="00A242BE"/>
    <w:rsid w:val="00A24A63"/>
    <w:rsid w:val="00A24D36"/>
    <w:rsid w:val="00A24F18"/>
    <w:rsid w:val="00A250A1"/>
    <w:rsid w:val="00A251EA"/>
    <w:rsid w:val="00A252DE"/>
    <w:rsid w:val="00A255AA"/>
    <w:rsid w:val="00A2580D"/>
    <w:rsid w:val="00A25A6A"/>
    <w:rsid w:val="00A25B98"/>
    <w:rsid w:val="00A25C3C"/>
    <w:rsid w:val="00A26025"/>
    <w:rsid w:val="00A2615C"/>
    <w:rsid w:val="00A26B4D"/>
    <w:rsid w:val="00A26CB3"/>
    <w:rsid w:val="00A26D89"/>
    <w:rsid w:val="00A26F80"/>
    <w:rsid w:val="00A2722B"/>
    <w:rsid w:val="00A27249"/>
    <w:rsid w:val="00A27369"/>
    <w:rsid w:val="00A27378"/>
    <w:rsid w:val="00A27427"/>
    <w:rsid w:val="00A27AC2"/>
    <w:rsid w:val="00A27BE1"/>
    <w:rsid w:val="00A3020D"/>
    <w:rsid w:val="00A30229"/>
    <w:rsid w:val="00A30EDA"/>
    <w:rsid w:val="00A30F49"/>
    <w:rsid w:val="00A311E3"/>
    <w:rsid w:val="00A3130B"/>
    <w:rsid w:val="00A320CC"/>
    <w:rsid w:val="00A32225"/>
    <w:rsid w:val="00A32C65"/>
    <w:rsid w:val="00A32E7C"/>
    <w:rsid w:val="00A3311A"/>
    <w:rsid w:val="00A334AA"/>
    <w:rsid w:val="00A33C39"/>
    <w:rsid w:val="00A33D21"/>
    <w:rsid w:val="00A33D8D"/>
    <w:rsid w:val="00A3412F"/>
    <w:rsid w:val="00A347A2"/>
    <w:rsid w:val="00A347AC"/>
    <w:rsid w:val="00A34A56"/>
    <w:rsid w:val="00A3532F"/>
    <w:rsid w:val="00A35444"/>
    <w:rsid w:val="00A35BDD"/>
    <w:rsid w:val="00A35E51"/>
    <w:rsid w:val="00A35F97"/>
    <w:rsid w:val="00A3653E"/>
    <w:rsid w:val="00A368B5"/>
    <w:rsid w:val="00A36BFC"/>
    <w:rsid w:val="00A36E03"/>
    <w:rsid w:val="00A3711E"/>
    <w:rsid w:val="00A3722A"/>
    <w:rsid w:val="00A376E4"/>
    <w:rsid w:val="00A400B6"/>
    <w:rsid w:val="00A403D1"/>
    <w:rsid w:val="00A40964"/>
    <w:rsid w:val="00A40F1E"/>
    <w:rsid w:val="00A41296"/>
    <w:rsid w:val="00A413BC"/>
    <w:rsid w:val="00A41930"/>
    <w:rsid w:val="00A41A7E"/>
    <w:rsid w:val="00A41F15"/>
    <w:rsid w:val="00A42D4A"/>
    <w:rsid w:val="00A42E20"/>
    <w:rsid w:val="00A43B68"/>
    <w:rsid w:val="00A43BFE"/>
    <w:rsid w:val="00A4412F"/>
    <w:rsid w:val="00A44296"/>
    <w:rsid w:val="00A44C66"/>
    <w:rsid w:val="00A4557D"/>
    <w:rsid w:val="00A4574C"/>
    <w:rsid w:val="00A4603C"/>
    <w:rsid w:val="00A465D7"/>
    <w:rsid w:val="00A47061"/>
    <w:rsid w:val="00A4738C"/>
    <w:rsid w:val="00A4740F"/>
    <w:rsid w:val="00A47D18"/>
    <w:rsid w:val="00A5169A"/>
    <w:rsid w:val="00A52075"/>
    <w:rsid w:val="00A52604"/>
    <w:rsid w:val="00A528EE"/>
    <w:rsid w:val="00A52DBA"/>
    <w:rsid w:val="00A53CDB"/>
    <w:rsid w:val="00A54B7C"/>
    <w:rsid w:val="00A54BF4"/>
    <w:rsid w:val="00A54E42"/>
    <w:rsid w:val="00A5513A"/>
    <w:rsid w:val="00A55271"/>
    <w:rsid w:val="00A562E4"/>
    <w:rsid w:val="00A567B3"/>
    <w:rsid w:val="00A5688F"/>
    <w:rsid w:val="00A56D53"/>
    <w:rsid w:val="00A56EF4"/>
    <w:rsid w:val="00A56F6C"/>
    <w:rsid w:val="00A57EAB"/>
    <w:rsid w:val="00A60805"/>
    <w:rsid w:val="00A60D29"/>
    <w:rsid w:val="00A61153"/>
    <w:rsid w:val="00A615BE"/>
    <w:rsid w:val="00A61FD7"/>
    <w:rsid w:val="00A6221B"/>
    <w:rsid w:val="00A62251"/>
    <w:rsid w:val="00A62317"/>
    <w:rsid w:val="00A62441"/>
    <w:rsid w:val="00A62697"/>
    <w:rsid w:val="00A62D2C"/>
    <w:rsid w:val="00A63174"/>
    <w:rsid w:val="00A634B1"/>
    <w:rsid w:val="00A6370F"/>
    <w:rsid w:val="00A63717"/>
    <w:rsid w:val="00A63B7C"/>
    <w:rsid w:val="00A64082"/>
    <w:rsid w:val="00A642E1"/>
    <w:rsid w:val="00A6484B"/>
    <w:rsid w:val="00A64FE0"/>
    <w:rsid w:val="00A65985"/>
    <w:rsid w:val="00A65ECF"/>
    <w:rsid w:val="00A65F79"/>
    <w:rsid w:val="00A6606D"/>
    <w:rsid w:val="00A66199"/>
    <w:rsid w:val="00A67115"/>
    <w:rsid w:val="00A704EA"/>
    <w:rsid w:val="00A705CE"/>
    <w:rsid w:val="00A707B9"/>
    <w:rsid w:val="00A712FB"/>
    <w:rsid w:val="00A729DE"/>
    <w:rsid w:val="00A73B08"/>
    <w:rsid w:val="00A73D3E"/>
    <w:rsid w:val="00A7413F"/>
    <w:rsid w:val="00A747A5"/>
    <w:rsid w:val="00A74EFF"/>
    <w:rsid w:val="00A75378"/>
    <w:rsid w:val="00A75916"/>
    <w:rsid w:val="00A75A44"/>
    <w:rsid w:val="00A75B62"/>
    <w:rsid w:val="00A75BD3"/>
    <w:rsid w:val="00A75DC4"/>
    <w:rsid w:val="00A761A1"/>
    <w:rsid w:val="00A763DD"/>
    <w:rsid w:val="00A766B8"/>
    <w:rsid w:val="00A76A31"/>
    <w:rsid w:val="00A76BA6"/>
    <w:rsid w:val="00A774A1"/>
    <w:rsid w:val="00A77F64"/>
    <w:rsid w:val="00A8015C"/>
    <w:rsid w:val="00A80269"/>
    <w:rsid w:val="00A80289"/>
    <w:rsid w:val="00A80A56"/>
    <w:rsid w:val="00A80D2F"/>
    <w:rsid w:val="00A8133A"/>
    <w:rsid w:val="00A81348"/>
    <w:rsid w:val="00A81A12"/>
    <w:rsid w:val="00A81D30"/>
    <w:rsid w:val="00A81D9E"/>
    <w:rsid w:val="00A8224C"/>
    <w:rsid w:val="00A82F90"/>
    <w:rsid w:val="00A836C5"/>
    <w:rsid w:val="00A83B6E"/>
    <w:rsid w:val="00A83B6F"/>
    <w:rsid w:val="00A8428A"/>
    <w:rsid w:val="00A84318"/>
    <w:rsid w:val="00A848E8"/>
    <w:rsid w:val="00A84AAE"/>
    <w:rsid w:val="00A855D1"/>
    <w:rsid w:val="00A85992"/>
    <w:rsid w:val="00A85F0D"/>
    <w:rsid w:val="00A86003"/>
    <w:rsid w:val="00A8637B"/>
    <w:rsid w:val="00A863A8"/>
    <w:rsid w:val="00A863FE"/>
    <w:rsid w:val="00A86A54"/>
    <w:rsid w:val="00A87A5A"/>
    <w:rsid w:val="00A87DC9"/>
    <w:rsid w:val="00A87E4A"/>
    <w:rsid w:val="00A90377"/>
    <w:rsid w:val="00A9041B"/>
    <w:rsid w:val="00A9049B"/>
    <w:rsid w:val="00A908F2"/>
    <w:rsid w:val="00A91997"/>
    <w:rsid w:val="00A91EEF"/>
    <w:rsid w:val="00A91FFF"/>
    <w:rsid w:val="00A92286"/>
    <w:rsid w:val="00A92AB2"/>
    <w:rsid w:val="00A92CA4"/>
    <w:rsid w:val="00A92D85"/>
    <w:rsid w:val="00A9325F"/>
    <w:rsid w:val="00A935D7"/>
    <w:rsid w:val="00A939CE"/>
    <w:rsid w:val="00A93C91"/>
    <w:rsid w:val="00A93DF9"/>
    <w:rsid w:val="00A93F3C"/>
    <w:rsid w:val="00A94700"/>
    <w:rsid w:val="00A94901"/>
    <w:rsid w:val="00A94FF0"/>
    <w:rsid w:val="00A952AC"/>
    <w:rsid w:val="00A954F2"/>
    <w:rsid w:val="00A9571B"/>
    <w:rsid w:val="00A961CB"/>
    <w:rsid w:val="00A963B1"/>
    <w:rsid w:val="00A9643A"/>
    <w:rsid w:val="00A967CC"/>
    <w:rsid w:val="00A96E29"/>
    <w:rsid w:val="00A96EED"/>
    <w:rsid w:val="00A97076"/>
    <w:rsid w:val="00A97164"/>
    <w:rsid w:val="00A9717E"/>
    <w:rsid w:val="00A976B4"/>
    <w:rsid w:val="00A97901"/>
    <w:rsid w:val="00A97913"/>
    <w:rsid w:val="00A97CEA"/>
    <w:rsid w:val="00A97EDC"/>
    <w:rsid w:val="00AA025E"/>
    <w:rsid w:val="00AA04DA"/>
    <w:rsid w:val="00AA05BD"/>
    <w:rsid w:val="00AA06BC"/>
    <w:rsid w:val="00AA0B4E"/>
    <w:rsid w:val="00AA0EFE"/>
    <w:rsid w:val="00AA1014"/>
    <w:rsid w:val="00AA13A8"/>
    <w:rsid w:val="00AA13DC"/>
    <w:rsid w:val="00AA19AD"/>
    <w:rsid w:val="00AA1F39"/>
    <w:rsid w:val="00AA216C"/>
    <w:rsid w:val="00AA280B"/>
    <w:rsid w:val="00AA2DDD"/>
    <w:rsid w:val="00AA37F3"/>
    <w:rsid w:val="00AA3A0A"/>
    <w:rsid w:val="00AA3C2C"/>
    <w:rsid w:val="00AA3F15"/>
    <w:rsid w:val="00AA46D0"/>
    <w:rsid w:val="00AA4819"/>
    <w:rsid w:val="00AA49EA"/>
    <w:rsid w:val="00AA4C6F"/>
    <w:rsid w:val="00AA5E46"/>
    <w:rsid w:val="00AA6536"/>
    <w:rsid w:val="00AA65BF"/>
    <w:rsid w:val="00AA69E7"/>
    <w:rsid w:val="00AA6C22"/>
    <w:rsid w:val="00AA6FB9"/>
    <w:rsid w:val="00AA70B3"/>
    <w:rsid w:val="00AA7798"/>
    <w:rsid w:val="00AB0399"/>
    <w:rsid w:val="00AB09EA"/>
    <w:rsid w:val="00AB17E0"/>
    <w:rsid w:val="00AB2597"/>
    <w:rsid w:val="00AB32EE"/>
    <w:rsid w:val="00AB35D9"/>
    <w:rsid w:val="00AB387A"/>
    <w:rsid w:val="00AB38CE"/>
    <w:rsid w:val="00AB3AC6"/>
    <w:rsid w:val="00AB3CCE"/>
    <w:rsid w:val="00AB3D48"/>
    <w:rsid w:val="00AB4728"/>
    <w:rsid w:val="00AB4B8C"/>
    <w:rsid w:val="00AB4CF6"/>
    <w:rsid w:val="00AB4D03"/>
    <w:rsid w:val="00AB5369"/>
    <w:rsid w:val="00AB5A0F"/>
    <w:rsid w:val="00AB5B2D"/>
    <w:rsid w:val="00AB5FE9"/>
    <w:rsid w:val="00AB703D"/>
    <w:rsid w:val="00AB7859"/>
    <w:rsid w:val="00AC040C"/>
    <w:rsid w:val="00AC10C9"/>
    <w:rsid w:val="00AC1705"/>
    <w:rsid w:val="00AC2591"/>
    <w:rsid w:val="00AC2945"/>
    <w:rsid w:val="00AC310A"/>
    <w:rsid w:val="00AC340C"/>
    <w:rsid w:val="00AC3BAB"/>
    <w:rsid w:val="00AC3CED"/>
    <w:rsid w:val="00AC49DE"/>
    <w:rsid w:val="00AC4BF2"/>
    <w:rsid w:val="00AC4FA5"/>
    <w:rsid w:val="00AC50FD"/>
    <w:rsid w:val="00AC58CD"/>
    <w:rsid w:val="00AC5B9A"/>
    <w:rsid w:val="00AC5D38"/>
    <w:rsid w:val="00AC5EC4"/>
    <w:rsid w:val="00AC60EF"/>
    <w:rsid w:val="00AC637C"/>
    <w:rsid w:val="00AC68D0"/>
    <w:rsid w:val="00AC71B3"/>
    <w:rsid w:val="00AC74D1"/>
    <w:rsid w:val="00AC75D0"/>
    <w:rsid w:val="00AC79FC"/>
    <w:rsid w:val="00AD0200"/>
    <w:rsid w:val="00AD0A86"/>
    <w:rsid w:val="00AD0D4C"/>
    <w:rsid w:val="00AD1763"/>
    <w:rsid w:val="00AD19C5"/>
    <w:rsid w:val="00AD1A8A"/>
    <w:rsid w:val="00AD1B59"/>
    <w:rsid w:val="00AD1CE4"/>
    <w:rsid w:val="00AD249C"/>
    <w:rsid w:val="00AD2AEC"/>
    <w:rsid w:val="00AD2E7B"/>
    <w:rsid w:val="00AD2F12"/>
    <w:rsid w:val="00AD39D5"/>
    <w:rsid w:val="00AD3AAD"/>
    <w:rsid w:val="00AD3F7D"/>
    <w:rsid w:val="00AD4827"/>
    <w:rsid w:val="00AD5905"/>
    <w:rsid w:val="00AD657A"/>
    <w:rsid w:val="00AD66CA"/>
    <w:rsid w:val="00AD679D"/>
    <w:rsid w:val="00AD6AA8"/>
    <w:rsid w:val="00AD6ADD"/>
    <w:rsid w:val="00AD7539"/>
    <w:rsid w:val="00AD7F60"/>
    <w:rsid w:val="00AE0250"/>
    <w:rsid w:val="00AE0259"/>
    <w:rsid w:val="00AE03C3"/>
    <w:rsid w:val="00AE084A"/>
    <w:rsid w:val="00AE0DA9"/>
    <w:rsid w:val="00AE109C"/>
    <w:rsid w:val="00AE1739"/>
    <w:rsid w:val="00AE1A32"/>
    <w:rsid w:val="00AE1AE6"/>
    <w:rsid w:val="00AE1D08"/>
    <w:rsid w:val="00AE1EBF"/>
    <w:rsid w:val="00AE2132"/>
    <w:rsid w:val="00AE27E6"/>
    <w:rsid w:val="00AE2AF0"/>
    <w:rsid w:val="00AE2CA4"/>
    <w:rsid w:val="00AE3F69"/>
    <w:rsid w:val="00AE41DE"/>
    <w:rsid w:val="00AE4312"/>
    <w:rsid w:val="00AE4D72"/>
    <w:rsid w:val="00AE5484"/>
    <w:rsid w:val="00AE5CC4"/>
    <w:rsid w:val="00AE5CC7"/>
    <w:rsid w:val="00AE5F9A"/>
    <w:rsid w:val="00AE6179"/>
    <w:rsid w:val="00AE671D"/>
    <w:rsid w:val="00AE6B9D"/>
    <w:rsid w:val="00AE757A"/>
    <w:rsid w:val="00AE7657"/>
    <w:rsid w:val="00AF0ED0"/>
    <w:rsid w:val="00AF145C"/>
    <w:rsid w:val="00AF1B1D"/>
    <w:rsid w:val="00AF2B26"/>
    <w:rsid w:val="00AF2F0F"/>
    <w:rsid w:val="00AF3478"/>
    <w:rsid w:val="00AF35E0"/>
    <w:rsid w:val="00AF3FD2"/>
    <w:rsid w:val="00AF4286"/>
    <w:rsid w:val="00AF451C"/>
    <w:rsid w:val="00AF47F6"/>
    <w:rsid w:val="00AF4CF6"/>
    <w:rsid w:val="00AF4DB3"/>
    <w:rsid w:val="00AF4DB9"/>
    <w:rsid w:val="00AF52B9"/>
    <w:rsid w:val="00AF58BE"/>
    <w:rsid w:val="00AF5E99"/>
    <w:rsid w:val="00AF6191"/>
    <w:rsid w:val="00AF642B"/>
    <w:rsid w:val="00AF6502"/>
    <w:rsid w:val="00AF6FCD"/>
    <w:rsid w:val="00AF7103"/>
    <w:rsid w:val="00AF7123"/>
    <w:rsid w:val="00AF7854"/>
    <w:rsid w:val="00AF7DD3"/>
    <w:rsid w:val="00AF7FA2"/>
    <w:rsid w:val="00B0014B"/>
    <w:rsid w:val="00B0099B"/>
    <w:rsid w:val="00B00A5A"/>
    <w:rsid w:val="00B018FF"/>
    <w:rsid w:val="00B01CAB"/>
    <w:rsid w:val="00B022DC"/>
    <w:rsid w:val="00B02479"/>
    <w:rsid w:val="00B02A61"/>
    <w:rsid w:val="00B02F00"/>
    <w:rsid w:val="00B02F6B"/>
    <w:rsid w:val="00B030F1"/>
    <w:rsid w:val="00B038BF"/>
    <w:rsid w:val="00B03B5B"/>
    <w:rsid w:val="00B03D16"/>
    <w:rsid w:val="00B04333"/>
    <w:rsid w:val="00B0448C"/>
    <w:rsid w:val="00B04D26"/>
    <w:rsid w:val="00B04E6D"/>
    <w:rsid w:val="00B04EA0"/>
    <w:rsid w:val="00B05500"/>
    <w:rsid w:val="00B058BE"/>
    <w:rsid w:val="00B05B41"/>
    <w:rsid w:val="00B0616F"/>
    <w:rsid w:val="00B06277"/>
    <w:rsid w:val="00B0690A"/>
    <w:rsid w:val="00B07684"/>
    <w:rsid w:val="00B107E6"/>
    <w:rsid w:val="00B10AA8"/>
    <w:rsid w:val="00B10CA7"/>
    <w:rsid w:val="00B11240"/>
    <w:rsid w:val="00B119CD"/>
    <w:rsid w:val="00B11B5A"/>
    <w:rsid w:val="00B11C7B"/>
    <w:rsid w:val="00B121A4"/>
    <w:rsid w:val="00B12751"/>
    <w:rsid w:val="00B129DB"/>
    <w:rsid w:val="00B13273"/>
    <w:rsid w:val="00B138D3"/>
    <w:rsid w:val="00B13A76"/>
    <w:rsid w:val="00B13CEB"/>
    <w:rsid w:val="00B13F00"/>
    <w:rsid w:val="00B14065"/>
    <w:rsid w:val="00B14816"/>
    <w:rsid w:val="00B14B08"/>
    <w:rsid w:val="00B15507"/>
    <w:rsid w:val="00B15C5B"/>
    <w:rsid w:val="00B15E3E"/>
    <w:rsid w:val="00B167E8"/>
    <w:rsid w:val="00B16A96"/>
    <w:rsid w:val="00B172C3"/>
    <w:rsid w:val="00B1754B"/>
    <w:rsid w:val="00B17D70"/>
    <w:rsid w:val="00B17F09"/>
    <w:rsid w:val="00B17F5C"/>
    <w:rsid w:val="00B17FEA"/>
    <w:rsid w:val="00B20540"/>
    <w:rsid w:val="00B20705"/>
    <w:rsid w:val="00B2071F"/>
    <w:rsid w:val="00B20859"/>
    <w:rsid w:val="00B20AE7"/>
    <w:rsid w:val="00B225F8"/>
    <w:rsid w:val="00B22B9D"/>
    <w:rsid w:val="00B22D41"/>
    <w:rsid w:val="00B22DD6"/>
    <w:rsid w:val="00B22F63"/>
    <w:rsid w:val="00B242B4"/>
    <w:rsid w:val="00B24439"/>
    <w:rsid w:val="00B24477"/>
    <w:rsid w:val="00B245EC"/>
    <w:rsid w:val="00B24751"/>
    <w:rsid w:val="00B24ED5"/>
    <w:rsid w:val="00B250B9"/>
    <w:rsid w:val="00B255D2"/>
    <w:rsid w:val="00B259F7"/>
    <w:rsid w:val="00B26204"/>
    <w:rsid w:val="00B262D0"/>
    <w:rsid w:val="00B263D0"/>
    <w:rsid w:val="00B26508"/>
    <w:rsid w:val="00B269F2"/>
    <w:rsid w:val="00B26E4F"/>
    <w:rsid w:val="00B26F53"/>
    <w:rsid w:val="00B270F7"/>
    <w:rsid w:val="00B271A3"/>
    <w:rsid w:val="00B2795E"/>
    <w:rsid w:val="00B27E94"/>
    <w:rsid w:val="00B27EB5"/>
    <w:rsid w:val="00B309B8"/>
    <w:rsid w:val="00B30C6E"/>
    <w:rsid w:val="00B30E88"/>
    <w:rsid w:val="00B31B8C"/>
    <w:rsid w:val="00B31F1C"/>
    <w:rsid w:val="00B32291"/>
    <w:rsid w:val="00B32427"/>
    <w:rsid w:val="00B32717"/>
    <w:rsid w:val="00B32B71"/>
    <w:rsid w:val="00B32C29"/>
    <w:rsid w:val="00B3305D"/>
    <w:rsid w:val="00B33257"/>
    <w:rsid w:val="00B33597"/>
    <w:rsid w:val="00B3463C"/>
    <w:rsid w:val="00B3463D"/>
    <w:rsid w:val="00B34BD9"/>
    <w:rsid w:val="00B35194"/>
    <w:rsid w:val="00B35A4B"/>
    <w:rsid w:val="00B35DA8"/>
    <w:rsid w:val="00B362E6"/>
    <w:rsid w:val="00B3681E"/>
    <w:rsid w:val="00B36896"/>
    <w:rsid w:val="00B36B62"/>
    <w:rsid w:val="00B36E36"/>
    <w:rsid w:val="00B36FE6"/>
    <w:rsid w:val="00B37188"/>
    <w:rsid w:val="00B378B0"/>
    <w:rsid w:val="00B40010"/>
    <w:rsid w:val="00B405D9"/>
    <w:rsid w:val="00B40606"/>
    <w:rsid w:val="00B4094B"/>
    <w:rsid w:val="00B41363"/>
    <w:rsid w:val="00B41762"/>
    <w:rsid w:val="00B419B9"/>
    <w:rsid w:val="00B41F5C"/>
    <w:rsid w:val="00B42107"/>
    <w:rsid w:val="00B42884"/>
    <w:rsid w:val="00B42B56"/>
    <w:rsid w:val="00B42EC4"/>
    <w:rsid w:val="00B4303B"/>
    <w:rsid w:val="00B4325D"/>
    <w:rsid w:val="00B4356B"/>
    <w:rsid w:val="00B436A4"/>
    <w:rsid w:val="00B43943"/>
    <w:rsid w:val="00B43F37"/>
    <w:rsid w:val="00B4474C"/>
    <w:rsid w:val="00B44D07"/>
    <w:rsid w:val="00B44D98"/>
    <w:rsid w:val="00B44E42"/>
    <w:rsid w:val="00B4511B"/>
    <w:rsid w:val="00B453F8"/>
    <w:rsid w:val="00B45DBF"/>
    <w:rsid w:val="00B46488"/>
    <w:rsid w:val="00B464F3"/>
    <w:rsid w:val="00B469C3"/>
    <w:rsid w:val="00B47122"/>
    <w:rsid w:val="00B4718D"/>
    <w:rsid w:val="00B472DA"/>
    <w:rsid w:val="00B478FA"/>
    <w:rsid w:val="00B47BF2"/>
    <w:rsid w:val="00B50253"/>
    <w:rsid w:val="00B5047F"/>
    <w:rsid w:val="00B508A6"/>
    <w:rsid w:val="00B50FBF"/>
    <w:rsid w:val="00B51302"/>
    <w:rsid w:val="00B513E8"/>
    <w:rsid w:val="00B51713"/>
    <w:rsid w:val="00B51D48"/>
    <w:rsid w:val="00B521CA"/>
    <w:rsid w:val="00B52434"/>
    <w:rsid w:val="00B52491"/>
    <w:rsid w:val="00B52659"/>
    <w:rsid w:val="00B526DB"/>
    <w:rsid w:val="00B53197"/>
    <w:rsid w:val="00B53356"/>
    <w:rsid w:val="00B53371"/>
    <w:rsid w:val="00B53520"/>
    <w:rsid w:val="00B536DD"/>
    <w:rsid w:val="00B53E1D"/>
    <w:rsid w:val="00B542CE"/>
    <w:rsid w:val="00B54BA7"/>
    <w:rsid w:val="00B55925"/>
    <w:rsid w:val="00B55E8F"/>
    <w:rsid w:val="00B5611E"/>
    <w:rsid w:val="00B569DF"/>
    <w:rsid w:val="00B56E38"/>
    <w:rsid w:val="00B575CA"/>
    <w:rsid w:val="00B576EA"/>
    <w:rsid w:val="00B57A41"/>
    <w:rsid w:val="00B57A95"/>
    <w:rsid w:val="00B57EB9"/>
    <w:rsid w:val="00B57EF8"/>
    <w:rsid w:val="00B60A75"/>
    <w:rsid w:val="00B61209"/>
    <w:rsid w:val="00B617C2"/>
    <w:rsid w:val="00B61FA0"/>
    <w:rsid w:val="00B62166"/>
    <w:rsid w:val="00B628ED"/>
    <w:rsid w:val="00B62964"/>
    <w:rsid w:val="00B62982"/>
    <w:rsid w:val="00B62CA7"/>
    <w:rsid w:val="00B62D8C"/>
    <w:rsid w:val="00B62F66"/>
    <w:rsid w:val="00B63AB5"/>
    <w:rsid w:val="00B63EAA"/>
    <w:rsid w:val="00B63F77"/>
    <w:rsid w:val="00B6457F"/>
    <w:rsid w:val="00B64A90"/>
    <w:rsid w:val="00B64BB4"/>
    <w:rsid w:val="00B64CDD"/>
    <w:rsid w:val="00B64F31"/>
    <w:rsid w:val="00B651D9"/>
    <w:rsid w:val="00B652C5"/>
    <w:rsid w:val="00B65F18"/>
    <w:rsid w:val="00B661DE"/>
    <w:rsid w:val="00B6630B"/>
    <w:rsid w:val="00B6726D"/>
    <w:rsid w:val="00B67659"/>
    <w:rsid w:val="00B679DD"/>
    <w:rsid w:val="00B70607"/>
    <w:rsid w:val="00B70942"/>
    <w:rsid w:val="00B70A1E"/>
    <w:rsid w:val="00B70C91"/>
    <w:rsid w:val="00B70C99"/>
    <w:rsid w:val="00B70D74"/>
    <w:rsid w:val="00B712A7"/>
    <w:rsid w:val="00B717E8"/>
    <w:rsid w:val="00B7180F"/>
    <w:rsid w:val="00B72465"/>
    <w:rsid w:val="00B725E0"/>
    <w:rsid w:val="00B72A13"/>
    <w:rsid w:val="00B7348F"/>
    <w:rsid w:val="00B73663"/>
    <w:rsid w:val="00B7378B"/>
    <w:rsid w:val="00B73868"/>
    <w:rsid w:val="00B73B24"/>
    <w:rsid w:val="00B73BDA"/>
    <w:rsid w:val="00B73E92"/>
    <w:rsid w:val="00B744BB"/>
    <w:rsid w:val="00B74D46"/>
    <w:rsid w:val="00B757A9"/>
    <w:rsid w:val="00B75C4A"/>
    <w:rsid w:val="00B75F85"/>
    <w:rsid w:val="00B76273"/>
    <w:rsid w:val="00B765D5"/>
    <w:rsid w:val="00B766AD"/>
    <w:rsid w:val="00B77B76"/>
    <w:rsid w:val="00B80B3A"/>
    <w:rsid w:val="00B8171A"/>
    <w:rsid w:val="00B8184C"/>
    <w:rsid w:val="00B81871"/>
    <w:rsid w:val="00B818FC"/>
    <w:rsid w:val="00B81CD5"/>
    <w:rsid w:val="00B81E47"/>
    <w:rsid w:val="00B82219"/>
    <w:rsid w:val="00B839A3"/>
    <w:rsid w:val="00B83B9D"/>
    <w:rsid w:val="00B83DC7"/>
    <w:rsid w:val="00B83EA9"/>
    <w:rsid w:val="00B83F88"/>
    <w:rsid w:val="00B83F89"/>
    <w:rsid w:val="00B8425A"/>
    <w:rsid w:val="00B84396"/>
    <w:rsid w:val="00B8481F"/>
    <w:rsid w:val="00B84AC3"/>
    <w:rsid w:val="00B84E26"/>
    <w:rsid w:val="00B84E96"/>
    <w:rsid w:val="00B84F60"/>
    <w:rsid w:val="00B854CC"/>
    <w:rsid w:val="00B85B89"/>
    <w:rsid w:val="00B85C66"/>
    <w:rsid w:val="00B85C75"/>
    <w:rsid w:val="00B85E63"/>
    <w:rsid w:val="00B85EA3"/>
    <w:rsid w:val="00B86208"/>
    <w:rsid w:val="00B86489"/>
    <w:rsid w:val="00B86640"/>
    <w:rsid w:val="00B86950"/>
    <w:rsid w:val="00B86B09"/>
    <w:rsid w:val="00B871CC"/>
    <w:rsid w:val="00B87416"/>
    <w:rsid w:val="00B87B1B"/>
    <w:rsid w:val="00B90193"/>
    <w:rsid w:val="00B901EC"/>
    <w:rsid w:val="00B9076A"/>
    <w:rsid w:val="00B90AE1"/>
    <w:rsid w:val="00B90C4B"/>
    <w:rsid w:val="00B911A8"/>
    <w:rsid w:val="00B91279"/>
    <w:rsid w:val="00B91C59"/>
    <w:rsid w:val="00B92A23"/>
    <w:rsid w:val="00B92B69"/>
    <w:rsid w:val="00B92D22"/>
    <w:rsid w:val="00B92DB6"/>
    <w:rsid w:val="00B92F00"/>
    <w:rsid w:val="00B932E7"/>
    <w:rsid w:val="00B933B6"/>
    <w:rsid w:val="00B93A2E"/>
    <w:rsid w:val="00B940A9"/>
    <w:rsid w:val="00B941E4"/>
    <w:rsid w:val="00B94280"/>
    <w:rsid w:val="00B954B7"/>
    <w:rsid w:val="00B95634"/>
    <w:rsid w:val="00B9573F"/>
    <w:rsid w:val="00B957FA"/>
    <w:rsid w:val="00B95AB3"/>
    <w:rsid w:val="00B95B46"/>
    <w:rsid w:val="00B9607A"/>
    <w:rsid w:val="00B96315"/>
    <w:rsid w:val="00B96B09"/>
    <w:rsid w:val="00B97147"/>
    <w:rsid w:val="00B973F9"/>
    <w:rsid w:val="00B97A5C"/>
    <w:rsid w:val="00B97B35"/>
    <w:rsid w:val="00B97E9A"/>
    <w:rsid w:val="00BA068D"/>
    <w:rsid w:val="00BA0874"/>
    <w:rsid w:val="00BA0FB5"/>
    <w:rsid w:val="00BA1075"/>
    <w:rsid w:val="00BA155D"/>
    <w:rsid w:val="00BA16C1"/>
    <w:rsid w:val="00BA184A"/>
    <w:rsid w:val="00BA1ACA"/>
    <w:rsid w:val="00BA21F9"/>
    <w:rsid w:val="00BA2DDF"/>
    <w:rsid w:val="00BA2E86"/>
    <w:rsid w:val="00BA2FB0"/>
    <w:rsid w:val="00BA37F0"/>
    <w:rsid w:val="00BA38A3"/>
    <w:rsid w:val="00BA3912"/>
    <w:rsid w:val="00BA3A4C"/>
    <w:rsid w:val="00BA3DEA"/>
    <w:rsid w:val="00BA417A"/>
    <w:rsid w:val="00BA4424"/>
    <w:rsid w:val="00BA4684"/>
    <w:rsid w:val="00BA4B87"/>
    <w:rsid w:val="00BA50DC"/>
    <w:rsid w:val="00BA5922"/>
    <w:rsid w:val="00BA679C"/>
    <w:rsid w:val="00BA7612"/>
    <w:rsid w:val="00BB03CF"/>
    <w:rsid w:val="00BB0744"/>
    <w:rsid w:val="00BB0A8F"/>
    <w:rsid w:val="00BB1A04"/>
    <w:rsid w:val="00BB1C9C"/>
    <w:rsid w:val="00BB20AE"/>
    <w:rsid w:val="00BB233E"/>
    <w:rsid w:val="00BB23CB"/>
    <w:rsid w:val="00BB2675"/>
    <w:rsid w:val="00BB27C5"/>
    <w:rsid w:val="00BB2B43"/>
    <w:rsid w:val="00BB3B6E"/>
    <w:rsid w:val="00BB3DC0"/>
    <w:rsid w:val="00BB3E39"/>
    <w:rsid w:val="00BB40A2"/>
    <w:rsid w:val="00BB4182"/>
    <w:rsid w:val="00BB4247"/>
    <w:rsid w:val="00BB4304"/>
    <w:rsid w:val="00BB4F8D"/>
    <w:rsid w:val="00BB5448"/>
    <w:rsid w:val="00BB5621"/>
    <w:rsid w:val="00BB5C83"/>
    <w:rsid w:val="00BB5EF0"/>
    <w:rsid w:val="00BB600A"/>
    <w:rsid w:val="00BB690D"/>
    <w:rsid w:val="00BB75FA"/>
    <w:rsid w:val="00BB76CE"/>
    <w:rsid w:val="00BB7745"/>
    <w:rsid w:val="00BB7D26"/>
    <w:rsid w:val="00BB7F19"/>
    <w:rsid w:val="00BB7F70"/>
    <w:rsid w:val="00BC01F7"/>
    <w:rsid w:val="00BC043B"/>
    <w:rsid w:val="00BC0566"/>
    <w:rsid w:val="00BC0A65"/>
    <w:rsid w:val="00BC0EB1"/>
    <w:rsid w:val="00BC0F1F"/>
    <w:rsid w:val="00BC28E6"/>
    <w:rsid w:val="00BC2C45"/>
    <w:rsid w:val="00BC2FB2"/>
    <w:rsid w:val="00BC3051"/>
    <w:rsid w:val="00BC31A7"/>
    <w:rsid w:val="00BC38E3"/>
    <w:rsid w:val="00BC397E"/>
    <w:rsid w:val="00BC3B73"/>
    <w:rsid w:val="00BC3B83"/>
    <w:rsid w:val="00BC515D"/>
    <w:rsid w:val="00BC528D"/>
    <w:rsid w:val="00BC53AB"/>
    <w:rsid w:val="00BC6036"/>
    <w:rsid w:val="00BC6626"/>
    <w:rsid w:val="00BC6BA5"/>
    <w:rsid w:val="00BC73B2"/>
    <w:rsid w:val="00BC7458"/>
    <w:rsid w:val="00BC749D"/>
    <w:rsid w:val="00BC752E"/>
    <w:rsid w:val="00BC7FF4"/>
    <w:rsid w:val="00BD05D1"/>
    <w:rsid w:val="00BD0655"/>
    <w:rsid w:val="00BD0909"/>
    <w:rsid w:val="00BD117E"/>
    <w:rsid w:val="00BD19F0"/>
    <w:rsid w:val="00BD25EE"/>
    <w:rsid w:val="00BD26A8"/>
    <w:rsid w:val="00BD2B90"/>
    <w:rsid w:val="00BD2DFD"/>
    <w:rsid w:val="00BD3369"/>
    <w:rsid w:val="00BD3839"/>
    <w:rsid w:val="00BD394D"/>
    <w:rsid w:val="00BD46F2"/>
    <w:rsid w:val="00BD4BF0"/>
    <w:rsid w:val="00BD4E48"/>
    <w:rsid w:val="00BD54C3"/>
    <w:rsid w:val="00BD57D3"/>
    <w:rsid w:val="00BD6274"/>
    <w:rsid w:val="00BD62DE"/>
    <w:rsid w:val="00BD642B"/>
    <w:rsid w:val="00BD6F42"/>
    <w:rsid w:val="00BD75E3"/>
    <w:rsid w:val="00BD7958"/>
    <w:rsid w:val="00BE00C3"/>
    <w:rsid w:val="00BE0B10"/>
    <w:rsid w:val="00BE0BDF"/>
    <w:rsid w:val="00BE1130"/>
    <w:rsid w:val="00BE11E8"/>
    <w:rsid w:val="00BE137D"/>
    <w:rsid w:val="00BE1708"/>
    <w:rsid w:val="00BE1BC4"/>
    <w:rsid w:val="00BE2063"/>
    <w:rsid w:val="00BE234C"/>
    <w:rsid w:val="00BE2826"/>
    <w:rsid w:val="00BE2C6E"/>
    <w:rsid w:val="00BE31B3"/>
    <w:rsid w:val="00BE39B9"/>
    <w:rsid w:val="00BE44A0"/>
    <w:rsid w:val="00BE4D16"/>
    <w:rsid w:val="00BE4E31"/>
    <w:rsid w:val="00BE504A"/>
    <w:rsid w:val="00BE5349"/>
    <w:rsid w:val="00BE5565"/>
    <w:rsid w:val="00BE558C"/>
    <w:rsid w:val="00BE5AAB"/>
    <w:rsid w:val="00BE623A"/>
    <w:rsid w:val="00BE7194"/>
    <w:rsid w:val="00BE7709"/>
    <w:rsid w:val="00BE78C0"/>
    <w:rsid w:val="00BE7BEA"/>
    <w:rsid w:val="00BE7DF7"/>
    <w:rsid w:val="00BE7F14"/>
    <w:rsid w:val="00BF0EE8"/>
    <w:rsid w:val="00BF2C79"/>
    <w:rsid w:val="00BF32A2"/>
    <w:rsid w:val="00BF39F7"/>
    <w:rsid w:val="00BF3EDE"/>
    <w:rsid w:val="00BF46C7"/>
    <w:rsid w:val="00BF534E"/>
    <w:rsid w:val="00BF5541"/>
    <w:rsid w:val="00BF5681"/>
    <w:rsid w:val="00BF5CD7"/>
    <w:rsid w:val="00BF6881"/>
    <w:rsid w:val="00BF6AE1"/>
    <w:rsid w:val="00BF7078"/>
    <w:rsid w:val="00C00085"/>
    <w:rsid w:val="00C00291"/>
    <w:rsid w:val="00C007EC"/>
    <w:rsid w:val="00C00994"/>
    <w:rsid w:val="00C00C52"/>
    <w:rsid w:val="00C011E2"/>
    <w:rsid w:val="00C01297"/>
    <w:rsid w:val="00C01A10"/>
    <w:rsid w:val="00C01A5D"/>
    <w:rsid w:val="00C01F7E"/>
    <w:rsid w:val="00C0201B"/>
    <w:rsid w:val="00C02497"/>
    <w:rsid w:val="00C027AC"/>
    <w:rsid w:val="00C02DDD"/>
    <w:rsid w:val="00C02E68"/>
    <w:rsid w:val="00C03002"/>
    <w:rsid w:val="00C0302E"/>
    <w:rsid w:val="00C03530"/>
    <w:rsid w:val="00C03E90"/>
    <w:rsid w:val="00C04751"/>
    <w:rsid w:val="00C0518A"/>
    <w:rsid w:val="00C051A5"/>
    <w:rsid w:val="00C05479"/>
    <w:rsid w:val="00C05DE2"/>
    <w:rsid w:val="00C060BA"/>
    <w:rsid w:val="00C06279"/>
    <w:rsid w:val="00C065A8"/>
    <w:rsid w:val="00C06682"/>
    <w:rsid w:val="00C073CC"/>
    <w:rsid w:val="00C1053F"/>
    <w:rsid w:val="00C10CE1"/>
    <w:rsid w:val="00C11134"/>
    <w:rsid w:val="00C115FC"/>
    <w:rsid w:val="00C119E6"/>
    <w:rsid w:val="00C123C1"/>
    <w:rsid w:val="00C126FE"/>
    <w:rsid w:val="00C128F5"/>
    <w:rsid w:val="00C12B8F"/>
    <w:rsid w:val="00C13544"/>
    <w:rsid w:val="00C137F5"/>
    <w:rsid w:val="00C14A8C"/>
    <w:rsid w:val="00C14EED"/>
    <w:rsid w:val="00C1594B"/>
    <w:rsid w:val="00C16935"/>
    <w:rsid w:val="00C16D26"/>
    <w:rsid w:val="00C170AF"/>
    <w:rsid w:val="00C1720C"/>
    <w:rsid w:val="00C17436"/>
    <w:rsid w:val="00C1782B"/>
    <w:rsid w:val="00C2017F"/>
    <w:rsid w:val="00C20A81"/>
    <w:rsid w:val="00C20AAA"/>
    <w:rsid w:val="00C21059"/>
    <w:rsid w:val="00C21113"/>
    <w:rsid w:val="00C21E11"/>
    <w:rsid w:val="00C22CB3"/>
    <w:rsid w:val="00C22CFA"/>
    <w:rsid w:val="00C22FDA"/>
    <w:rsid w:val="00C234FE"/>
    <w:rsid w:val="00C235CB"/>
    <w:rsid w:val="00C23700"/>
    <w:rsid w:val="00C23B66"/>
    <w:rsid w:val="00C24369"/>
    <w:rsid w:val="00C24A46"/>
    <w:rsid w:val="00C24B39"/>
    <w:rsid w:val="00C256B6"/>
    <w:rsid w:val="00C26752"/>
    <w:rsid w:val="00C26EB2"/>
    <w:rsid w:val="00C271BE"/>
    <w:rsid w:val="00C279A0"/>
    <w:rsid w:val="00C27F1E"/>
    <w:rsid w:val="00C307D2"/>
    <w:rsid w:val="00C3096A"/>
    <w:rsid w:val="00C311D4"/>
    <w:rsid w:val="00C31E5F"/>
    <w:rsid w:val="00C31F35"/>
    <w:rsid w:val="00C31FBB"/>
    <w:rsid w:val="00C31FF1"/>
    <w:rsid w:val="00C32966"/>
    <w:rsid w:val="00C32B09"/>
    <w:rsid w:val="00C32CCB"/>
    <w:rsid w:val="00C32D86"/>
    <w:rsid w:val="00C3346F"/>
    <w:rsid w:val="00C345B9"/>
    <w:rsid w:val="00C34A61"/>
    <w:rsid w:val="00C34A9A"/>
    <w:rsid w:val="00C34B8C"/>
    <w:rsid w:val="00C35167"/>
    <w:rsid w:val="00C351A7"/>
    <w:rsid w:val="00C35261"/>
    <w:rsid w:val="00C3531B"/>
    <w:rsid w:val="00C357F0"/>
    <w:rsid w:val="00C366DC"/>
    <w:rsid w:val="00C36C15"/>
    <w:rsid w:val="00C36F0E"/>
    <w:rsid w:val="00C3719E"/>
    <w:rsid w:val="00C379C7"/>
    <w:rsid w:val="00C37A4E"/>
    <w:rsid w:val="00C40237"/>
    <w:rsid w:val="00C404BD"/>
    <w:rsid w:val="00C40AEE"/>
    <w:rsid w:val="00C40D7B"/>
    <w:rsid w:val="00C417EE"/>
    <w:rsid w:val="00C42A6D"/>
    <w:rsid w:val="00C42AAB"/>
    <w:rsid w:val="00C42C10"/>
    <w:rsid w:val="00C43056"/>
    <w:rsid w:val="00C4316C"/>
    <w:rsid w:val="00C4323B"/>
    <w:rsid w:val="00C43499"/>
    <w:rsid w:val="00C43506"/>
    <w:rsid w:val="00C4392E"/>
    <w:rsid w:val="00C43E7E"/>
    <w:rsid w:val="00C43F30"/>
    <w:rsid w:val="00C441F7"/>
    <w:rsid w:val="00C445C8"/>
    <w:rsid w:val="00C44AF2"/>
    <w:rsid w:val="00C45131"/>
    <w:rsid w:val="00C45748"/>
    <w:rsid w:val="00C45EAE"/>
    <w:rsid w:val="00C462A0"/>
    <w:rsid w:val="00C463F5"/>
    <w:rsid w:val="00C46AB2"/>
    <w:rsid w:val="00C46FBB"/>
    <w:rsid w:val="00C4712E"/>
    <w:rsid w:val="00C503B9"/>
    <w:rsid w:val="00C507C1"/>
    <w:rsid w:val="00C50F18"/>
    <w:rsid w:val="00C50FDD"/>
    <w:rsid w:val="00C51094"/>
    <w:rsid w:val="00C512A4"/>
    <w:rsid w:val="00C51367"/>
    <w:rsid w:val="00C5185C"/>
    <w:rsid w:val="00C51EB7"/>
    <w:rsid w:val="00C51FB4"/>
    <w:rsid w:val="00C5202B"/>
    <w:rsid w:val="00C52500"/>
    <w:rsid w:val="00C52643"/>
    <w:rsid w:val="00C5277E"/>
    <w:rsid w:val="00C52F04"/>
    <w:rsid w:val="00C52F4B"/>
    <w:rsid w:val="00C5328E"/>
    <w:rsid w:val="00C533BF"/>
    <w:rsid w:val="00C5346B"/>
    <w:rsid w:val="00C54803"/>
    <w:rsid w:val="00C55755"/>
    <w:rsid w:val="00C5647D"/>
    <w:rsid w:val="00C56915"/>
    <w:rsid w:val="00C56B32"/>
    <w:rsid w:val="00C56BB7"/>
    <w:rsid w:val="00C56DBB"/>
    <w:rsid w:val="00C57285"/>
    <w:rsid w:val="00C5760B"/>
    <w:rsid w:val="00C578EF"/>
    <w:rsid w:val="00C57F84"/>
    <w:rsid w:val="00C6060E"/>
    <w:rsid w:val="00C607A8"/>
    <w:rsid w:val="00C60ABB"/>
    <w:rsid w:val="00C60B15"/>
    <w:rsid w:val="00C60C97"/>
    <w:rsid w:val="00C60D16"/>
    <w:rsid w:val="00C6101F"/>
    <w:rsid w:val="00C615EE"/>
    <w:rsid w:val="00C61E87"/>
    <w:rsid w:val="00C62139"/>
    <w:rsid w:val="00C62286"/>
    <w:rsid w:val="00C62787"/>
    <w:rsid w:val="00C627C9"/>
    <w:rsid w:val="00C62B88"/>
    <w:rsid w:val="00C62C6F"/>
    <w:rsid w:val="00C62D21"/>
    <w:rsid w:val="00C62DE5"/>
    <w:rsid w:val="00C637E2"/>
    <w:rsid w:val="00C63A24"/>
    <w:rsid w:val="00C63B95"/>
    <w:rsid w:val="00C63F03"/>
    <w:rsid w:val="00C642EA"/>
    <w:rsid w:val="00C64751"/>
    <w:rsid w:val="00C649A2"/>
    <w:rsid w:val="00C64EBA"/>
    <w:rsid w:val="00C66609"/>
    <w:rsid w:val="00C66E72"/>
    <w:rsid w:val="00C67439"/>
    <w:rsid w:val="00C67449"/>
    <w:rsid w:val="00C67494"/>
    <w:rsid w:val="00C67BC8"/>
    <w:rsid w:val="00C7049A"/>
    <w:rsid w:val="00C70624"/>
    <w:rsid w:val="00C70E87"/>
    <w:rsid w:val="00C711F8"/>
    <w:rsid w:val="00C718D6"/>
    <w:rsid w:val="00C71AE4"/>
    <w:rsid w:val="00C71CBD"/>
    <w:rsid w:val="00C729D8"/>
    <w:rsid w:val="00C72A54"/>
    <w:rsid w:val="00C73150"/>
    <w:rsid w:val="00C7334B"/>
    <w:rsid w:val="00C73B7B"/>
    <w:rsid w:val="00C7408C"/>
    <w:rsid w:val="00C74153"/>
    <w:rsid w:val="00C7444D"/>
    <w:rsid w:val="00C7492B"/>
    <w:rsid w:val="00C74F9D"/>
    <w:rsid w:val="00C74FA3"/>
    <w:rsid w:val="00C75355"/>
    <w:rsid w:val="00C759C0"/>
    <w:rsid w:val="00C76A00"/>
    <w:rsid w:val="00C76CAD"/>
    <w:rsid w:val="00C76D89"/>
    <w:rsid w:val="00C771B5"/>
    <w:rsid w:val="00C77421"/>
    <w:rsid w:val="00C801A2"/>
    <w:rsid w:val="00C808D5"/>
    <w:rsid w:val="00C80F67"/>
    <w:rsid w:val="00C8189D"/>
    <w:rsid w:val="00C819E0"/>
    <w:rsid w:val="00C81D44"/>
    <w:rsid w:val="00C81DAE"/>
    <w:rsid w:val="00C81FF6"/>
    <w:rsid w:val="00C82587"/>
    <w:rsid w:val="00C825B4"/>
    <w:rsid w:val="00C82833"/>
    <w:rsid w:val="00C836A5"/>
    <w:rsid w:val="00C837A6"/>
    <w:rsid w:val="00C83C52"/>
    <w:rsid w:val="00C8454B"/>
    <w:rsid w:val="00C84A80"/>
    <w:rsid w:val="00C84C5F"/>
    <w:rsid w:val="00C84CC1"/>
    <w:rsid w:val="00C84DFB"/>
    <w:rsid w:val="00C8520B"/>
    <w:rsid w:val="00C85BD3"/>
    <w:rsid w:val="00C85D4A"/>
    <w:rsid w:val="00C8669C"/>
    <w:rsid w:val="00C866B7"/>
    <w:rsid w:val="00C86FDD"/>
    <w:rsid w:val="00C87A63"/>
    <w:rsid w:val="00C90462"/>
    <w:rsid w:val="00C906DD"/>
    <w:rsid w:val="00C91058"/>
    <w:rsid w:val="00C9125C"/>
    <w:rsid w:val="00C915B2"/>
    <w:rsid w:val="00C91E3C"/>
    <w:rsid w:val="00C9247A"/>
    <w:rsid w:val="00C92734"/>
    <w:rsid w:val="00C927DA"/>
    <w:rsid w:val="00C92878"/>
    <w:rsid w:val="00C92A96"/>
    <w:rsid w:val="00C92B1F"/>
    <w:rsid w:val="00C92DBA"/>
    <w:rsid w:val="00C93648"/>
    <w:rsid w:val="00C93C42"/>
    <w:rsid w:val="00C93D93"/>
    <w:rsid w:val="00C954D5"/>
    <w:rsid w:val="00C95D16"/>
    <w:rsid w:val="00C95F8F"/>
    <w:rsid w:val="00C96450"/>
    <w:rsid w:val="00C96848"/>
    <w:rsid w:val="00C96D22"/>
    <w:rsid w:val="00C97481"/>
    <w:rsid w:val="00C977A5"/>
    <w:rsid w:val="00C97E43"/>
    <w:rsid w:val="00C97F54"/>
    <w:rsid w:val="00CA03BD"/>
    <w:rsid w:val="00CA0412"/>
    <w:rsid w:val="00CA05D4"/>
    <w:rsid w:val="00CA0B57"/>
    <w:rsid w:val="00CA1064"/>
    <w:rsid w:val="00CA169B"/>
    <w:rsid w:val="00CA1718"/>
    <w:rsid w:val="00CA2718"/>
    <w:rsid w:val="00CA28AF"/>
    <w:rsid w:val="00CA2AB0"/>
    <w:rsid w:val="00CA2C7C"/>
    <w:rsid w:val="00CA2CCA"/>
    <w:rsid w:val="00CA2D44"/>
    <w:rsid w:val="00CA3388"/>
    <w:rsid w:val="00CA34CF"/>
    <w:rsid w:val="00CA3FCE"/>
    <w:rsid w:val="00CA40B2"/>
    <w:rsid w:val="00CA438E"/>
    <w:rsid w:val="00CA47BA"/>
    <w:rsid w:val="00CA49A1"/>
    <w:rsid w:val="00CA558F"/>
    <w:rsid w:val="00CA55D5"/>
    <w:rsid w:val="00CA5B16"/>
    <w:rsid w:val="00CA5FE1"/>
    <w:rsid w:val="00CA60EC"/>
    <w:rsid w:val="00CA69DB"/>
    <w:rsid w:val="00CA71A1"/>
    <w:rsid w:val="00CB0448"/>
    <w:rsid w:val="00CB0596"/>
    <w:rsid w:val="00CB05D0"/>
    <w:rsid w:val="00CB0913"/>
    <w:rsid w:val="00CB0D50"/>
    <w:rsid w:val="00CB18D2"/>
    <w:rsid w:val="00CB1EFB"/>
    <w:rsid w:val="00CB1F04"/>
    <w:rsid w:val="00CB260F"/>
    <w:rsid w:val="00CB271A"/>
    <w:rsid w:val="00CB2975"/>
    <w:rsid w:val="00CB2BC8"/>
    <w:rsid w:val="00CB2F49"/>
    <w:rsid w:val="00CB3268"/>
    <w:rsid w:val="00CB3291"/>
    <w:rsid w:val="00CB33B9"/>
    <w:rsid w:val="00CB35EF"/>
    <w:rsid w:val="00CB43EC"/>
    <w:rsid w:val="00CB47F3"/>
    <w:rsid w:val="00CB4A3E"/>
    <w:rsid w:val="00CB4CBF"/>
    <w:rsid w:val="00CB5966"/>
    <w:rsid w:val="00CB5B3D"/>
    <w:rsid w:val="00CB60B6"/>
    <w:rsid w:val="00CB63FF"/>
    <w:rsid w:val="00CB6696"/>
    <w:rsid w:val="00CB66CB"/>
    <w:rsid w:val="00CB6853"/>
    <w:rsid w:val="00CB6C27"/>
    <w:rsid w:val="00CB6DD5"/>
    <w:rsid w:val="00CB6FB5"/>
    <w:rsid w:val="00CB7484"/>
    <w:rsid w:val="00CB76BC"/>
    <w:rsid w:val="00CC0217"/>
    <w:rsid w:val="00CC1719"/>
    <w:rsid w:val="00CC17A7"/>
    <w:rsid w:val="00CC215E"/>
    <w:rsid w:val="00CC33C5"/>
    <w:rsid w:val="00CC4087"/>
    <w:rsid w:val="00CC4437"/>
    <w:rsid w:val="00CC4701"/>
    <w:rsid w:val="00CC484C"/>
    <w:rsid w:val="00CC4D94"/>
    <w:rsid w:val="00CC55F2"/>
    <w:rsid w:val="00CC596E"/>
    <w:rsid w:val="00CC5A2A"/>
    <w:rsid w:val="00CC5B4D"/>
    <w:rsid w:val="00CC6108"/>
    <w:rsid w:val="00CC6229"/>
    <w:rsid w:val="00CC6349"/>
    <w:rsid w:val="00CC6448"/>
    <w:rsid w:val="00CC6741"/>
    <w:rsid w:val="00CC6812"/>
    <w:rsid w:val="00CC6E8D"/>
    <w:rsid w:val="00CC755D"/>
    <w:rsid w:val="00CD011C"/>
    <w:rsid w:val="00CD154C"/>
    <w:rsid w:val="00CD1577"/>
    <w:rsid w:val="00CD16B4"/>
    <w:rsid w:val="00CD183A"/>
    <w:rsid w:val="00CD1ECD"/>
    <w:rsid w:val="00CD22DB"/>
    <w:rsid w:val="00CD2A3C"/>
    <w:rsid w:val="00CD301C"/>
    <w:rsid w:val="00CD31E6"/>
    <w:rsid w:val="00CD3768"/>
    <w:rsid w:val="00CD39A1"/>
    <w:rsid w:val="00CD4408"/>
    <w:rsid w:val="00CD47A5"/>
    <w:rsid w:val="00CD47B2"/>
    <w:rsid w:val="00CD4F3E"/>
    <w:rsid w:val="00CD5106"/>
    <w:rsid w:val="00CD51C8"/>
    <w:rsid w:val="00CD55F7"/>
    <w:rsid w:val="00CD6203"/>
    <w:rsid w:val="00CD71D5"/>
    <w:rsid w:val="00CD7219"/>
    <w:rsid w:val="00CD7423"/>
    <w:rsid w:val="00CD79F9"/>
    <w:rsid w:val="00CD7C97"/>
    <w:rsid w:val="00CD7FE2"/>
    <w:rsid w:val="00CE087C"/>
    <w:rsid w:val="00CE09E4"/>
    <w:rsid w:val="00CE0A04"/>
    <w:rsid w:val="00CE1470"/>
    <w:rsid w:val="00CE16BB"/>
    <w:rsid w:val="00CE19A5"/>
    <w:rsid w:val="00CE1B89"/>
    <w:rsid w:val="00CE1BC7"/>
    <w:rsid w:val="00CE215C"/>
    <w:rsid w:val="00CE2258"/>
    <w:rsid w:val="00CE3244"/>
    <w:rsid w:val="00CE33A9"/>
    <w:rsid w:val="00CE37A2"/>
    <w:rsid w:val="00CE37EB"/>
    <w:rsid w:val="00CE4281"/>
    <w:rsid w:val="00CE462E"/>
    <w:rsid w:val="00CE4AB4"/>
    <w:rsid w:val="00CE4D84"/>
    <w:rsid w:val="00CE4DB2"/>
    <w:rsid w:val="00CE520D"/>
    <w:rsid w:val="00CE5393"/>
    <w:rsid w:val="00CE54AD"/>
    <w:rsid w:val="00CE56EC"/>
    <w:rsid w:val="00CE5E89"/>
    <w:rsid w:val="00CE6629"/>
    <w:rsid w:val="00CE6D21"/>
    <w:rsid w:val="00CE6F51"/>
    <w:rsid w:val="00CE6FB0"/>
    <w:rsid w:val="00CE7A27"/>
    <w:rsid w:val="00CE7AD6"/>
    <w:rsid w:val="00CE7F3C"/>
    <w:rsid w:val="00CF024C"/>
    <w:rsid w:val="00CF035B"/>
    <w:rsid w:val="00CF051C"/>
    <w:rsid w:val="00CF0981"/>
    <w:rsid w:val="00CF0F44"/>
    <w:rsid w:val="00CF1491"/>
    <w:rsid w:val="00CF188F"/>
    <w:rsid w:val="00CF1CA7"/>
    <w:rsid w:val="00CF1EE0"/>
    <w:rsid w:val="00CF1FCA"/>
    <w:rsid w:val="00CF2248"/>
    <w:rsid w:val="00CF22BF"/>
    <w:rsid w:val="00CF240A"/>
    <w:rsid w:val="00CF286B"/>
    <w:rsid w:val="00CF45C0"/>
    <w:rsid w:val="00CF49D7"/>
    <w:rsid w:val="00CF4FE7"/>
    <w:rsid w:val="00CF5C46"/>
    <w:rsid w:val="00CF602F"/>
    <w:rsid w:val="00CF6113"/>
    <w:rsid w:val="00CF6420"/>
    <w:rsid w:val="00CF67CA"/>
    <w:rsid w:val="00CF7551"/>
    <w:rsid w:val="00CF75BD"/>
    <w:rsid w:val="00CF7A8A"/>
    <w:rsid w:val="00CF7BBA"/>
    <w:rsid w:val="00D00068"/>
    <w:rsid w:val="00D00276"/>
    <w:rsid w:val="00D0052F"/>
    <w:rsid w:val="00D0064C"/>
    <w:rsid w:val="00D007E0"/>
    <w:rsid w:val="00D0101C"/>
    <w:rsid w:val="00D011A5"/>
    <w:rsid w:val="00D0152C"/>
    <w:rsid w:val="00D0185B"/>
    <w:rsid w:val="00D01BDB"/>
    <w:rsid w:val="00D03A89"/>
    <w:rsid w:val="00D04591"/>
    <w:rsid w:val="00D0463E"/>
    <w:rsid w:val="00D0488A"/>
    <w:rsid w:val="00D0499B"/>
    <w:rsid w:val="00D04BDF"/>
    <w:rsid w:val="00D05350"/>
    <w:rsid w:val="00D06014"/>
    <w:rsid w:val="00D06051"/>
    <w:rsid w:val="00D06200"/>
    <w:rsid w:val="00D062C4"/>
    <w:rsid w:val="00D06D17"/>
    <w:rsid w:val="00D06F90"/>
    <w:rsid w:val="00D078B7"/>
    <w:rsid w:val="00D07BA9"/>
    <w:rsid w:val="00D07C62"/>
    <w:rsid w:val="00D07D0C"/>
    <w:rsid w:val="00D07EC5"/>
    <w:rsid w:val="00D07F4E"/>
    <w:rsid w:val="00D109E2"/>
    <w:rsid w:val="00D10FE5"/>
    <w:rsid w:val="00D11356"/>
    <w:rsid w:val="00D11993"/>
    <w:rsid w:val="00D11B20"/>
    <w:rsid w:val="00D12260"/>
    <w:rsid w:val="00D122EC"/>
    <w:rsid w:val="00D122FB"/>
    <w:rsid w:val="00D124D8"/>
    <w:rsid w:val="00D125E5"/>
    <w:rsid w:val="00D125F2"/>
    <w:rsid w:val="00D130C9"/>
    <w:rsid w:val="00D1386D"/>
    <w:rsid w:val="00D13948"/>
    <w:rsid w:val="00D13B36"/>
    <w:rsid w:val="00D13C11"/>
    <w:rsid w:val="00D13CD2"/>
    <w:rsid w:val="00D140FB"/>
    <w:rsid w:val="00D14209"/>
    <w:rsid w:val="00D1437E"/>
    <w:rsid w:val="00D1454D"/>
    <w:rsid w:val="00D1464B"/>
    <w:rsid w:val="00D148F7"/>
    <w:rsid w:val="00D14BA9"/>
    <w:rsid w:val="00D14C58"/>
    <w:rsid w:val="00D15400"/>
    <w:rsid w:val="00D15946"/>
    <w:rsid w:val="00D15D2F"/>
    <w:rsid w:val="00D15D9C"/>
    <w:rsid w:val="00D162E1"/>
    <w:rsid w:val="00D17242"/>
    <w:rsid w:val="00D1765C"/>
    <w:rsid w:val="00D2004F"/>
    <w:rsid w:val="00D204CA"/>
    <w:rsid w:val="00D205E9"/>
    <w:rsid w:val="00D2069C"/>
    <w:rsid w:val="00D20BF3"/>
    <w:rsid w:val="00D20E27"/>
    <w:rsid w:val="00D21091"/>
    <w:rsid w:val="00D214C6"/>
    <w:rsid w:val="00D21658"/>
    <w:rsid w:val="00D218A2"/>
    <w:rsid w:val="00D21C55"/>
    <w:rsid w:val="00D21F62"/>
    <w:rsid w:val="00D22414"/>
    <w:rsid w:val="00D22DE0"/>
    <w:rsid w:val="00D22DF4"/>
    <w:rsid w:val="00D22E79"/>
    <w:rsid w:val="00D22F2E"/>
    <w:rsid w:val="00D2310A"/>
    <w:rsid w:val="00D231F0"/>
    <w:rsid w:val="00D237A5"/>
    <w:rsid w:val="00D237B6"/>
    <w:rsid w:val="00D23B73"/>
    <w:rsid w:val="00D23CCE"/>
    <w:rsid w:val="00D244C2"/>
    <w:rsid w:val="00D24C09"/>
    <w:rsid w:val="00D2518C"/>
    <w:rsid w:val="00D25360"/>
    <w:rsid w:val="00D253CC"/>
    <w:rsid w:val="00D25959"/>
    <w:rsid w:val="00D25A91"/>
    <w:rsid w:val="00D25E5B"/>
    <w:rsid w:val="00D25F1D"/>
    <w:rsid w:val="00D2687D"/>
    <w:rsid w:val="00D26D9C"/>
    <w:rsid w:val="00D270C5"/>
    <w:rsid w:val="00D270DF"/>
    <w:rsid w:val="00D2727A"/>
    <w:rsid w:val="00D273EB"/>
    <w:rsid w:val="00D2740F"/>
    <w:rsid w:val="00D27BCF"/>
    <w:rsid w:val="00D27BF2"/>
    <w:rsid w:val="00D3025F"/>
    <w:rsid w:val="00D307EE"/>
    <w:rsid w:val="00D30916"/>
    <w:rsid w:val="00D3093D"/>
    <w:rsid w:val="00D30BCD"/>
    <w:rsid w:val="00D3111D"/>
    <w:rsid w:val="00D31120"/>
    <w:rsid w:val="00D3169F"/>
    <w:rsid w:val="00D31FEE"/>
    <w:rsid w:val="00D323A6"/>
    <w:rsid w:val="00D32B10"/>
    <w:rsid w:val="00D32EB4"/>
    <w:rsid w:val="00D33494"/>
    <w:rsid w:val="00D3351E"/>
    <w:rsid w:val="00D33701"/>
    <w:rsid w:val="00D3398D"/>
    <w:rsid w:val="00D33A76"/>
    <w:rsid w:val="00D342EB"/>
    <w:rsid w:val="00D343DC"/>
    <w:rsid w:val="00D349ED"/>
    <w:rsid w:val="00D34C06"/>
    <w:rsid w:val="00D34C7B"/>
    <w:rsid w:val="00D34FA7"/>
    <w:rsid w:val="00D3513A"/>
    <w:rsid w:val="00D357AB"/>
    <w:rsid w:val="00D357F4"/>
    <w:rsid w:val="00D35AE1"/>
    <w:rsid w:val="00D361F4"/>
    <w:rsid w:val="00D36A28"/>
    <w:rsid w:val="00D36B2A"/>
    <w:rsid w:val="00D36EFC"/>
    <w:rsid w:val="00D377A6"/>
    <w:rsid w:val="00D37C15"/>
    <w:rsid w:val="00D37C6F"/>
    <w:rsid w:val="00D40C99"/>
    <w:rsid w:val="00D40CE1"/>
    <w:rsid w:val="00D41434"/>
    <w:rsid w:val="00D41B45"/>
    <w:rsid w:val="00D42F9D"/>
    <w:rsid w:val="00D435B5"/>
    <w:rsid w:val="00D43CAD"/>
    <w:rsid w:val="00D4412E"/>
    <w:rsid w:val="00D44922"/>
    <w:rsid w:val="00D44A47"/>
    <w:rsid w:val="00D45773"/>
    <w:rsid w:val="00D45CAA"/>
    <w:rsid w:val="00D4673C"/>
    <w:rsid w:val="00D46774"/>
    <w:rsid w:val="00D46A9C"/>
    <w:rsid w:val="00D46BDE"/>
    <w:rsid w:val="00D471BC"/>
    <w:rsid w:val="00D474B2"/>
    <w:rsid w:val="00D477F4"/>
    <w:rsid w:val="00D47ED0"/>
    <w:rsid w:val="00D50D2F"/>
    <w:rsid w:val="00D50EB4"/>
    <w:rsid w:val="00D5131E"/>
    <w:rsid w:val="00D51523"/>
    <w:rsid w:val="00D51A55"/>
    <w:rsid w:val="00D51B21"/>
    <w:rsid w:val="00D5237B"/>
    <w:rsid w:val="00D52D1E"/>
    <w:rsid w:val="00D53166"/>
    <w:rsid w:val="00D5336C"/>
    <w:rsid w:val="00D53810"/>
    <w:rsid w:val="00D53FED"/>
    <w:rsid w:val="00D54057"/>
    <w:rsid w:val="00D544A8"/>
    <w:rsid w:val="00D54AA6"/>
    <w:rsid w:val="00D54D52"/>
    <w:rsid w:val="00D54E7C"/>
    <w:rsid w:val="00D54EC4"/>
    <w:rsid w:val="00D55173"/>
    <w:rsid w:val="00D5560D"/>
    <w:rsid w:val="00D55658"/>
    <w:rsid w:val="00D55A4E"/>
    <w:rsid w:val="00D55E20"/>
    <w:rsid w:val="00D5641A"/>
    <w:rsid w:val="00D56A53"/>
    <w:rsid w:val="00D56E14"/>
    <w:rsid w:val="00D56E53"/>
    <w:rsid w:val="00D56EDA"/>
    <w:rsid w:val="00D57007"/>
    <w:rsid w:val="00D571D6"/>
    <w:rsid w:val="00D57983"/>
    <w:rsid w:val="00D60049"/>
    <w:rsid w:val="00D6020B"/>
    <w:rsid w:val="00D6084B"/>
    <w:rsid w:val="00D60A5F"/>
    <w:rsid w:val="00D60B28"/>
    <w:rsid w:val="00D61632"/>
    <w:rsid w:val="00D61A9C"/>
    <w:rsid w:val="00D61CC8"/>
    <w:rsid w:val="00D62198"/>
    <w:rsid w:val="00D62345"/>
    <w:rsid w:val="00D62AEC"/>
    <w:rsid w:val="00D62C8A"/>
    <w:rsid w:val="00D6311C"/>
    <w:rsid w:val="00D648D0"/>
    <w:rsid w:val="00D64CFE"/>
    <w:rsid w:val="00D64F4A"/>
    <w:rsid w:val="00D65BC6"/>
    <w:rsid w:val="00D65D92"/>
    <w:rsid w:val="00D66338"/>
    <w:rsid w:val="00D6646D"/>
    <w:rsid w:val="00D665D0"/>
    <w:rsid w:val="00D66735"/>
    <w:rsid w:val="00D668DC"/>
    <w:rsid w:val="00D66A16"/>
    <w:rsid w:val="00D66EBA"/>
    <w:rsid w:val="00D6713A"/>
    <w:rsid w:val="00D7062E"/>
    <w:rsid w:val="00D70874"/>
    <w:rsid w:val="00D715D0"/>
    <w:rsid w:val="00D71AAE"/>
    <w:rsid w:val="00D7265A"/>
    <w:rsid w:val="00D72B25"/>
    <w:rsid w:val="00D732C0"/>
    <w:rsid w:val="00D7387E"/>
    <w:rsid w:val="00D73915"/>
    <w:rsid w:val="00D73A6B"/>
    <w:rsid w:val="00D73B23"/>
    <w:rsid w:val="00D743E6"/>
    <w:rsid w:val="00D747B2"/>
    <w:rsid w:val="00D748C4"/>
    <w:rsid w:val="00D74BFC"/>
    <w:rsid w:val="00D75F26"/>
    <w:rsid w:val="00D76947"/>
    <w:rsid w:val="00D76F2D"/>
    <w:rsid w:val="00D7700C"/>
    <w:rsid w:val="00D77CFF"/>
    <w:rsid w:val="00D77F13"/>
    <w:rsid w:val="00D80634"/>
    <w:rsid w:val="00D80901"/>
    <w:rsid w:val="00D80F5B"/>
    <w:rsid w:val="00D81384"/>
    <w:rsid w:val="00D815A4"/>
    <w:rsid w:val="00D81ADB"/>
    <w:rsid w:val="00D82029"/>
    <w:rsid w:val="00D82296"/>
    <w:rsid w:val="00D82807"/>
    <w:rsid w:val="00D829D2"/>
    <w:rsid w:val="00D835DF"/>
    <w:rsid w:val="00D839FD"/>
    <w:rsid w:val="00D83AA5"/>
    <w:rsid w:val="00D83CC3"/>
    <w:rsid w:val="00D840F8"/>
    <w:rsid w:val="00D8469F"/>
    <w:rsid w:val="00D85152"/>
    <w:rsid w:val="00D8525A"/>
    <w:rsid w:val="00D85383"/>
    <w:rsid w:val="00D859B7"/>
    <w:rsid w:val="00D85AE4"/>
    <w:rsid w:val="00D85AE9"/>
    <w:rsid w:val="00D86027"/>
    <w:rsid w:val="00D865B1"/>
    <w:rsid w:val="00D87608"/>
    <w:rsid w:val="00D8796C"/>
    <w:rsid w:val="00D9027E"/>
    <w:rsid w:val="00D902C7"/>
    <w:rsid w:val="00D90383"/>
    <w:rsid w:val="00D90E53"/>
    <w:rsid w:val="00D91381"/>
    <w:rsid w:val="00D91A23"/>
    <w:rsid w:val="00D92786"/>
    <w:rsid w:val="00D9291A"/>
    <w:rsid w:val="00D932C8"/>
    <w:rsid w:val="00D9444D"/>
    <w:rsid w:val="00D94F27"/>
    <w:rsid w:val="00D951B6"/>
    <w:rsid w:val="00D95299"/>
    <w:rsid w:val="00D954CE"/>
    <w:rsid w:val="00D95A08"/>
    <w:rsid w:val="00D962CD"/>
    <w:rsid w:val="00D9694D"/>
    <w:rsid w:val="00D96AE1"/>
    <w:rsid w:val="00D973EE"/>
    <w:rsid w:val="00D975E1"/>
    <w:rsid w:val="00D97BEE"/>
    <w:rsid w:val="00D97E01"/>
    <w:rsid w:val="00D97FA1"/>
    <w:rsid w:val="00DA1ABB"/>
    <w:rsid w:val="00DA2CF4"/>
    <w:rsid w:val="00DA33AF"/>
    <w:rsid w:val="00DA36F7"/>
    <w:rsid w:val="00DA389A"/>
    <w:rsid w:val="00DA3955"/>
    <w:rsid w:val="00DA3AC6"/>
    <w:rsid w:val="00DA4650"/>
    <w:rsid w:val="00DA5790"/>
    <w:rsid w:val="00DA619D"/>
    <w:rsid w:val="00DA649E"/>
    <w:rsid w:val="00DA659A"/>
    <w:rsid w:val="00DA6A42"/>
    <w:rsid w:val="00DA761F"/>
    <w:rsid w:val="00DA76ED"/>
    <w:rsid w:val="00DB0138"/>
    <w:rsid w:val="00DB015C"/>
    <w:rsid w:val="00DB0189"/>
    <w:rsid w:val="00DB047B"/>
    <w:rsid w:val="00DB07E5"/>
    <w:rsid w:val="00DB084A"/>
    <w:rsid w:val="00DB0CF3"/>
    <w:rsid w:val="00DB11D4"/>
    <w:rsid w:val="00DB1480"/>
    <w:rsid w:val="00DB18B1"/>
    <w:rsid w:val="00DB22A1"/>
    <w:rsid w:val="00DB25CB"/>
    <w:rsid w:val="00DB2C2B"/>
    <w:rsid w:val="00DB2D09"/>
    <w:rsid w:val="00DB2FFA"/>
    <w:rsid w:val="00DB31C9"/>
    <w:rsid w:val="00DB3221"/>
    <w:rsid w:val="00DB3248"/>
    <w:rsid w:val="00DB3280"/>
    <w:rsid w:val="00DB42D3"/>
    <w:rsid w:val="00DB4598"/>
    <w:rsid w:val="00DB4DFF"/>
    <w:rsid w:val="00DB5C8E"/>
    <w:rsid w:val="00DB5DA7"/>
    <w:rsid w:val="00DB6198"/>
    <w:rsid w:val="00DB63E5"/>
    <w:rsid w:val="00DB6865"/>
    <w:rsid w:val="00DB6A8D"/>
    <w:rsid w:val="00DB6ECF"/>
    <w:rsid w:val="00DC082D"/>
    <w:rsid w:val="00DC0B45"/>
    <w:rsid w:val="00DC143B"/>
    <w:rsid w:val="00DC1F0C"/>
    <w:rsid w:val="00DC20E5"/>
    <w:rsid w:val="00DC2206"/>
    <w:rsid w:val="00DC2C29"/>
    <w:rsid w:val="00DC2F1A"/>
    <w:rsid w:val="00DC2FCE"/>
    <w:rsid w:val="00DC3745"/>
    <w:rsid w:val="00DC39C5"/>
    <w:rsid w:val="00DC3A34"/>
    <w:rsid w:val="00DC3A76"/>
    <w:rsid w:val="00DC3CF8"/>
    <w:rsid w:val="00DC3EAC"/>
    <w:rsid w:val="00DC4413"/>
    <w:rsid w:val="00DC45E4"/>
    <w:rsid w:val="00DC51E3"/>
    <w:rsid w:val="00DC526E"/>
    <w:rsid w:val="00DC5BF2"/>
    <w:rsid w:val="00DC5C80"/>
    <w:rsid w:val="00DC5D57"/>
    <w:rsid w:val="00DC5F3E"/>
    <w:rsid w:val="00DC6AB6"/>
    <w:rsid w:val="00DC6BC0"/>
    <w:rsid w:val="00DC6C34"/>
    <w:rsid w:val="00DC7024"/>
    <w:rsid w:val="00DC7251"/>
    <w:rsid w:val="00DC79FF"/>
    <w:rsid w:val="00DD00EF"/>
    <w:rsid w:val="00DD02B7"/>
    <w:rsid w:val="00DD0A03"/>
    <w:rsid w:val="00DD0EFB"/>
    <w:rsid w:val="00DD1171"/>
    <w:rsid w:val="00DD1562"/>
    <w:rsid w:val="00DD1924"/>
    <w:rsid w:val="00DD19EC"/>
    <w:rsid w:val="00DD1BD3"/>
    <w:rsid w:val="00DD22D0"/>
    <w:rsid w:val="00DD263C"/>
    <w:rsid w:val="00DD2742"/>
    <w:rsid w:val="00DD432F"/>
    <w:rsid w:val="00DD4B50"/>
    <w:rsid w:val="00DD4B8D"/>
    <w:rsid w:val="00DD61FC"/>
    <w:rsid w:val="00DD64D6"/>
    <w:rsid w:val="00DD66A3"/>
    <w:rsid w:val="00DD6966"/>
    <w:rsid w:val="00DD7126"/>
    <w:rsid w:val="00DD7396"/>
    <w:rsid w:val="00DD73E8"/>
    <w:rsid w:val="00DD759C"/>
    <w:rsid w:val="00DD7BA2"/>
    <w:rsid w:val="00DE01C5"/>
    <w:rsid w:val="00DE0A63"/>
    <w:rsid w:val="00DE0FE1"/>
    <w:rsid w:val="00DE1AD3"/>
    <w:rsid w:val="00DE2400"/>
    <w:rsid w:val="00DE24C5"/>
    <w:rsid w:val="00DE25CB"/>
    <w:rsid w:val="00DE3196"/>
    <w:rsid w:val="00DE33EC"/>
    <w:rsid w:val="00DE3579"/>
    <w:rsid w:val="00DE4370"/>
    <w:rsid w:val="00DE443F"/>
    <w:rsid w:val="00DE44F9"/>
    <w:rsid w:val="00DE4955"/>
    <w:rsid w:val="00DE4969"/>
    <w:rsid w:val="00DE606F"/>
    <w:rsid w:val="00DE6587"/>
    <w:rsid w:val="00DE6687"/>
    <w:rsid w:val="00DE66DA"/>
    <w:rsid w:val="00DE695F"/>
    <w:rsid w:val="00DE7391"/>
    <w:rsid w:val="00DE74E8"/>
    <w:rsid w:val="00DE7550"/>
    <w:rsid w:val="00DF024B"/>
    <w:rsid w:val="00DF0373"/>
    <w:rsid w:val="00DF08A9"/>
    <w:rsid w:val="00DF0FF1"/>
    <w:rsid w:val="00DF114B"/>
    <w:rsid w:val="00DF1162"/>
    <w:rsid w:val="00DF1558"/>
    <w:rsid w:val="00DF173E"/>
    <w:rsid w:val="00DF1AF4"/>
    <w:rsid w:val="00DF2677"/>
    <w:rsid w:val="00DF2886"/>
    <w:rsid w:val="00DF2DA4"/>
    <w:rsid w:val="00DF2E8E"/>
    <w:rsid w:val="00DF2EAD"/>
    <w:rsid w:val="00DF31C8"/>
    <w:rsid w:val="00DF334C"/>
    <w:rsid w:val="00DF344C"/>
    <w:rsid w:val="00DF3A96"/>
    <w:rsid w:val="00DF3BCA"/>
    <w:rsid w:val="00DF48B1"/>
    <w:rsid w:val="00DF4B68"/>
    <w:rsid w:val="00DF4BDB"/>
    <w:rsid w:val="00DF52D9"/>
    <w:rsid w:val="00DF565A"/>
    <w:rsid w:val="00DF59AC"/>
    <w:rsid w:val="00DF64CA"/>
    <w:rsid w:val="00DF6D5C"/>
    <w:rsid w:val="00DF70C8"/>
    <w:rsid w:val="00DF71AC"/>
    <w:rsid w:val="00DF71D5"/>
    <w:rsid w:val="00DF7C37"/>
    <w:rsid w:val="00E0032C"/>
    <w:rsid w:val="00E005F3"/>
    <w:rsid w:val="00E007AB"/>
    <w:rsid w:val="00E00D80"/>
    <w:rsid w:val="00E00ED9"/>
    <w:rsid w:val="00E012AE"/>
    <w:rsid w:val="00E0131C"/>
    <w:rsid w:val="00E0142B"/>
    <w:rsid w:val="00E01ACE"/>
    <w:rsid w:val="00E01F1F"/>
    <w:rsid w:val="00E02501"/>
    <w:rsid w:val="00E02689"/>
    <w:rsid w:val="00E026E1"/>
    <w:rsid w:val="00E02A67"/>
    <w:rsid w:val="00E02B7C"/>
    <w:rsid w:val="00E02D02"/>
    <w:rsid w:val="00E030E9"/>
    <w:rsid w:val="00E03134"/>
    <w:rsid w:val="00E0369D"/>
    <w:rsid w:val="00E0397C"/>
    <w:rsid w:val="00E04168"/>
    <w:rsid w:val="00E042FA"/>
    <w:rsid w:val="00E04339"/>
    <w:rsid w:val="00E04824"/>
    <w:rsid w:val="00E04A96"/>
    <w:rsid w:val="00E0529D"/>
    <w:rsid w:val="00E0537A"/>
    <w:rsid w:val="00E05C59"/>
    <w:rsid w:val="00E06B26"/>
    <w:rsid w:val="00E07087"/>
    <w:rsid w:val="00E071D3"/>
    <w:rsid w:val="00E074DC"/>
    <w:rsid w:val="00E07DD5"/>
    <w:rsid w:val="00E07E81"/>
    <w:rsid w:val="00E102CD"/>
    <w:rsid w:val="00E1048D"/>
    <w:rsid w:val="00E10C6B"/>
    <w:rsid w:val="00E113E5"/>
    <w:rsid w:val="00E116CB"/>
    <w:rsid w:val="00E11773"/>
    <w:rsid w:val="00E11889"/>
    <w:rsid w:val="00E118AC"/>
    <w:rsid w:val="00E12F12"/>
    <w:rsid w:val="00E130AC"/>
    <w:rsid w:val="00E13465"/>
    <w:rsid w:val="00E13471"/>
    <w:rsid w:val="00E13C69"/>
    <w:rsid w:val="00E13CD9"/>
    <w:rsid w:val="00E14EEB"/>
    <w:rsid w:val="00E14FDF"/>
    <w:rsid w:val="00E15781"/>
    <w:rsid w:val="00E15DD2"/>
    <w:rsid w:val="00E164BC"/>
    <w:rsid w:val="00E1697B"/>
    <w:rsid w:val="00E16B83"/>
    <w:rsid w:val="00E16C3C"/>
    <w:rsid w:val="00E16CA6"/>
    <w:rsid w:val="00E1765D"/>
    <w:rsid w:val="00E177DD"/>
    <w:rsid w:val="00E177F6"/>
    <w:rsid w:val="00E17855"/>
    <w:rsid w:val="00E20205"/>
    <w:rsid w:val="00E20F55"/>
    <w:rsid w:val="00E21169"/>
    <w:rsid w:val="00E2198D"/>
    <w:rsid w:val="00E21B80"/>
    <w:rsid w:val="00E21BA0"/>
    <w:rsid w:val="00E21CCF"/>
    <w:rsid w:val="00E21D07"/>
    <w:rsid w:val="00E222C2"/>
    <w:rsid w:val="00E2292C"/>
    <w:rsid w:val="00E238AA"/>
    <w:rsid w:val="00E23CD4"/>
    <w:rsid w:val="00E23D18"/>
    <w:rsid w:val="00E23DC8"/>
    <w:rsid w:val="00E24792"/>
    <w:rsid w:val="00E24B00"/>
    <w:rsid w:val="00E25115"/>
    <w:rsid w:val="00E254CC"/>
    <w:rsid w:val="00E25A6E"/>
    <w:rsid w:val="00E25C27"/>
    <w:rsid w:val="00E25CBD"/>
    <w:rsid w:val="00E25EB6"/>
    <w:rsid w:val="00E2641A"/>
    <w:rsid w:val="00E26B52"/>
    <w:rsid w:val="00E27063"/>
    <w:rsid w:val="00E2708A"/>
    <w:rsid w:val="00E300C8"/>
    <w:rsid w:val="00E30B4C"/>
    <w:rsid w:val="00E31067"/>
    <w:rsid w:val="00E31178"/>
    <w:rsid w:val="00E3136D"/>
    <w:rsid w:val="00E318E8"/>
    <w:rsid w:val="00E31B5C"/>
    <w:rsid w:val="00E3205A"/>
    <w:rsid w:val="00E325C9"/>
    <w:rsid w:val="00E325F1"/>
    <w:rsid w:val="00E32D77"/>
    <w:rsid w:val="00E33D8D"/>
    <w:rsid w:val="00E34B97"/>
    <w:rsid w:val="00E35108"/>
    <w:rsid w:val="00E35936"/>
    <w:rsid w:val="00E35B04"/>
    <w:rsid w:val="00E35C41"/>
    <w:rsid w:val="00E35C9F"/>
    <w:rsid w:val="00E35CB3"/>
    <w:rsid w:val="00E35E62"/>
    <w:rsid w:val="00E369E9"/>
    <w:rsid w:val="00E37949"/>
    <w:rsid w:val="00E3798E"/>
    <w:rsid w:val="00E379AB"/>
    <w:rsid w:val="00E37A00"/>
    <w:rsid w:val="00E37A17"/>
    <w:rsid w:val="00E37C6A"/>
    <w:rsid w:val="00E37FA6"/>
    <w:rsid w:val="00E40572"/>
    <w:rsid w:val="00E41260"/>
    <w:rsid w:val="00E41613"/>
    <w:rsid w:val="00E41D72"/>
    <w:rsid w:val="00E422C7"/>
    <w:rsid w:val="00E422DC"/>
    <w:rsid w:val="00E42795"/>
    <w:rsid w:val="00E42857"/>
    <w:rsid w:val="00E42A0B"/>
    <w:rsid w:val="00E43464"/>
    <w:rsid w:val="00E436F7"/>
    <w:rsid w:val="00E43737"/>
    <w:rsid w:val="00E43C1D"/>
    <w:rsid w:val="00E43D20"/>
    <w:rsid w:val="00E43FB5"/>
    <w:rsid w:val="00E448F1"/>
    <w:rsid w:val="00E44DEF"/>
    <w:rsid w:val="00E45CA9"/>
    <w:rsid w:val="00E45D57"/>
    <w:rsid w:val="00E45F4C"/>
    <w:rsid w:val="00E45FCB"/>
    <w:rsid w:val="00E46475"/>
    <w:rsid w:val="00E46577"/>
    <w:rsid w:val="00E47917"/>
    <w:rsid w:val="00E4799B"/>
    <w:rsid w:val="00E50185"/>
    <w:rsid w:val="00E50580"/>
    <w:rsid w:val="00E50638"/>
    <w:rsid w:val="00E52A0D"/>
    <w:rsid w:val="00E52C2A"/>
    <w:rsid w:val="00E5312E"/>
    <w:rsid w:val="00E537AF"/>
    <w:rsid w:val="00E53E78"/>
    <w:rsid w:val="00E54827"/>
    <w:rsid w:val="00E549EC"/>
    <w:rsid w:val="00E5558C"/>
    <w:rsid w:val="00E55CFD"/>
    <w:rsid w:val="00E561BF"/>
    <w:rsid w:val="00E565CC"/>
    <w:rsid w:val="00E56B3A"/>
    <w:rsid w:val="00E57A7A"/>
    <w:rsid w:val="00E60055"/>
    <w:rsid w:val="00E60315"/>
    <w:rsid w:val="00E60442"/>
    <w:rsid w:val="00E60692"/>
    <w:rsid w:val="00E608FC"/>
    <w:rsid w:val="00E60BD8"/>
    <w:rsid w:val="00E61C00"/>
    <w:rsid w:val="00E62418"/>
    <w:rsid w:val="00E626BB"/>
    <w:rsid w:val="00E6271B"/>
    <w:rsid w:val="00E62850"/>
    <w:rsid w:val="00E630F5"/>
    <w:rsid w:val="00E63192"/>
    <w:rsid w:val="00E632A3"/>
    <w:rsid w:val="00E634DA"/>
    <w:rsid w:val="00E63C7C"/>
    <w:rsid w:val="00E6425F"/>
    <w:rsid w:val="00E64364"/>
    <w:rsid w:val="00E64727"/>
    <w:rsid w:val="00E65164"/>
    <w:rsid w:val="00E65206"/>
    <w:rsid w:val="00E6539B"/>
    <w:rsid w:val="00E65467"/>
    <w:rsid w:val="00E65920"/>
    <w:rsid w:val="00E65D22"/>
    <w:rsid w:val="00E66357"/>
    <w:rsid w:val="00E6648E"/>
    <w:rsid w:val="00E67220"/>
    <w:rsid w:val="00E673BC"/>
    <w:rsid w:val="00E67B2C"/>
    <w:rsid w:val="00E67B62"/>
    <w:rsid w:val="00E70260"/>
    <w:rsid w:val="00E7037F"/>
    <w:rsid w:val="00E70444"/>
    <w:rsid w:val="00E70E01"/>
    <w:rsid w:val="00E710B6"/>
    <w:rsid w:val="00E71452"/>
    <w:rsid w:val="00E718FB"/>
    <w:rsid w:val="00E71EF6"/>
    <w:rsid w:val="00E71F37"/>
    <w:rsid w:val="00E72642"/>
    <w:rsid w:val="00E727A5"/>
    <w:rsid w:val="00E73C62"/>
    <w:rsid w:val="00E74402"/>
    <w:rsid w:val="00E74887"/>
    <w:rsid w:val="00E75083"/>
    <w:rsid w:val="00E75942"/>
    <w:rsid w:val="00E7612B"/>
    <w:rsid w:val="00E80812"/>
    <w:rsid w:val="00E810C1"/>
    <w:rsid w:val="00E810C8"/>
    <w:rsid w:val="00E81A37"/>
    <w:rsid w:val="00E81CEF"/>
    <w:rsid w:val="00E81F1A"/>
    <w:rsid w:val="00E82EC3"/>
    <w:rsid w:val="00E835A5"/>
    <w:rsid w:val="00E83668"/>
    <w:rsid w:val="00E83A55"/>
    <w:rsid w:val="00E83A9E"/>
    <w:rsid w:val="00E83B59"/>
    <w:rsid w:val="00E83CEC"/>
    <w:rsid w:val="00E84B9A"/>
    <w:rsid w:val="00E851E2"/>
    <w:rsid w:val="00E86102"/>
    <w:rsid w:val="00E86FC1"/>
    <w:rsid w:val="00E87F07"/>
    <w:rsid w:val="00E904AE"/>
    <w:rsid w:val="00E90CFB"/>
    <w:rsid w:val="00E90D92"/>
    <w:rsid w:val="00E9112A"/>
    <w:rsid w:val="00E9165E"/>
    <w:rsid w:val="00E91E70"/>
    <w:rsid w:val="00E9227C"/>
    <w:rsid w:val="00E92DE6"/>
    <w:rsid w:val="00E935ED"/>
    <w:rsid w:val="00E93B09"/>
    <w:rsid w:val="00E93E84"/>
    <w:rsid w:val="00E9406B"/>
    <w:rsid w:val="00E94D84"/>
    <w:rsid w:val="00E953D1"/>
    <w:rsid w:val="00E95CA6"/>
    <w:rsid w:val="00E9602F"/>
    <w:rsid w:val="00E96781"/>
    <w:rsid w:val="00E97550"/>
    <w:rsid w:val="00E979D2"/>
    <w:rsid w:val="00E97B0B"/>
    <w:rsid w:val="00EA018A"/>
    <w:rsid w:val="00EA090A"/>
    <w:rsid w:val="00EA117A"/>
    <w:rsid w:val="00EA128E"/>
    <w:rsid w:val="00EA17BC"/>
    <w:rsid w:val="00EA1D73"/>
    <w:rsid w:val="00EA1DE3"/>
    <w:rsid w:val="00EA2384"/>
    <w:rsid w:val="00EA298A"/>
    <w:rsid w:val="00EA2D75"/>
    <w:rsid w:val="00EA2FB1"/>
    <w:rsid w:val="00EA3175"/>
    <w:rsid w:val="00EA328C"/>
    <w:rsid w:val="00EA332E"/>
    <w:rsid w:val="00EA33AC"/>
    <w:rsid w:val="00EA3630"/>
    <w:rsid w:val="00EA36BB"/>
    <w:rsid w:val="00EA3EC5"/>
    <w:rsid w:val="00EA4822"/>
    <w:rsid w:val="00EA496D"/>
    <w:rsid w:val="00EA49BC"/>
    <w:rsid w:val="00EA53FC"/>
    <w:rsid w:val="00EA544B"/>
    <w:rsid w:val="00EA54D3"/>
    <w:rsid w:val="00EA54E2"/>
    <w:rsid w:val="00EA553C"/>
    <w:rsid w:val="00EA6057"/>
    <w:rsid w:val="00EA6F3B"/>
    <w:rsid w:val="00EA7146"/>
    <w:rsid w:val="00EA74C4"/>
    <w:rsid w:val="00EA7566"/>
    <w:rsid w:val="00EA7652"/>
    <w:rsid w:val="00EA7EF8"/>
    <w:rsid w:val="00EB01D7"/>
    <w:rsid w:val="00EB0BB0"/>
    <w:rsid w:val="00EB0D9F"/>
    <w:rsid w:val="00EB1163"/>
    <w:rsid w:val="00EB15D1"/>
    <w:rsid w:val="00EB1688"/>
    <w:rsid w:val="00EB1742"/>
    <w:rsid w:val="00EB1CEE"/>
    <w:rsid w:val="00EB1D6A"/>
    <w:rsid w:val="00EB2175"/>
    <w:rsid w:val="00EB234F"/>
    <w:rsid w:val="00EB2FC7"/>
    <w:rsid w:val="00EB302C"/>
    <w:rsid w:val="00EB3218"/>
    <w:rsid w:val="00EB33DA"/>
    <w:rsid w:val="00EB353F"/>
    <w:rsid w:val="00EB35BD"/>
    <w:rsid w:val="00EB3BC7"/>
    <w:rsid w:val="00EB3F5F"/>
    <w:rsid w:val="00EB425E"/>
    <w:rsid w:val="00EB4277"/>
    <w:rsid w:val="00EB45E9"/>
    <w:rsid w:val="00EB5410"/>
    <w:rsid w:val="00EB56D3"/>
    <w:rsid w:val="00EB616A"/>
    <w:rsid w:val="00EB6494"/>
    <w:rsid w:val="00EB64F5"/>
    <w:rsid w:val="00EB6531"/>
    <w:rsid w:val="00EB6B40"/>
    <w:rsid w:val="00EB7EBA"/>
    <w:rsid w:val="00EC0ADB"/>
    <w:rsid w:val="00EC1466"/>
    <w:rsid w:val="00EC15A4"/>
    <w:rsid w:val="00EC1694"/>
    <w:rsid w:val="00EC2009"/>
    <w:rsid w:val="00EC200E"/>
    <w:rsid w:val="00EC205B"/>
    <w:rsid w:val="00EC2225"/>
    <w:rsid w:val="00EC239B"/>
    <w:rsid w:val="00EC26D5"/>
    <w:rsid w:val="00EC271C"/>
    <w:rsid w:val="00EC28A1"/>
    <w:rsid w:val="00EC2EF5"/>
    <w:rsid w:val="00EC322D"/>
    <w:rsid w:val="00EC338F"/>
    <w:rsid w:val="00EC3833"/>
    <w:rsid w:val="00EC3EA8"/>
    <w:rsid w:val="00EC40FB"/>
    <w:rsid w:val="00EC4846"/>
    <w:rsid w:val="00EC4959"/>
    <w:rsid w:val="00EC4FFA"/>
    <w:rsid w:val="00EC5204"/>
    <w:rsid w:val="00EC552D"/>
    <w:rsid w:val="00EC5A0C"/>
    <w:rsid w:val="00EC5B27"/>
    <w:rsid w:val="00EC6004"/>
    <w:rsid w:val="00EC661A"/>
    <w:rsid w:val="00EC6E51"/>
    <w:rsid w:val="00EC72E6"/>
    <w:rsid w:val="00EC7A5D"/>
    <w:rsid w:val="00EC7DB0"/>
    <w:rsid w:val="00ED02B3"/>
    <w:rsid w:val="00ED0D73"/>
    <w:rsid w:val="00ED1B85"/>
    <w:rsid w:val="00ED1C17"/>
    <w:rsid w:val="00ED22ED"/>
    <w:rsid w:val="00ED24F6"/>
    <w:rsid w:val="00ED27C6"/>
    <w:rsid w:val="00ED284C"/>
    <w:rsid w:val="00ED3BB5"/>
    <w:rsid w:val="00ED4AED"/>
    <w:rsid w:val="00ED4B47"/>
    <w:rsid w:val="00ED4C01"/>
    <w:rsid w:val="00ED4DA1"/>
    <w:rsid w:val="00ED53EA"/>
    <w:rsid w:val="00ED56F7"/>
    <w:rsid w:val="00ED5ABB"/>
    <w:rsid w:val="00ED613F"/>
    <w:rsid w:val="00ED637C"/>
    <w:rsid w:val="00ED6BBD"/>
    <w:rsid w:val="00ED6BD6"/>
    <w:rsid w:val="00ED6CD8"/>
    <w:rsid w:val="00ED6E15"/>
    <w:rsid w:val="00ED7256"/>
    <w:rsid w:val="00ED7875"/>
    <w:rsid w:val="00ED7BD5"/>
    <w:rsid w:val="00ED7E02"/>
    <w:rsid w:val="00ED7FF4"/>
    <w:rsid w:val="00EE0301"/>
    <w:rsid w:val="00EE0352"/>
    <w:rsid w:val="00EE08F5"/>
    <w:rsid w:val="00EE1121"/>
    <w:rsid w:val="00EE1241"/>
    <w:rsid w:val="00EE15C2"/>
    <w:rsid w:val="00EE1C29"/>
    <w:rsid w:val="00EE1C74"/>
    <w:rsid w:val="00EE2038"/>
    <w:rsid w:val="00EE2256"/>
    <w:rsid w:val="00EE25E6"/>
    <w:rsid w:val="00EE2A72"/>
    <w:rsid w:val="00EE2E3E"/>
    <w:rsid w:val="00EE36AB"/>
    <w:rsid w:val="00EE3DAD"/>
    <w:rsid w:val="00EE3FE7"/>
    <w:rsid w:val="00EE46E6"/>
    <w:rsid w:val="00EE4AA5"/>
    <w:rsid w:val="00EE57A5"/>
    <w:rsid w:val="00EE5C17"/>
    <w:rsid w:val="00EE6681"/>
    <w:rsid w:val="00EE6B82"/>
    <w:rsid w:val="00EE6E0E"/>
    <w:rsid w:val="00EE7359"/>
    <w:rsid w:val="00EE76BC"/>
    <w:rsid w:val="00EE7D6B"/>
    <w:rsid w:val="00EF00E4"/>
    <w:rsid w:val="00EF0103"/>
    <w:rsid w:val="00EF01A3"/>
    <w:rsid w:val="00EF071E"/>
    <w:rsid w:val="00EF1025"/>
    <w:rsid w:val="00EF1050"/>
    <w:rsid w:val="00EF144E"/>
    <w:rsid w:val="00EF1AF2"/>
    <w:rsid w:val="00EF1C22"/>
    <w:rsid w:val="00EF1D7E"/>
    <w:rsid w:val="00EF2217"/>
    <w:rsid w:val="00EF2539"/>
    <w:rsid w:val="00EF3614"/>
    <w:rsid w:val="00EF3D57"/>
    <w:rsid w:val="00EF4016"/>
    <w:rsid w:val="00EF4216"/>
    <w:rsid w:val="00EF4794"/>
    <w:rsid w:val="00EF4C70"/>
    <w:rsid w:val="00EF58A8"/>
    <w:rsid w:val="00EF628A"/>
    <w:rsid w:val="00EF721A"/>
    <w:rsid w:val="00EF72A6"/>
    <w:rsid w:val="00EF7567"/>
    <w:rsid w:val="00F003D2"/>
    <w:rsid w:val="00F00628"/>
    <w:rsid w:val="00F00F42"/>
    <w:rsid w:val="00F012E4"/>
    <w:rsid w:val="00F01386"/>
    <w:rsid w:val="00F01431"/>
    <w:rsid w:val="00F0191B"/>
    <w:rsid w:val="00F01A24"/>
    <w:rsid w:val="00F01A35"/>
    <w:rsid w:val="00F01D8E"/>
    <w:rsid w:val="00F01FF3"/>
    <w:rsid w:val="00F021B1"/>
    <w:rsid w:val="00F0296F"/>
    <w:rsid w:val="00F02EAA"/>
    <w:rsid w:val="00F031CA"/>
    <w:rsid w:val="00F031CF"/>
    <w:rsid w:val="00F04637"/>
    <w:rsid w:val="00F04CBE"/>
    <w:rsid w:val="00F05823"/>
    <w:rsid w:val="00F067A4"/>
    <w:rsid w:val="00F078FD"/>
    <w:rsid w:val="00F07ACF"/>
    <w:rsid w:val="00F07BC1"/>
    <w:rsid w:val="00F1100A"/>
    <w:rsid w:val="00F11389"/>
    <w:rsid w:val="00F1247D"/>
    <w:rsid w:val="00F13FAE"/>
    <w:rsid w:val="00F1400F"/>
    <w:rsid w:val="00F1423F"/>
    <w:rsid w:val="00F1443B"/>
    <w:rsid w:val="00F14BF4"/>
    <w:rsid w:val="00F15594"/>
    <w:rsid w:val="00F158DC"/>
    <w:rsid w:val="00F15B2B"/>
    <w:rsid w:val="00F15C8D"/>
    <w:rsid w:val="00F15FBF"/>
    <w:rsid w:val="00F1601D"/>
    <w:rsid w:val="00F16450"/>
    <w:rsid w:val="00F1675F"/>
    <w:rsid w:val="00F167CF"/>
    <w:rsid w:val="00F17B25"/>
    <w:rsid w:val="00F17B66"/>
    <w:rsid w:val="00F17C4C"/>
    <w:rsid w:val="00F17E31"/>
    <w:rsid w:val="00F207A7"/>
    <w:rsid w:val="00F207B7"/>
    <w:rsid w:val="00F20DB0"/>
    <w:rsid w:val="00F211C5"/>
    <w:rsid w:val="00F2147F"/>
    <w:rsid w:val="00F21882"/>
    <w:rsid w:val="00F21A96"/>
    <w:rsid w:val="00F21EB1"/>
    <w:rsid w:val="00F22146"/>
    <w:rsid w:val="00F2221B"/>
    <w:rsid w:val="00F222B5"/>
    <w:rsid w:val="00F22E1D"/>
    <w:rsid w:val="00F2347D"/>
    <w:rsid w:val="00F23604"/>
    <w:rsid w:val="00F23619"/>
    <w:rsid w:val="00F236EC"/>
    <w:rsid w:val="00F23A6A"/>
    <w:rsid w:val="00F246A8"/>
    <w:rsid w:val="00F2484C"/>
    <w:rsid w:val="00F24A23"/>
    <w:rsid w:val="00F24DF8"/>
    <w:rsid w:val="00F24F34"/>
    <w:rsid w:val="00F251C6"/>
    <w:rsid w:val="00F2521E"/>
    <w:rsid w:val="00F25983"/>
    <w:rsid w:val="00F25A4E"/>
    <w:rsid w:val="00F26044"/>
    <w:rsid w:val="00F260DB"/>
    <w:rsid w:val="00F2615D"/>
    <w:rsid w:val="00F2645C"/>
    <w:rsid w:val="00F26CFB"/>
    <w:rsid w:val="00F26F01"/>
    <w:rsid w:val="00F27168"/>
    <w:rsid w:val="00F2727A"/>
    <w:rsid w:val="00F27280"/>
    <w:rsid w:val="00F278B7"/>
    <w:rsid w:val="00F27BB4"/>
    <w:rsid w:val="00F3004F"/>
    <w:rsid w:val="00F30246"/>
    <w:rsid w:val="00F30719"/>
    <w:rsid w:val="00F30DAC"/>
    <w:rsid w:val="00F30DF2"/>
    <w:rsid w:val="00F31368"/>
    <w:rsid w:val="00F314F1"/>
    <w:rsid w:val="00F31720"/>
    <w:rsid w:val="00F31DB2"/>
    <w:rsid w:val="00F32182"/>
    <w:rsid w:val="00F32369"/>
    <w:rsid w:val="00F32798"/>
    <w:rsid w:val="00F32B55"/>
    <w:rsid w:val="00F33437"/>
    <w:rsid w:val="00F3354F"/>
    <w:rsid w:val="00F33666"/>
    <w:rsid w:val="00F346C4"/>
    <w:rsid w:val="00F34CAB"/>
    <w:rsid w:val="00F34DE7"/>
    <w:rsid w:val="00F3539F"/>
    <w:rsid w:val="00F3590D"/>
    <w:rsid w:val="00F35AC5"/>
    <w:rsid w:val="00F3609B"/>
    <w:rsid w:val="00F360F8"/>
    <w:rsid w:val="00F36411"/>
    <w:rsid w:val="00F36980"/>
    <w:rsid w:val="00F369F7"/>
    <w:rsid w:val="00F36AAD"/>
    <w:rsid w:val="00F36BF0"/>
    <w:rsid w:val="00F36CD4"/>
    <w:rsid w:val="00F36DA0"/>
    <w:rsid w:val="00F3723A"/>
    <w:rsid w:val="00F3735A"/>
    <w:rsid w:val="00F379C5"/>
    <w:rsid w:val="00F37B4C"/>
    <w:rsid w:val="00F37E5D"/>
    <w:rsid w:val="00F40764"/>
    <w:rsid w:val="00F40C1D"/>
    <w:rsid w:val="00F4144D"/>
    <w:rsid w:val="00F41EAA"/>
    <w:rsid w:val="00F422F3"/>
    <w:rsid w:val="00F423DD"/>
    <w:rsid w:val="00F4254C"/>
    <w:rsid w:val="00F428AB"/>
    <w:rsid w:val="00F42923"/>
    <w:rsid w:val="00F42BB4"/>
    <w:rsid w:val="00F42F81"/>
    <w:rsid w:val="00F431DB"/>
    <w:rsid w:val="00F438AF"/>
    <w:rsid w:val="00F43B6A"/>
    <w:rsid w:val="00F445EB"/>
    <w:rsid w:val="00F445F8"/>
    <w:rsid w:val="00F44CA7"/>
    <w:rsid w:val="00F44E5A"/>
    <w:rsid w:val="00F45417"/>
    <w:rsid w:val="00F4566E"/>
    <w:rsid w:val="00F45AC7"/>
    <w:rsid w:val="00F45E8D"/>
    <w:rsid w:val="00F460D3"/>
    <w:rsid w:val="00F46210"/>
    <w:rsid w:val="00F4621B"/>
    <w:rsid w:val="00F465D2"/>
    <w:rsid w:val="00F46DD7"/>
    <w:rsid w:val="00F47519"/>
    <w:rsid w:val="00F4793F"/>
    <w:rsid w:val="00F506F2"/>
    <w:rsid w:val="00F50E90"/>
    <w:rsid w:val="00F50EF1"/>
    <w:rsid w:val="00F510ED"/>
    <w:rsid w:val="00F514B8"/>
    <w:rsid w:val="00F51778"/>
    <w:rsid w:val="00F517F7"/>
    <w:rsid w:val="00F51857"/>
    <w:rsid w:val="00F5186E"/>
    <w:rsid w:val="00F51D27"/>
    <w:rsid w:val="00F52AD0"/>
    <w:rsid w:val="00F52C1E"/>
    <w:rsid w:val="00F52DF1"/>
    <w:rsid w:val="00F52ECE"/>
    <w:rsid w:val="00F53218"/>
    <w:rsid w:val="00F539B4"/>
    <w:rsid w:val="00F53ACD"/>
    <w:rsid w:val="00F53C05"/>
    <w:rsid w:val="00F540A7"/>
    <w:rsid w:val="00F54119"/>
    <w:rsid w:val="00F54630"/>
    <w:rsid w:val="00F547B6"/>
    <w:rsid w:val="00F5489E"/>
    <w:rsid w:val="00F54D31"/>
    <w:rsid w:val="00F54D33"/>
    <w:rsid w:val="00F54E31"/>
    <w:rsid w:val="00F55507"/>
    <w:rsid w:val="00F556CE"/>
    <w:rsid w:val="00F55C6C"/>
    <w:rsid w:val="00F55E8D"/>
    <w:rsid w:val="00F55ECE"/>
    <w:rsid w:val="00F56B1E"/>
    <w:rsid w:val="00F57231"/>
    <w:rsid w:val="00F57493"/>
    <w:rsid w:val="00F60C1A"/>
    <w:rsid w:val="00F60E20"/>
    <w:rsid w:val="00F60FC9"/>
    <w:rsid w:val="00F61013"/>
    <w:rsid w:val="00F610B2"/>
    <w:rsid w:val="00F610F5"/>
    <w:rsid w:val="00F613C4"/>
    <w:rsid w:val="00F6170D"/>
    <w:rsid w:val="00F621DD"/>
    <w:rsid w:val="00F62369"/>
    <w:rsid w:val="00F6236C"/>
    <w:rsid w:val="00F6268A"/>
    <w:rsid w:val="00F63552"/>
    <w:rsid w:val="00F638BE"/>
    <w:rsid w:val="00F63C6A"/>
    <w:rsid w:val="00F650DC"/>
    <w:rsid w:val="00F65E05"/>
    <w:rsid w:val="00F65E2D"/>
    <w:rsid w:val="00F66102"/>
    <w:rsid w:val="00F663A9"/>
    <w:rsid w:val="00F66856"/>
    <w:rsid w:val="00F668A2"/>
    <w:rsid w:val="00F67B40"/>
    <w:rsid w:val="00F707BA"/>
    <w:rsid w:val="00F709DA"/>
    <w:rsid w:val="00F70BA6"/>
    <w:rsid w:val="00F70EF6"/>
    <w:rsid w:val="00F72333"/>
    <w:rsid w:val="00F725B6"/>
    <w:rsid w:val="00F726E8"/>
    <w:rsid w:val="00F73336"/>
    <w:rsid w:val="00F733F1"/>
    <w:rsid w:val="00F7373C"/>
    <w:rsid w:val="00F73C5D"/>
    <w:rsid w:val="00F73D33"/>
    <w:rsid w:val="00F74413"/>
    <w:rsid w:val="00F744D7"/>
    <w:rsid w:val="00F744F5"/>
    <w:rsid w:val="00F749D9"/>
    <w:rsid w:val="00F74D4C"/>
    <w:rsid w:val="00F74FD5"/>
    <w:rsid w:val="00F76204"/>
    <w:rsid w:val="00F76926"/>
    <w:rsid w:val="00F770F4"/>
    <w:rsid w:val="00F773D0"/>
    <w:rsid w:val="00F77EE6"/>
    <w:rsid w:val="00F802C8"/>
    <w:rsid w:val="00F803E3"/>
    <w:rsid w:val="00F8099D"/>
    <w:rsid w:val="00F80C11"/>
    <w:rsid w:val="00F80DD5"/>
    <w:rsid w:val="00F80FDF"/>
    <w:rsid w:val="00F81239"/>
    <w:rsid w:val="00F8135B"/>
    <w:rsid w:val="00F81891"/>
    <w:rsid w:val="00F818D7"/>
    <w:rsid w:val="00F81D34"/>
    <w:rsid w:val="00F826A3"/>
    <w:rsid w:val="00F829A4"/>
    <w:rsid w:val="00F82F1B"/>
    <w:rsid w:val="00F82FC1"/>
    <w:rsid w:val="00F83384"/>
    <w:rsid w:val="00F8338D"/>
    <w:rsid w:val="00F839E2"/>
    <w:rsid w:val="00F83D0E"/>
    <w:rsid w:val="00F83D17"/>
    <w:rsid w:val="00F83FBD"/>
    <w:rsid w:val="00F84135"/>
    <w:rsid w:val="00F842C7"/>
    <w:rsid w:val="00F850FA"/>
    <w:rsid w:val="00F85598"/>
    <w:rsid w:val="00F858CC"/>
    <w:rsid w:val="00F85A0A"/>
    <w:rsid w:val="00F85A0B"/>
    <w:rsid w:val="00F85A9A"/>
    <w:rsid w:val="00F85B99"/>
    <w:rsid w:val="00F861D3"/>
    <w:rsid w:val="00F86457"/>
    <w:rsid w:val="00F86BB5"/>
    <w:rsid w:val="00F86C2E"/>
    <w:rsid w:val="00F86C95"/>
    <w:rsid w:val="00F86E43"/>
    <w:rsid w:val="00F87001"/>
    <w:rsid w:val="00F872DB"/>
    <w:rsid w:val="00F87354"/>
    <w:rsid w:val="00F901D5"/>
    <w:rsid w:val="00F90556"/>
    <w:rsid w:val="00F9099F"/>
    <w:rsid w:val="00F90C24"/>
    <w:rsid w:val="00F9178C"/>
    <w:rsid w:val="00F9191A"/>
    <w:rsid w:val="00F91D93"/>
    <w:rsid w:val="00F91F81"/>
    <w:rsid w:val="00F9222D"/>
    <w:rsid w:val="00F92453"/>
    <w:rsid w:val="00F928FB"/>
    <w:rsid w:val="00F931C8"/>
    <w:rsid w:val="00F933AF"/>
    <w:rsid w:val="00F9375E"/>
    <w:rsid w:val="00F94070"/>
    <w:rsid w:val="00F94403"/>
    <w:rsid w:val="00F94A7A"/>
    <w:rsid w:val="00F94E41"/>
    <w:rsid w:val="00F95188"/>
    <w:rsid w:val="00F95263"/>
    <w:rsid w:val="00F952F5"/>
    <w:rsid w:val="00F95CB8"/>
    <w:rsid w:val="00F961FB"/>
    <w:rsid w:val="00F968B0"/>
    <w:rsid w:val="00F96C9E"/>
    <w:rsid w:val="00F97425"/>
    <w:rsid w:val="00F976E8"/>
    <w:rsid w:val="00F97A17"/>
    <w:rsid w:val="00F97E3B"/>
    <w:rsid w:val="00FA02C7"/>
    <w:rsid w:val="00FA02E6"/>
    <w:rsid w:val="00FA168D"/>
    <w:rsid w:val="00FA1758"/>
    <w:rsid w:val="00FA221A"/>
    <w:rsid w:val="00FA226C"/>
    <w:rsid w:val="00FA2EA3"/>
    <w:rsid w:val="00FA2F29"/>
    <w:rsid w:val="00FA3510"/>
    <w:rsid w:val="00FA37F6"/>
    <w:rsid w:val="00FA396E"/>
    <w:rsid w:val="00FA4A00"/>
    <w:rsid w:val="00FA4BDE"/>
    <w:rsid w:val="00FA4C1C"/>
    <w:rsid w:val="00FA4DE4"/>
    <w:rsid w:val="00FA4F05"/>
    <w:rsid w:val="00FA51AC"/>
    <w:rsid w:val="00FA51B0"/>
    <w:rsid w:val="00FA5AF7"/>
    <w:rsid w:val="00FA5C8C"/>
    <w:rsid w:val="00FA60A4"/>
    <w:rsid w:val="00FA69D2"/>
    <w:rsid w:val="00FA6E71"/>
    <w:rsid w:val="00FA6EEE"/>
    <w:rsid w:val="00FA6F00"/>
    <w:rsid w:val="00FB0B74"/>
    <w:rsid w:val="00FB0CB7"/>
    <w:rsid w:val="00FB1152"/>
    <w:rsid w:val="00FB141D"/>
    <w:rsid w:val="00FB198B"/>
    <w:rsid w:val="00FB1C0F"/>
    <w:rsid w:val="00FB1FDF"/>
    <w:rsid w:val="00FB205D"/>
    <w:rsid w:val="00FB208E"/>
    <w:rsid w:val="00FB2571"/>
    <w:rsid w:val="00FB28F8"/>
    <w:rsid w:val="00FB292B"/>
    <w:rsid w:val="00FB2EBC"/>
    <w:rsid w:val="00FB2FF7"/>
    <w:rsid w:val="00FB339F"/>
    <w:rsid w:val="00FB3947"/>
    <w:rsid w:val="00FB3CBC"/>
    <w:rsid w:val="00FB4790"/>
    <w:rsid w:val="00FB4F97"/>
    <w:rsid w:val="00FB5CD3"/>
    <w:rsid w:val="00FB6A88"/>
    <w:rsid w:val="00FB70AE"/>
    <w:rsid w:val="00FB72CE"/>
    <w:rsid w:val="00FB744D"/>
    <w:rsid w:val="00FB7BF6"/>
    <w:rsid w:val="00FC00AD"/>
    <w:rsid w:val="00FC0475"/>
    <w:rsid w:val="00FC0A3F"/>
    <w:rsid w:val="00FC0CD0"/>
    <w:rsid w:val="00FC13CB"/>
    <w:rsid w:val="00FC188C"/>
    <w:rsid w:val="00FC189C"/>
    <w:rsid w:val="00FC212A"/>
    <w:rsid w:val="00FC2395"/>
    <w:rsid w:val="00FC2562"/>
    <w:rsid w:val="00FC2A71"/>
    <w:rsid w:val="00FC2F0C"/>
    <w:rsid w:val="00FC3602"/>
    <w:rsid w:val="00FC3B83"/>
    <w:rsid w:val="00FC4F5C"/>
    <w:rsid w:val="00FC54A2"/>
    <w:rsid w:val="00FC60C8"/>
    <w:rsid w:val="00FC6387"/>
    <w:rsid w:val="00FC745F"/>
    <w:rsid w:val="00FC75A5"/>
    <w:rsid w:val="00FC7B25"/>
    <w:rsid w:val="00FC7B7C"/>
    <w:rsid w:val="00FC7B94"/>
    <w:rsid w:val="00FD073A"/>
    <w:rsid w:val="00FD0E42"/>
    <w:rsid w:val="00FD1A5F"/>
    <w:rsid w:val="00FD1BD9"/>
    <w:rsid w:val="00FD1FE4"/>
    <w:rsid w:val="00FD23B1"/>
    <w:rsid w:val="00FD2B7E"/>
    <w:rsid w:val="00FD2FD6"/>
    <w:rsid w:val="00FD32AE"/>
    <w:rsid w:val="00FD3504"/>
    <w:rsid w:val="00FD3991"/>
    <w:rsid w:val="00FD39BD"/>
    <w:rsid w:val="00FD3A5C"/>
    <w:rsid w:val="00FD3FAD"/>
    <w:rsid w:val="00FD43F8"/>
    <w:rsid w:val="00FD4A12"/>
    <w:rsid w:val="00FD4ACE"/>
    <w:rsid w:val="00FD4CEC"/>
    <w:rsid w:val="00FD5091"/>
    <w:rsid w:val="00FD5BD0"/>
    <w:rsid w:val="00FD62B4"/>
    <w:rsid w:val="00FD65D0"/>
    <w:rsid w:val="00FD6631"/>
    <w:rsid w:val="00FD68FA"/>
    <w:rsid w:val="00FD6B26"/>
    <w:rsid w:val="00FD7061"/>
    <w:rsid w:val="00FD783C"/>
    <w:rsid w:val="00FD7FD5"/>
    <w:rsid w:val="00FE0006"/>
    <w:rsid w:val="00FE01AA"/>
    <w:rsid w:val="00FE0B31"/>
    <w:rsid w:val="00FE0CCD"/>
    <w:rsid w:val="00FE1391"/>
    <w:rsid w:val="00FE1420"/>
    <w:rsid w:val="00FE194B"/>
    <w:rsid w:val="00FE1AAB"/>
    <w:rsid w:val="00FE1ED1"/>
    <w:rsid w:val="00FE2220"/>
    <w:rsid w:val="00FE2252"/>
    <w:rsid w:val="00FE2436"/>
    <w:rsid w:val="00FE27C6"/>
    <w:rsid w:val="00FE2846"/>
    <w:rsid w:val="00FE2FC8"/>
    <w:rsid w:val="00FE31E1"/>
    <w:rsid w:val="00FE33D1"/>
    <w:rsid w:val="00FE3480"/>
    <w:rsid w:val="00FE3606"/>
    <w:rsid w:val="00FE3AB2"/>
    <w:rsid w:val="00FE4134"/>
    <w:rsid w:val="00FE41AD"/>
    <w:rsid w:val="00FE5096"/>
    <w:rsid w:val="00FE52BF"/>
    <w:rsid w:val="00FE5692"/>
    <w:rsid w:val="00FE5D5A"/>
    <w:rsid w:val="00FE65BC"/>
    <w:rsid w:val="00FE6C07"/>
    <w:rsid w:val="00FE748F"/>
    <w:rsid w:val="00FE762F"/>
    <w:rsid w:val="00FE7A48"/>
    <w:rsid w:val="00FE7BF4"/>
    <w:rsid w:val="00FE7F07"/>
    <w:rsid w:val="00FF0130"/>
    <w:rsid w:val="00FF02FF"/>
    <w:rsid w:val="00FF0CC3"/>
    <w:rsid w:val="00FF0F4D"/>
    <w:rsid w:val="00FF10F3"/>
    <w:rsid w:val="00FF1D54"/>
    <w:rsid w:val="00FF1DE2"/>
    <w:rsid w:val="00FF2280"/>
    <w:rsid w:val="00FF2457"/>
    <w:rsid w:val="00FF2B5F"/>
    <w:rsid w:val="00FF3057"/>
    <w:rsid w:val="00FF3ED5"/>
    <w:rsid w:val="00FF40ED"/>
    <w:rsid w:val="00FF469F"/>
    <w:rsid w:val="00FF46D6"/>
    <w:rsid w:val="00FF4929"/>
    <w:rsid w:val="00FF4C09"/>
    <w:rsid w:val="00FF4CE0"/>
    <w:rsid w:val="00FF4E85"/>
    <w:rsid w:val="00FF5F0A"/>
    <w:rsid w:val="00FF5F5C"/>
    <w:rsid w:val="00FF6696"/>
    <w:rsid w:val="00FF6F1A"/>
    <w:rsid w:val="00FF700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46BB"/>
  <w15:docId w15:val="{7151A00A-C280-475F-91B7-01335AFC1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554"/>
    <w:pPr>
      <w:spacing w:before="120" w:after="120" w:line="240" w:lineRule="auto"/>
    </w:pPr>
    <w:rPr>
      <w:rFonts w:ascii="Calibri" w:hAnsi="Calibri"/>
    </w:rPr>
  </w:style>
  <w:style w:type="paragraph" w:styleId="Heading1">
    <w:name w:val="heading 1"/>
    <w:basedOn w:val="Normal"/>
    <w:next w:val="Normal"/>
    <w:link w:val="Heading1Char"/>
    <w:qFormat/>
    <w:rsid w:val="0075525C"/>
    <w:pPr>
      <w:keepNext/>
      <w:keepLines/>
      <w:spacing w:before="240" w:after="360"/>
      <w:outlineLvl w:val="0"/>
    </w:pPr>
    <w:rPr>
      <w:rFonts w:eastAsiaTheme="majorEastAsia" w:cstheme="majorBidi"/>
      <w:b/>
      <w:sz w:val="36"/>
      <w:szCs w:val="32"/>
    </w:rPr>
  </w:style>
  <w:style w:type="paragraph" w:styleId="Heading2">
    <w:name w:val="heading 2"/>
    <w:basedOn w:val="Normal"/>
    <w:next w:val="Normal"/>
    <w:link w:val="Heading2Char"/>
    <w:unhideWhenUsed/>
    <w:qFormat/>
    <w:rsid w:val="00D35AE1"/>
    <w:pPr>
      <w:keepNext/>
      <w:keepLines/>
      <w:spacing w:after="240"/>
      <w:outlineLvl w:val="1"/>
    </w:pPr>
    <w:rPr>
      <w:rFonts w:eastAsiaTheme="majorEastAsia" w:cstheme="majorBidi"/>
      <w:b/>
      <w:sz w:val="28"/>
      <w:szCs w:val="26"/>
    </w:rPr>
  </w:style>
  <w:style w:type="paragraph" w:styleId="Heading3">
    <w:name w:val="heading 3"/>
    <w:basedOn w:val="Normal"/>
    <w:next w:val="Normal"/>
    <w:link w:val="Heading3Char"/>
    <w:unhideWhenUsed/>
    <w:qFormat/>
    <w:rsid w:val="007E6866"/>
    <w:pPr>
      <w:keepNext/>
      <w:keepLines/>
      <w:spacing w:before="240"/>
      <w:outlineLvl w:val="2"/>
    </w:pPr>
    <w:rPr>
      <w:rFonts w:eastAsiaTheme="majorEastAsia" w:cstheme="majorBidi"/>
      <w:b/>
      <w:i/>
      <w:szCs w:val="24"/>
    </w:rPr>
  </w:style>
  <w:style w:type="paragraph" w:styleId="Heading4">
    <w:name w:val="heading 4"/>
    <w:basedOn w:val="Normal"/>
    <w:next w:val="Normal"/>
    <w:link w:val="Heading4Char"/>
    <w:unhideWhenUsed/>
    <w:qFormat/>
    <w:rsid w:val="00DE66DA"/>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C6749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qFormat/>
    <w:rsid w:val="005376D5"/>
    <w:pPr>
      <w:keepNext/>
      <w:spacing w:before="240" w:after="60"/>
      <w:outlineLvl w:val="5"/>
    </w:pPr>
    <w:rPr>
      <w:rFonts w:ascii="Times New Roman" w:eastAsia="Times New Roman" w:hAnsi="Times New Roman" w:cs="Times New Roman"/>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42EA"/>
    <w:pPr>
      <w:tabs>
        <w:tab w:val="center" w:pos="4513"/>
        <w:tab w:val="right" w:pos="9026"/>
      </w:tabs>
      <w:spacing w:after="0"/>
    </w:pPr>
  </w:style>
  <w:style w:type="character" w:customStyle="1" w:styleId="HeaderChar">
    <w:name w:val="Header Char"/>
    <w:basedOn w:val="DefaultParagraphFont"/>
    <w:link w:val="Header"/>
    <w:uiPriority w:val="99"/>
    <w:rsid w:val="00C642EA"/>
  </w:style>
  <w:style w:type="paragraph" w:styleId="Footer">
    <w:name w:val="footer"/>
    <w:basedOn w:val="Normal"/>
    <w:link w:val="FooterChar"/>
    <w:uiPriority w:val="99"/>
    <w:unhideWhenUsed/>
    <w:rsid w:val="00C642EA"/>
    <w:pPr>
      <w:tabs>
        <w:tab w:val="center" w:pos="4513"/>
        <w:tab w:val="right" w:pos="9026"/>
      </w:tabs>
      <w:spacing w:after="0"/>
    </w:pPr>
  </w:style>
  <w:style w:type="character" w:customStyle="1" w:styleId="FooterChar">
    <w:name w:val="Footer Char"/>
    <w:basedOn w:val="DefaultParagraphFont"/>
    <w:link w:val="Footer"/>
    <w:uiPriority w:val="99"/>
    <w:rsid w:val="00C642EA"/>
  </w:style>
  <w:style w:type="character" w:customStyle="1" w:styleId="Heading1Char">
    <w:name w:val="Heading 1 Char"/>
    <w:basedOn w:val="DefaultParagraphFont"/>
    <w:link w:val="Heading1"/>
    <w:rsid w:val="0075525C"/>
    <w:rPr>
      <w:rFonts w:ascii="Calibri" w:eastAsiaTheme="majorEastAsia" w:hAnsi="Calibri" w:cstheme="majorBidi"/>
      <w:b/>
      <w:sz w:val="36"/>
      <w:szCs w:val="32"/>
    </w:rPr>
  </w:style>
  <w:style w:type="paragraph" w:styleId="TOCHeading">
    <w:name w:val="TOC Heading"/>
    <w:basedOn w:val="Heading1"/>
    <w:next w:val="Normal"/>
    <w:uiPriority w:val="39"/>
    <w:unhideWhenUsed/>
    <w:qFormat/>
    <w:rsid w:val="00C642EA"/>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53887"/>
    <w:pPr>
      <w:tabs>
        <w:tab w:val="right" w:leader="dot" w:pos="9628"/>
      </w:tabs>
      <w:spacing w:after="100"/>
    </w:pPr>
    <w:rPr>
      <w:b/>
    </w:rPr>
  </w:style>
  <w:style w:type="character" w:styleId="Hyperlink">
    <w:name w:val="Hyperlink"/>
    <w:basedOn w:val="DefaultParagraphFont"/>
    <w:uiPriority w:val="99"/>
    <w:unhideWhenUsed/>
    <w:rsid w:val="00C642EA"/>
    <w:rPr>
      <w:color w:val="0563C1" w:themeColor="hyperlink"/>
      <w:u w:val="single"/>
    </w:rPr>
  </w:style>
  <w:style w:type="paragraph" w:styleId="TOC2">
    <w:name w:val="toc 2"/>
    <w:basedOn w:val="Normal"/>
    <w:next w:val="Normal"/>
    <w:autoRedefine/>
    <w:uiPriority w:val="39"/>
    <w:unhideWhenUsed/>
    <w:rsid w:val="00C42C10"/>
    <w:pPr>
      <w:spacing w:before="0" w:after="0"/>
      <w:ind w:left="221"/>
    </w:pPr>
  </w:style>
  <w:style w:type="paragraph" w:styleId="TOC3">
    <w:name w:val="toc 3"/>
    <w:basedOn w:val="Normal"/>
    <w:next w:val="Normal"/>
    <w:autoRedefine/>
    <w:uiPriority w:val="39"/>
    <w:unhideWhenUsed/>
    <w:rsid w:val="00C42C10"/>
    <w:pPr>
      <w:spacing w:before="0" w:after="0"/>
      <w:ind w:left="442"/>
    </w:pPr>
  </w:style>
  <w:style w:type="table" w:styleId="TableGrid">
    <w:name w:val="Table Grid"/>
    <w:basedOn w:val="TableNormal"/>
    <w:uiPriority w:val="59"/>
    <w:rsid w:val="007552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5525C"/>
    <w:pPr>
      <w:ind w:left="720"/>
      <w:contextualSpacing/>
    </w:pPr>
  </w:style>
  <w:style w:type="paragraph" w:customStyle="1" w:styleId="Chapterheading">
    <w:name w:val="Chapter heading"/>
    <w:basedOn w:val="Heading1"/>
    <w:qFormat/>
    <w:rsid w:val="007376F6"/>
    <w:pPr>
      <w:numPr>
        <w:numId w:val="1"/>
      </w:numPr>
      <w:spacing w:after="240"/>
      <w:ind w:left="357" w:hanging="357"/>
    </w:pPr>
    <w:rPr>
      <w:bCs/>
      <w:szCs w:val="36"/>
    </w:rPr>
  </w:style>
  <w:style w:type="paragraph" w:customStyle="1" w:styleId="RARMPparagraph">
    <w:name w:val="RARMP paragraph"/>
    <w:basedOn w:val="Normal"/>
    <w:link w:val="RARMPparagraphChar"/>
    <w:qFormat/>
    <w:rsid w:val="003F5774"/>
    <w:pPr>
      <w:numPr>
        <w:numId w:val="2"/>
      </w:numPr>
      <w:ind w:left="0" w:firstLine="0"/>
    </w:pPr>
  </w:style>
  <w:style w:type="character" w:customStyle="1" w:styleId="Heading2Char">
    <w:name w:val="Heading 2 Char"/>
    <w:basedOn w:val="DefaultParagraphFont"/>
    <w:link w:val="Heading2"/>
    <w:rsid w:val="00D35AE1"/>
    <w:rPr>
      <w:rFonts w:ascii="Calibri" w:eastAsiaTheme="majorEastAsia" w:hAnsi="Calibri" w:cstheme="majorBidi"/>
      <w:b/>
      <w:sz w:val="28"/>
      <w:szCs w:val="26"/>
    </w:rPr>
  </w:style>
  <w:style w:type="paragraph" w:customStyle="1" w:styleId="Sectionheading1">
    <w:name w:val="Section heading 1"/>
    <w:basedOn w:val="Heading2"/>
    <w:next w:val="Normal"/>
    <w:qFormat/>
    <w:rsid w:val="005F35E7"/>
    <w:pPr>
      <w:numPr>
        <w:numId w:val="3"/>
      </w:numPr>
    </w:pPr>
  </w:style>
  <w:style w:type="paragraph" w:customStyle="1" w:styleId="ListBullet1">
    <w:name w:val="List Bullet1"/>
    <w:basedOn w:val="Normal"/>
    <w:qFormat/>
    <w:rsid w:val="004E15DC"/>
    <w:pPr>
      <w:numPr>
        <w:numId w:val="6"/>
      </w:numPr>
      <w:spacing w:before="60" w:after="60" w:line="240" w:lineRule="atLeast"/>
      <w:ind w:left="714" w:hanging="357"/>
    </w:pPr>
  </w:style>
  <w:style w:type="character" w:customStyle="1" w:styleId="Heading3Char">
    <w:name w:val="Heading 3 Char"/>
    <w:basedOn w:val="DefaultParagraphFont"/>
    <w:link w:val="Heading3"/>
    <w:rsid w:val="007E6866"/>
    <w:rPr>
      <w:rFonts w:ascii="Calibri" w:eastAsiaTheme="majorEastAsia" w:hAnsi="Calibri" w:cstheme="majorBidi"/>
      <w:b/>
      <w:i/>
      <w:szCs w:val="24"/>
    </w:rPr>
  </w:style>
  <w:style w:type="paragraph" w:customStyle="1" w:styleId="Sectionheading2">
    <w:name w:val="Section heading 2"/>
    <w:basedOn w:val="Heading3"/>
    <w:next w:val="Normal"/>
    <w:qFormat/>
    <w:rsid w:val="00FA02E6"/>
    <w:pPr>
      <w:numPr>
        <w:ilvl w:val="1"/>
        <w:numId w:val="3"/>
      </w:numPr>
      <w:ind w:left="510" w:hanging="510"/>
    </w:pPr>
    <w:rPr>
      <w:i w:val="0"/>
      <w:sz w:val="24"/>
    </w:rPr>
  </w:style>
  <w:style w:type="character" w:styleId="CommentReference">
    <w:name w:val="annotation reference"/>
    <w:basedOn w:val="DefaultParagraphFont"/>
    <w:unhideWhenUsed/>
    <w:rsid w:val="00D14BA9"/>
    <w:rPr>
      <w:sz w:val="16"/>
      <w:szCs w:val="16"/>
    </w:rPr>
  </w:style>
  <w:style w:type="paragraph" w:styleId="CommentText">
    <w:name w:val="annotation text"/>
    <w:basedOn w:val="Normal"/>
    <w:link w:val="CommentTextChar"/>
    <w:unhideWhenUsed/>
    <w:rsid w:val="00D14BA9"/>
    <w:rPr>
      <w:sz w:val="20"/>
      <w:szCs w:val="20"/>
    </w:rPr>
  </w:style>
  <w:style w:type="character" w:customStyle="1" w:styleId="CommentTextChar">
    <w:name w:val="Comment Text Char"/>
    <w:basedOn w:val="DefaultParagraphFont"/>
    <w:link w:val="CommentText"/>
    <w:rsid w:val="00D14BA9"/>
    <w:rPr>
      <w:rFonts w:ascii="Calibri" w:hAnsi="Calibri"/>
      <w:sz w:val="20"/>
      <w:szCs w:val="20"/>
    </w:rPr>
  </w:style>
  <w:style w:type="paragraph" w:styleId="CommentSubject">
    <w:name w:val="annotation subject"/>
    <w:basedOn w:val="CommentText"/>
    <w:next w:val="CommentText"/>
    <w:link w:val="CommentSubjectChar"/>
    <w:semiHidden/>
    <w:unhideWhenUsed/>
    <w:rsid w:val="00D14BA9"/>
    <w:rPr>
      <w:b/>
      <w:bCs/>
    </w:rPr>
  </w:style>
  <w:style w:type="character" w:customStyle="1" w:styleId="CommentSubjectChar">
    <w:name w:val="Comment Subject Char"/>
    <w:basedOn w:val="CommentTextChar"/>
    <w:link w:val="CommentSubject"/>
    <w:semiHidden/>
    <w:rsid w:val="00D14BA9"/>
    <w:rPr>
      <w:rFonts w:ascii="Calibri" w:hAnsi="Calibri"/>
      <w:b/>
      <w:bCs/>
      <w:sz w:val="20"/>
      <w:szCs w:val="20"/>
    </w:rPr>
  </w:style>
  <w:style w:type="table" w:customStyle="1" w:styleId="RARMPtable">
    <w:name w:val="RARMP table"/>
    <w:basedOn w:val="TableNormal"/>
    <w:rsid w:val="00410BC5"/>
    <w:pPr>
      <w:spacing w:after="0" w:line="240" w:lineRule="auto"/>
    </w:pPr>
    <w:rPr>
      <w:rFonts w:ascii="Arial Narrow" w:eastAsiaTheme="minorEastAsia" w:hAnsi="Arial Narrow" w:cs="Times New Roman"/>
      <w:sz w:val="19"/>
      <w:szCs w:val="20"/>
      <w:lang w:eastAsia="en-AU"/>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Wingdings 3" w:hAnsi="Wingdings 3"/>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character" w:styleId="UnresolvedMention">
    <w:name w:val="Unresolved Mention"/>
    <w:basedOn w:val="DefaultParagraphFont"/>
    <w:uiPriority w:val="99"/>
    <w:semiHidden/>
    <w:unhideWhenUsed/>
    <w:rsid w:val="001018AF"/>
    <w:rPr>
      <w:color w:val="605E5C"/>
      <w:shd w:val="clear" w:color="auto" w:fill="E1DFDD"/>
    </w:rPr>
  </w:style>
  <w:style w:type="paragraph" w:styleId="NoSpacing">
    <w:name w:val="No Spacing"/>
    <w:uiPriority w:val="1"/>
    <w:qFormat/>
    <w:rsid w:val="00F423DD"/>
    <w:pPr>
      <w:spacing w:after="0" w:line="240" w:lineRule="auto"/>
    </w:pPr>
    <w:rPr>
      <w:rFonts w:ascii="Calibri" w:hAnsi="Calibri"/>
    </w:rPr>
  </w:style>
  <w:style w:type="paragraph" w:customStyle="1" w:styleId="EndNoteBibliographyTitle">
    <w:name w:val="EndNote Bibliography Title"/>
    <w:basedOn w:val="Normal"/>
    <w:link w:val="EndNoteBibliographyTitleChar"/>
    <w:rsid w:val="006F0E3F"/>
    <w:pPr>
      <w:spacing w:after="0"/>
      <w:jc w:val="center"/>
    </w:pPr>
    <w:rPr>
      <w:rFonts w:cs="Calibri"/>
      <w:noProof/>
      <w:lang w:val="en-US"/>
    </w:rPr>
  </w:style>
  <w:style w:type="character" w:customStyle="1" w:styleId="RARMPparagraphChar">
    <w:name w:val="RARMP paragraph Char"/>
    <w:basedOn w:val="DefaultParagraphFont"/>
    <w:link w:val="RARMPparagraph"/>
    <w:rsid w:val="003F5774"/>
    <w:rPr>
      <w:rFonts w:ascii="Calibri" w:hAnsi="Calibri"/>
    </w:rPr>
  </w:style>
  <w:style w:type="character" w:customStyle="1" w:styleId="EndNoteBibliographyTitleChar">
    <w:name w:val="EndNote Bibliography Title Char"/>
    <w:basedOn w:val="RARMPparagraphChar"/>
    <w:link w:val="EndNoteBibliographyTitle"/>
    <w:rsid w:val="006F0E3F"/>
    <w:rPr>
      <w:rFonts w:ascii="Calibri" w:hAnsi="Calibri" w:cs="Calibri"/>
      <w:noProof/>
      <w:lang w:val="en-US"/>
    </w:rPr>
  </w:style>
  <w:style w:type="paragraph" w:customStyle="1" w:styleId="EndNoteBibliography">
    <w:name w:val="EndNote Bibliography"/>
    <w:basedOn w:val="Normal"/>
    <w:link w:val="EndNoteBibliographyChar"/>
    <w:rsid w:val="006F0E3F"/>
    <w:rPr>
      <w:rFonts w:cs="Calibri"/>
      <w:noProof/>
      <w:lang w:val="en-US"/>
    </w:rPr>
  </w:style>
  <w:style w:type="character" w:customStyle="1" w:styleId="EndNoteBibliographyChar">
    <w:name w:val="EndNote Bibliography Char"/>
    <w:basedOn w:val="RARMPparagraphChar"/>
    <w:link w:val="EndNoteBibliography"/>
    <w:rsid w:val="006F0E3F"/>
    <w:rPr>
      <w:rFonts w:ascii="Calibri" w:hAnsi="Calibri" w:cs="Calibri"/>
      <w:noProof/>
      <w:lang w:val="en-US"/>
    </w:rPr>
  </w:style>
  <w:style w:type="paragraph" w:styleId="Caption">
    <w:name w:val="caption"/>
    <w:basedOn w:val="Normal"/>
    <w:next w:val="Normal"/>
    <w:unhideWhenUsed/>
    <w:qFormat/>
    <w:rsid w:val="00617DB5"/>
    <w:pPr>
      <w:spacing w:after="200"/>
    </w:pPr>
    <w:rPr>
      <w:i/>
      <w:iCs/>
      <w:color w:val="44546A" w:themeColor="text2"/>
      <w:sz w:val="18"/>
      <w:szCs w:val="18"/>
    </w:rPr>
  </w:style>
  <w:style w:type="paragraph" w:customStyle="1" w:styleId="Tabletitle">
    <w:name w:val="Table title"/>
    <w:basedOn w:val="Normal"/>
    <w:qFormat/>
    <w:rsid w:val="00482487"/>
    <w:pPr>
      <w:keepNext/>
      <w:spacing w:before="240"/>
    </w:pPr>
    <w:rPr>
      <w:rFonts w:eastAsiaTheme="minorEastAsia" w:cstheme="minorHAnsi"/>
      <w:b/>
      <w:color w:val="000000"/>
      <w:szCs w:val="20"/>
      <w:lang w:eastAsia="en-AU"/>
    </w:rPr>
  </w:style>
  <w:style w:type="paragraph" w:customStyle="1" w:styleId="Figuretitle">
    <w:name w:val="Figure title"/>
    <w:basedOn w:val="Tabletitle"/>
    <w:qFormat/>
    <w:rsid w:val="003B3C91"/>
    <w:pPr>
      <w:spacing w:before="120"/>
    </w:pPr>
  </w:style>
  <w:style w:type="paragraph" w:customStyle="1" w:styleId="Default">
    <w:name w:val="Default"/>
    <w:rsid w:val="00603E30"/>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103200"/>
    <w:rPr>
      <w:color w:val="954F72" w:themeColor="followedHyperlink"/>
      <w:u w:val="single"/>
    </w:rPr>
  </w:style>
  <w:style w:type="character" w:customStyle="1" w:styleId="Heading4Char">
    <w:name w:val="Heading 4 Char"/>
    <w:basedOn w:val="DefaultParagraphFont"/>
    <w:link w:val="Heading4"/>
    <w:rsid w:val="00DE66DA"/>
    <w:rPr>
      <w:rFonts w:ascii="Calibri" w:eastAsiaTheme="majorEastAsia" w:hAnsi="Calibri" w:cstheme="majorBidi"/>
      <w:b/>
      <w:i/>
      <w:iCs/>
    </w:rPr>
  </w:style>
  <w:style w:type="paragraph" w:customStyle="1" w:styleId="Sectionheading3">
    <w:name w:val="Section heading 3"/>
    <w:basedOn w:val="Heading4"/>
    <w:qFormat/>
    <w:rsid w:val="00613BCC"/>
    <w:pPr>
      <w:numPr>
        <w:ilvl w:val="2"/>
        <w:numId w:val="3"/>
      </w:numPr>
      <w:spacing w:before="240" w:after="120"/>
    </w:pPr>
  </w:style>
  <w:style w:type="paragraph" w:customStyle="1" w:styleId="Tabledescription">
    <w:name w:val="Table description"/>
    <w:basedOn w:val="Normal"/>
    <w:qFormat/>
    <w:rsid w:val="00C84DFB"/>
    <w:pPr>
      <w:spacing w:after="240"/>
    </w:pPr>
    <w:rPr>
      <w:sz w:val="20"/>
    </w:rPr>
  </w:style>
  <w:style w:type="paragraph" w:customStyle="1" w:styleId="List1">
    <w:name w:val="List 1"/>
    <w:basedOn w:val="Normal"/>
    <w:qFormat/>
    <w:rsid w:val="00CE4D84"/>
    <w:pPr>
      <w:numPr>
        <w:numId w:val="8"/>
      </w:numPr>
      <w:tabs>
        <w:tab w:val="left" w:pos="425"/>
      </w:tabs>
      <w:spacing w:before="160"/>
      <w:ind w:left="397" w:hanging="227"/>
    </w:pPr>
  </w:style>
  <w:style w:type="paragraph" w:customStyle="1" w:styleId="Listi">
    <w:name w:val="List i"/>
    <w:basedOn w:val="Normal"/>
    <w:qFormat/>
    <w:rsid w:val="00D35AE1"/>
    <w:pPr>
      <w:numPr>
        <w:numId w:val="9"/>
      </w:numPr>
      <w:ind w:left="1349" w:hanging="357"/>
    </w:pPr>
  </w:style>
  <w:style w:type="character" w:styleId="Emphasis">
    <w:name w:val="Emphasis"/>
    <w:basedOn w:val="DefaultParagraphFont"/>
    <w:uiPriority w:val="20"/>
    <w:qFormat/>
    <w:rsid w:val="00862A56"/>
    <w:rPr>
      <w:i/>
      <w:iCs/>
    </w:rPr>
  </w:style>
  <w:style w:type="paragraph" w:customStyle="1" w:styleId="Figuredescription">
    <w:name w:val="Figure description"/>
    <w:basedOn w:val="Tabledescription"/>
    <w:qFormat/>
    <w:rsid w:val="007F2E99"/>
  </w:style>
  <w:style w:type="paragraph" w:styleId="FootnoteText">
    <w:name w:val="footnote text"/>
    <w:basedOn w:val="Normal"/>
    <w:link w:val="FootnoteTextChar"/>
    <w:unhideWhenUsed/>
    <w:rsid w:val="001C1B59"/>
    <w:pPr>
      <w:spacing w:before="0" w:after="0"/>
    </w:pPr>
    <w:rPr>
      <w:sz w:val="20"/>
      <w:szCs w:val="20"/>
    </w:rPr>
  </w:style>
  <w:style w:type="character" w:customStyle="1" w:styleId="FootnoteTextChar">
    <w:name w:val="Footnote Text Char"/>
    <w:basedOn w:val="DefaultParagraphFont"/>
    <w:link w:val="FootnoteText"/>
    <w:rsid w:val="001C1B59"/>
    <w:rPr>
      <w:rFonts w:ascii="Calibri" w:hAnsi="Calibri"/>
      <w:sz w:val="20"/>
      <w:szCs w:val="20"/>
    </w:rPr>
  </w:style>
  <w:style w:type="character" w:styleId="FootnoteReference">
    <w:name w:val="footnote reference"/>
    <w:basedOn w:val="DefaultParagraphFont"/>
    <w:unhideWhenUsed/>
    <w:rsid w:val="001C1B59"/>
    <w:rPr>
      <w:vertAlign w:val="superscript"/>
    </w:rPr>
  </w:style>
  <w:style w:type="paragraph" w:customStyle="1" w:styleId="Conditionlevel3">
    <w:name w:val="Condition level 3"/>
    <w:basedOn w:val="Normal"/>
    <w:qFormat/>
    <w:rsid w:val="00CD71D5"/>
    <w:pPr>
      <w:numPr>
        <w:numId w:val="13"/>
      </w:numPr>
      <w:ind w:left="1037" w:hanging="357"/>
    </w:pPr>
  </w:style>
  <w:style w:type="character" w:customStyle="1" w:styleId="Heading5Char">
    <w:name w:val="Heading 5 Char"/>
    <w:basedOn w:val="DefaultParagraphFont"/>
    <w:link w:val="Heading5"/>
    <w:uiPriority w:val="9"/>
    <w:rsid w:val="00C67494"/>
    <w:rPr>
      <w:rFonts w:asciiTheme="majorHAnsi" w:eastAsiaTheme="majorEastAsia" w:hAnsiTheme="majorHAnsi" w:cstheme="majorBidi"/>
      <w:color w:val="2F5496" w:themeColor="accent1" w:themeShade="BF"/>
    </w:rPr>
  </w:style>
  <w:style w:type="paragraph" w:customStyle="1" w:styleId="Sectionheading4">
    <w:name w:val="Section heading 4"/>
    <w:basedOn w:val="Heading5"/>
    <w:qFormat/>
    <w:rsid w:val="00FA02E6"/>
    <w:pPr>
      <w:numPr>
        <w:ilvl w:val="3"/>
        <w:numId w:val="3"/>
      </w:numPr>
      <w:spacing w:before="120" w:after="120"/>
      <w:ind w:left="851" w:hanging="851"/>
    </w:pPr>
    <w:rPr>
      <w:rFonts w:ascii="Calibri" w:hAnsi="Calibri"/>
      <w:b/>
      <w:color w:val="auto"/>
    </w:rPr>
  </w:style>
  <w:style w:type="character" w:customStyle="1" w:styleId="Heading6Char">
    <w:name w:val="Heading 6 Char"/>
    <w:basedOn w:val="DefaultParagraphFont"/>
    <w:link w:val="Heading6"/>
    <w:rsid w:val="005376D5"/>
    <w:rPr>
      <w:rFonts w:ascii="Times New Roman" w:eastAsia="Times New Roman" w:hAnsi="Times New Roman" w:cs="Times New Roman"/>
      <w:b/>
      <w:bCs/>
      <w:i/>
      <w:sz w:val="24"/>
    </w:rPr>
  </w:style>
  <w:style w:type="character" w:styleId="Strong">
    <w:name w:val="Strong"/>
    <w:basedOn w:val="DefaultParagraphFont"/>
    <w:qFormat/>
    <w:rsid w:val="005376D5"/>
    <w:rPr>
      <w:b/>
      <w:bCs/>
    </w:rPr>
  </w:style>
  <w:style w:type="paragraph" w:styleId="Subtitle">
    <w:name w:val="Subtitle"/>
    <w:basedOn w:val="Normal"/>
    <w:next w:val="Normal"/>
    <w:link w:val="SubtitleChar"/>
    <w:qFormat/>
    <w:rsid w:val="005376D5"/>
    <w:pPr>
      <w:numPr>
        <w:ilvl w:val="1"/>
      </w:numPr>
      <w:spacing w:before="0" w:after="0"/>
    </w:pPr>
    <w:rPr>
      <w:rFonts w:asciiTheme="majorHAnsi" w:eastAsiaTheme="majorEastAsia" w:hAnsiTheme="majorHAnsi" w:cstheme="majorBidi"/>
      <w:iCs/>
      <w:spacing w:val="15"/>
      <w:sz w:val="24"/>
      <w:szCs w:val="24"/>
    </w:rPr>
  </w:style>
  <w:style w:type="character" w:customStyle="1" w:styleId="SubtitleChar">
    <w:name w:val="Subtitle Char"/>
    <w:basedOn w:val="DefaultParagraphFont"/>
    <w:link w:val="Subtitle"/>
    <w:rsid w:val="005376D5"/>
    <w:rPr>
      <w:rFonts w:asciiTheme="majorHAnsi" w:eastAsiaTheme="majorEastAsia" w:hAnsiTheme="majorHAnsi" w:cstheme="majorBidi"/>
      <w:iCs/>
      <w:spacing w:val="15"/>
      <w:sz w:val="24"/>
      <w:szCs w:val="24"/>
    </w:rPr>
  </w:style>
  <w:style w:type="paragraph" w:styleId="Title">
    <w:name w:val="Title"/>
    <w:basedOn w:val="Normal"/>
    <w:next w:val="Normal"/>
    <w:link w:val="TitleChar"/>
    <w:qFormat/>
    <w:rsid w:val="005376D5"/>
    <w:pPr>
      <w:pBdr>
        <w:bottom w:val="single" w:sz="8" w:space="4" w:color="4472C4" w:themeColor="accent1"/>
      </w:pBdr>
      <w:spacing w:before="0"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5376D5"/>
    <w:rPr>
      <w:rFonts w:ascii="Arial" w:eastAsiaTheme="majorEastAsia" w:hAnsi="Arial" w:cstheme="majorBidi"/>
      <w:b/>
      <w:kern w:val="28"/>
      <w:sz w:val="32"/>
      <w:szCs w:val="52"/>
    </w:rPr>
  </w:style>
  <w:style w:type="character" w:styleId="SubtleEmphasis">
    <w:name w:val="Subtle Emphasis"/>
    <w:basedOn w:val="DefaultParagraphFont"/>
    <w:uiPriority w:val="19"/>
    <w:qFormat/>
    <w:rsid w:val="005376D5"/>
    <w:rPr>
      <w:i/>
      <w:iCs/>
      <w:color w:val="808080" w:themeColor="text1" w:themeTint="7F"/>
    </w:rPr>
  </w:style>
  <w:style w:type="character" w:styleId="IntenseEmphasis">
    <w:name w:val="Intense Emphasis"/>
    <w:basedOn w:val="DefaultParagraphFont"/>
    <w:uiPriority w:val="21"/>
    <w:qFormat/>
    <w:rsid w:val="005376D5"/>
    <w:rPr>
      <w:b/>
      <w:bCs/>
      <w:i/>
      <w:iCs/>
      <w:color w:val="4472C4" w:themeColor="accent1"/>
    </w:rPr>
  </w:style>
  <w:style w:type="paragraph" w:styleId="Quote">
    <w:name w:val="Quote"/>
    <w:basedOn w:val="Normal"/>
    <w:next w:val="Normal"/>
    <w:link w:val="QuoteChar"/>
    <w:uiPriority w:val="29"/>
    <w:qFormat/>
    <w:rsid w:val="005376D5"/>
    <w:pPr>
      <w:spacing w:before="0" w:after="0"/>
    </w:pPr>
    <w:rPr>
      <w:rFonts w:ascii="Times New Roman" w:eastAsia="Times New Roman" w:hAnsi="Times New Roman" w:cs="Times New Roman"/>
      <w:i/>
      <w:iCs/>
      <w:color w:val="000000" w:themeColor="text1"/>
      <w:sz w:val="24"/>
      <w:szCs w:val="24"/>
    </w:rPr>
  </w:style>
  <w:style w:type="character" w:customStyle="1" w:styleId="QuoteChar">
    <w:name w:val="Quote Char"/>
    <w:basedOn w:val="DefaultParagraphFont"/>
    <w:link w:val="Quote"/>
    <w:uiPriority w:val="29"/>
    <w:rsid w:val="005376D5"/>
    <w:rPr>
      <w:rFonts w:ascii="Times New Roman" w:eastAsia="Times New Roman" w:hAnsi="Times New Roman" w:cs="Times New Roman"/>
      <w:i/>
      <w:iCs/>
      <w:color w:val="000000" w:themeColor="text1"/>
      <w:sz w:val="24"/>
      <w:szCs w:val="24"/>
    </w:rPr>
  </w:style>
  <w:style w:type="paragraph" w:styleId="IntenseQuote">
    <w:name w:val="Intense Quote"/>
    <w:basedOn w:val="Normal"/>
    <w:next w:val="Normal"/>
    <w:link w:val="IntenseQuoteChar"/>
    <w:uiPriority w:val="30"/>
    <w:qFormat/>
    <w:rsid w:val="005376D5"/>
    <w:pPr>
      <w:pBdr>
        <w:bottom w:val="single" w:sz="4" w:space="4" w:color="4472C4" w:themeColor="accent1"/>
      </w:pBdr>
      <w:spacing w:before="200" w:after="280"/>
      <w:ind w:left="936" w:right="936"/>
    </w:pPr>
    <w:rPr>
      <w:rFonts w:ascii="Times New Roman" w:eastAsia="Times New Roman" w:hAnsi="Times New Roman" w:cs="Times New Roman"/>
      <w:b/>
      <w:bCs/>
      <w:i/>
      <w:iCs/>
      <w:color w:val="4472C4" w:themeColor="accent1"/>
      <w:sz w:val="24"/>
      <w:szCs w:val="24"/>
    </w:rPr>
  </w:style>
  <w:style w:type="character" w:customStyle="1" w:styleId="IntenseQuoteChar">
    <w:name w:val="Intense Quote Char"/>
    <w:basedOn w:val="DefaultParagraphFont"/>
    <w:link w:val="IntenseQuote"/>
    <w:uiPriority w:val="30"/>
    <w:rsid w:val="005376D5"/>
    <w:rPr>
      <w:rFonts w:ascii="Times New Roman" w:eastAsia="Times New Roman" w:hAnsi="Times New Roman" w:cs="Times New Roman"/>
      <w:b/>
      <w:bCs/>
      <w:i/>
      <w:iCs/>
      <w:color w:val="4472C4" w:themeColor="accent1"/>
      <w:sz w:val="24"/>
      <w:szCs w:val="24"/>
    </w:rPr>
  </w:style>
  <w:style w:type="character" w:styleId="SubtleReference">
    <w:name w:val="Subtle Reference"/>
    <w:basedOn w:val="DefaultParagraphFont"/>
    <w:uiPriority w:val="31"/>
    <w:qFormat/>
    <w:rsid w:val="005376D5"/>
    <w:rPr>
      <w:smallCaps/>
      <w:color w:val="ED7D31" w:themeColor="accent2"/>
      <w:u w:val="single"/>
    </w:rPr>
  </w:style>
  <w:style w:type="character" w:styleId="IntenseReference">
    <w:name w:val="Intense Reference"/>
    <w:basedOn w:val="DefaultParagraphFont"/>
    <w:uiPriority w:val="32"/>
    <w:qFormat/>
    <w:rsid w:val="005376D5"/>
    <w:rPr>
      <w:b/>
      <w:bCs/>
      <w:i/>
      <w:smallCaps/>
      <w:color w:val="ED7D31" w:themeColor="accent2"/>
      <w:spacing w:val="5"/>
      <w:u w:val="none"/>
    </w:rPr>
  </w:style>
  <w:style w:type="character" w:styleId="BookTitle">
    <w:name w:val="Book Title"/>
    <w:basedOn w:val="DefaultParagraphFont"/>
    <w:uiPriority w:val="33"/>
    <w:qFormat/>
    <w:rsid w:val="005376D5"/>
    <w:rPr>
      <w:b/>
      <w:bCs/>
      <w:smallCaps/>
      <w:spacing w:val="5"/>
    </w:rPr>
  </w:style>
  <w:style w:type="paragraph" w:customStyle="1" w:styleId="Conditionlevel1">
    <w:name w:val="Condition level 1"/>
    <w:basedOn w:val="Normal"/>
    <w:qFormat/>
    <w:rsid w:val="00CD71D5"/>
    <w:pPr>
      <w:numPr>
        <w:numId w:val="12"/>
      </w:numPr>
      <w:ind w:left="397" w:hanging="397"/>
    </w:pPr>
    <w:rPr>
      <w:lang w:eastAsia="en-AU"/>
    </w:rPr>
  </w:style>
  <w:style w:type="paragraph" w:customStyle="1" w:styleId="Conditionlevel2">
    <w:name w:val="Condition level 2"/>
    <w:basedOn w:val="Normal"/>
    <w:qFormat/>
    <w:rsid w:val="001F5695"/>
    <w:pPr>
      <w:numPr>
        <w:numId w:val="11"/>
      </w:numPr>
      <w:ind w:left="714" w:hanging="357"/>
    </w:pPr>
    <w:rPr>
      <w:lang w:eastAsia="en-AU"/>
    </w:rPr>
  </w:style>
  <w:style w:type="paragraph" w:customStyle="1" w:styleId="Notes">
    <w:name w:val="Notes"/>
    <w:basedOn w:val="Normal"/>
    <w:qFormat/>
    <w:rsid w:val="009745FB"/>
    <w:pPr>
      <w:shd w:val="clear" w:color="auto" w:fill="D9D9D9" w:themeFill="background1" w:themeFillShade="D9"/>
    </w:pPr>
    <w:rPr>
      <w:rFonts w:cs="Times New Roman"/>
      <w:i/>
      <w:szCs w:val="24"/>
    </w:rPr>
  </w:style>
  <w:style w:type="paragraph" w:styleId="NormalWeb">
    <w:name w:val="Normal (Web)"/>
    <w:basedOn w:val="Normal"/>
    <w:uiPriority w:val="99"/>
    <w:unhideWhenUsed/>
    <w:rsid w:val="005376D5"/>
    <w:pPr>
      <w:spacing w:before="100" w:beforeAutospacing="1" w:after="100" w:afterAutospacing="1"/>
    </w:pPr>
    <w:rPr>
      <w:rFonts w:ascii="Times New Roman" w:eastAsia="Times New Roman" w:hAnsi="Times New Roman" w:cs="Times New Roman"/>
      <w:sz w:val="24"/>
      <w:szCs w:val="24"/>
      <w:lang w:eastAsia="en-AU"/>
    </w:rPr>
  </w:style>
  <w:style w:type="table" w:customStyle="1" w:styleId="TableGrid3">
    <w:name w:val="Table Grid3"/>
    <w:basedOn w:val="TableNormal"/>
    <w:next w:val="TableGrid"/>
    <w:rsid w:val="005376D5"/>
    <w:pPr>
      <w:spacing w:after="0" w:line="240" w:lineRule="auto"/>
    </w:pPr>
    <w:rPr>
      <w:rFonts w:ascii="Times New Roman" w:eastAsiaTheme="minorEastAsia"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5376D5"/>
    <w:pPr>
      <w:spacing w:after="0" w:line="240" w:lineRule="auto"/>
    </w:pPr>
    <w:rPr>
      <w:rFonts w:ascii="Times New Roman" w:eastAsiaTheme="minorEastAsia"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isti">
    <w:name w:val="Table List i"/>
    <w:basedOn w:val="Listi"/>
    <w:rsid w:val="005376D5"/>
    <w:pPr>
      <w:numPr>
        <w:ilvl w:val="2"/>
        <w:numId w:val="10"/>
      </w:numPr>
      <w:spacing w:before="0" w:after="0"/>
    </w:pPr>
    <w:rPr>
      <w:rFonts w:eastAsia="Times New Roman" w:cs="Times New Roman"/>
      <w:sz w:val="18"/>
      <w:szCs w:val="24"/>
    </w:rPr>
  </w:style>
  <w:style w:type="paragraph" w:customStyle="1" w:styleId="TableLicenceHeader">
    <w:name w:val="Table Licence Header"/>
    <w:basedOn w:val="Normal"/>
    <w:rsid w:val="002E7EC1"/>
    <w:pPr>
      <w:spacing w:before="0" w:after="0"/>
      <w:jc w:val="center"/>
    </w:pPr>
    <w:rPr>
      <w:rFonts w:eastAsia="Times New Roman" w:cs="Times New Roman"/>
      <w:b/>
      <w:bCs/>
      <w:sz w:val="18"/>
      <w:szCs w:val="24"/>
    </w:rPr>
  </w:style>
  <w:style w:type="paragraph" w:customStyle="1" w:styleId="TableLista">
    <w:name w:val="Table List a"/>
    <w:basedOn w:val="Normal"/>
    <w:qFormat/>
    <w:rsid w:val="005376D5"/>
    <w:pPr>
      <w:spacing w:before="0" w:after="0"/>
      <w:ind w:left="318" w:hanging="284"/>
    </w:pPr>
    <w:rPr>
      <w:rFonts w:eastAsia="Times New Roman" w:cs="Times New Roman"/>
      <w:sz w:val="18"/>
      <w:szCs w:val="18"/>
    </w:rPr>
  </w:style>
  <w:style w:type="paragraph" w:styleId="Revision">
    <w:name w:val="Revision"/>
    <w:hidden/>
    <w:uiPriority w:val="99"/>
    <w:semiHidden/>
    <w:rsid w:val="005376D5"/>
    <w:pPr>
      <w:spacing w:after="0" w:line="240" w:lineRule="auto"/>
    </w:pPr>
    <w:rPr>
      <w:rFonts w:ascii="Times New Roman" w:eastAsia="Times New Roman" w:hAnsi="Times New Roman" w:cs="Times New Roman"/>
      <w:sz w:val="24"/>
      <w:szCs w:val="24"/>
    </w:rPr>
  </w:style>
  <w:style w:type="paragraph" w:customStyle="1" w:styleId="RIGHTLIST">
    <w:name w:val="RIGHTLIST"/>
    <w:basedOn w:val="LEFTLIST"/>
    <w:rsid w:val="00ED6BBD"/>
    <w:rPr>
      <w:rFonts w:ascii="Times New Roman" w:hAnsi="Times New Roman" w:cs="Times New Roman"/>
      <w:b w:val="0"/>
      <w:bCs w:val="0"/>
    </w:rPr>
  </w:style>
  <w:style w:type="paragraph" w:customStyle="1" w:styleId="LEFTLIST">
    <w:name w:val="LEFTLIST"/>
    <w:basedOn w:val="Heading1"/>
    <w:rsid w:val="00ED6BBD"/>
    <w:pPr>
      <w:keepLines w:val="0"/>
      <w:tabs>
        <w:tab w:val="right" w:leader="dot" w:pos="9356"/>
      </w:tabs>
      <w:spacing w:before="80" w:after="40"/>
      <w:outlineLvl w:val="9"/>
    </w:pPr>
    <w:rPr>
      <w:rFonts w:ascii="Arial Narrow" w:eastAsia="Times New Roman" w:hAnsi="Arial Narrow" w:cs="Arial Narrow"/>
      <w:bCs/>
      <w:sz w:val="22"/>
      <w:szCs w:val="22"/>
      <w:lang w:eastAsia="en-AU"/>
    </w:rPr>
  </w:style>
  <w:style w:type="paragraph" w:customStyle="1" w:styleId="BulletedRARMP">
    <w:name w:val="Bulleted RARMP"/>
    <w:basedOn w:val="Normal"/>
    <w:link w:val="BulletedRARMPCharChar"/>
    <w:rsid w:val="002C6659"/>
    <w:pPr>
      <w:numPr>
        <w:numId w:val="14"/>
      </w:numPr>
      <w:spacing w:before="0" w:after="0"/>
    </w:pPr>
    <w:rPr>
      <w:rFonts w:eastAsia="Times New Roman" w:cs="Times New Roman"/>
      <w:szCs w:val="24"/>
      <w:lang w:eastAsia="en-AU"/>
    </w:rPr>
  </w:style>
  <w:style w:type="character" w:customStyle="1" w:styleId="BulletedRARMPCharChar">
    <w:name w:val="Bulleted RARMP Char Char"/>
    <w:link w:val="BulletedRARMP"/>
    <w:rsid w:val="002C6659"/>
    <w:rPr>
      <w:rFonts w:ascii="Calibri" w:eastAsia="Times New Roman" w:hAnsi="Calibri" w:cs="Times New Roman"/>
      <w:szCs w:val="24"/>
      <w:lang w:eastAsia="en-AU"/>
    </w:rPr>
  </w:style>
  <w:style w:type="paragraph" w:customStyle="1" w:styleId="RARMPnumberedparagraphs">
    <w:name w:val="RARMP numbered paragraphs"/>
    <w:basedOn w:val="ListParagraph"/>
    <w:link w:val="RARMPnumberedparagraphsChar"/>
    <w:rsid w:val="008E000E"/>
    <w:pPr>
      <w:numPr>
        <w:numId w:val="15"/>
      </w:numPr>
      <w:tabs>
        <w:tab w:val="num" w:pos="567"/>
      </w:tabs>
      <w:ind w:left="0" w:firstLine="0"/>
      <w:contextualSpacing w:val="0"/>
    </w:pPr>
    <w:rPr>
      <w:rFonts w:eastAsia="Times New Roman" w:cs="Times New Roman"/>
      <w:szCs w:val="24"/>
      <w:lang w:eastAsia="en-AU"/>
    </w:rPr>
  </w:style>
  <w:style w:type="character" w:customStyle="1" w:styleId="RARMPnumberedparagraphsChar">
    <w:name w:val="RARMP numbered paragraphs Char"/>
    <w:basedOn w:val="DefaultParagraphFont"/>
    <w:link w:val="RARMPnumberedparagraphs"/>
    <w:rsid w:val="008E000E"/>
    <w:rPr>
      <w:rFonts w:ascii="Calibri" w:eastAsia="Times New Roman" w:hAnsi="Calibri" w:cs="Times New Roman"/>
      <w:szCs w:val="24"/>
      <w:lang w:eastAsia="en-AU"/>
    </w:rPr>
  </w:style>
  <w:style w:type="character" w:customStyle="1" w:styleId="ref-title">
    <w:name w:val="ref-title"/>
    <w:basedOn w:val="DefaultParagraphFont"/>
    <w:rsid w:val="007A4C58"/>
  </w:style>
  <w:style w:type="character" w:customStyle="1" w:styleId="ref-journal">
    <w:name w:val="ref-journal"/>
    <w:basedOn w:val="DefaultParagraphFont"/>
    <w:rsid w:val="007A4C58"/>
  </w:style>
  <w:style w:type="character" w:customStyle="1" w:styleId="ref-vol">
    <w:name w:val="ref-vol"/>
    <w:basedOn w:val="DefaultParagraphFont"/>
    <w:rsid w:val="007A4C58"/>
  </w:style>
  <w:style w:type="table" w:styleId="GridTable5Dark-Accent1">
    <w:name w:val="Grid Table 5 Dark Accent 1"/>
    <w:basedOn w:val="TableNormal"/>
    <w:uiPriority w:val="50"/>
    <w:rsid w:val="00D142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ableTextRARMP">
    <w:name w:val="Table Text RARMP"/>
    <w:basedOn w:val="Normal"/>
    <w:qFormat/>
    <w:locked/>
    <w:rsid w:val="003B3E7B"/>
    <w:pPr>
      <w:spacing w:before="0" w:after="0"/>
    </w:pPr>
    <w:rPr>
      <w:rFonts w:eastAsia="Times New Roman" w:cs="Times New Roman"/>
      <w:sz w:val="20"/>
      <w:szCs w:val="24"/>
    </w:rPr>
  </w:style>
  <w:style w:type="paragraph" w:customStyle="1" w:styleId="1RARMP">
    <w:name w:val="1 RARMP"/>
    <w:basedOn w:val="Normal"/>
    <w:qFormat/>
    <w:rsid w:val="00A74EFF"/>
    <w:pPr>
      <w:numPr>
        <w:numId w:val="16"/>
      </w:numPr>
      <w:tabs>
        <w:tab w:val="left" w:pos="1843"/>
      </w:tabs>
      <w:outlineLvl w:val="0"/>
    </w:pPr>
    <w:rPr>
      <w:rFonts w:asciiTheme="minorHAnsi" w:eastAsiaTheme="minorEastAsia" w:hAnsiTheme="minorHAnsi" w:cs="Arial"/>
      <w:b/>
      <w:bCs/>
      <w:color w:val="000000"/>
      <w:sz w:val="36"/>
      <w:szCs w:val="36"/>
      <w:lang w:eastAsia="en-AU"/>
    </w:rPr>
  </w:style>
  <w:style w:type="paragraph" w:customStyle="1" w:styleId="2RARMP">
    <w:name w:val="2 RARMP"/>
    <w:basedOn w:val="Normal"/>
    <w:qFormat/>
    <w:rsid w:val="00A74EFF"/>
    <w:pPr>
      <w:keepNext/>
      <w:numPr>
        <w:ilvl w:val="1"/>
        <w:numId w:val="16"/>
      </w:numPr>
      <w:tabs>
        <w:tab w:val="left" w:pos="1559"/>
      </w:tabs>
      <w:spacing w:before="240"/>
      <w:outlineLvl w:val="1"/>
    </w:pPr>
    <w:rPr>
      <w:rFonts w:asciiTheme="minorHAnsi" w:eastAsiaTheme="minorEastAsia" w:hAnsiTheme="minorHAnsi" w:cs="Arial"/>
      <w:b/>
      <w:bCs/>
      <w:iCs/>
      <w:sz w:val="28"/>
      <w:szCs w:val="28"/>
      <w:lang w:eastAsia="en-AU"/>
    </w:rPr>
  </w:style>
  <w:style w:type="paragraph" w:customStyle="1" w:styleId="3RARMP">
    <w:name w:val="3 RARMP"/>
    <w:basedOn w:val="Normal"/>
    <w:uiPriority w:val="1"/>
    <w:qFormat/>
    <w:rsid w:val="00A74EFF"/>
    <w:pPr>
      <w:keepNext/>
      <w:numPr>
        <w:ilvl w:val="2"/>
        <w:numId w:val="16"/>
      </w:numPr>
      <w:spacing w:before="240"/>
      <w:outlineLvl w:val="2"/>
    </w:pPr>
    <w:rPr>
      <w:rFonts w:asciiTheme="minorHAnsi" w:eastAsiaTheme="minorEastAsia" w:hAnsiTheme="minorHAnsi" w:cs="Arial"/>
      <w:b/>
      <w:bCs/>
      <w:sz w:val="24"/>
      <w:szCs w:val="24"/>
      <w:lang w:eastAsia="en-AU"/>
    </w:rPr>
  </w:style>
  <w:style w:type="paragraph" w:customStyle="1" w:styleId="4RARMP">
    <w:name w:val="4 RARMP"/>
    <w:basedOn w:val="Normal"/>
    <w:qFormat/>
    <w:rsid w:val="00A74EFF"/>
    <w:pPr>
      <w:keepNext/>
      <w:keepLines/>
      <w:numPr>
        <w:ilvl w:val="3"/>
        <w:numId w:val="16"/>
      </w:numPr>
      <w:tabs>
        <w:tab w:val="clear" w:pos="993"/>
        <w:tab w:val="num" w:pos="567"/>
        <w:tab w:val="left" w:pos="851"/>
      </w:tabs>
      <w:outlineLvl w:val="3"/>
    </w:pPr>
    <w:rPr>
      <w:rFonts w:asciiTheme="minorHAnsi" w:eastAsiaTheme="minorEastAsia" w:hAnsiTheme="minorHAnsi" w:cs="Arial"/>
      <w:b/>
      <w:bCs/>
      <w:i/>
      <w:iCs/>
      <w:szCs w:val="24"/>
      <w:lang w:eastAsia="en-AU"/>
    </w:rPr>
  </w:style>
  <w:style w:type="paragraph" w:styleId="BodyText">
    <w:name w:val="Body Text"/>
    <w:basedOn w:val="Normal"/>
    <w:link w:val="BodyTextChar"/>
    <w:rsid w:val="00A74EFF"/>
    <w:pPr>
      <w:spacing w:before="0"/>
    </w:pPr>
    <w:rPr>
      <w:rFonts w:asciiTheme="minorHAnsi" w:hAnsiTheme="minorHAnsi" w:cstheme="minorHAnsi"/>
      <w:sz w:val="24"/>
      <w:szCs w:val="24"/>
    </w:rPr>
  </w:style>
  <w:style w:type="character" w:customStyle="1" w:styleId="BodyTextChar">
    <w:name w:val="Body Text Char"/>
    <w:basedOn w:val="DefaultParagraphFont"/>
    <w:link w:val="BodyText"/>
    <w:rsid w:val="00A74EFF"/>
    <w:rPr>
      <w:rFonts w:cstheme="minorHAnsi"/>
      <w:sz w:val="24"/>
      <w:szCs w:val="24"/>
    </w:rPr>
  </w:style>
  <w:style w:type="paragraph" w:customStyle="1" w:styleId="Listbulleta">
    <w:name w:val="List bullet (a)"/>
    <w:basedOn w:val="Normal"/>
    <w:qFormat/>
    <w:rsid w:val="00EF071E"/>
    <w:pPr>
      <w:numPr>
        <w:numId w:val="17"/>
      </w:numPr>
    </w:pPr>
  </w:style>
  <w:style w:type="paragraph" w:customStyle="1" w:styleId="a">
    <w:name w:val="a"/>
    <w:aliases w:val="b,c STYLE"/>
    <w:basedOn w:val="Normal"/>
    <w:link w:val="aChar"/>
    <w:qFormat/>
    <w:rsid w:val="00FB70AE"/>
    <w:pPr>
      <w:numPr>
        <w:ilvl w:val="1"/>
        <w:numId w:val="19"/>
      </w:numPr>
    </w:pPr>
    <w:rPr>
      <w:rFonts w:eastAsia="Times New Roman" w:cs="Times New Roman"/>
      <w:szCs w:val="24"/>
      <w:lang w:eastAsia="en-AU"/>
    </w:rPr>
  </w:style>
  <w:style w:type="character" w:customStyle="1" w:styleId="aChar">
    <w:name w:val="a Char"/>
    <w:aliases w:val="b Char,c STYLE Char"/>
    <w:basedOn w:val="DefaultParagraphFont"/>
    <w:link w:val="a"/>
    <w:rsid w:val="00E0142B"/>
    <w:rPr>
      <w:rFonts w:ascii="Calibri" w:eastAsia="Times New Roman" w:hAnsi="Calibri" w:cs="Times New Roman"/>
      <w:szCs w:val="24"/>
      <w:lang w:eastAsia="en-AU"/>
    </w:rPr>
  </w:style>
  <w:style w:type="paragraph" w:customStyle="1" w:styleId="Lista">
    <w:name w:val="List a"/>
    <w:basedOn w:val="Normal"/>
    <w:qFormat/>
    <w:rsid w:val="00C04751"/>
    <w:pPr>
      <w:ind w:left="992" w:hanging="425"/>
    </w:pPr>
    <w:rPr>
      <w:rFonts w:eastAsia="Times New Roman" w:cs="Times New Roman"/>
      <w:szCs w:val="24"/>
    </w:rPr>
  </w:style>
  <w:style w:type="paragraph" w:customStyle="1" w:styleId="TableTextLicence">
    <w:name w:val="Table Text Licence"/>
    <w:basedOn w:val="Normal"/>
    <w:rsid w:val="00C04751"/>
    <w:pPr>
      <w:spacing w:before="0" w:after="0"/>
    </w:pPr>
    <w:rPr>
      <w:rFonts w:eastAsia="Times New Roman" w:cs="Times New Roman"/>
      <w:sz w:val="18"/>
      <w:szCs w:val="24"/>
    </w:rPr>
  </w:style>
  <w:style w:type="paragraph" w:customStyle="1" w:styleId="i">
    <w:name w:val="i"/>
    <w:aliases w:val="ii"/>
    <w:basedOn w:val="Listi"/>
    <w:qFormat/>
    <w:rsid w:val="00CD47B2"/>
    <w:pPr>
      <w:numPr>
        <w:ilvl w:val="2"/>
        <w:numId w:val="20"/>
      </w:numPr>
    </w:pPr>
    <w:rPr>
      <w:rFonts w:eastAsia="Times New Roman" w:cs="Times New Roman"/>
      <w:szCs w:val="24"/>
    </w:rPr>
  </w:style>
  <w:style w:type="paragraph" w:customStyle="1" w:styleId="Para">
    <w:name w:val="Para"/>
    <w:basedOn w:val="Normal"/>
    <w:link w:val="ParaCharChar"/>
    <w:rsid w:val="00F167CF"/>
    <w:pPr>
      <w:spacing w:before="60" w:after="100"/>
    </w:pPr>
    <w:rPr>
      <w:rFonts w:ascii="Times New Roman" w:eastAsia="Times New Roman" w:hAnsi="Times New Roman" w:cs="Times New Roman"/>
      <w:sz w:val="24"/>
      <w:szCs w:val="24"/>
      <w:lang w:eastAsia="en-AU"/>
    </w:rPr>
  </w:style>
  <w:style w:type="character" w:customStyle="1" w:styleId="ParaCharChar">
    <w:name w:val="Para Char Char"/>
    <w:basedOn w:val="DefaultParagraphFont"/>
    <w:link w:val="Para"/>
    <w:locked/>
    <w:rsid w:val="00F167CF"/>
    <w:rPr>
      <w:rFonts w:ascii="Times New Roman" w:eastAsia="Times New Roman" w:hAnsi="Times New Roman" w:cs="Times New Roman"/>
      <w:sz w:val="24"/>
      <w:szCs w:val="24"/>
      <w:lang w:eastAsia="en-AU"/>
    </w:rPr>
  </w:style>
  <w:style w:type="paragraph" w:customStyle="1" w:styleId="1Para">
    <w:name w:val="1 Para"/>
    <w:basedOn w:val="Normal"/>
    <w:link w:val="1ParaChar"/>
    <w:rsid w:val="00680959"/>
    <w:pPr>
      <w:tabs>
        <w:tab w:val="left" w:pos="540"/>
      </w:tabs>
    </w:pPr>
    <w:rPr>
      <w:rFonts w:eastAsiaTheme="minorEastAsia" w:cs="Times New Roman"/>
      <w:szCs w:val="24"/>
      <w:lang w:eastAsia="en-AU"/>
    </w:rPr>
  </w:style>
  <w:style w:type="character" w:customStyle="1" w:styleId="1ParaChar">
    <w:name w:val="1 Para Char"/>
    <w:link w:val="1Para"/>
    <w:rsid w:val="00680959"/>
    <w:rPr>
      <w:rFonts w:ascii="Calibri" w:eastAsiaTheme="minorEastAsia" w:hAnsi="Calibri" w:cs="Times New Roman"/>
      <w:szCs w:val="24"/>
      <w:lang w:eastAsia="en-AU"/>
    </w:rPr>
  </w:style>
  <w:style w:type="paragraph" w:customStyle="1" w:styleId="TableTextRARMPBullet9pt">
    <w:name w:val="Table Text RARMP Bullet 9pt"/>
    <w:basedOn w:val="Normal"/>
    <w:rsid w:val="00680959"/>
    <w:pPr>
      <w:numPr>
        <w:numId w:val="26"/>
      </w:numPr>
      <w:spacing w:before="0" w:after="0"/>
    </w:pPr>
    <w:rPr>
      <w:rFonts w:eastAsia="Times New Roman" w:cs="Times New Roman"/>
      <w:sz w:val="18"/>
      <w:szCs w:val="20"/>
    </w:rPr>
  </w:style>
  <w:style w:type="paragraph" w:customStyle="1" w:styleId="TableParagraph">
    <w:name w:val="Table Paragraph"/>
    <w:basedOn w:val="Normal"/>
    <w:uiPriority w:val="1"/>
    <w:qFormat/>
    <w:rsid w:val="00C31E5F"/>
    <w:pPr>
      <w:widowControl w:val="0"/>
      <w:autoSpaceDE w:val="0"/>
      <w:autoSpaceDN w:val="0"/>
      <w:spacing w:before="0" w:after="0"/>
    </w:pPr>
    <w:rPr>
      <w:rFonts w:ascii="Arial" w:eastAsia="Arial" w:hAnsi="Arial" w:cs="Arial"/>
      <w:lang w:val="en-US"/>
    </w:rPr>
  </w:style>
  <w:style w:type="paragraph" w:customStyle="1" w:styleId="tabletext">
    <w:name w:val="table text"/>
    <w:basedOn w:val="Normal"/>
    <w:link w:val="tabletextChar"/>
    <w:uiPriority w:val="2"/>
    <w:qFormat/>
    <w:rsid w:val="00145FDE"/>
    <w:pPr>
      <w:spacing w:before="60" w:after="60"/>
    </w:pPr>
    <w:rPr>
      <w:rFonts w:ascii="Arial Narrow" w:hAnsi="Arial Narrow"/>
      <w:sz w:val="20"/>
      <w:szCs w:val="24"/>
      <w:lang w:eastAsia="en-AU"/>
    </w:rPr>
  </w:style>
  <w:style w:type="character" w:customStyle="1" w:styleId="tabletextChar">
    <w:name w:val="table text Char"/>
    <w:basedOn w:val="DefaultParagraphFont"/>
    <w:link w:val="tabletext"/>
    <w:uiPriority w:val="2"/>
    <w:rsid w:val="00145FDE"/>
    <w:rPr>
      <w:rFonts w:ascii="Arial Narrow" w:hAnsi="Arial Narrow"/>
      <w:sz w:val="20"/>
      <w:szCs w:val="24"/>
      <w:lang w:eastAsia="en-AU"/>
    </w:rPr>
  </w:style>
  <w:style w:type="character" w:customStyle="1" w:styleId="ListParagraphChar">
    <w:name w:val="List Paragraph Char"/>
    <w:basedOn w:val="DefaultParagraphFont"/>
    <w:link w:val="ListParagraph"/>
    <w:uiPriority w:val="34"/>
    <w:rsid w:val="00145FDE"/>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71082">
      <w:bodyDiv w:val="1"/>
      <w:marLeft w:val="0"/>
      <w:marRight w:val="0"/>
      <w:marTop w:val="0"/>
      <w:marBottom w:val="0"/>
      <w:divBdr>
        <w:top w:val="none" w:sz="0" w:space="0" w:color="auto"/>
        <w:left w:val="none" w:sz="0" w:space="0" w:color="auto"/>
        <w:bottom w:val="none" w:sz="0" w:space="0" w:color="auto"/>
        <w:right w:val="none" w:sz="0" w:space="0" w:color="auto"/>
      </w:divBdr>
    </w:div>
    <w:div w:id="98065681">
      <w:bodyDiv w:val="1"/>
      <w:marLeft w:val="0"/>
      <w:marRight w:val="0"/>
      <w:marTop w:val="0"/>
      <w:marBottom w:val="0"/>
      <w:divBdr>
        <w:top w:val="none" w:sz="0" w:space="0" w:color="auto"/>
        <w:left w:val="none" w:sz="0" w:space="0" w:color="auto"/>
        <w:bottom w:val="none" w:sz="0" w:space="0" w:color="auto"/>
        <w:right w:val="none" w:sz="0" w:space="0" w:color="auto"/>
      </w:divBdr>
    </w:div>
    <w:div w:id="122387774">
      <w:bodyDiv w:val="1"/>
      <w:marLeft w:val="0"/>
      <w:marRight w:val="0"/>
      <w:marTop w:val="0"/>
      <w:marBottom w:val="0"/>
      <w:divBdr>
        <w:top w:val="none" w:sz="0" w:space="0" w:color="auto"/>
        <w:left w:val="none" w:sz="0" w:space="0" w:color="auto"/>
        <w:bottom w:val="none" w:sz="0" w:space="0" w:color="auto"/>
        <w:right w:val="none" w:sz="0" w:space="0" w:color="auto"/>
      </w:divBdr>
    </w:div>
    <w:div w:id="131101737">
      <w:bodyDiv w:val="1"/>
      <w:marLeft w:val="0"/>
      <w:marRight w:val="0"/>
      <w:marTop w:val="0"/>
      <w:marBottom w:val="0"/>
      <w:divBdr>
        <w:top w:val="none" w:sz="0" w:space="0" w:color="auto"/>
        <w:left w:val="none" w:sz="0" w:space="0" w:color="auto"/>
        <w:bottom w:val="none" w:sz="0" w:space="0" w:color="auto"/>
        <w:right w:val="none" w:sz="0" w:space="0" w:color="auto"/>
      </w:divBdr>
    </w:div>
    <w:div w:id="272634545">
      <w:bodyDiv w:val="1"/>
      <w:marLeft w:val="0"/>
      <w:marRight w:val="0"/>
      <w:marTop w:val="0"/>
      <w:marBottom w:val="0"/>
      <w:divBdr>
        <w:top w:val="none" w:sz="0" w:space="0" w:color="auto"/>
        <w:left w:val="none" w:sz="0" w:space="0" w:color="auto"/>
        <w:bottom w:val="none" w:sz="0" w:space="0" w:color="auto"/>
        <w:right w:val="none" w:sz="0" w:space="0" w:color="auto"/>
      </w:divBdr>
    </w:div>
    <w:div w:id="284122717">
      <w:bodyDiv w:val="1"/>
      <w:marLeft w:val="0"/>
      <w:marRight w:val="0"/>
      <w:marTop w:val="0"/>
      <w:marBottom w:val="0"/>
      <w:divBdr>
        <w:top w:val="none" w:sz="0" w:space="0" w:color="auto"/>
        <w:left w:val="none" w:sz="0" w:space="0" w:color="auto"/>
        <w:bottom w:val="none" w:sz="0" w:space="0" w:color="auto"/>
        <w:right w:val="none" w:sz="0" w:space="0" w:color="auto"/>
      </w:divBdr>
    </w:div>
    <w:div w:id="291642057">
      <w:bodyDiv w:val="1"/>
      <w:marLeft w:val="0"/>
      <w:marRight w:val="0"/>
      <w:marTop w:val="0"/>
      <w:marBottom w:val="0"/>
      <w:divBdr>
        <w:top w:val="none" w:sz="0" w:space="0" w:color="auto"/>
        <w:left w:val="none" w:sz="0" w:space="0" w:color="auto"/>
        <w:bottom w:val="none" w:sz="0" w:space="0" w:color="auto"/>
        <w:right w:val="none" w:sz="0" w:space="0" w:color="auto"/>
      </w:divBdr>
    </w:div>
    <w:div w:id="577911332">
      <w:bodyDiv w:val="1"/>
      <w:marLeft w:val="0"/>
      <w:marRight w:val="0"/>
      <w:marTop w:val="0"/>
      <w:marBottom w:val="0"/>
      <w:divBdr>
        <w:top w:val="none" w:sz="0" w:space="0" w:color="auto"/>
        <w:left w:val="none" w:sz="0" w:space="0" w:color="auto"/>
        <w:bottom w:val="none" w:sz="0" w:space="0" w:color="auto"/>
        <w:right w:val="none" w:sz="0" w:space="0" w:color="auto"/>
      </w:divBdr>
    </w:div>
    <w:div w:id="616301856">
      <w:bodyDiv w:val="1"/>
      <w:marLeft w:val="0"/>
      <w:marRight w:val="0"/>
      <w:marTop w:val="0"/>
      <w:marBottom w:val="0"/>
      <w:divBdr>
        <w:top w:val="none" w:sz="0" w:space="0" w:color="auto"/>
        <w:left w:val="none" w:sz="0" w:space="0" w:color="auto"/>
        <w:bottom w:val="none" w:sz="0" w:space="0" w:color="auto"/>
        <w:right w:val="none" w:sz="0" w:space="0" w:color="auto"/>
      </w:divBdr>
    </w:div>
    <w:div w:id="663316521">
      <w:bodyDiv w:val="1"/>
      <w:marLeft w:val="0"/>
      <w:marRight w:val="0"/>
      <w:marTop w:val="0"/>
      <w:marBottom w:val="0"/>
      <w:divBdr>
        <w:top w:val="none" w:sz="0" w:space="0" w:color="auto"/>
        <w:left w:val="none" w:sz="0" w:space="0" w:color="auto"/>
        <w:bottom w:val="none" w:sz="0" w:space="0" w:color="auto"/>
        <w:right w:val="none" w:sz="0" w:space="0" w:color="auto"/>
      </w:divBdr>
    </w:div>
    <w:div w:id="670715935">
      <w:bodyDiv w:val="1"/>
      <w:marLeft w:val="0"/>
      <w:marRight w:val="0"/>
      <w:marTop w:val="0"/>
      <w:marBottom w:val="0"/>
      <w:divBdr>
        <w:top w:val="none" w:sz="0" w:space="0" w:color="auto"/>
        <w:left w:val="none" w:sz="0" w:space="0" w:color="auto"/>
        <w:bottom w:val="none" w:sz="0" w:space="0" w:color="auto"/>
        <w:right w:val="none" w:sz="0" w:space="0" w:color="auto"/>
      </w:divBdr>
    </w:div>
    <w:div w:id="715619070">
      <w:bodyDiv w:val="1"/>
      <w:marLeft w:val="0"/>
      <w:marRight w:val="0"/>
      <w:marTop w:val="0"/>
      <w:marBottom w:val="0"/>
      <w:divBdr>
        <w:top w:val="none" w:sz="0" w:space="0" w:color="auto"/>
        <w:left w:val="none" w:sz="0" w:space="0" w:color="auto"/>
        <w:bottom w:val="none" w:sz="0" w:space="0" w:color="auto"/>
        <w:right w:val="none" w:sz="0" w:space="0" w:color="auto"/>
      </w:divBdr>
    </w:div>
    <w:div w:id="720447249">
      <w:bodyDiv w:val="1"/>
      <w:marLeft w:val="0"/>
      <w:marRight w:val="0"/>
      <w:marTop w:val="0"/>
      <w:marBottom w:val="0"/>
      <w:divBdr>
        <w:top w:val="none" w:sz="0" w:space="0" w:color="auto"/>
        <w:left w:val="none" w:sz="0" w:space="0" w:color="auto"/>
        <w:bottom w:val="none" w:sz="0" w:space="0" w:color="auto"/>
        <w:right w:val="none" w:sz="0" w:space="0" w:color="auto"/>
      </w:divBdr>
    </w:div>
    <w:div w:id="763650459">
      <w:bodyDiv w:val="1"/>
      <w:marLeft w:val="0"/>
      <w:marRight w:val="0"/>
      <w:marTop w:val="0"/>
      <w:marBottom w:val="0"/>
      <w:divBdr>
        <w:top w:val="none" w:sz="0" w:space="0" w:color="auto"/>
        <w:left w:val="none" w:sz="0" w:space="0" w:color="auto"/>
        <w:bottom w:val="none" w:sz="0" w:space="0" w:color="auto"/>
        <w:right w:val="none" w:sz="0" w:space="0" w:color="auto"/>
      </w:divBdr>
    </w:div>
    <w:div w:id="775439538">
      <w:bodyDiv w:val="1"/>
      <w:marLeft w:val="0"/>
      <w:marRight w:val="0"/>
      <w:marTop w:val="0"/>
      <w:marBottom w:val="0"/>
      <w:divBdr>
        <w:top w:val="none" w:sz="0" w:space="0" w:color="auto"/>
        <w:left w:val="none" w:sz="0" w:space="0" w:color="auto"/>
        <w:bottom w:val="none" w:sz="0" w:space="0" w:color="auto"/>
        <w:right w:val="none" w:sz="0" w:space="0" w:color="auto"/>
      </w:divBdr>
    </w:div>
    <w:div w:id="867910092">
      <w:bodyDiv w:val="1"/>
      <w:marLeft w:val="0"/>
      <w:marRight w:val="0"/>
      <w:marTop w:val="0"/>
      <w:marBottom w:val="0"/>
      <w:divBdr>
        <w:top w:val="none" w:sz="0" w:space="0" w:color="auto"/>
        <w:left w:val="none" w:sz="0" w:space="0" w:color="auto"/>
        <w:bottom w:val="none" w:sz="0" w:space="0" w:color="auto"/>
        <w:right w:val="none" w:sz="0" w:space="0" w:color="auto"/>
      </w:divBdr>
    </w:div>
    <w:div w:id="1010719002">
      <w:bodyDiv w:val="1"/>
      <w:marLeft w:val="0"/>
      <w:marRight w:val="0"/>
      <w:marTop w:val="0"/>
      <w:marBottom w:val="0"/>
      <w:divBdr>
        <w:top w:val="none" w:sz="0" w:space="0" w:color="auto"/>
        <w:left w:val="none" w:sz="0" w:space="0" w:color="auto"/>
        <w:bottom w:val="none" w:sz="0" w:space="0" w:color="auto"/>
        <w:right w:val="none" w:sz="0" w:space="0" w:color="auto"/>
      </w:divBdr>
    </w:div>
    <w:div w:id="1128468633">
      <w:bodyDiv w:val="1"/>
      <w:marLeft w:val="0"/>
      <w:marRight w:val="0"/>
      <w:marTop w:val="0"/>
      <w:marBottom w:val="0"/>
      <w:divBdr>
        <w:top w:val="none" w:sz="0" w:space="0" w:color="auto"/>
        <w:left w:val="none" w:sz="0" w:space="0" w:color="auto"/>
        <w:bottom w:val="none" w:sz="0" w:space="0" w:color="auto"/>
        <w:right w:val="none" w:sz="0" w:space="0" w:color="auto"/>
      </w:divBdr>
    </w:div>
    <w:div w:id="1146820060">
      <w:bodyDiv w:val="1"/>
      <w:marLeft w:val="0"/>
      <w:marRight w:val="0"/>
      <w:marTop w:val="0"/>
      <w:marBottom w:val="0"/>
      <w:divBdr>
        <w:top w:val="none" w:sz="0" w:space="0" w:color="auto"/>
        <w:left w:val="none" w:sz="0" w:space="0" w:color="auto"/>
        <w:bottom w:val="none" w:sz="0" w:space="0" w:color="auto"/>
        <w:right w:val="none" w:sz="0" w:space="0" w:color="auto"/>
      </w:divBdr>
    </w:div>
    <w:div w:id="1167014170">
      <w:bodyDiv w:val="1"/>
      <w:marLeft w:val="0"/>
      <w:marRight w:val="0"/>
      <w:marTop w:val="0"/>
      <w:marBottom w:val="0"/>
      <w:divBdr>
        <w:top w:val="none" w:sz="0" w:space="0" w:color="auto"/>
        <w:left w:val="none" w:sz="0" w:space="0" w:color="auto"/>
        <w:bottom w:val="none" w:sz="0" w:space="0" w:color="auto"/>
        <w:right w:val="none" w:sz="0" w:space="0" w:color="auto"/>
      </w:divBdr>
    </w:div>
    <w:div w:id="1288851538">
      <w:bodyDiv w:val="1"/>
      <w:marLeft w:val="0"/>
      <w:marRight w:val="0"/>
      <w:marTop w:val="0"/>
      <w:marBottom w:val="0"/>
      <w:divBdr>
        <w:top w:val="none" w:sz="0" w:space="0" w:color="auto"/>
        <w:left w:val="none" w:sz="0" w:space="0" w:color="auto"/>
        <w:bottom w:val="none" w:sz="0" w:space="0" w:color="auto"/>
        <w:right w:val="none" w:sz="0" w:space="0" w:color="auto"/>
      </w:divBdr>
    </w:div>
    <w:div w:id="1296834640">
      <w:bodyDiv w:val="1"/>
      <w:marLeft w:val="0"/>
      <w:marRight w:val="0"/>
      <w:marTop w:val="0"/>
      <w:marBottom w:val="0"/>
      <w:divBdr>
        <w:top w:val="none" w:sz="0" w:space="0" w:color="auto"/>
        <w:left w:val="none" w:sz="0" w:space="0" w:color="auto"/>
        <w:bottom w:val="none" w:sz="0" w:space="0" w:color="auto"/>
        <w:right w:val="none" w:sz="0" w:space="0" w:color="auto"/>
      </w:divBdr>
    </w:div>
    <w:div w:id="1333870035">
      <w:bodyDiv w:val="1"/>
      <w:marLeft w:val="0"/>
      <w:marRight w:val="0"/>
      <w:marTop w:val="0"/>
      <w:marBottom w:val="0"/>
      <w:divBdr>
        <w:top w:val="none" w:sz="0" w:space="0" w:color="auto"/>
        <w:left w:val="none" w:sz="0" w:space="0" w:color="auto"/>
        <w:bottom w:val="none" w:sz="0" w:space="0" w:color="auto"/>
        <w:right w:val="none" w:sz="0" w:space="0" w:color="auto"/>
      </w:divBdr>
    </w:div>
    <w:div w:id="1376664782">
      <w:bodyDiv w:val="1"/>
      <w:marLeft w:val="0"/>
      <w:marRight w:val="0"/>
      <w:marTop w:val="0"/>
      <w:marBottom w:val="0"/>
      <w:divBdr>
        <w:top w:val="none" w:sz="0" w:space="0" w:color="auto"/>
        <w:left w:val="none" w:sz="0" w:space="0" w:color="auto"/>
        <w:bottom w:val="none" w:sz="0" w:space="0" w:color="auto"/>
        <w:right w:val="none" w:sz="0" w:space="0" w:color="auto"/>
      </w:divBdr>
    </w:div>
    <w:div w:id="1552689755">
      <w:bodyDiv w:val="1"/>
      <w:marLeft w:val="0"/>
      <w:marRight w:val="0"/>
      <w:marTop w:val="0"/>
      <w:marBottom w:val="0"/>
      <w:divBdr>
        <w:top w:val="none" w:sz="0" w:space="0" w:color="auto"/>
        <w:left w:val="none" w:sz="0" w:space="0" w:color="auto"/>
        <w:bottom w:val="none" w:sz="0" w:space="0" w:color="auto"/>
        <w:right w:val="none" w:sz="0" w:space="0" w:color="auto"/>
      </w:divBdr>
    </w:div>
    <w:div w:id="1619069270">
      <w:bodyDiv w:val="1"/>
      <w:marLeft w:val="0"/>
      <w:marRight w:val="0"/>
      <w:marTop w:val="0"/>
      <w:marBottom w:val="0"/>
      <w:divBdr>
        <w:top w:val="none" w:sz="0" w:space="0" w:color="auto"/>
        <w:left w:val="none" w:sz="0" w:space="0" w:color="auto"/>
        <w:bottom w:val="none" w:sz="0" w:space="0" w:color="auto"/>
        <w:right w:val="none" w:sz="0" w:space="0" w:color="auto"/>
      </w:divBdr>
    </w:div>
    <w:div w:id="1685589759">
      <w:bodyDiv w:val="1"/>
      <w:marLeft w:val="0"/>
      <w:marRight w:val="0"/>
      <w:marTop w:val="0"/>
      <w:marBottom w:val="0"/>
      <w:divBdr>
        <w:top w:val="none" w:sz="0" w:space="0" w:color="auto"/>
        <w:left w:val="none" w:sz="0" w:space="0" w:color="auto"/>
        <w:bottom w:val="none" w:sz="0" w:space="0" w:color="auto"/>
        <w:right w:val="none" w:sz="0" w:space="0" w:color="auto"/>
      </w:divBdr>
    </w:div>
    <w:div w:id="1709255879">
      <w:bodyDiv w:val="1"/>
      <w:marLeft w:val="0"/>
      <w:marRight w:val="0"/>
      <w:marTop w:val="0"/>
      <w:marBottom w:val="0"/>
      <w:divBdr>
        <w:top w:val="none" w:sz="0" w:space="0" w:color="auto"/>
        <w:left w:val="none" w:sz="0" w:space="0" w:color="auto"/>
        <w:bottom w:val="none" w:sz="0" w:space="0" w:color="auto"/>
        <w:right w:val="none" w:sz="0" w:space="0" w:color="auto"/>
      </w:divBdr>
    </w:div>
    <w:div w:id="1727533267">
      <w:bodyDiv w:val="1"/>
      <w:marLeft w:val="0"/>
      <w:marRight w:val="0"/>
      <w:marTop w:val="0"/>
      <w:marBottom w:val="0"/>
      <w:divBdr>
        <w:top w:val="none" w:sz="0" w:space="0" w:color="auto"/>
        <w:left w:val="none" w:sz="0" w:space="0" w:color="auto"/>
        <w:bottom w:val="none" w:sz="0" w:space="0" w:color="auto"/>
        <w:right w:val="none" w:sz="0" w:space="0" w:color="auto"/>
      </w:divBdr>
    </w:div>
    <w:div w:id="1776170344">
      <w:bodyDiv w:val="1"/>
      <w:marLeft w:val="0"/>
      <w:marRight w:val="0"/>
      <w:marTop w:val="0"/>
      <w:marBottom w:val="0"/>
      <w:divBdr>
        <w:top w:val="none" w:sz="0" w:space="0" w:color="auto"/>
        <w:left w:val="none" w:sz="0" w:space="0" w:color="auto"/>
        <w:bottom w:val="none" w:sz="0" w:space="0" w:color="auto"/>
        <w:right w:val="none" w:sz="0" w:space="0" w:color="auto"/>
      </w:divBdr>
      <w:divsChild>
        <w:div w:id="2039353868">
          <w:marLeft w:val="0"/>
          <w:marRight w:val="0"/>
          <w:marTop w:val="60"/>
          <w:marBottom w:val="255"/>
          <w:divBdr>
            <w:top w:val="none" w:sz="0" w:space="0" w:color="auto"/>
            <w:left w:val="none" w:sz="0" w:space="0" w:color="auto"/>
            <w:bottom w:val="none" w:sz="0" w:space="0" w:color="auto"/>
            <w:right w:val="none" w:sz="0" w:space="0" w:color="auto"/>
          </w:divBdr>
          <w:divsChild>
            <w:div w:id="1815950740">
              <w:marLeft w:val="0"/>
              <w:marRight w:val="240"/>
              <w:marTop w:val="0"/>
              <w:marBottom w:val="0"/>
              <w:divBdr>
                <w:top w:val="none" w:sz="0" w:space="0" w:color="auto"/>
                <w:left w:val="none" w:sz="0" w:space="0" w:color="auto"/>
                <w:bottom w:val="none" w:sz="0" w:space="0" w:color="auto"/>
                <w:right w:val="none" w:sz="0" w:space="0" w:color="auto"/>
              </w:divBdr>
              <w:divsChild>
                <w:div w:id="724375706">
                  <w:marLeft w:val="0"/>
                  <w:marRight w:val="0"/>
                  <w:marTop w:val="0"/>
                  <w:marBottom w:val="0"/>
                  <w:divBdr>
                    <w:top w:val="none" w:sz="0" w:space="0" w:color="auto"/>
                    <w:left w:val="none" w:sz="0" w:space="0" w:color="auto"/>
                    <w:bottom w:val="none" w:sz="0" w:space="0" w:color="auto"/>
                    <w:right w:val="none" w:sz="0" w:space="0" w:color="auto"/>
                  </w:divBdr>
                  <w:divsChild>
                    <w:div w:id="271984383">
                      <w:marLeft w:val="0"/>
                      <w:marRight w:val="0"/>
                      <w:marTop w:val="0"/>
                      <w:marBottom w:val="0"/>
                      <w:divBdr>
                        <w:top w:val="none" w:sz="0" w:space="0" w:color="auto"/>
                        <w:left w:val="none" w:sz="0" w:space="0" w:color="auto"/>
                        <w:bottom w:val="none" w:sz="0" w:space="0" w:color="auto"/>
                        <w:right w:val="none" w:sz="0" w:space="0" w:color="auto"/>
                      </w:divBdr>
                      <w:divsChild>
                        <w:div w:id="666248005">
                          <w:marLeft w:val="0"/>
                          <w:marRight w:val="0"/>
                          <w:marTop w:val="0"/>
                          <w:marBottom w:val="0"/>
                          <w:divBdr>
                            <w:top w:val="none" w:sz="0" w:space="0" w:color="auto"/>
                            <w:left w:val="none" w:sz="0" w:space="0" w:color="auto"/>
                            <w:bottom w:val="none" w:sz="0" w:space="0" w:color="auto"/>
                            <w:right w:val="none" w:sz="0" w:space="0" w:color="auto"/>
                          </w:divBdr>
                          <w:divsChild>
                            <w:div w:id="362093684">
                              <w:marLeft w:val="0"/>
                              <w:marRight w:val="0"/>
                              <w:marTop w:val="0"/>
                              <w:marBottom w:val="0"/>
                              <w:divBdr>
                                <w:top w:val="none" w:sz="0" w:space="0" w:color="auto"/>
                                <w:left w:val="none" w:sz="0" w:space="0" w:color="auto"/>
                                <w:bottom w:val="none" w:sz="0" w:space="0" w:color="auto"/>
                                <w:right w:val="none" w:sz="0" w:space="0" w:color="auto"/>
                              </w:divBdr>
                              <w:divsChild>
                                <w:div w:id="1852210692">
                                  <w:marLeft w:val="0"/>
                                  <w:marRight w:val="0"/>
                                  <w:marTop w:val="0"/>
                                  <w:marBottom w:val="0"/>
                                  <w:divBdr>
                                    <w:top w:val="none" w:sz="0" w:space="0" w:color="auto"/>
                                    <w:left w:val="none" w:sz="0" w:space="0" w:color="auto"/>
                                    <w:bottom w:val="none" w:sz="0" w:space="0" w:color="auto"/>
                                    <w:right w:val="none" w:sz="0" w:space="0" w:color="auto"/>
                                  </w:divBdr>
                                  <w:divsChild>
                                    <w:div w:id="775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3651706">
      <w:bodyDiv w:val="1"/>
      <w:marLeft w:val="0"/>
      <w:marRight w:val="0"/>
      <w:marTop w:val="0"/>
      <w:marBottom w:val="0"/>
      <w:divBdr>
        <w:top w:val="none" w:sz="0" w:space="0" w:color="auto"/>
        <w:left w:val="none" w:sz="0" w:space="0" w:color="auto"/>
        <w:bottom w:val="none" w:sz="0" w:space="0" w:color="auto"/>
        <w:right w:val="none" w:sz="0" w:space="0" w:color="auto"/>
      </w:divBdr>
    </w:div>
    <w:div w:id="1850411615">
      <w:bodyDiv w:val="1"/>
      <w:marLeft w:val="0"/>
      <w:marRight w:val="0"/>
      <w:marTop w:val="0"/>
      <w:marBottom w:val="0"/>
      <w:divBdr>
        <w:top w:val="none" w:sz="0" w:space="0" w:color="auto"/>
        <w:left w:val="none" w:sz="0" w:space="0" w:color="auto"/>
        <w:bottom w:val="none" w:sz="0" w:space="0" w:color="auto"/>
        <w:right w:val="none" w:sz="0" w:space="0" w:color="auto"/>
      </w:divBdr>
    </w:div>
    <w:div w:id="1953366447">
      <w:bodyDiv w:val="1"/>
      <w:marLeft w:val="0"/>
      <w:marRight w:val="0"/>
      <w:marTop w:val="0"/>
      <w:marBottom w:val="0"/>
      <w:divBdr>
        <w:top w:val="none" w:sz="0" w:space="0" w:color="auto"/>
        <w:left w:val="none" w:sz="0" w:space="0" w:color="auto"/>
        <w:bottom w:val="none" w:sz="0" w:space="0" w:color="auto"/>
        <w:right w:val="none" w:sz="0" w:space="0" w:color="auto"/>
      </w:divBdr>
    </w:div>
    <w:div w:id="2019312587">
      <w:bodyDiv w:val="1"/>
      <w:marLeft w:val="0"/>
      <w:marRight w:val="0"/>
      <w:marTop w:val="0"/>
      <w:marBottom w:val="0"/>
      <w:divBdr>
        <w:top w:val="none" w:sz="0" w:space="0" w:color="auto"/>
        <w:left w:val="none" w:sz="0" w:space="0" w:color="auto"/>
        <w:bottom w:val="none" w:sz="0" w:space="0" w:color="auto"/>
        <w:right w:val="none" w:sz="0" w:space="0" w:color="auto"/>
      </w:divBdr>
    </w:div>
    <w:div w:id="2038770907">
      <w:bodyDiv w:val="1"/>
      <w:marLeft w:val="0"/>
      <w:marRight w:val="0"/>
      <w:marTop w:val="0"/>
      <w:marBottom w:val="0"/>
      <w:divBdr>
        <w:top w:val="none" w:sz="0" w:space="0" w:color="auto"/>
        <w:left w:val="none" w:sz="0" w:space="0" w:color="auto"/>
        <w:bottom w:val="none" w:sz="0" w:space="0" w:color="auto"/>
        <w:right w:val="none" w:sz="0" w:space="0" w:color="auto"/>
      </w:divBdr>
    </w:div>
    <w:div w:id="2053770678">
      <w:bodyDiv w:val="1"/>
      <w:marLeft w:val="0"/>
      <w:marRight w:val="0"/>
      <w:marTop w:val="0"/>
      <w:marBottom w:val="0"/>
      <w:divBdr>
        <w:top w:val="none" w:sz="0" w:space="0" w:color="auto"/>
        <w:left w:val="none" w:sz="0" w:space="0" w:color="auto"/>
        <w:bottom w:val="none" w:sz="0" w:space="0" w:color="auto"/>
        <w:right w:val="none" w:sz="0" w:space="0" w:color="auto"/>
      </w:divBdr>
    </w:div>
    <w:div w:id="2097244639">
      <w:bodyDiv w:val="1"/>
      <w:marLeft w:val="0"/>
      <w:marRight w:val="0"/>
      <w:marTop w:val="0"/>
      <w:marBottom w:val="0"/>
      <w:divBdr>
        <w:top w:val="none" w:sz="0" w:space="0" w:color="auto"/>
        <w:left w:val="none" w:sz="0" w:space="0" w:color="auto"/>
        <w:bottom w:val="none" w:sz="0" w:space="0" w:color="auto"/>
        <w:right w:val="none" w:sz="0" w:space="0" w:color="auto"/>
      </w:divBdr>
    </w:div>
    <w:div w:id="2113932658">
      <w:bodyDiv w:val="1"/>
      <w:marLeft w:val="0"/>
      <w:marRight w:val="0"/>
      <w:marTop w:val="0"/>
      <w:marBottom w:val="0"/>
      <w:divBdr>
        <w:top w:val="none" w:sz="0" w:space="0" w:color="auto"/>
        <w:left w:val="none" w:sz="0" w:space="0" w:color="auto"/>
        <w:bottom w:val="none" w:sz="0" w:space="0" w:color="auto"/>
        <w:right w:val="none" w:sz="0" w:space="0" w:color="auto"/>
      </w:divBdr>
    </w:div>
    <w:div w:id="2131169057">
      <w:bodyDiv w:val="1"/>
      <w:marLeft w:val="0"/>
      <w:marRight w:val="0"/>
      <w:marTop w:val="0"/>
      <w:marBottom w:val="0"/>
      <w:divBdr>
        <w:top w:val="none" w:sz="0" w:space="0" w:color="auto"/>
        <w:left w:val="none" w:sz="0" w:space="0" w:color="auto"/>
        <w:bottom w:val="none" w:sz="0" w:space="0" w:color="auto"/>
        <w:right w:val="none" w:sz="0" w:space="0" w:color="auto"/>
      </w:divBdr>
    </w:div>
    <w:div w:id="21339837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eeds.org.au/" TargetMode="External"/><Relationship Id="rId21" Type="http://schemas.openxmlformats.org/officeDocument/2006/relationships/image" Target="media/image3.png"/><Relationship Id="rId42" Type="http://schemas.openxmlformats.org/officeDocument/2006/relationships/hyperlink" Target="https://www.panamseed.com/HandPicked/plant_info.aspx?phid=062000001003258" TargetMode="External"/><Relationship Id="rId47" Type="http://schemas.openxmlformats.org/officeDocument/2006/relationships/hyperlink" Target="http://www.allergenonline.org/" TargetMode="External"/><Relationship Id="rId63" Type="http://schemas.openxmlformats.org/officeDocument/2006/relationships/hyperlink" Target="https://www.ala.org.au/" TargetMode="External"/><Relationship Id="rId68" Type="http://schemas.openxmlformats.org/officeDocument/2006/relationships/hyperlink" Target="https://www.ogtr.gov.au/what-weve-approved/dealings-involving-intentional-release" TargetMode="External"/><Relationship Id="rId84" Type="http://schemas.openxmlformats.org/officeDocument/2006/relationships/hyperlink" Target="https://www.theseedcollection.com.au/home-gardeners-guide-to-breeding-tomatoes?srsltid=AfmBOor4BhEOAsioBR8eI0S8K5gT3x20RGnv66Ff65Tyeb3oQlqoLwxq" TargetMode="External"/><Relationship Id="rId89" Type="http://schemas.openxmlformats.org/officeDocument/2006/relationships/hyperlink" Target="https://www.ogtr.gov.au/about-ogtr/contact-and-subscribe/subscribe-ogtr-news" TargetMode="External"/><Relationship Id="rId16" Type="http://schemas.openxmlformats.org/officeDocument/2006/relationships/hyperlink" Target="https://www.ogtr.gov.au/resources" TargetMode="External"/><Relationship Id="rId107" Type="http://schemas.openxmlformats.org/officeDocument/2006/relationships/footer" Target="footer11.xml"/><Relationship Id="rId11" Type="http://schemas.openxmlformats.org/officeDocument/2006/relationships/header" Target="header3.xml"/><Relationship Id="rId32" Type="http://schemas.openxmlformats.org/officeDocument/2006/relationships/image" Target="media/image7.png"/><Relationship Id="rId37" Type="http://schemas.openxmlformats.org/officeDocument/2006/relationships/hyperlink" Target="https://www.ogtr.gov.au/resources/collections/risk-assessment-reference-documents" TargetMode="External"/><Relationship Id="rId53" Type="http://schemas.openxmlformats.org/officeDocument/2006/relationships/hyperlink" Target="https://www.pir.sa.gov.au/biosecurity/plant_health/emergency_and_significant_plant_pests/national_priority_plant_pests_nppp/tomato_brown_rugose_fruit_virus" TargetMode="External"/><Relationship Id="rId58" Type="http://schemas.openxmlformats.org/officeDocument/2006/relationships/hyperlink" Target="https://www.yates.com.au/how-to-grow/tomatoes/" TargetMode="External"/><Relationship Id="rId74" Type="http://schemas.openxmlformats.org/officeDocument/2006/relationships/footer" Target="footer6.xml"/><Relationship Id="rId79" Type="http://schemas.openxmlformats.org/officeDocument/2006/relationships/hyperlink" Target="https://www.foodstandards.gov.au/" TargetMode="External"/><Relationship Id="rId102" Type="http://schemas.openxmlformats.org/officeDocument/2006/relationships/hyperlink" Target="https://www.foodstandards.gov.au/food-standards-code/applications/a1333-food-derived-purple-tomato-lines-containing-event-delros1-n" TargetMode="External"/><Relationship Id="rId5" Type="http://schemas.openxmlformats.org/officeDocument/2006/relationships/webSettings" Target="webSettings.xml"/><Relationship Id="rId90" Type="http://schemas.openxmlformats.org/officeDocument/2006/relationships/hyperlink" Target="http://www.ogtr.gov.au/" TargetMode="External"/><Relationship Id="rId95" Type="http://schemas.openxmlformats.org/officeDocument/2006/relationships/hyperlink" Target="https://www.foodstandards.gov.au/consumer/gmfood/labelling" TargetMode="External"/><Relationship Id="rId22" Type="http://schemas.openxmlformats.org/officeDocument/2006/relationships/hyperlink" Target="https://seedsofplenty.com.au/products/tomato-giant-tree-lycopersicon-esculentum?srsltid=AfmBOorCdETYPAWQyt-fXUcbfC84bP1YBOgymJWl8GNAjrfRkFKrMYBh" TargetMode="External"/><Relationship Id="rId27" Type="http://schemas.openxmlformats.org/officeDocument/2006/relationships/hyperlink" Target="https://birdlife.org.au/a-guide-to-feeding-wild-birds-in-australia/?srsltid=AfmBOoqQlqY1g3oAX6RCvrMcQKPLSHm7E6TjWX4AwR4JL0CmwqKXR-Ca" TargetMode="External"/><Relationship Id="rId43" Type="http://schemas.openxmlformats.org/officeDocument/2006/relationships/hyperlink" Target="https://vasilisgarden.com/products/tomato-money-maker" TargetMode="External"/><Relationship Id="rId48" Type="http://schemas.openxmlformats.org/officeDocument/2006/relationships/hyperlink" Target="https://www.allergen.org/index.php" TargetMode="External"/><Relationship Id="rId64" Type="http://schemas.openxmlformats.org/officeDocument/2006/relationships/hyperlink" Target="https://www.bunnings.com.au/diy-advice/garden/planting-and-growing/how-to-grow-and-care-for-snapdragons?srsltid=AfmBOop0MecF7rzfsUKhntfZMsD05QWEMQtVSKesKVyTVbgDM4iLEOOh" TargetMode="External"/><Relationship Id="rId69" Type="http://schemas.openxmlformats.org/officeDocument/2006/relationships/hyperlink" Target="https://www.ogtr.gov.au/what-weve-approved/gmo-register" TargetMode="External"/><Relationship Id="rId80" Type="http://schemas.openxmlformats.org/officeDocument/2006/relationships/hyperlink" Target="https://portal.apvma.gov.au/pubcris" TargetMode="External"/><Relationship Id="rId85" Type="http://schemas.openxmlformats.org/officeDocument/2006/relationships/hyperlink" Target="https://www.ogtr.gov.au/resources/publications/risk-analysis-framework-2013" TargetMode="External"/><Relationship Id="rId12" Type="http://schemas.openxmlformats.org/officeDocument/2006/relationships/footer" Target="footer2.xml"/><Relationship Id="rId17" Type="http://schemas.openxmlformats.org/officeDocument/2006/relationships/image" Target="media/image2.png"/><Relationship Id="rId33" Type="http://schemas.openxmlformats.org/officeDocument/2006/relationships/image" Target="media/image8.png"/><Relationship Id="rId38" Type="http://schemas.openxmlformats.org/officeDocument/2006/relationships/hyperlink" Target="https://www.aspca.org/pet-care/aspca-poison-control/toxic-and-non-toxic-plants" TargetMode="External"/><Relationship Id="rId59" Type="http://schemas.openxmlformats.org/officeDocument/2006/relationships/hyperlink" Target="https://www.theseedcollection.com.au/how-to-hand-pollinate-tomatoes?srsltid=AfmBOorObbUkhYOJARbIWGFXXag-Pvb3ZcqZphr59YT9A7GkDZZyVw8e" TargetMode="External"/><Relationship Id="rId103" Type="http://schemas.openxmlformats.org/officeDocument/2006/relationships/hyperlink" Target="https://www.foodstandards.gov.au/consumer/gmfood/labelling" TargetMode="External"/><Relationship Id="rId108" Type="http://schemas.openxmlformats.org/officeDocument/2006/relationships/fontTable" Target="fontTable.xml"/><Relationship Id="rId54" Type="http://schemas.openxmlformats.org/officeDocument/2006/relationships/hyperlink" Target="https://www.feedinglivestock.vic.gov.au/unusual-feedstuffs/" TargetMode="External"/><Relationship Id="rId70" Type="http://schemas.openxmlformats.org/officeDocument/2006/relationships/hyperlink" Target="https://www.foodstandards.gov.au/food-standards-code/applications/a1333-food-derived-purple-tomato-lines-containing-event-delros1-n?mc_cid=c081b9e40d&amp;mc_eid=0f37df4f4b" TargetMode="External"/><Relationship Id="rId75" Type="http://schemas.openxmlformats.org/officeDocument/2006/relationships/header" Target="header5.xml"/><Relationship Id="rId91" Type="http://schemas.openxmlformats.org/officeDocument/2006/relationships/footer" Target="footer9.xml"/><Relationship Id="rId96" Type="http://schemas.openxmlformats.org/officeDocument/2006/relationships/hyperlink" Target="https://www.foodstandards.gov.au/food-standards-code/applications/a1333-food-derived-purple-tomato-lines-containing-event-delros1-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www.aspca.org/pet-care/aspca-poison-control/toxic-and-non-toxic-plants" TargetMode="External"/><Relationship Id="rId28" Type="http://schemas.openxmlformats.org/officeDocument/2006/relationships/hyperlink" Target="https://urbanfoodgarden.org/2025/02/03/protecting-your-tomato-crop-at-harvest-time/" TargetMode="External"/><Relationship Id="rId36" Type="http://schemas.openxmlformats.org/officeDocument/2006/relationships/hyperlink" Target="https://www.ogtr.gov.au/resources/collections/risk-assessment-reference-documents" TargetMode="External"/><Relationship Id="rId49" Type="http://schemas.openxmlformats.org/officeDocument/2006/relationships/hyperlink" Target="https://www.anzctr.org.au/TrialSearch.aspx" TargetMode="External"/><Relationship Id="rId57" Type="http://schemas.openxmlformats.org/officeDocument/2006/relationships/hyperlink" Target="https://www.theseedcollection.com.au/vegetable/tomato?srsltid=AfmBOooil_svG02DRxeQn7r90EvduOLHvzyheisFlBUU9mVc-ZdNbUKV" TargetMode="External"/><Relationship Id="rId106" Type="http://schemas.openxmlformats.org/officeDocument/2006/relationships/hyperlink" Target="https://www.foodstandards.gov.au/business/novel/exclusivity-of-use-for-novel-foods-and-nutritive-substances"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easyseeds.eu/tomato-solanum-lycopersicum-goldkrone/" TargetMode="External"/><Relationship Id="rId52" Type="http://schemas.openxmlformats.org/officeDocument/2006/relationships/hyperlink" Target="https://www.outbreak.gov.au/current-outbreaks/tomato-brown-rugose-fruit-virus" TargetMode="External"/><Relationship Id="rId60" Type="http://schemas.openxmlformats.org/officeDocument/2006/relationships/hyperlink" Target="https://www.abc.net.au/gardening/how-to/the-value-of-volunteers/9434368" TargetMode="External"/><Relationship Id="rId65" Type="http://schemas.openxmlformats.org/officeDocument/2006/relationships/hyperlink" Target="https://edibleflowersmelbourne.com.au/shop/p/sweet-mix" TargetMode="External"/><Relationship Id="rId73" Type="http://schemas.openxmlformats.org/officeDocument/2006/relationships/image" Target="media/image13.png"/><Relationship Id="rId78" Type="http://schemas.openxmlformats.org/officeDocument/2006/relationships/hyperlink" Target="https://www.ogtr.gov.au/resources/publications/risk-assessment-reference-marker-genes-gm-plants" TargetMode="External"/><Relationship Id="rId81" Type="http://schemas.openxmlformats.org/officeDocument/2006/relationships/hyperlink" Target="https://www.tga.gov.au/resources/australian-register-therapeutic-goods-artg" TargetMode="External"/><Relationship Id="rId86" Type="http://schemas.openxmlformats.org/officeDocument/2006/relationships/header" Target="header6.xml"/><Relationship Id="rId94" Type="http://schemas.openxmlformats.org/officeDocument/2006/relationships/hyperlink" Target="https://www.foodstandards.gov.au/food-standards-code/applications/a1333-food-derived-purple-tomato-lines-containing-event-delros1-n" TargetMode="External"/><Relationship Id="rId99" Type="http://schemas.openxmlformats.org/officeDocument/2006/relationships/hyperlink" Target="https://www.foodstandards.gov.au/consumer/gmfood/safety" TargetMode="External"/><Relationship Id="rId101" Type="http://schemas.openxmlformats.org/officeDocument/2006/relationships/hyperlink" Target="https://www.foodstandards.gov.au/consumer/gmfood/safety"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hyperlink" Target="https://www.foodstandards.gov.au/food-standards-code/applications/a1333-food-derived-purple-tomato-lines-containing-event-delros1-n?mc_cid=c081b9e40d&amp;mc_eid=0f37df4f4b" TargetMode="External"/><Relationship Id="rId39" Type="http://schemas.openxmlformats.org/officeDocument/2006/relationships/hyperlink" Target="https://www.ogtr.gov.au/resources/publications/risk-assessment-reference-marker-genes-gm-plants" TargetMode="External"/><Relationship Id="rId109" Type="http://schemas.openxmlformats.org/officeDocument/2006/relationships/theme" Target="theme/theme1.xml"/><Relationship Id="rId34" Type="http://schemas.openxmlformats.org/officeDocument/2006/relationships/hyperlink" Target="https://territorialseed.com/products/tomato-indigo-rose?srsltid=AfmBOoqWUMo1eExsMEkxmnkMbODbRS_g7B0bY3tUXMF9rUuLu_V_NSOM" TargetMode="External"/><Relationship Id="rId50" Type="http://schemas.openxmlformats.org/officeDocument/2006/relationships/hyperlink" Target="https://www.foodstandards.gov.au/food-standards-code/applications/a1333-food-derived-purple-tomato-lines-containing-event-delros1-n?mc_cid=c081b9e40d&amp;mc_eid=0f37df4f4b" TargetMode="External"/><Relationship Id="rId55" Type="http://schemas.openxmlformats.org/officeDocument/2006/relationships/hyperlink" Target="https://seedsofplenty.com.au/collections/tomato?srsltid=AfmBOorSV0IONSa7KPSevoKGnOMCgHeA7ti1gUZVrHB7AuPjpCUMFRF8" TargetMode="External"/><Relationship Id="rId76" Type="http://schemas.openxmlformats.org/officeDocument/2006/relationships/hyperlink" Target="https://www.foodstandards.gov.au/food-standards-code/applications/a1333-food-derived-purple-tomato-lines-containing-event-delros1-n?mc_cid=c081b9e40d&amp;mc_eid=0f37df4f4b" TargetMode="External"/><Relationship Id="rId97" Type="http://schemas.openxmlformats.org/officeDocument/2006/relationships/hyperlink" Target="https://www.foodstandards.gov.au/consumer/gmfood/safety" TargetMode="External"/><Relationship Id="rId104" Type="http://schemas.openxmlformats.org/officeDocument/2006/relationships/hyperlink" Target="https://www.foodstandards.gov.au/food-standards-code/applications/a1333-food-derived-purple-tomato-lines-containing-event-delros1-n" TargetMode="External"/><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hyperlink" Target="https://www.foodstandards.gov.au/food-standards-code/applications/a1333-food-derived-purple-tomato-lines-containing-event-delros1-n" TargetMode="External"/><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hyperlink" Target="https://blog.foodsafety.com.au/top-10-most-common-food-allergies" TargetMode="External"/><Relationship Id="rId40" Type="http://schemas.openxmlformats.org/officeDocument/2006/relationships/hyperlink" Target="https://www.foodstandards.gov.au/" TargetMode="External"/><Relationship Id="rId45" Type="http://schemas.openxmlformats.org/officeDocument/2006/relationships/image" Target="media/image10.png"/><Relationship Id="rId66" Type="http://schemas.openxmlformats.org/officeDocument/2006/relationships/hyperlink" Target="https://portal.apvma.gov.au/pubcris" TargetMode="External"/><Relationship Id="rId87" Type="http://schemas.openxmlformats.org/officeDocument/2006/relationships/footer" Target="footer7.xml"/><Relationship Id="rId61" Type="http://schemas.openxmlformats.org/officeDocument/2006/relationships/hyperlink" Target="https://www.boondieseeds.com.au/products/tomato-cherry-wild-seeds?srsltid=AfmBOop_9NcbmHoFuzCfPteDQCUnhzIlr1-kpDUdEtZyvRiXIGVHIpUg" TargetMode="External"/><Relationship Id="rId82" Type="http://schemas.openxmlformats.org/officeDocument/2006/relationships/hyperlink" Target="https://www.isaaa.org/gmapprovaldatabase/gene/default.asp?GeneID=18&amp;Gene=nptII" TargetMode="External"/><Relationship Id="rId19" Type="http://schemas.openxmlformats.org/officeDocument/2006/relationships/hyperlink" Target="https://www.fao.org/faostat/en/" TargetMode="External"/><Relationship Id="rId14" Type="http://schemas.openxmlformats.org/officeDocument/2006/relationships/footer" Target="footer3.xml"/><Relationship Id="rId30" Type="http://schemas.openxmlformats.org/officeDocument/2006/relationships/image" Target="media/image5.png"/><Relationship Id="rId35" Type="http://schemas.openxmlformats.org/officeDocument/2006/relationships/hyperlink" Target="https://seedsofplenty.com.au/products/tomato-cherokee-purple-lycopersicon-esculentum?srsltid=AfmBOooDzQM3ePh_PSeiuVfg1Vm4jcywGacV0Eiczb8ToEySfREAzKXR" TargetMode="External"/><Relationship Id="rId56" Type="http://schemas.openxmlformats.org/officeDocument/2006/relationships/hyperlink" Target="https://www.yates.com.au/garden-hub/tomato-types-and-varieties/" TargetMode="External"/><Relationship Id="rId77" Type="http://schemas.openxmlformats.org/officeDocument/2006/relationships/hyperlink" Target="https://www.foodstandards.gov.au/food-standards-code/applications/a1333-food-derived-purple-tomato-lines-containing-event-delros1-n?mc_cid=c081b9e40d&amp;mc_eid=0f37df4f4b" TargetMode="External"/><Relationship Id="rId100" Type="http://schemas.openxmlformats.org/officeDocument/2006/relationships/hyperlink" Target="https://www.foodstandards.gov.au/food-standards-code/applications/a1333-food-derived-purple-tomato-lines-containing-event-delros1-n" TargetMode="External"/><Relationship Id="rId105" Type="http://schemas.openxmlformats.org/officeDocument/2006/relationships/hyperlink" Target="https://www.foodstandards.gov.au/consumer/gmfood/labelling" TargetMode="External"/><Relationship Id="rId8" Type="http://schemas.openxmlformats.org/officeDocument/2006/relationships/header" Target="header1.xml"/><Relationship Id="rId51" Type="http://schemas.openxmlformats.org/officeDocument/2006/relationships/hyperlink" Target="https://www.norfolkhealthyproduce.com/pages/purpletomatogrowingtips" TargetMode="External"/><Relationship Id="rId72" Type="http://schemas.openxmlformats.org/officeDocument/2006/relationships/image" Target="media/image12.png"/><Relationship Id="rId93" Type="http://schemas.openxmlformats.org/officeDocument/2006/relationships/footer" Target="footer10.xml"/><Relationship Id="rId98" Type="http://schemas.openxmlformats.org/officeDocument/2006/relationships/hyperlink" Target="https://www.foodstandards.gov.au/food-standards-code/applications/a1333-food-derived-purple-tomato-lines-containing-event-delros1-n" TargetMode="External"/><Relationship Id="rId3" Type="http://schemas.openxmlformats.org/officeDocument/2006/relationships/styles" Target="styles.xml"/><Relationship Id="rId25" Type="http://schemas.openxmlformats.org/officeDocument/2006/relationships/hyperlink" Target="https://www.allergen.org/index.php" TargetMode="External"/><Relationship Id="rId46" Type="http://schemas.openxmlformats.org/officeDocument/2006/relationships/image" Target="media/image11.png"/><Relationship Id="rId67" Type="http://schemas.openxmlformats.org/officeDocument/2006/relationships/hyperlink" Target="https://www.tga.gov.au/resources/australian-register-therapeutic-goods-artg" TargetMode="External"/><Relationship Id="rId20" Type="http://schemas.openxmlformats.org/officeDocument/2006/relationships/hyperlink" Target="https://www.fao.org/faostat/en/" TargetMode="External"/><Relationship Id="rId41" Type="http://schemas.openxmlformats.org/officeDocument/2006/relationships/image" Target="media/image9.png"/><Relationship Id="rId62" Type="http://schemas.openxmlformats.org/officeDocument/2006/relationships/hyperlink" Target="https://www.seedstation.com.au/shop-heirloom-seeds/tomato-pimpinellifolium/?srsltid=AfmBOoqK97fhVCx_LBG_V23IzQi6Frp3iN-opDgZUqXNWKRenjuKtnM7" TargetMode="External"/><Relationship Id="rId83" Type="http://schemas.openxmlformats.org/officeDocument/2006/relationships/hyperlink" Target="https://www.amr.gov.au/" TargetMode="External"/><Relationship Id="rId88" Type="http://schemas.openxmlformats.org/officeDocument/2006/relationships/footer" Target="footer8.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56A73-02B2-4B2F-9669-B0B5D0542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4</Pages>
  <Words>65971</Words>
  <Characters>363503</Characters>
  <Application>Microsoft Office Word</Application>
  <DocSecurity>0</DocSecurity>
  <Lines>7572</Lines>
  <Paragraphs>3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218 - Full Risk Assessment and Risk Management Plan</dc:title>
  <dc:subject/>
  <dc:creator>OGTR.Voicemail@health.gov.au</dc:creator>
  <cp:keywords/>
  <dc:description/>
  <cp:lastModifiedBy>SMITH, Justine</cp:lastModifiedBy>
  <cp:revision>3</cp:revision>
  <dcterms:created xsi:type="dcterms:W3CDTF">2026-01-13T06:35:00Z</dcterms:created>
  <dcterms:modified xsi:type="dcterms:W3CDTF">2026-01-13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775108cf,7b5c989a,479f2111,184991a3,1214c147,2562251f</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2d01e474,1c976199,6d57c79b,49a476fc,28a75453,20d226e6,1802d4b3,393ba320,5cd05149,6dbeb8fe,6b58d24c,c8d8dd1</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1-09T06:12:4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26afedb4-2fd8-444b-b688-982604daa603</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